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8875E" w14:textId="77777777" w:rsidR="00BA01DF" w:rsidRDefault="00BA01DF" w:rsidP="00BA01DF">
      <w:pPr>
        <w:spacing w:line="480" w:lineRule="auto"/>
        <w:jc w:val="center"/>
        <w:rPr>
          <w:b/>
          <w:bCs/>
          <w:kern w:val="24"/>
          <w:lang w:eastAsia="ja-JP"/>
        </w:rPr>
      </w:pPr>
      <w:r>
        <w:rPr>
          <w:b/>
          <w:bCs/>
          <w:kern w:val="24"/>
          <w:lang w:eastAsia="ja-JP"/>
        </w:rPr>
        <w:t>Overall and Differential Attrition in</w:t>
      </w:r>
      <w:r w:rsidRPr="006D31CD">
        <w:rPr>
          <w:b/>
          <w:bCs/>
          <w:kern w:val="24"/>
          <w:lang w:eastAsia="ja-JP"/>
        </w:rPr>
        <w:t xml:space="preserve"> </w:t>
      </w:r>
      <w:r>
        <w:rPr>
          <w:b/>
          <w:bCs/>
          <w:kern w:val="24"/>
          <w:lang w:eastAsia="ja-JP"/>
        </w:rPr>
        <w:t>M</w:t>
      </w:r>
      <w:r w:rsidRPr="006D31CD">
        <w:rPr>
          <w:b/>
          <w:bCs/>
          <w:kern w:val="24"/>
          <w:lang w:eastAsia="ja-JP"/>
        </w:rPr>
        <w:t>indfulness-</w:t>
      </w:r>
      <w:r>
        <w:rPr>
          <w:b/>
          <w:bCs/>
          <w:kern w:val="24"/>
          <w:lang w:eastAsia="ja-JP"/>
        </w:rPr>
        <w:t>B</w:t>
      </w:r>
      <w:r w:rsidRPr="006D31CD">
        <w:rPr>
          <w:b/>
          <w:bCs/>
          <w:kern w:val="24"/>
          <w:lang w:eastAsia="ja-JP"/>
        </w:rPr>
        <w:t xml:space="preserve">ased </w:t>
      </w:r>
      <w:r>
        <w:rPr>
          <w:b/>
          <w:bCs/>
          <w:kern w:val="24"/>
          <w:lang w:eastAsia="ja-JP"/>
        </w:rPr>
        <w:t>I</w:t>
      </w:r>
      <w:r w:rsidRPr="006D31CD">
        <w:rPr>
          <w:b/>
          <w:bCs/>
          <w:kern w:val="24"/>
          <w:lang w:eastAsia="ja-JP"/>
        </w:rPr>
        <w:t xml:space="preserve">nterventions: </w:t>
      </w:r>
    </w:p>
    <w:p w14:paraId="603DECF9" w14:textId="77777777" w:rsidR="00BA01DF" w:rsidRPr="006D31CD" w:rsidRDefault="00BA01DF" w:rsidP="00BA01DF">
      <w:pPr>
        <w:spacing w:line="480" w:lineRule="auto"/>
        <w:jc w:val="center"/>
        <w:rPr>
          <w:b/>
          <w:bCs/>
          <w:kern w:val="24"/>
          <w:lang w:eastAsia="ja-JP"/>
        </w:rPr>
      </w:pPr>
      <w:r w:rsidRPr="006D31CD">
        <w:rPr>
          <w:b/>
          <w:bCs/>
          <w:kern w:val="24"/>
          <w:lang w:eastAsia="ja-JP"/>
        </w:rPr>
        <w:t>A Meta-Analysis</w:t>
      </w:r>
    </w:p>
    <w:p w14:paraId="42B905C4" w14:textId="5156F3D2" w:rsidR="00BA01DF" w:rsidRPr="006D31CD" w:rsidRDefault="00BA01DF" w:rsidP="00BA01DF">
      <w:pPr>
        <w:pStyle w:val="Title2"/>
        <w:rPr>
          <w:rFonts w:ascii="Times New Roman" w:hAnsi="Times New Roman" w:cs="Times New Roman"/>
          <w:kern w:val="0"/>
          <w:lang w:eastAsia="zh-CN"/>
        </w:rPr>
      </w:pPr>
      <w:r w:rsidRPr="006D31CD">
        <w:rPr>
          <w:rFonts w:ascii="Times New Roman" w:hAnsi="Times New Roman" w:cs="Times New Roman"/>
          <w:kern w:val="0"/>
          <w:lang w:eastAsia="zh-CN"/>
        </w:rPr>
        <w:t>Sin U Lam</w:t>
      </w:r>
      <w:r w:rsidRPr="006D31CD">
        <w:rPr>
          <w:rFonts w:ascii="Times New Roman" w:hAnsi="Times New Roman" w:cs="Times New Roman"/>
          <w:kern w:val="0"/>
          <w:vertAlign w:val="superscript"/>
          <w:lang w:eastAsia="zh-CN"/>
        </w:rPr>
        <w:t>1,2</w:t>
      </w:r>
      <w:r w:rsidRPr="006D31CD">
        <w:rPr>
          <w:rFonts w:ascii="Times New Roman" w:hAnsi="Times New Roman" w:cs="Times New Roman"/>
          <w:kern w:val="0"/>
          <w:lang w:eastAsia="zh-CN"/>
        </w:rPr>
        <w:t>, Andrew Kirvin-Quamme</w:t>
      </w:r>
      <w:r w:rsidRPr="006D31CD">
        <w:rPr>
          <w:rFonts w:ascii="Times New Roman" w:hAnsi="Times New Roman" w:cs="Times New Roman"/>
          <w:kern w:val="0"/>
          <w:vertAlign w:val="superscript"/>
          <w:lang w:eastAsia="zh-CN"/>
        </w:rPr>
        <w:t>2</w:t>
      </w:r>
      <w:r w:rsidRPr="006D31CD">
        <w:rPr>
          <w:rFonts w:ascii="Times New Roman" w:hAnsi="Times New Roman" w:cs="Times New Roman"/>
          <w:kern w:val="0"/>
          <w:lang w:eastAsia="zh-CN"/>
        </w:rPr>
        <w:t>, and Simon B. Goldberg</w:t>
      </w:r>
      <w:r w:rsidRPr="006D31CD">
        <w:rPr>
          <w:rFonts w:ascii="Times New Roman" w:hAnsi="Times New Roman" w:cs="Times New Roman"/>
          <w:kern w:val="0"/>
          <w:vertAlign w:val="superscript"/>
          <w:lang w:eastAsia="zh-CN"/>
        </w:rPr>
        <w:t>1,2</w:t>
      </w:r>
    </w:p>
    <w:p w14:paraId="4F1F0CF7" w14:textId="77777777" w:rsidR="00BA01DF" w:rsidRPr="006D31CD" w:rsidRDefault="00BA01DF" w:rsidP="00BA01DF">
      <w:pPr>
        <w:pStyle w:val="Title2"/>
        <w:rPr>
          <w:rFonts w:ascii="Times New Roman" w:hAnsi="Times New Roman" w:cs="Times New Roman"/>
          <w:kern w:val="0"/>
          <w:lang w:eastAsia="zh-CN"/>
        </w:rPr>
      </w:pPr>
      <w:r w:rsidRPr="006D31CD">
        <w:rPr>
          <w:rFonts w:ascii="Times New Roman" w:hAnsi="Times New Roman" w:cs="Times New Roman"/>
          <w:kern w:val="0"/>
          <w:vertAlign w:val="superscript"/>
          <w:lang w:eastAsia="zh-CN"/>
        </w:rPr>
        <w:t>1</w:t>
      </w:r>
      <w:r w:rsidRPr="006D31CD">
        <w:rPr>
          <w:rFonts w:ascii="Times New Roman" w:hAnsi="Times New Roman" w:cs="Times New Roman"/>
          <w:kern w:val="0"/>
          <w:lang w:eastAsia="zh-CN"/>
        </w:rPr>
        <w:t>Department of Counseling Psychology, University of Wisconsin</w:t>
      </w:r>
      <w:r>
        <w:rPr>
          <w:rFonts w:ascii="Times New Roman" w:hAnsi="Times New Roman" w:cs="Times New Roman"/>
          <w:kern w:val="0"/>
          <w:lang w:eastAsia="zh-CN"/>
        </w:rPr>
        <w:t>-</w:t>
      </w:r>
      <w:r w:rsidRPr="006D31CD">
        <w:rPr>
          <w:rFonts w:ascii="Times New Roman" w:hAnsi="Times New Roman" w:cs="Times New Roman"/>
          <w:kern w:val="0"/>
          <w:lang w:eastAsia="zh-CN"/>
        </w:rPr>
        <w:t>Madison</w:t>
      </w:r>
      <w:r>
        <w:rPr>
          <w:rFonts w:ascii="Times New Roman" w:hAnsi="Times New Roman" w:cs="Times New Roman"/>
          <w:kern w:val="0"/>
          <w:lang w:eastAsia="zh-CN"/>
        </w:rPr>
        <w:t>, Madison, WI, USA</w:t>
      </w:r>
    </w:p>
    <w:p w14:paraId="7541349F" w14:textId="77777777" w:rsidR="00BA01DF" w:rsidRPr="006D31CD" w:rsidRDefault="00BA01DF" w:rsidP="00BA01DF">
      <w:pPr>
        <w:pStyle w:val="Title2"/>
        <w:rPr>
          <w:rFonts w:ascii="Times New Roman" w:hAnsi="Times New Roman" w:cs="Times New Roman"/>
          <w:kern w:val="0"/>
          <w:lang w:eastAsia="zh-CN"/>
        </w:rPr>
      </w:pPr>
      <w:r w:rsidRPr="006D31CD">
        <w:rPr>
          <w:rFonts w:ascii="Times New Roman" w:hAnsi="Times New Roman" w:cs="Times New Roman"/>
          <w:kern w:val="0"/>
          <w:vertAlign w:val="superscript"/>
          <w:lang w:eastAsia="zh-CN"/>
        </w:rPr>
        <w:t>2</w:t>
      </w:r>
      <w:r w:rsidRPr="006D31CD">
        <w:rPr>
          <w:rFonts w:ascii="Times New Roman" w:hAnsi="Times New Roman" w:cs="Times New Roman"/>
          <w:kern w:val="0"/>
          <w:lang w:eastAsia="zh-CN"/>
        </w:rPr>
        <w:t>Center for Healthy Minds, University of Wisconsin</w:t>
      </w:r>
      <w:r>
        <w:rPr>
          <w:rFonts w:ascii="Times New Roman" w:hAnsi="Times New Roman" w:cs="Times New Roman"/>
          <w:kern w:val="0"/>
          <w:lang w:eastAsia="zh-CN"/>
        </w:rPr>
        <w:t>-</w:t>
      </w:r>
      <w:r w:rsidRPr="006D31CD">
        <w:rPr>
          <w:rFonts w:ascii="Times New Roman" w:hAnsi="Times New Roman" w:cs="Times New Roman"/>
          <w:kern w:val="0"/>
          <w:lang w:eastAsia="zh-CN"/>
        </w:rPr>
        <w:t>Madison</w:t>
      </w:r>
      <w:r>
        <w:rPr>
          <w:rFonts w:ascii="Times New Roman" w:hAnsi="Times New Roman" w:cs="Times New Roman"/>
          <w:kern w:val="0"/>
          <w:lang w:eastAsia="zh-CN"/>
        </w:rPr>
        <w:t>, Madison, WI, USA</w:t>
      </w:r>
    </w:p>
    <w:p w14:paraId="618CB03F" w14:textId="77777777" w:rsidR="00BA01DF" w:rsidRPr="006D31CD" w:rsidRDefault="00BA01DF" w:rsidP="00BA01DF">
      <w:pPr>
        <w:spacing w:line="480" w:lineRule="auto"/>
        <w:rPr>
          <w:b/>
          <w:bCs/>
        </w:rPr>
      </w:pPr>
    </w:p>
    <w:p w14:paraId="6D523DB8" w14:textId="77777777" w:rsidR="00BA01DF" w:rsidRPr="006D31CD" w:rsidRDefault="00BA01DF" w:rsidP="00BA01DF">
      <w:pPr>
        <w:spacing w:line="480" w:lineRule="auto"/>
        <w:jc w:val="center"/>
        <w:rPr>
          <w:b/>
          <w:bCs/>
        </w:rPr>
      </w:pPr>
      <w:r w:rsidRPr="006D31CD">
        <w:rPr>
          <w:b/>
          <w:bCs/>
        </w:rPr>
        <w:t>Author Note</w:t>
      </w:r>
    </w:p>
    <w:p w14:paraId="0716BE13" w14:textId="69D59A92" w:rsidR="00BA01DF" w:rsidRPr="006D31CD" w:rsidRDefault="00BA01DF" w:rsidP="00BA01DF">
      <w:pPr>
        <w:spacing w:line="480" w:lineRule="auto"/>
        <w:ind w:firstLine="720"/>
      </w:pPr>
      <w:r w:rsidRPr="006D31CD">
        <w:t>We have no known conflict of interest to disclose. Research reported in this publication was supported by the National Center for Complementary &amp; Integrative Health of the National Institutes of Health under Award Number K23AT010879. The content is solely the responsibility of the authors and does not necessarily represent the official views of the National Institutes of Health.</w:t>
      </w:r>
      <w:r>
        <w:t xml:space="preserve"> This study was preregistered through the Open Science Framework</w:t>
      </w:r>
      <w:r>
        <w:t xml:space="preserve"> </w:t>
      </w:r>
      <w:r>
        <w:t>(</w:t>
      </w:r>
      <w:r w:rsidRPr="00FA2E40">
        <w:t>https://osf.io/c3u7a/</w:t>
      </w:r>
      <w:r>
        <w:t>).</w:t>
      </w:r>
    </w:p>
    <w:p w14:paraId="0E8686B1" w14:textId="77777777" w:rsidR="00BA01DF" w:rsidRPr="00AF2B89" w:rsidRDefault="00BA01DF" w:rsidP="00BA01DF">
      <w:pPr>
        <w:spacing w:line="480" w:lineRule="auto"/>
        <w:ind w:firstLine="720"/>
      </w:pPr>
      <w:r w:rsidRPr="006D31CD">
        <w:t>Correspondence should be addressed to Simon B. Goldberg, Department of Counseling Psychology, University of Wisconsin-Madison, 335 Education Building, 1000 Bascom Mall, Madison, Wisconsin, 53706, United States, phone: 608-265-8986, fax:  608-265-4174, sbgoldberg@wisc.edu</w:t>
      </w:r>
    </w:p>
    <w:p w14:paraId="7CA113C7" w14:textId="77777777" w:rsidR="00BA01DF" w:rsidRDefault="00BA01DF">
      <w:pPr>
        <w:spacing w:after="160" w:line="259" w:lineRule="auto"/>
        <w:rPr>
          <w:b/>
          <w:bCs/>
        </w:rPr>
      </w:pPr>
      <w:r>
        <w:rPr>
          <w:b/>
          <w:bCs/>
        </w:rPr>
        <w:br w:type="page"/>
      </w:r>
    </w:p>
    <w:p w14:paraId="1F92EAB6" w14:textId="4CABF9F5" w:rsidR="00822213" w:rsidRPr="00BD42BD" w:rsidRDefault="00822213" w:rsidP="00822213">
      <w:pPr>
        <w:jc w:val="center"/>
        <w:rPr>
          <w:b/>
          <w:bCs/>
        </w:rPr>
      </w:pPr>
      <w:r w:rsidRPr="00BD42BD">
        <w:rPr>
          <w:b/>
          <w:bCs/>
        </w:rPr>
        <w:lastRenderedPageBreak/>
        <w:t>Abstract</w:t>
      </w:r>
    </w:p>
    <w:p w14:paraId="2B644745" w14:textId="42394DC1" w:rsidR="00CE62D3" w:rsidRDefault="00555C10" w:rsidP="00CE62D3">
      <w:pPr>
        <w:autoSpaceDE w:val="0"/>
        <w:autoSpaceDN w:val="0"/>
        <w:adjustRightInd w:val="0"/>
        <w:spacing w:line="480" w:lineRule="auto"/>
        <w:rPr>
          <w:b/>
          <w:bCs/>
          <w:i/>
          <w:iCs/>
          <w:color w:val="000000"/>
        </w:rPr>
      </w:pPr>
      <w:r w:rsidRPr="00BD42BD">
        <w:rPr>
          <w:b/>
          <w:bCs/>
          <w:color w:val="000000"/>
        </w:rPr>
        <w:t>Objectives</w:t>
      </w:r>
      <w:r w:rsidR="004A605A" w:rsidRPr="00BD42BD">
        <w:rPr>
          <w:b/>
          <w:bCs/>
          <w:color w:val="000000"/>
        </w:rPr>
        <w:t>:</w:t>
      </w:r>
      <w:r w:rsidRPr="00BD42BD">
        <w:rPr>
          <w:color w:val="000000"/>
        </w:rPr>
        <w:t xml:space="preserve"> </w:t>
      </w:r>
      <w:r w:rsidR="0054372B" w:rsidRPr="00BD42BD">
        <w:rPr>
          <w:color w:val="000000"/>
        </w:rPr>
        <w:t>Attrition is very common in longitudinal research, including randomized controlled trials (RCTs) test</w:t>
      </w:r>
      <w:r w:rsidR="00D91400" w:rsidRPr="00BD42BD">
        <w:rPr>
          <w:color w:val="000000"/>
        </w:rPr>
        <w:t>ing</w:t>
      </w:r>
      <w:r w:rsidR="0054372B" w:rsidRPr="00BD42BD">
        <w:rPr>
          <w:color w:val="000000"/>
        </w:rPr>
        <w:t xml:space="preserve"> psychological interventions. Establishing rates and predictors of attrition in mindfulness-based interventions (MBIs) can assist clinical trialists and intervention developers. </w:t>
      </w:r>
      <w:r w:rsidR="00A15FC0" w:rsidRPr="00BD42BD">
        <w:rPr>
          <w:color w:val="000000"/>
        </w:rPr>
        <w:t>D</w:t>
      </w:r>
      <w:r w:rsidR="0054372B" w:rsidRPr="00BD42BD">
        <w:rPr>
          <w:color w:val="000000"/>
        </w:rPr>
        <w:t>ifferential attrition in RCTs that compared MBIs with</w:t>
      </w:r>
      <w:r w:rsidR="006510AF" w:rsidRPr="00BD42BD">
        <w:rPr>
          <w:color w:val="000000"/>
        </w:rPr>
        <w:t xml:space="preserve"> structure and</w:t>
      </w:r>
      <w:r w:rsidR="0054372B" w:rsidRPr="00BD42BD">
        <w:rPr>
          <w:color w:val="000000"/>
        </w:rPr>
        <w:t xml:space="preserve"> intensity matched active control conditions </w:t>
      </w:r>
      <w:r w:rsidR="00A15FC0" w:rsidRPr="00BD42BD">
        <w:rPr>
          <w:color w:val="000000"/>
        </w:rPr>
        <w:t xml:space="preserve">also </w:t>
      </w:r>
      <w:r w:rsidR="0054372B" w:rsidRPr="00BD42BD">
        <w:rPr>
          <w:color w:val="000000"/>
        </w:rPr>
        <w:t xml:space="preserve">provides an objective metric of relative treatment acceptability. </w:t>
      </w:r>
      <w:r w:rsidR="004A605A" w:rsidRPr="00BD42BD">
        <w:rPr>
          <w:b/>
          <w:bCs/>
          <w:color w:val="000000"/>
        </w:rPr>
        <w:t>Methods:</w:t>
      </w:r>
      <w:r w:rsidR="004A605A" w:rsidRPr="00BD42BD">
        <w:rPr>
          <w:color w:val="000000"/>
        </w:rPr>
        <w:t xml:space="preserve"> </w:t>
      </w:r>
      <w:r w:rsidR="00C1741B" w:rsidRPr="00BD42BD">
        <w:rPr>
          <w:color w:val="000000"/>
        </w:rPr>
        <w:t xml:space="preserve">We aimed </w:t>
      </w:r>
      <w:r w:rsidR="0054372B" w:rsidRPr="00BD42BD">
        <w:rPr>
          <w:color w:val="000000"/>
        </w:rPr>
        <w:t xml:space="preserve">to evaluate rates and predictors of overall and differential attrition in RCTs of MBIs compared with matched active control conditions. </w:t>
      </w:r>
      <w:r w:rsidR="002B5AD2" w:rsidRPr="00BD42BD">
        <w:rPr>
          <w:color w:val="000000"/>
        </w:rPr>
        <w:t xml:space="preserve">Attrition was operationalized as loss to follow-up at post-test. </w:t>
      </w:r>
      <w:r w:rsidR="0054372B" w:rsidRPr="00BD42BD">
        <w:rPr>
          <w:color w:val="000000"/>
        </w:rPr>
        <w:t xml:space="preserve">Six online </w:t>
      </w:r>
      <w:r w:rsidR="00124AD5" w:rsidRPr="00BD42BD">
        <w:rPr>
          <w:color w:val="000000"/>
        </w:rPr>
        <w:t xml:space="preserve">databases </w:t>
      </w:r>
      <w:r w:rsidR="0054372B" w:rsidRPr="00BD42BD">
        <w:rPr>
          <w:color w:val="000000"/>
        </w:rPr>
        <w:t>were searched.</w:t>
      </w:r>
      <w:r w:rsidR="001A2D0A" w:rsidRPr="00BD42BD">
        <w:rPr>
          <w:color w:val="000000"/>
        </w:rPr>
        <w:t xml:space="preserve"> </w:t>
      </w:r>
      <w:r w:rsidR="004A605A" w:rsidRPr="00BD42BD">
        <w:rPr>
          <w:b/>
          <w:bCs/>
          <w:color w:val="000000"/>
        </w:rPr>
        <w:t xml:space="preserve">Results: </w:t>
      </w:r>
      <w:r w:rsidR="001A2D0A" w:rsidRPr="00BD42BD">
        <w:rPr>
          <w:color w:val="000000"/>
        </w:rPr>
        <w:t xml:space="preserve">Across </w:t>
      </w:r>
      <w:r w:rsidR="00935075" w:rsidRPr="00BD42BD">
        <w:rPr>
          <w:color w:val="000000"/>
        </w:rPr>
        <w:t xml:space="preserve">114 </w:t>
      </w:r>
      <w:r w:rsidR="001A2D0A" w:rsidRPr="00BD42BD">
        <w:rPr>
          <w:color w:val="000000"/>
        </w:rPr>
        <w:t>studies (</w:t>
      </w:r>
      <w:r w:rsidR="001A2D0A" w:rsidRPr="00BD42BD">
        <w:rPr>
          <w:i/>
          <w:iCs/>
          <w:color w:val="000000"/>
        </w:rPr>
        <w:t xml:space="preserve">n </w:t>
      </w:r>
      <w:r w:rsidR="001A2D0A" w:rsidRPr="00BD42BD">
        <w:rPr>
          <w:color w:val="000000"/>
        </w:rPr>
        <w:t xml:space="preserve">= </w:t>
      </w:r>
      <w:r w:rsidR="00935075" w:rsidRPr="00BD42BD">
        <w:rPr>
          <w:color w:val="000000"/>
        </w:rPr>
        <w:t>11,288</w:t>
      </w:r>
      <w:r w:rsidR="001A2D0A" w:rsidRPr="00BD42BD">
        <w:rPr>
          <w:color w:val="000000"/>
        </w:rPr>
        <w:t>),</w:t>
      </w:r>
      <w:r w:rsidR="0054372B" w:rsidRPr="00BD42BD">
        <w:rPr>
          <w:color w:val="000000"/>
        </w:rPr>
        <w:t xml:space="preserve"> </w:t>
      </w:r>
      <w:r w:rsidR="00A31C95" w:rsidRPr="00BD42BD">
        <w:rPr>
          <w:color w:val="000000"/>
        </w:rPr>
        <w:t>weighted mean attrition rate</w:t>
      </w:r>
      <w:r w:rsidR="009A6917" w:rsidRPr="00BD42BD">
        <w:rPr>
          <w:color w:val="000000"/>
        </w:rPr>
        <w:t xml:space="preserve"> </w:t>
      </w:r>
      <w:r w:rsidR="00A31C95" w:rsidRPr="00BD42BD">
        <w:rPr>
          <w:color w:val="000000"/>
        </w:rPr>
        <w:t>was 1</w:t>
      </w:r>
      <w:r w:rsidR="001A2D0A" w:rsidRPr="00BD42BD">
        <w:rPr>
          <w:color w:val="000000"/>
        </w:rPr>
        <w:t>9</w:t>
      </w:r>
      <w:r w:rsidR="00935075" w:rsidRPr="00BD42BD">
        <w:rPr>
          <w:color w:val="000000"/>
        </w:rPr>
        <w:t>.1</w:t>
      </w:r>
      <w:r w:rsidR="00A31C95" w:rsidRPr="00BD42BD">
        <w:rPr>
          <w:color w:val="000000"/>
        </w:rPr>
        <w:t>% (95% CI [.</w:t>
      </w:r>
      <w:r w:rsidR="00935075" w:rsidRPr="00BD42BD">
        <w:rPr>
          <w:color w:val="000000"/>
        </w:rPr>
        <w:t>16</w:t>
      </w:r>
      <w:r w:rsidR="00A31C95" w:rsidRPr="00BD42BD">
        <w:rPr>
          <w:color w:val="000000"/>
        </w:rPr>
        <w:t>, .22]) in MBIs and 1</w:t>
      </w:r>
      <w:r w:rsidR="001A2D0A" w:rsidRPr="00BD42BD">
        <w:rPr>
          <w:color w:val="000000"/>
        </w:rPr>
        <w:t>8</w:t>
      </w:r>
      <w:r w:rsidR="00935075" w:rsidRPr="00BD42BD">
        <w:rPr>
          <w:color w:val="000000"/>
        </w:rPr>
        <w:t>.6</w:t>
      </w:r>
      <w:r w:rsidR="00A31C95" w:rsidRPr="00BD42BD">
        <w:rPr>
          <w:color w:val="000000"/>
        </w:rPr>
        <w:t xml:space="preserve">% ([.16, .21]) in control conditions. </w:t>
      </w:r>
      <w:r w:rsidR="00C1741B" w:rsidRPr="00BD42BD">
        <w:rPr>
          <w:color w:val="000000"/>
        </w:rPr>
        <w:t>In the primary model, no significant difference was found in attrition between MBIs and controls (i.e., differential attrition; odds ratio [OR] = 1.</w:t>
      </w:r>
      <w:r w:rsidR="00C9381A" w:rsidRPr="00BD42BD">
        <w:rPr>
          <w:color w:val="000000"/>
        </w:rPr>
        <w:t>05</w:t>
      </w:r>
      <w:r w:rsidR="00C1741B" w:rsidRPr="00BD42BD">
        <w:rPr>
          <w:color w:val="000000"/>
        </w:rPr>
        <w:t xml:space="preserve">, </w:t>
      </w:r>
      <w:r w:rsidR="00FC6022" w:rsidRPr="00BD42BD">
        <w:rPr>
          <w:color w:val="000000"/>
        </w:rPr>
        <w:t>[</w:t>
      </w:r>
      <w:r w:rsidR="00C1741B" w:rsidRPr="00BD42BD">
        <w:rPr>
          <w:color w:val="000000"/>
        </w:rPr>
        <w:t>0.</w:t>
      </w:r>
      <w:r w:rsidR="00C9381A" w:rsidRPr="00BD42BD">
        <w:rPr>
          <w:color w:val="000000"/>
        </w:rPr>
        <w:t>92</w:t>
      </w:r>
      <w:r w:rsidR="00C1741B" w:rsidRPr="00BD42BD">
        <w:rPr>
          <w:color w:val="000000"/>
        </w:rPr>
        <w:t xml:space="preserve">, 1.19]). However, in </w:t>
      </w:r>
      <w:r w:rsidR="00502B6A" w:rsidRPr="00BD42BD">
        <w:rPr>
          <w:color w:val="000000"/>
        </w:rPr>
        <w:t xml:space="preserve">sensitivity analyses with </w:t>
      </w:r>
      <w:r w:rsidR="00C1741B" w:rsidRPr="00BD42BD">
        <w:rPr>
          <w:color w:val="000000"/>
        </w:rPr>
        <w:t xml:space="preserve">trim-and-fill </w:t>
      </w:r>
      <w:r w:rsidR="00502B6A" w:rsidRPr="00BD42BD">
        <w:rPr>
          <w:color w:val="000000"/>
        </w:rPr>
        <w:t xml:space="preserve">adjustment, without outliers, and when using </w:t>
      </w:r>
      <w:r w:rsidR="0080412A" w:rsidRPr="00BD42BD">
        <w:rPr>
          <w:color w:val="000000"/>
        </w:rPr>
        <w:t>different estimation methods (</w:t>
      </w:r>
      <w:proofErr w:type="spellStart"/>
      <w:r w:rsidR="0080412A" w:rsidRPr="00BD42BD">
        <w:rPr>
          <w:color w:val="000000"/>
        </w:rPr>
        <w:t>Peto</w:t>
      </w:r>
      <w:proofErr w:type="spellEnd"/>
      <w:r w:rsidR="0080412A" w:rsidRPr="00BD42BD">
        <w:rPr>
          <w:color w:val="000000"/>
        </w:rPr>
        <w:t xml:space="preserve"> and Mantel-Haenszel)</w:t>
      </w:r>
      <w:r w:rsidR="00C1741B" w:rsidRPr="00BD42BD">
        <w:rPr>
          <w:color w:val="000000"/>
        </w:rPr>
        <w:t>, MBIs yield</w:t>
      </w:r>
      <w:r w:rsidR="00502B6A" w:rsidRPr="00BD42BD">
        <w:rPr>
          <w:color w:val="000000"/>
        </w:rPr>
        <w:t>ed</w:t>
      </w:r>
      <w:r w:rsidR="00C1741B" w:rsidRPr="00BD42BD">
        <w:rPr>
          <w:color w:val="000000"/>
        </w:rPr>
        <w:t xml:space="preserve"> slightly higher attrition (ORs = 1.1</w:t>
      </w:r>
      <w:r w:rsidR="00502B6A" w:rsidRPr="00BD42BD">
        <w:rPr>
          <w:color w:val="000000"/>
        </w:rPr>
        <w:t>0</w:t>
      </w:r>
      <w:r w:rsidR="00C1741B" w:rsidRPr="00BD42BD">
        <w:rPr>
          <w:color w:val="000000"/>
        </w:rPr>
        <w:t xml:space="preserve"> to 1.25</w:t>
      </w:r>
      <w:r w:rsidR="001A2D0A" w:rsidRPr="00BD42BD">
        <w:rPr>
          <w:color w:val="000000"/>
        </w:rPr>
        <w:t xml:space="preserve">, </w:t>
      </w:r>
      <w:proofErr w:type="spellStart"/>
      <w:r w:rsidR="001A2D0A" w:rsidRPr="00BD42BD">
        <w:rPr>
          <w:i/>
          <w:iCs/>
          <w:color w:val="000000"/>
        </w:rPr>
        <w:t>p</w:t>
      </w:r>
      <w:r w:rsidR="001A2D0A" w:rsidRPr="00BD42BD">
        <w:rPr>
          <w:color w:val="000000"/>
        </w:rPr>
        <w:t>s</w:t>
      </w:r>
      <w:proofErr w:type="spellEnd"/>
      <w:r w:rsidR="001A2D0A" w:rsidRPr="00BD42BD">
        <w:rPr>
          <w:color w:val="000000"/>
        </w:rPr>
        <w:t xml:space="preserve"> &lt; .050</w:t>
      </w:r>
      <w:r w:rsidR="00C1741B" w:rsidRPr="00BD42BD">
        <w:rPr>
          <w:color w:val="000000"/>
        </w:rPr>
        <w:t xml:space="preserve">). </w:t>
      </w:r>
      <w:r w:rsidR="001A2D0A" w:rsidRPr="00BD42BD">
        <w:rPr>
          <w:color w:val="000000"/>
        </w:rPr>
        <w:t>Despite testing numerous moderators of overall and differential attrition, very few significant predictors</w:t>
      </w:r>
      <w:r w:rsidR="001F22FB" w:rsidRPr="00BD42BD">
        <w:rPr>
          <w:color w:val="000000"/>
        </w:rPr>
        <w:t xml:space="preserve"> emerged</w:t>
      </w:r>
      <w:r w:rsidR="001A2D0A" w:rsidRPr="00BD42BD">
        <w:rPr>
          <w:color w:val="000000"/>
        </w:rPr>
        <w:t xml:space="preserve">. </w:t>
      </w:r>
      <w:r w:rsidR="004A605A" w:rsidRPr="00BD42BD">
        <w:rPr>
          <w:b/>
          <w:bCs/>
          <w:color w:val="000000"/>
        </w:rPr>
        <w:t xml:space="preserve">Conclusions: </w:t>
      </w:r>
      <w:r w:rsidR="001A2D0A" w:rsidRPr="00BD42BD">
        <w:rPr>
          <w:color w:val="000000"/>
        </w:rPr>
        <w:t xml:space="preserve">Results support efforts to increase the acceptability of MBIs, active controls, and/or RCTs, and highlight the </w:t>
      </w:r>
      <w:r w:rsidR="001A2D0A" w:rsidRPr="00FA2E40">
        <w:rPr>
          <w:color w:val="000000"/>
        </w:rPr>
        <w:t xml:space="preserve">possibility that for some individuals, MBIs may be less acceptable than </w:t>
      </w:r>
      <w:r w:rsidR="00845E9F" w:rsidRPr="00FA2E40">
        <w:rPr>
          <w:color w:val="000000"/>
        </w:rPr>
        <w:t>alternative interventions. Further research including individual patient data meta-analysis is warranted to identify predictors of attrition</w:t>
      </w:r>
      <w:r w:rsidR="007E6C91" w:rsidRPr="00FA2E40">
        <w:rPr>
          <w:color w:val="000000"/>
        </w:rPr>
        <w:t xml:space="preserve"> and to characterize instances where MBIs may </w:t>
      </w:r>
      <w:r w:rsidR="00A15FC0" w:rsidRPr="00FA2E40">
        <w:rPr>
          <w:color w:val="000000"/>
        </w:rPr>
        <w:t xml:space="preserve">or may </w:t>
      </w:r>
      <w:r w:rsidR="007E6C91" w:rsidRPr="00FA2E40">
        <w:rPr>
          <w:color w:val="000000"/>
        </w:rPr>
        <w:t>not be recommended.</w:t>
      </w:r>
      <w:r w:rsidR="00CE62D3" w:rsidRPr="00FA2E40">
        <w:rPr>
          <w:color w:val="000000"/>
        </w:rPr>
        <w:t xml:space="preserve"> Meta-Analysis Review Registration: Open Science Framework (</w:t>
      </w:r>
      <w:r w:rsidR="00B3381B" w:rsidRPr="00FA2E40">
        <w:t>https://osf.io/c3u7a/</w:t>
      </w:r>
      <w:r w:rsidR="00CE62D3" w:rsidRPr="00FA2E40">
        <w:rPr>
          <w:color w:val="000000"/>
        </w:rPr>
        <w:t>)</w:t>
      </w:r>
    </w:p>
    <w:p w14:paraId="733C4676" w14:textId="68172422" w:rsidR="00E14105" w:rsidRDefault="00124AD5" w:rsidP="00CE62D3">
      <w:pPr>
        <w:autoSpaceDE w:val="0"/>
        <w:autoSpaceDN w:val="0"/>
        <w:adjustRightInd w:val="0"/>
        <w:spacing w:line="480" w:lineRule="auto"/>
        <w:rPr>
          <w:color w:val="000000"/>
        </w:rPr>
      </w:pPr>
      <w:r w:rsidRPr="00BD42BD">
        <w:rPr>
          <w:b/>
          <w:bCs/>
          <w:i/>
          <w:iCs/>
          <w:color w:val="000000"/>
        </w:rPr>
        <w:t>Keywords</w:t>
      </w:r>
      <w:r w:rsidRPr="00BD42BD">
        <w:rPr>
          <w:b/>
          <w:bCs/>
          <w:color w:val="000000"/>
        </w:rPr>
        <w:t>:</w:t>
      </w:r>
      <w:r w:rsidRPr="00BD42BD">
        <w:rPr>
          <w:color w:val="000000"/>
        </w:rPr>
        <w:t xml:space="preserve"> attrition, </w:t>
      </w:r>
      <w:r w:rsidR="00174175" w:rsidRPr="00BD42BD">
        <w:rPr>
          <w:color w:val="000000"/>
        </w:rPr>
        <w:t xml:space="preserve">differential attrition, </w:t>
      </w:r>
      <w:r w:rsidRPr="00BD42BD">
        <w:rPr>
          <w:color w:val="000000"/>
        </w:rPr>
        <w:t>mindfulness-based interventions</w:t>
      </w:r>
      <w:r w:rsidR="00CB6442" w:rsidRPr="00BD42BD">
        <w:rPr>
          <w:color w:val="000000"/>
        </w:rPr>
        <w:t xml:space="preserve">, </w:t>
      </w:r>
      <w:r w:rsidR="001F22FB" w:rsidRPr="00BD42BD">
        <w:rPr>
          <w:color w:val="000000"/>
        </w:rPr>
        <w:t>treatment acceptability</w:t>
      </w:r>
      <w:r w:rsidR="00174175" w:rsidRPr="00BD42BD">
        <w:rPr>
          <w:color w:val="000000"/>
        </w:rPr>
        <w:t>, meta-analysis</w:t>
      </w:r>
    </w:p>
    <w:p w14:paraId="53AADECD" w14:textId="6F6AE767" w:rsidR="00E22BDC" w:rsidRPr="00BD42BD" w:rsidRDefault="00E22BDC" w:rsidP="0090448A">
      <w:pPr>
        <w:spacing w:line="480" w:lineRule="auto"/>
        <w:jc w:val="center"/>
        <w:rPr>
          <w:b/>
          <w:bCs/>
          <w:kern w:val="24"/>
          <w:lang w:eastAsia="ja-JP"/>
        </w:rPr>
      </w:pPr>
      <w:r w:rsidRPr="00BD42BD">
        <w:rPr>
          <w:b/>
          <w:bCs/>
          <w:kern w:val="24"/>
          <w:lang w:eastAsia="ja-JP"/>
        </w:rPr>
        <w:lastRenderedPageBreak/>
        <w:t xml:space="preserve">Overall and </w:t>
      </w:r>
      <w:r w:rsidR="00A15FC0" w:rsidRPr="00BD42BD">
        <w:rPr>
          <w:b/>
          <w:bCs/>
          <w:kern w:val="24"/>
          <w:lang w:eastAsia="ja-JP"/>
        </w:rPr>
        <w:t>D</w:t>
      </w:r>
      <w:r w:rsidRPr="00BD42BD">
        <w:rPr>
          <w:b/>
          <w:bCs/>
          <w:kern w:val="24"/>
          <w:lang w:eastAsia="ja-JP"/>
        </w:rPr>
        <w:t xml:space="preserve">ifferential </w:t>
      </w:r>
      <w:r w:rsidR="00A15FC0" w:rsidRPr="00BD42BD">
        <w:rPr>
          <w:b/>
          <w:bCs/>
          <w:kern w:val="24"/>
          <w:lang w:eastAsia="ja-JP"/>
        </w:rPr>
        <w:t>A</w:t>
      </w:r>
      <w:r w:rsidRPr="00BD42BD">
        <w:rPr>
          <w:b/>
          <w:bCs/>
          <w:kern w:val="24"/>
          <w:lang w:eastAsia="ja-JP"/>
        </w:rPr>
        <w:t xml:space="preserve">ttrition in Mindfulness-Based Interventions: </w:t>
      </w:r>
    </w:p>
    <w:p w14:paraId="6C593CCF" w14:textId="4B53FAFE" w:rsidR="00124AD5" w:rsidRPr="00BD42BD" w:rsidRDefault="00124AD5" w:rsidP="0090448A">
      <w:pPr>
        <w:spacing w:line="480" w:lineRule="auto"/>
        <w:jc w:val="center"/>
        <w:rPr>
          <w:b/>
          <w:bCs/>
          <w:kern w:val="24"/>
          <w:lang w:eastAsia="ja-JP"/>
        </w:rPr>
      </w:pPr>
      <w:r w:rsidRPr="00BD42BD">
        <w:rPr>
          <w:b/>
          <w:bCs/>
          <w:kern w:val="24"/>
          <w:lang w:eastAsia="ja-JP"/>
        </w:rPr>
        <w:t>A Meta-Analysis</w:t>
      </w:r>
    </w:p>
    <w:p w14:paraId="6FC0D571" w14:textId="6C69C8B3" w:rsidR="00585AA6" w:rsidRPr="00BD42BD" w:rsidRDefault="0C90AE05" w:rsidP="0090448A">
      <w:pPr>
        <w:spacing w:line="480" w:lineRule="auto"/>
        <w:ind w:firstLine="720"/>
      </w:pPr>
      <w:r w:rsidRPr="00BD42BD">
        <w:t xml:space="preserve">Mindfulness-based interventions (MBIs) have </w:t>
      </w:r>
      <w:r w:rsidR="00B1615B" w:rsidRPr="00BD42BD">
        <w:t xml:space="preserve">become increasingly visible within the scientific </w:t>
      </w:r>
      <w:r w:rsidR="3D06754E" w:rsidRPr="00BD42BD">
        <w:t xml:space="preserve">literature </w:t>
      </w:r>
      <w:r w:rsidR="00B1615B" w:rsidRPr="00BD42BD">
        <w:t xml:space="preserve">and popular </w:t>
      </w:r>
      <w:r w:rsidR="581E0405" w:rsidRPr="00BD42BD">
        <w:t xml:space="preserve">culture </w:t>
      </w:r>
      <w:r w:rsidRPr="00BD42BD">
        <w:t>in the past two decades</w:t>
      </w:r>
      <w:r w:rsidR="7C54394A" w:rsidRPr="00BD42BD">
        <w:t xml:space="preserve"> (</w:t>
      </w:r>
      <w:r w:rsidR="3EFB28B6" w:rsidRPr="00BD42BD">
        <w:t>Van Dam et al., 2018</w:t>
      </w:r>
      <w:r w:rsidR="7C54394A" w:rsidRPr="00BD42BD">
        <w:t>)</w:t>
      </w:r>
      <w:r w:rsidRPr="00BD42BD">
        <w:t>.</w:t>
      </w:r>
      <w:r w:rsidRPr="00BD42BD">
        <w:rPr>
          <w:b/>
          <w:bCs/>
        </w:rPr>
        <w:t xml:space="preserve"> </w:t>
      </w:r>
      <w:r w:rsidRPr="00BD42BD">
        <w:t>MBIs are</w:t>
      </w:r>
      <w:r w:rsidR="7C54394A" w:rsidRPr="00BD42BD">
        <w:t xml:space="preserve"> a sub-category of</w:t>
      </w:r>
      <w:r w:rsidRPr="00BD42BD">
        <w:t xml:space="preserve"> third wave behavior therap</w:t>
      </w:r>
      <w:r w:rsidR="00B1615B" w:rsidRPr="00BD42BD">
        <w:t>ies which share</w:t>
      </w:r>
      <w:r w:rsidR="4852F001" w:rsidRPr="00BD42BD">
        <w:t>, among various features,</w:t>
      </w:r>
      <w:r w:rsidR="00B1615B" w:rsidRPr="00BD42BD">
        <w:t xml:space="preserve"> an emphasis on acceptance (</w:t>
      </w:r>
      <w:r w:rsidR="4852F001" w:rsidRPr="00BD42BD">
        <w:t>Hayes, 2004; Hayes &amp; Hofmann, 2017</w:t>
      </w:r>
      <w:r w:rsidR="00B1615B" w:rsidRPr="00BD42BD">
        <w:t>). MBIs specifically</w:t>
      </w:r>
      <w:r w:rsidRPr="00BD42BD">
        <w:t xml:space="preserve"> </w:t>
      </w:r>
      <w:r w:rsidR="581E0405" w:rsidRPr="00BD42BD">
        <w:t xml:space="preserve">aim </w:t>
      </w:r>
      <w:r w:rsidRPr="00BD42BD">
        <w:t xml:space="preserve">to train </w:t>
      </w:r>
      <w:r w:rsidR="7C54394A" w:rsidRPr="00BD42BD">
        <w:t xml:space="preserve">regulation of attention towards </w:t>
      </w:r>
      <w:r w:rsidRPr="00BD42BD">
        <w:t xml:space="preserve">present moment experiences </w:t>
      </w:r>
      <w:r w:rsidR="581E0405" w:rsidRPr="00BD42BD">
        <w:t xml:space="preserve">without judgment </w:t>
      </w:r>
      <w:r w:rsidRPr="00BD42BD">
        <w:t>through formal mindfulness meditation practice (</w:t>
      </w:r>
      <w:r w:rsidR="7C54394A" w:rsidRPr="00BD42BD">
        <w:t xml:space="preserve">Crane et al., 2017; </w:t>
      </w:r>
      <w:r w:rsidRPr="00BD42BD">
        <w:t>Kabat-</w:t>
      </w:r>
      <w:r w:rsidRPr="00634529">
        <w:t>Zinn</w:t>
      </w:r>
      <w:r w:rsidR="00E27E01" w:rsidRPr="00634529">
        <w:t xml:space="preserve">, </w:t>
      </w:r>
      <w:r w:rsidRPr="00634529">
        <w:t>199</w:t>
      </w:r>
      <w:r w:rsidR="001D7552" w:rsidRPr="00634529">
        <w:t>0</w:t>
      </w:r>
      <w:r w:rsidRPr="00634529">
        <w:t xml:space="preserve">). </w:t>
      </w:r>
      <w:r w:rsidR="00B1615B" w:rsidRPr="00634529">
        <w:t>S</w:t>
      </w:r>
      <w:r w:rsidRPr="00634529">
        <w:t xml:space="preserve">tandardized MBIs </w:t>
      </w:r>
      <w:r w:rsidR="7C54394A" w:rsidRPr="00634529">
        <w:t>that have been</w:t>
      </w:r>
      <w:r w:rsidR="00B1615B" w:rsidRPr="00634529">
        <w:t xml:space="preserve"> repeatedly</w:t>
      </w:r>
      <w:r w:rsidR="7C54394A" w:rsidRPr="00634529">
        <w:t xml:space="preserve"> tested </w:t>
      </w:r>
      <w:r w:rsidR="00B1615B" w:rsidRPr="00634529">
        <w:t>in</w:t>
      </w:r>
      <w:r w:rsidR="7C54394A" w:rsidRPr="00634529">
        <w:t xml:space="preserve"> randomized controlled trial</w:t>
      </w:r>
      <w:r w:rsidR="00B1615B" w:rsidRPr="00634529">
        <w:t>s</w:t>
      </w:r>
      <w:r w:rsidR="7C54394A" w:rsidRPr="00634529">
        <w:t xml:space="preserve"> (RCT</w:t>
      </w:r>
      <w:r w:rsidR="3576B5DC" w:rsidRPr="00634529">
        <w:t>s</w:t>
      </w:r>
      <w:r w:rsidR="7C54394A" w:rsidRPr="00634529">
        <w:t xml:space="preserve">) </w:t>
      </w:r>
      <w:r w:rsidRPr="00634529">
        <w:t>include mindfulness-based stress reduction (MBSR; Kabat-Zinn, 2013), mindfulness-based cognitive therapy (MBCT; Segal</w:t>
      </w:r>
      <w:r w:rsidR="00634529" w:rsidRPr="00634529">
        <w:t xml:space="preserve"> et al</w:t>
      </w:r>
      <w:r w:rsidR="00CE62D3" w:rsidRPr="00634529">
        <w:t>.</w:t>
      </w:r>
      <w:r w:rsidRPr="00634529">
        <w:t>, 2013), and closely related programs such as mindfulness-based relapse prevention (MBRP</w:t>
      </w:r>
      <w:r w:rsidRPr="00BD42BD">
        <w:t>; Bowen et al., 2009), mindfulness-oriented recovery enhancement (MORE</w:t>
      </w:r>
      <w:r w:rsidR="00CE62D3">
        <w:t>;</w:t>
      </w:r>
      <w:r w:rsidRPr="00BD42BD">
        <w:t xml:space="preserve"> Garland et al., 2019), and mindfulness-based cancer recovery (MBCR</w:t>
      </w:r>
      <w:r w:rsidR="00CE62D3">
        <w:t>;</w:t>
      </w:r>
      <w:r w:rsidRPr="00BD42BD">
        <w:t xml:space="preserve"> </w:t>
      </w:r>
      <w:r w:rsidR="04A7B1FC" w:rsidRPr="00BD42BD">
        <w:t>Carlson, 2013</w:t>
      </w:r>
      <w:r w:rsidRPr="00BD42BD">
        <w:t>). These</w:t>
      </w:r>
      <w:r w:rsidR="00B1615B" w:rsidRPr="00BD42BD">
        <w:t xml:space="preserve"> MBIs</w:t>
      </w:r>
      <w:r w:rsidRPr="00BD42BD">
        <w:t xml:space="preserve"> </w:t>
      </w:r>
      <w:r w:rsidR="00B1615B" w:rsidRPr="00BD42BD">
        <w:t>are designed</w:t>
      </w:r>
      <w:r w:rsidRPr="00BD42BD">
        <w:t xml:space="preserve"> to </w:t>
      </w:r>
      <w:r w:rsidR="00B1615B" w:rsidRPr="00BD42BD">
        <w:t xml:space="preserve">benefit </w:t>
      </w:r>
      <w:r w:rsidR="7C54394A" w:rsidRPr="00BD42BD">
        <w:t>var</w:t>
      </w:r>
      <w:r w:rsidR="3576B5DC" w:rsidRPr="00BD42BD">
        <w:t>ious</w:t>
      </w:r>
      <w:r w:rsidR="7C54394A" w:rsidRPr="00BD42BD">
        <w:t xml:space="preserve"> </w:t>
      </w:r>
      <w:r w:rsidRPr="00BD42BD">
        <w:t xml:space="preserve">clinical </w:t>
      </w:r>
      <w:r w:rsidR="7C54394A" w:rsidRPr="00BD42BD">
        <w:t xml:space="preserve">targets </w:t>
      </w:r>
      <w:r w:rsidRPr="00BD42BD">
        <w:t>such as depression</w:t>
      </w:r>
      <w:r w:rsidR="7C54394A" w:rsidRPr="00BD42BD">
        <w:t xml:space="preserve"> relapse</w:t>
      </w:r>
      <w:r w:rsidRPr="00BD42BD">
        <w:t xml:space="preserve">, chronic stress, </w:t>
      </w:r>
      <w:r w:rsidR="7C54394A" w:rsidRPr="00BD42BD">
        <w:t xml:space="preserve">recovery from </w:t>
      </w:r>
      <w:r w:rsidRPr="00BD42BD">
        <w:t>cancer treatment</w:t>
      </w:r>
      <w:r w:rsidR="7C54394A" w:rsidRPr="00BD42BD">
        <w:t xml:space="preserve">, pain, and </w:t>
      </w:r>
      <w:r w:rsidRPr="00BD42BD">
        <w:t>substance use.</w:t>
      </w:r>
    </w:p>
    <w:p w14:paraId="53C95100" w14:textId="4D9EA5E8" w:rsidR="00585AA6" w:rsidRPr="00BD42BD" w:rsidRDefault="00681DA0" w:rsidP="0090448A">
      <w:pPr>
        <w:spacing w:line="480" w:lineRule="auto"/>
        <w:ind w:firstLine="720"/>
      </w:pPr>
      <w:r w:rsidRPr="00BD42BD">
        <w:t>M</w:t>
      </w:r>
      <w:r w:rsidR="00585AA6" w:rsidRPr="00BD42BD">
        <w:t xml:space="preserve">eta-analyses </w:t>
      </w:r>
      <w:r w:rsidRPr="00BD42BD">
        <w:t>of RCTs examining the efficacy of</w:t>
      </w:r>
      <w:r w:rsidR="00585AA6" w:rsidRPr="00BD42BD">
        <w:t xml:space="preserve"> </w:t>
      </w:r>
      <w:r w:rsidRPr="00BD42BD">
        <w:t>MBIs</w:t>
      </w:r>
      <w:r w:rsidR="00585AA6" w:rsidRPr="00BD42BD">
        <w:t xml:space="preserve"> have </w:t>
      </w:r>
      <w:r w:rsidRPr="00BD42BD">
        <w:t xml:space="preserve">noted </w:t>
      </w:r>
      <w:r w:rsidR="00585AA6" w:rsidRPr="00BD42BD">
        <w:t>promising effects on a range of clinical outcomes</w:t>
      </w:r>
      <w:r w:rsidRPr="00BD42BD">
        <w:t>, although results vary somewhat (e.g., by target population, comparison condition;</w:t>
      </w:r>
      <w:r w:rsidR="00585AA6" w:rsidRPr="00BD42BD">
        <w:t xml:space="preserve"> </w:t>
      </w:r>
      <w:r w:rsidR="00174175" w:rsidRPr="00BD42BD">
        <w:fldChar w:fldCharType="begin"/>
      </w:r>
      <w:r w:rsidR="00174175" w:rsidRPr="00BD42BD">
        <w:instrText xml:space="preserve"> ADDIN ZOTERO_ITEM CSL_CITATION {"citationID":"ooCk8Vgu","properties":{"formattedCitation":"(Galante et al., 2021; Goldberg et al., 2018, 2021; Goyal et al., 2014)","plainCitation":"(Galante et al., 2021; Goldberg et al., 2018, 2021; Goyal et al., 2014)","noteIndex":0},"citationItems":[{"id":19287,"uris":["http://zotero.org/users/6769877/items/SB892VS4"],"uri":["http://zotero.org/users/6769877/items/SB892VS4"],"itemData":{"id":19287,"type":"article-journal","abstract":"Background There is an urgent need for mental health promotion in nonclinical settings. Mindfulness–based programmes (MBPs) are being widely implemented to reduce stress, but a comprehensive evidence synthesis is lacking. We reviewed trials to assess whether MBPs promote mental health relative to no intervention or comparator interventions. Methods and findings Following a detailed preregistered protocol (PROSPERO CRD42018105213) developed with public and professional stakeholders, 13 databases were searched to August 2020 for randomised controlled trials (RCTs) examining in–person, expert–defined MBPs in nonclinical settings. Two researchers independently selected, extracted, and appraised trials using the Cochrane Risk–of–Bias Tool 2.0. Primary outcomes were psychometrically validated anxiety, depression, psychological distress, and mental well–being questionnaires at 1 to 6 months after programme completion. Multiple testing was performed using p &lt; 0.0125 (Bonferroni) for statistical significance. Secondary outcomes, meta–regression and sensitivity analyses were prespecified. Pairwise random–effects multivariate meta–analyses and prediction intervals (PIs) were calculated. A total of 11,605 participants in 136 trials were included (29 countries, 77% women, age range 18 to 73 years). Compared with no intervention, in most but not all scenarios MBPs improved average anxiety (8 trials; standardised mean difference (SMD) = −0.56; 95% confidence interval (CI) −0.80 to −0.33; p–value &lt; 0.001; 95% PI −1.19 to 0.06), depression (14 trials; SMD = −0.53; 95% CI −0.72 to −0.34; p–value &lt; 0.001; 95% PI −1.14 to 0.07), distress (27 trials; SMD = −0.45; 95% CI −0.58 to −0.31; p–value &lt; 0.001; 95% PI −1.04 to 0.14), and well–being (9 trials; SMD = 0.33; 95% CI 0.11 to 0.54; p–value = 0.003; 95% PI −0.29 to 0.94). Compared with nonspecific active control conditions, in most but not all scenarios MBPs improved average depression (6 trials; SMD = −0.46; 95% CI −0.81 to −0.10; p–value = 0.012, 95% PI −1.57 to 0.66), with no statistically significant evidence for improving anxiety or distress and no reliable data on well–being. Compared with specific active control conditions, there is no statistically significant evidence of MBPs’ superiority. Only effects on distress remained when higher–risk trials were excluded. USA–based trials reported smaller effects. MBPs targeted at higher–risk populations had larger effects than universal MBPs. The main limitation of this review is that confidence according to the Grading of Recommendations Assessment, Development and Evaluation (GRADE) approach is moderate to very low, mainly due to inconsistency and high risk of bias in many trials. Conclusions Compared with taking no action, MBPs of the included studies promote mental health in nonclinical settings, but given the heterogeneity between studies, the findings do not support generalisation of MBP effects across every setting. MBPs may have specific effects on some common mental health symptoms. Other preventative interventions may be equally effective. Implementation of MBPs in nonclinical settings should be partnered with thorough research to confirm findings and learn which settings are most likely to benefit.","container-title":"PLOS Medicine","DOI":"10.1371/journal.pmed.1003481","ISSN":"1549-1676","issue":"1","journalAbbreviation":"PLOS Medicine","language":"en","note":"publisher: Public Library of Science","page":"e1003481","source":"PLoS Journals","title":"Mindfulness-based programmes for mental health promotion in adults in nonclinical settings: A systematic review and meta-analysis of randomised controlled trials","title-short":"Mindfulness-based programmes for mental health promotion in adults in nonclinical settings","volume":"18","author":[{"family":"Galante","given":"Julieta"},{"family":"Friedrich","given":"Claire"},{"family":"Dawson","given":"Anna F."},{"family":"Modrego-Alarcón","given":"Marta"},{"family":"Gebbing","given":"Pia"},{"family":"Delgado-Suárez","given":"Irene"},{"family":"Gupta","given":"Radhika"},{"family":"Dean","given":"Lydia"},{"family":"Dalgleish","given":"Tim"},{"family":"White","given":"Ian R."},{"family":"Jones","given":"Peter B."}],"issued":{"date-parts":[["2021",1,11]]}}},{"id":19280,"uris":["http://zotero.org/users/6769877/items/D4Q83QIR"],"uri":["http://zotero.org/users/6769877/items/D4Q83QIR"],"itemData":{"id":19280,"type":"article-journal","abstract":"Despite widespread scientific and popular interest in mindfulness-based interventions, questions regarding the empirical status of these treatments remain. We sought to examine the efficacy of mindfulness-based interventions for clinical populations on disorder-specific symptoms. To address the question of relative efficacy, we coded the strength of the comparison group into five categories: no treatment, minimal treatment, non-specific active control, specific active control, and evidence-based treatment. A total of 142 non-overlapping samples and 12,005 participants were included. At post-treatment, mindfulness-based interventions were superior to no treatment (d=0.55), minimal treatment (d=0.37), non-specific active controls (d=0.35), and specific active controls (d=0.23). Mindfulness conditions did not differ from evidence-based treatments (d=−0.004). At follow-up, mindfulness-based interventions were superior to no treatment conditions (d=0.50), non-specific active controls (d=0.52), and specific active controls (d=0.29). Mindfulness conditions did not differ from minimal treatment conditions (d=0.38) and evidence-based treatments (d=0.09). Effects on specific disorder subgroups showed the most consistent evidence in support of mindfulness for depression, pain conditions, smoking, and addictive disorders. Results support the notion that mindfulness-based interventions hold promise as evidence-based treatments.","container-title":"Clinical Psychology Review","DOI":"10.1016/j.cpr.2017.10.011","ISSN":"0272-7358","journalAbbreviation":"Clinical Psychology Review","language":"en","page":"52-60","source":"ScienceDirect","title":"Mindfulness-based interventions for psychiatric disorders: A systematic review and meta-analysis","title-short":"Mindfulness-based interventions for psychiatric disorders","volume":"59","author":[{"family":"Goldberg","given":"Simon B."},{"family":"Tucker","given":"Raymond P."},{"family":"Greene","given":"Preston A."},{"family":"Davidson","given":"Richard J."},{"family":"Wampold","given":"Bruce E."},{"family":"Kearney","given":"David J."},{"family":"Simpson","given":"Tracy L."}],"issued":{"date-parts":[["2018",2,1]]}}},{"id":19275,"uris":["http://zotero.org/users/6769877/items/YH8Z2UUR"],"uri":["http://zotero.org/users/6769877/items/YH8Z2UUR"],"itemData":{"id":19275,"type":"article-journal","abstract":"In response to questions regarding the scientific basis for mindfulness-based interventions (MBIs), we evaluated their empirical status by systematically reviewing meta-analyses of randomized controlled trials (RCTs). We searched six databases for effect sizes based on four or more trials that did not combine passive and active controls. Heterogeneity, moderators, tests of publication bias, risk of bias, and adverse effects were also extracted. Representative effect sizes based on the largest number of studies were identified across a wide range of populations, problems, interventions, comparisons, and outcomes (PICOS). A total of 160 effect sizes were reported in 44 meta-analyses (k = 336 RCTs, N = 30,483 participants). MBIs showed superiority to passive controls across most PICOS (ds = 0.10?0.89). Effects were typically smaller and less often statistically significant compared with active controls. MBIs were similar or superior to specific active controls and evidence-based treatments. Heterogeneity was typically moderate. Few consistent moderators were found. Results were generally robust to publication bias, although other important sources of bias were identified. Reporting of adverse effects was inconsistent. Statistical power may be lacking in meta-analyses, particularly for comparisons with active controls. Because MBIs show promise across some PICOS, future RCTs and meta-analyses should build on identified strengths and limitations of this literature.","container-title":"Perspectives on Psychological Science","DOI":"10.1177/1745691620968771","ISSN":"1745-6916","journalAbbreviation":"Perspect Psychol Sci","note":"publisher: SAGE Publications Inc","page":"1745691620968771","source":"SAGE Journals","title":"The Empirical Status of Mindfulness-Based Interventions: A Systematic Review of 44 Meta-Analyses of Randomized Controlled Trials","title-short":"The Empirical Status of Mindfulness-Based Interventions","author":[{"family":"Goldberg","given":"Simon B."},{"family":"Riordan","given":"Kevin M."},{"family":"Sun","given":"Shufang"},{"family":"Davidson","given":"Richard J."}],"issued":{"date-parts":[["2021",2,16]]}}},{"id":19251,"uris":["http://zotero.org/users/6769877/items/T2LHZF8T"],"uri":["http://zotero.org/users/6769877/items/T2LHZF8T"],"itemData":{"id":19251,"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schema":"https://github.com/citation-style-language/schema/raw/master/csl-citation.json"} </w:instrText>
      </w:r>
      <w:r w:rsidR="00174175" w:rsidRPr="00BD42BD">
        <w:fldChar w:fldCharType="separate"/>
      </w:r>
      <w:r w:rsidR="00174175" w:rsidRPr="00BD42BD">
        <w:t>Galante et al., 2021; Goldberg et al., 2018, 2021</w:t>
      </w:r>
      <w:r w:rsidR="00C736D3" w:rsidRPr="00BD42BD">
        <w:t>c</w:t>
      </w:r>
      <w:r w:rsidR="00174175" w:rsidRPr="00BD42BD">
        <w:t>; Goyal et al., 2014)</w:t>
      </w:r>
      <w:r w:rsidR="00174175" w:rsidRPr="00BD42BD">
        <w:fldChar w:fldCharType="end"/>
      </w:r>
      <w:r w:rsidR="00585AA6" w:rsidRPr="00BD42BD">
        <w:t xml:space="preserve">. </w:t>
      </w:r>
      <w:proofErr w:type="gramStart"/>
      <w:r w:rsidRPr="00BD42BD">
        <w:t>On the whole</w:t>
      </w:r>
      <w:proofErr w:type="gramEnd"/>
      <w:r w:rsidRPr="00BD42BD">
        <w:t xml:space="preserve">, MBIs appear superior to non-specific control conditions (e.g., waitlist, minimal treatment) and slightly superior to or on par with specific active control conditions (i.e., intended to be therapeutic; </w:t>
      </w:r>
      <w:r w:rsidR="00634529" w:rsidRPr="00322A0F">
        <w:t>Goldberg et al., 2021c; Wampold et al., 1997</w:t>
      </w:r>
      <w:r w:rsidRPr="00634529">
        <w:t>).</w:t>
      </w:r>
      <w:r w:rsidRPr="00BD42BD">
        <w:t xml:space="preserve"> </w:t>
      </w:r>
      <w:r w:rsidR="0054301B" w:rsidRPr="00BD42BD">
        <w:t xml:space="preserve">Evidence for efficacy is </w:t>
      </w:r>
      <w:r w:rsidR="00A15FC0" w:rsidRPr="00BD42BD">
        <w:t xml:space="preserve">most robust </w:t>
      </w:r>
      <w:r w:rsidR="0054301B" w:rsidRPr="00BD42BD">
        <w:t xml:space="preserve">for </w:t>
      </w:r>
      <w:r w:rsidR="00D734FA" w:rsidRPr="00BD42BD">
        <w:t xml:space="preserve">psychological </w:t>
      </w:r>
      <w:r w:rsidR="00DA2265" w:rsidRPr="00BD42BD">
        <w:t xml:space="preserve">symptoms </w:t>
      </w:r>
      <w:r w:rsidR="005E42ED" w:rsidRPr="00BD42BD">
        <w:t xml:space="preserve">(e.g., depression, anxiety) </w:t>
      </w:r>
      <w:r w:rsidR="00D734FA" w:rsidRPr="00BD42BD">
        <w:t xml:space="preserve">in both clinical and non-clinical </w:t>
      </w:r>
      <w:r w:rsidR="00D734FA" w:rsidRPr="00BD42BD">
        <w:lastRenderedPageBreak/>
        <w:t xml:space="preserve">populations with </w:t>
      </w:r>
      <w:r w:rsidR="00D426A8" w:rsidRPr="00BD42BD">
        <w:t xml:space="preserve">modest </w:t>
      </w:r>
      <w:r w:rsidR="00D734FA" w:rsidRPr="00BD42BD">
        <w:t xml:space="preserve">indications of </w:t>
      </w:r>
      <w:r w:rsidRPr="00BD42BD">
        <w:t xml:space="preserve">potential benefits </w:t>
      </w:r>
      <w:r w:rsidR="00D734FA" w:rsidRPr="00BD42BD">
        <w:t xml:space="preserve">on </w:t>
      </w:r>
      <w:r w:rsidR="00D426A8" w:rsidRPr="00BD42BD">
        <w:t xml:space="preserve">aspects of </w:t>
      </w:r>
      <w:r w:rsidR="00D734FA" w:rsidRPr="00BD42BD">
        <w:t xml:space="preserve">physical health </w:t>
      </w:r>
      <w:r w:rsidR="00D426A8" w:rsidRPr="00BD42BD">
        <w:t xml:space="preserve">as well </w:t>
      </w:r>
      <w:r w:rsidR="00575FE8" w:rsidRPr="00BD42BD">
        <w:t xml:space="preserve">(e.g., chronic pain, </w:t>
      </w:r>
      <w:r w:rsidR="00D426A8" w:rsidRPr="00BD42BD">
        <w:t xml:space="preserve">sleep; </w:t>
      </w:r>
      <w:r w:rsidR="00431F3B" w:rsidRPr="00BD42BD">
        <w:t>Khoo et al., 2019</w:t>
      </w:r>
      <w:r w:rsidR="00D426A8" w:rsidRPr="00BD42BD">
        <w:t xml:space="preserve">; </w:t>
      </w:r>
      <w:proofErr w:type="spellStart"/>
      <w:r w:rsidR="00D426A8" w:rsidRPr="00BD42BD">
        <w:t>Rusch</w:t>
      </w:r>
      <w:proofErr w:type="spellEnd"/>
      <w:r w:rsidR="00D426A8" w:rsidRPr="00BD42BD">
        <w:t xml:space="preserve"> et al., 2019</w:t>
      </w:r>
      <w:r w:rsidR="00575FE8" w:rsidRPr="00BD42BD">
        <w:t>).</w:t>
      </w:r>
    </w:p>
    <w:p w14:paraId="71E34A3D" w14:textId="0C78B137" w:rsidR="00DA2265" w:rsidRPr="00BD42BD" w:rsidRDefault="00B1615B" w:rsidP="0090448A">
      <w:pPr>
        <w:spacing w:line="480" w:lineRule="auto"/>
        <w:ind w:firstLine="720"/>
      </w:pPr>
      <w:r w:rsidRPr="00BD42BD">
        <w:t>Like other evidence-based treatments, the empirical support for MBIs rests primarily on RCTs (</w:t>
      </w:r>
      <w:r w:rsidR="4B8C2FC2" w:rsidRPr="00BD42BD">
        <w:t>American Psychological Association</w:t>
      </w:r>
      <w:r w:rsidRPr="00BD42BD">
        <w:t>, 2006). And, like all longitudinal designs, RCTs are vulnerable to missing data due to</w:t>
      </w:r>
      <w:r w:rsidR="75A0EAF0" w:rsidRPr="00BD42BD">
        <w:t xml:space="preserve"> attrition, resulting from</w:t>
      </w:r>
      <w:r w:rsidRPr="00BD42BD">
        <w:t xml:space="preserve"> participants dropping out of </w:t>
      </w:r>
      <w:r w:rsidR="75A0EAF0" w:rsidRPr="00BD42BD">
        <w:t xml:space="preserve">the </w:t>
      </w:r>
      <w:r w:rsidRPr="00BD42BD">
        <w:t>treatment and/or the study.</w:t>
      </w:r>
      <w:r w:rsidR="39CC7803" w:rsidRPr="00BD42BD">
        <w:t xml:space="preserve"> </w:t>
      </w:r>
      <w:r w:rsidR="3576B5DC" w:rsidRPr="00BD42BD">
        <w:t>The issues of t</w:t>
      </w:r>
      <w:r w:rsidR="39CC7803" w:rsidRPr="00BD42BD">
        <w:t>reatment dropout, study attrition, and the associated missing data have been examined within the broader psychotherapy literature</w:t>
      </w:r>
      <w:r w:rsidRPr="00BD42BD">
        <w:t xml:space="preserve"> </w:t>
      </w:r>
      <w:r w:rsidR="009452BA" w:rsidRPr="00BD42BD">
        <w:t xml:space="preserve">(e.g., Swift </w:t>
      </w:r>
      <w:r w:rsidR="00AE285B" w:rsidRPr="00BD42BD">
        <w:t>&amp;</w:t>
      </w:r>
      <w:r w:rsidR="00413C49" w:rsidRPr="00BD42BD">
        <w:t xml:space="preserve"> </w:t>
      </w:r>
      <w:r w:rsidR="009452BA" w:rsidRPr="00BD42BD">
        <w:t>Greenberg, 2012; Swift et al., 2017)</w:t>
      </w:r>
      <w:r w:rsidR="00413C49" w:rsidRPr="00BD42BD">
        <w:t>.</w:t>
      </w:r>
      <w:r w:rsidR="009452BA" w:rsidRPr="00BD42BD">
        <w:t xml:space="preserve"> </w:t>
      </w:r>
      <w:r w:rsidR="39CC7803" w:rsidRPr="00BD42BD">
        <w:t>For example, Swift and Greenberg</w:t>
      </w:r>
      <w:r w:rsidR="004D00FD" w:rsidRPr="00BD42BD">
        <w:t xml:space="preserve"> </w:t>
      </w:r>
      <w:r w:rsidR="39CC7803" w:rsidRPr="00BD42BD">
        <w:t>(2012) reported a weighted dropout rate of 19.7% in review of 669 psychotherapy studies (</w:t>
      </w:r>
      <w:r w:rsidR="48386FC5" w:rsidRPr="00BD42BD">
        <w:t xml:space="preserve">although not all were </w:t>
      </w:r>
      <w:r w:rsidR="39CC7803" w:rsidRPr="00BD42BD">
        <w:t xml:space="preserve">RCTs). </w:t>
      </w:r>
      <w:r w:rsidR="45017C03" w:rsidRPr="00BD42BD">
        <w:t xml:space="preserve">Estimates based on the RCT literature (e.g., individual psychotherapy for major depressive disorder) have been similar (17.5%; Cooper &amp; Conklin, 2015). </w:t>
      </w:r>
    </w:p>
    <w:p w14:paraId="1BAF2010" w14:textId="3E524E04" w:rsidR="00BF674D" w:rsidRPr="00BD42BD" w:rsidRDefault="4B8C2FC2" w:rsidP="0090448A">
      <w:pPr>
        <w:spacing w:line="480" w:lineRule="auto"/>
        <w:ind w:firstLine="720"/>
      </w:pPr>
      <w:r w:rsidRPr="00BD42BD">
        <w:t xml:space="preserve">There are several reasons to attend </w:t>
      </w:r>
      <w:r w:rsidR="48386FC5" w:rsidRPr="00BD42BD">
        <w:t>to attrition and its</w:t>
      </w:r>
      <w:r w:rsidR="00802262" w:rsidRPr="00BD42BD">
        <w:rPr>
          <w:color w:val="000000" w:themeColor="text1"/>
        </w:rPr>
        <w:t xml:space="preserve"> consequences</w:t>
      </w:r>
      <w:r w:rsidR="3576B5DC" w:rsidRPr="00BD42BD">
        <w:t>. For one,</w:t>
      </w:r>
      <w:r w:rsidR="48386FC5" w:rsidRPr="00BD42BD">
        <w:t xml:space="preserve"> missing data can have important statistical consequences, such as reducing power and biasing parameter estimations (</w:t>
      </w:r>
      <w:r w:rsidR="0054301B" w:rsidRPr="00BD42BD">
        <w:fldChar w:fldCharType="begin"/>
      </w:r>
      <w:r w:rsidR="0054301B" w:rsidRPr="00BD42BD">
        <w:instrText xml:space="preserve"> ADDIN ZOTERO_ITEM CSL_CITATION {"citationID":"xgJQmA0b","properties":{"formattedCitation":"(Crutzen et al., 2015)","plainCitation":"(Crutzen et al., 2015)","noteIndex":0},"citationItems":[{"id":19274,"uris":["http://zotero.org/users/6769877/items/EVXNE9QD"],"uri":["http://zotero.org/users/6769877/items/EVXNE9QD"],"itemData":{"id":19274,"type":"article-journal","container-title":"Psychology &amp; Health","DOI":"10.1080/08870446.2014.953526","ISSN":"0887-0446, 1476-8321","issue":"1","journalAbbreviation":"Psychology &amp; Health","language":"en","page":"122-134","source":"DOI.org (Crossref)","title":"Differential attrition in health behaviour change trials: A systematic review and meta-analysis","title-short":"Differential attrition in health behaviour change trials","volume":"30","author":[{"family":"Crutzen","given":"Rik"},{"family":"Viechtbauer","given":"Wolfgang"},{"family":"Spigt","given":"Mark"},{"family":"Kotz","given":"Daniel"}],"issued":{"date-parts":[["2015",1,2]]}}}],"schema":"https://github.com/citation-style-language/schema/raw/master/csl-citation.json"} </w:instrText>
      </w:r>
      <w:r w:rsidR="0054301B" w:rsidRPr="00BD42BD">
        <w:fldChar w:fldCharType="separate"/>
      </w:r>
      <w:r w:rsidR="48386FC5" w:rsidRPr="00BD42BD">
        <w:t>Crutzen et al., 2015;</w:t>
      </w:r>
      <w:r w:rsidR="0054301B" w:rsidRPr="00BD42BD">
        <w:fldChar w:fldCharType="end"/>
      </w:r>
      <w:r w:rsidR="00CE62D3">
        <w:t xml:space="preserve"> </w:t>
      </w:r>
      <w:r w:rsidR="0054301B" w:rsidRPr="00BD42BD">
        <w:fldChar w:fldCharType="begin"/>
      </w:r>
      <w:r w:rsidR="0054301B" w:rsidRPr="00BD42BD">
        <w:instrText xml:space="preserve"> ADDIN ZOTERO_ITEM CSL_CITATION {"citationID":"VuNUV3ng","properties":{"formattedCitation":"(Graham, 2009)","plainCitation":"(Graham, 2009)","noteIndex":0},"citationItems":[{"id":19295,"uris":["http://zotero.org/users/6769877/items/9CMD2Q2D"],"uri":["http://zotero.org/users/6769877/items/9CMD2Q2D"],"itemData":{"id":19295,"type":"article-journal","abstract":"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container-title":"Annual Review of Psychology","DOI":"10.1146/annurev.psych.58.110405.085530","issue":"1","note":"_eprint: https://doi.org/10.1146/annurev.psych.58.110405.085530\nPMID: 18652544","page":"549-576","source":"Annual Reviews","title":"Missing Data Analysis: Making It Work in the Real World","title-short":"Missing Data Analysis","volume":"60","author":[{"family":"Graham","given":"John W."}],"issued":{"date-parts":[["2009"]]}}}],"schema":"https://github.com/citation-style-language/schema/raw/master/csl-citation.json"} </w:instrText>
      </w:r>
      <w:r w:rsidR="0054301B" w:rsidRPr="00BD42BD">
        <w:fldChar w:fldCharType="separate"/>
      </w:r>
      <w:r w:rsidR="00634529" w:rsidRPr="00322A0F">
        <w:t>Graham, 2009; Hansen et al., 1985</w:t>
      </w:r>
      <w:r w:rsidR="48386FC5" w:rsidRPr="00BD42BD">
        <w:t>)</w:t>
      </w:r>
      <w:r w:rsidR="0054301B" w:rsidRPr="00BD42BD">
        <w:fldChar w:fldCharType="end"/>
      </w:r>
      <w:r w:rsidR="48386FC5" w:rsidRPr="00BD42BD">
        <w:t>. In recognition of the need to handle missingness appropriately, a</w:t>
      </w:r>
      <w:r w:rsidR="39CC7803" w:rsidRPr="00BD42BD">
        <w:t xml:space="preserve"> variety of methods have been proposed for </w:t>
      </w:r>
      <w:r w:rsidR="48386FC5" w:rsidRPr="00BD42BD">
        <w:t>use</w:t>
      </w:r>
      <w:r w:rsidR="39CC7803" w:rsidRPr="00BD42BD">
        <w:t xml:space="preserve"> within the context of RCTs (e.g., multiple imputation, maximum likelihood estimation</w:t>
      </w:r>
      <w:r w:rsidR="75A0EAF0" w:rsidRPr="00BD42BD">
        <w:t>, sensitivity analyses for missing not at random</w:t>
      </w:r>
      <w:r w:rsidR="39CC7803" w:rsidRPr="00BD42BD">
        <w:t>; Graham, 2009</w:t>
      </w:r>
      <w:r w:rsidR="5154A378" w:rsidRPr="00BD42BD">
        <w:t xml:space="preserve">; </w:t>
      </w:r>
      <w:r w:rsidR="5154A378" w:rsidRPr="00BD42BD">
        <w:rPr>
          <w:color w:val="222222"/>
          <w:shd w:val="clear" w:color="auto" w:fill="FFFFFF"/>
        </w:rPr>
        <w:t>Power &amp; Freeman,</w:t>
      </w:r>
      <w:r w:rsidR="2814DF25" w:rsidRPr="00BD42BD">
        <w:rPr>
          <w:color w:val="222222"/>
          <w:shd w:val="clear" w:color="auto" w:fill="FFFFFF"/>
        </w:rPr>
        <w:t xml:space="preserve"> </w:t>
      </w:r>
      <w:r w:rsidR="5154A378" w:rsidRPr="00BD42BD">
        <w:rPr>
          <w:color w:val="222222"/>
          <w:shd w:val="clear" w:color="auto" w:fill="FFFFFF"/>
        </w:rPr>
        <w:t xml:space="preserve">2012). </w:t>
      </w:r>
      <w:r w:rsidR="48386FC5" w:rsidRPr="00BD42BD">
        <w:t xml:space="preserve">Alongside </w:t>
      </w:r>
      <w:r w:rsidR="3576B5DC" w:rsidRPr="00BD42BD">
        <w:t>statistical consequences</w:t>
      </w:r>
      <w:r w:rsidR="48386FC5" w:rsidRPr="00BD42BD">
        <w:t xml:space="preserve">, </w:t>
      </w:r>
      <w:r w:rsidR="73650537" w:rsidRPr="00BD42BD">
        <w:t xml:space="preserve">attrition </w:t>
      </w:r>
      <w:r w:rsidR="75A0EAF0" w:rsidRPr="00BD42BD">
        <w:t xml:space="preserve">can </w:t>
      </w:r>
      <w:r w:rsidR="3576B5DC" w:rsidRPr="00BD42BD">
        <w:t xml:space="preserve">also </w:t>
      </w:r>
      <w:r w:rsidR="75A0EAF0" w:rsidRPr="00BD42BD">
        <w:t>reflect treatment unacceptability and signal potential</w:t>
      </w:r>
      <w:r w:rsidR="1EC897B8" w:rsidRPr="00BD42BD">
        <w:t xml:space="preserve"> barrier</w:t>
      </w:r>
      <w:r w:rsidR="75A0EAF0" w:rsidRPr="00BD42BD">
        <w:t>s</w:t>
      </w:r>
      <w:r w:rsidR="1EC897B8" w:rsidRPr="00BD42BD">
        <w:t xml:space="preserve"> to </w:t>
      </w:r>
      <w:r w:rsidR="75A0EAF0" w:rsidRPr="00BD42BD">
        <w:t>delivery that may reduce effectiveness in the real world</w:t>
      </w:r>
      <w:r w:rsidR="1EC897B8" w:rsidRPr="00BD42BD">
        <w:t xml:space="preserve"> </w:t>
      </w:r>
      <w:r w:rsidR="73650537" w:rsidRPr="00BD42BD">
        <w:t xml:space="preserve">(Hansen et al., 1985; </w:t>
      </w:r>
      <w:r w:rsidR="1EC897B8" w:rsidRPr="00BD42BD">
        <w:t xml:space="preserve">Swift </w:t>
      </w:r>
      <w:r w:rsidR="00BA787E" w:rsidRPr="00BD42BD">
        <w:t xml:space="preserve">&amp; </w:t>
      </w:r>
      <w:r w:rsidR="1EC897B8" w:rsidRPr="00BD42BD">
        <w:t>Greenberg, 2012)</w:t>
      </w:r>
      <w:r w:rsidR="18443233" w:rsidRPr="00BD42BD">
        <w:t>.</w:t>
      </w:r>
      <w:r w:rsidR="75A0EAF0" w:rsidRPr="00BD42BD">
        <w:t xml:space="preserve"> </w:t>
      </w:r>
      <w:r w:rsidR="18443233" w:rsidRPr="00BD42BD">
        <w:t xml:space="preserve">Although </w:t>
      </w:r>
      <w:r w:rsidR="75A0EAF0" w:rsidRPr="00BD42BD">
        <w:t>some clients do drop out of treatment due to improved symptoms (Simon et al., 2012)</w:t>
      </w:r>
      <w:r w:rsidR="18443233" w:rsidRPr="00BD42BD">
        <w:t xml:space="preserve">, it is generally linked with poorer outcomes (e.g., </w:t>
      </w:r>
      <w:proofErr w:type="spellStart"/>
      <w:r w:rsidR="05B3A489" w:rsidRPr="00BD42BD">
        <w:t>Björk</w:t>
      </w:r>
      <w:proofErr w:type="spellEnd"/>
      <w:r w:rsidR="05B3A489" w:rsidRPr="00BD42BD">
        <w:t xml:space="preserve"> et al., 2009</w:t>
      </w:r>
      <w:r w:rsidR="00B30870" w:rsidRPr="00BD42BD">
        <w:t>).</w:t>
      </w:r>
      <w:r w:rsidR="1EC897B8" w:rsidRPr="00BD42BD">
        <w:t xml:space="preserve"> </w:t>
      </w:r>
      <w:r w:rsidR="75A0EAF0" w:rsidRPr="00BD42BD">
        <w:t xml:space="preserve">Attrition </w:t>
      </w:r>
      <w:r w:rsidR="45017C03" w:rsidRPr="00BD42BD">
        <w:t>may</w:t>
      </w:r>
      <w:r w:rsidR="75A0EAF0" w:rsidRPr="00BD42BD">
        <w:t xml:space="preserve"> also indicate issues of safety, with participants dropping out due to adverse experiences (</w:t>
      </w:r>
      <w:r w:rsidR="45017C03" w:rsidRPr="00BD42BD">
        <w:t>Baer et al., 2019</w:t>
      </w:r>
      <w:r w:rsidR="7D84341A" w:rsidRPr="00BD42BD">
        <w:t xml:space="preserve">; </w:t>
      </w:r>
      <w:proofErr w:type="spellStart"/>
      <w:r w:rsidR="7D84341A" w:rsidRPr="00BD42BD">
        <w:t>Dobkin</w:t>
      </w:r>
      <w:proofErr w:type="spellEnd"/>
      <w:r w:rsidR="00CE62D3">
        <w:t xml:space="preserve"> et al., </w:t>
      </w:r>
      <w:r w:rsidR="7D84341A" w:rsidRPr="00BD42BD">
        <w:t>2012</w:t>
      </w:r>
      <w:r w:rsidR="75A0EAF0" w:rsidRPr="00BD42BD">
        <w:t>).</w:t>
      </w:r>
      <w:bookmarkStart w:id="0" w:name="_Hlk65421588"/>
    </w:p>
    <w:p w14:paraId="70A4CFD2" w14:textId="04F8CC53" w:rsidR="00BF674D" w:rsidRPr="00BD42BD" w:rsidRDefault="00BF674D" w:rsidP="0090448A">
      <w:pPr>
        <w:spacing w:line="480" w:lineRule="auto"/>
        <w:ind w:firstLine="720"/>
      </w:pPr>
      <w:r w:rsidRPr="00BD42BD">
        <w:lastRenderedPageBreak/>
        <w:t xml:space="preserve">The issue of attrition in MBI RCTs has been raised previously (e.g., Khoury et al., 2013, Nam </w:t>
      </w:r>
      <w:r w:rsidR="00E36731" w:rsidRPr="00BD42BD">
        <w:t xml:space="preserve">&amp; </w:t>
      </w:r>
      <w:proofErr w:type="spellStart"/>
      <w:r w:rsidRPr="00BD42BD">
        <w:t>Toneatto</w:t>
      </w:r>
      <w:proofErr w:type="spellEnd"/>
      <w:r w:rsidRPr="00BD42BD">
        <w:t xml:space="preserve">, 2016), although </w:t>
      </w:r>
      <w:r w:rsidR="00153258" w:rsidRPr="00BD42BD">
        <w:t xml:space="preserve">it </w:t>
      </w:r>
      <w:r w:rsidRPr="00BD42BD">
        <w:t xml:space="preserve">remains largely unexplored empirically. Reviews of this literature have reported a range of </w:t>
      </w:r>
      <w:r w:rsidR="00C31D37" w:rsidRPr="00BD42BD">
        <w:t>overall</w:t>
      </w:r>
      <w:r w:rsidRPr="00BD42BD">
        <w:t xml:space="preserve"> attrition rates, with some</w:t>
      </w:r>
      <w:r w:rsidR="00B75E57" w:rsidRPr="00BD42BD">
        <w:t xml:space="preserve"> estimates</w:t>
      </w:r>
      <w:r w:rsidRPr="00BD42BD">
        <w:t xml:space="preserve"> </w:t>
      </w:r>
      <w:proofErr w:type="gramStart"/>
      <w:r w:rsidRPr="00BD42BD">
        <w:t>similar to</w:t>
      </w:r>
      <w:proofErr w:type="gramEnd"/>
      <w:r w:rsidRPr="00BD42BD">
        <w:t xml:space="preserve"> the general psychotherapy literature (e.g., 16.25%; Khoury et al., 2013) and others somewhat higher (29%; Nam &amp; </w:t>
      </w:r>
      <w:proofErr w:type="spellStart"/>
      <w:r w:rsidRPr="00BD42BD">
        <w:t>Toneatto</w:t>
      </w:r>
      <w:proofErr w:type="spellEnd"/>
      <w:r w:rsidRPr="00BD42BD">
        <w:t>, 2016).</w:t>
      </w:r>
      <w:r w:rsidR="008319F5" w:rsidRPr="00BD42BD">
        <w:t xml:space="preserve"> However, to our knowledge no study has provided meta-analytically derived attrition estimates (i.e., inverse variance weighted and based on a systematic search) nor have prior studies investigated </w:t>
      </w:r>
      <w:r w:rsidRPr="00BD42BD">
        <w:t>characteristics that may be associated with attrition rate</w:t>
      </w:r>
      <w:r w:rsidR="008319F5" w:rsidRPr="00BD42BD">
        <w:t xml:space="preserve"> (i.e.,</w:t>
      </w:r>
      <w:r w:rsidR="0038700E" w:rsidRPr="00BD42BD">
        <w:t xml:space="preserve"> meta-analytic</w:t>
      </w:r>
      <w:r w:rsidR="008319F5" w:rsidRPr="00BD42BD">
        <w:t xml:space="preserve"> moderators)</w:t>
      </w:r>
      <w:r w:rsidRPr="00BD42BD">
        <w:t xml:space="preserve">. A thorough understanding of characteristics (e.g., participant-, </w:t>
      </w:r>
      <w:r w:rsidR="0046159A" w:rsidRPr="00BD42BD">
        <w:t>program</w:t>
      </w:r>
      <w:r w:rsidRPr="00BD42BD">
        <w:t xml:space="preserve">-, </w:t>
      </w:r>
      <w:r w:rsidR="0046159A" w:rsidRPr="00BD42BD">
        <w:t xml:space="preserve">clinician-, </w:t>
      </w:r>
      <w:r w:rsidRPr="00BD42BD">
        <w:t xml:space="preserve">or </w:t>
      </w:r>
      <w:r w:rsidR="0046159A" w:rsidRPr="00BD42BD">
        <w:t>study</w:t>
      </w:r>
      <w:r w:rsidRPr="00BD42BD">
        <w:t>-related) that predict higher attrition rates would be highly useful for clinical trialists seeking to plan adequately powered studies. Moreover, understanding who may be more likely to drop out of MBIs can inform treatment design and adaptation.</w:t>
      </w:r>
    </w:p>
    <w:p w14:paraId="0DE8D926" w14:textId="1EA6553A" w:rsidR="00BF674D" w:rsidRPr="00BD42BD" w:rsidRDefault="00BF674D" w:rsidP="0090448A">
      <w:pPr>
        <w:spacing w:line="480" w:lineRule="auto"/>
        <w:ind w:firstLine="720"/>
      </w:pPr>
      <w:r w:rsidRPr="00BD42BD">
        <w:t xml:space="preserve">RCTs can provide </w:t>
      </w:r>
      <w:r w:rsidR="00B75E57" w:rsidRPr="00BD42BD">
        <w:t xml:space="preserve">estimates </w:t>
      </w:r>
      <w:r w:rsidRPr="00BD42BD">
        <w:t>of overall attrition</w:t>
      </w:r>
      <w:r w:rsidR="0050475E" w:rsidRPr="00BD42BD">
        <w:t xml:space="preserve"> </w:t>
      </w:r>
      <w:r w:rsidRPr="00BD42BD">
        <w:t xml:space="preserve">(e.g., Khoury et al., 2013; Nam &amp; </w:t>
      </w:r>
      <w:proofErr w:type="spellStart"/>
      <w:r w:rsidRPr="00BD42BD">
        <w:t>Toneatto</w:t>
      </w:r>
      <w:proofErr w:type="spellEnd"/>
      <w:r w:rsidRPr="00BD42BD">
        <w:t>, 2016)</w:t>
      </w:r>
      <w:r w:rsidR="00E500E6" w:rsidRPr="00BD42BD">
        <w:t xml:space="preserve">. And, while study attrition is likely correlated with treatment dropout, in theory participants may drop out of RCTs due to factors related to RCT procedures (e.g., burden of completing assessments) and may drop out of the RCT but remain in the treatment (e.g., refuse to complete post-treatment assessments). </w:t>
      </w:r>
      <w:r w:rsidR="00CF7B67" w:rsidRPr="00BD42BD">
        <w:t>Importantly</w:t>
      </w:r>
      <w:r w:rsidR="0050475E" w:rsidRPr="00BD42BD">
        <w:t xml:space="preserve">, due to randomization, RCTs are uniquely well-suited for evaluating </w:t>
      </w:r>
      <w:r w:rsidR="0050475E" w:rsidRPr="00BD42BD">
        <w:rPr>
          <w:i/>
          <w:iCs/>
        </w:rPr>
        <w:t xml:space="preserve">differential </w:t>
      </w:r>
      <w:r w:rsidR="0050475E" w:rsidRPr="00BD42BD">
        <w:t xml:space="preserve">attrition. </w:t>
      </w:r>
      <w:r w:rsidR="002371D2" w:rsidRPr="00BD42BD">
        <w:t>Differential attrition refers to the difference of attrition rate between treatment conditions (Bell et al., 2013). Within RCTs, a</w:t>
      </w:r>
      <w:r w:rsidR="0050475E" w:rsidRPr="00BD42BD">
        <w:t xml:space="preserve">ssuming </w:t>
      </w:r>
      <w:r w:rsidRPr="00BD42BD">
        <w:t xml:space="preserve">randomization </w:t>
      </w:r>
      <w:r w:rsidR="0050475E" w:rsidRPr="00BD42BD">
        <w:t>is</w:t>
      </w:r>
      <w:r w:rsidRPr="00BD42BD">
        <w:t xml:space="preserve"> successful (i.e., groups are adequately matched</w:t>
      </w:r>
      <w:r w:rsidR="0050475E" w:rsidRPr="00BD42BD">
        <w:t xml:space="preserve"> at baseline</w:t>
      </w:r>
      <w:r w:rsidRPr="00BD42BD">
        <w:t xml:space="preserve">), one can </w:t>
      </w:r>
      <w:r w:rsidR="00CF7B67" w:rsidRPr="00BD42BD">
        <w:t>conclude</w:t>
      </w:r>
      <w:r w:rsidRPr="00BD42BD">
        <w:t xml:space="preserve"> that </w:t>
      </w:r>
      <w:r w:rsidR="0050475E" w:rsidRPr="00BD42BD">
        <w:t>differences in attrition rates between groups result from the condition to which individuals are randomly assigned</w:t>
      </w:r>
      <w:r w:rsidR="005148E7" w:rsidRPr="00BD42BD">
        <w:t xml:space="preserve"> (</w:t>
      </w:r>
      <w:r w:rsidR="00CA7AFE" w:rsidRPr="00F37C18">
        <w:t>Goldberg</w:t>
      </w:r>
      <w:r w:rsidR="00CE62D3" w:rsidRPr="00F37C18">
        <w:t xml:space="preserve"> et al.</w:t>
      </w:r>
      <w:r w:rsidR="00CA7AFE" w:rsidRPr="00F37C18">
        <w:t>, 2021</w:t>
      </w:r>
      <w:r w:rsidR="00C736D3" w:rsidRPr="00F37C18">
        <w:t>a</w:t>
      </w:r>
      <w:r w:rsidR="00CA7AFE" w:rsidRPr="00634529">
        <w:t>)</w:t>
      </w:r>
      <w:r w:rsidR="0050475E" w:rsidRPr="00634529">
        <w:t>.</w:t>
      </w:r>
      <w:r w:rsidR="0050475E" w:rsidRPr="00BD42BD">
        <w:t xml:space="preserve"> When conditions are not matched in intensity (e.g., active intervention vs. waitlist control), it can be difficult to interpret the cause of </w:t>
      </w:r>
      <w:r w:rsidR="0050475E" w:rsidRPr="00BD42BD">
        <w:lastRenderedPageBreak/>
        <w:t>differences in attrition between groups</w:t>
      </w:r>
      <w:r w:rsidR="002371D2" w:rsidRPr="00BD42BD">
        <w:t xml:space="preserve"> (beyond the active vs. passive characteristic)</w:t>
      </w:r>
      <w:r w:rsidR="0050475E" w:rsidRPr="00BD42BD">
        <w:t xml:space="preserve">. However, when conditions </w:t>
      </w:r>
      <w:r w:rsidR="0050475E" w:rsidRPr="00BD42BD">
        <w:rPr>
          <w:i/>
          <w:iCs/>
        </w:rPr>
        <w:t>are</w:t>
      </w:r>
      <w:r w:rsidR="0050475E" w:rsidRPr="00BD42BD">
        <w:t xml:space="preserve"> matched in structure and intensity (e.g., similar treatment format, similar number of sessions), one can infer that higher attrition for individuals assigned to one condition (i.e., differential attrition) indicates lower acceptability for this condition relative to the comparator</w:t>
      </w:r>
      <w:r w:rsidR="00E25B36" w:rsidRPr="00BD42BD">
        <w:t xml:space="preserve"> </w:t>
      </w:r>
      <w:r w:rsidR="002371D2" w:rsidRPr="00BD42BD">
        <w:t>(Bell et al., 2013; Goldberg et al., 202</w:t>
      </w:r>
      <w:r w:rsidR="008319F5" w:rsidRPr="00BD42BD">
        <w:t>1</w:t>
      </w:r>
      <w:r w:rsidR="00FA66DD" w:rsidRPr="00BD42BD">
        <w:t>a</w:t>
      </w:r>
      <w:r w:rsidR="002371D2" w:rsidRPr="00BD42BD">
        <w:t>).</w:t>
      </w:r>
    </w:p>
    <w:p w14:paraId="5E2989BA" w14:textId="77777777" w:rsidR="003E6C03" w:rsidRPr="00BD42BD" w:rsidRDefault="002371D2" w:rsidP="0090448A">
      <w:pPr>
        <w:spacing w:line="480" w:lineRule="auto"/>
        <w:ind w:firstLine="720"/>
      </w:pPr>
      <w:r w:rsidRPr="00BD42BD">
        <w:t xml:space="preserve">Within the context of MBI RCTs, robust estimates of differential attrition would be </w:t>
      </w:r>
      <w:r w:rsidR="00E25B36" w:rsidRPr="00BD42BD">
        <w:t xml:space="preserve">a </w:t>
      </w:r>
      <w:r w:rsidRPr="00BD42BD">
        <w:t>valuable</w:t>
      </w:r>
      <w:r w:rsidR="005F0038" w:rsidRPr="00BD42BD">
        <w:t xml:space="preserve"> objective </w:t>
      </w:r>
      <w:r w:rsidR="00E25B36" w:rsidRPr="00BD42BD">
        <w:t>metric</w:t>
      </w:r>
      <w:r w:rsidR="005F0038" w:rsidRPr="00BD42BD">
        <w:t xml:space="preserve"> for</w:t>
      </w:r>
      <w:r w:rsidRPr="00BD42BD">
        <w:t xml:space="preserve"> acceptability of MBIs relative to other treatment approaches. Given MBIs tend to perform on par with other therapies, predicted acceptability for a particular individual (e.g., based on clinical </w:t>
      </w:r>
      <w:r w:rsidR="00FA66DD" w:rsidRPr="00BD42BD">
        <w:t>characteristics</w:t>
      </w:r>
      <w:r w:rsidRPr="00BD42BD">
        <w:t xml:space="preserve">) could guide if or when MBIs are </w:t>
      </w:r>
      <w:r w:rsidR="00FA66DD" w:rsidRPr="00BD42BD">
        <w:t xml:space="preserve">to be </w:t>
      </w:r>
      <w:r w:rsidRPr="00BD42BD">
        <w:t xml:space="preserve">recommended. </w:t>
      </w:r>
    </w:p>
    <w:p w14:paraId="33668FB0" w14:textId="565932B7" w:rsidR="00585AA6" w:rsidRPr="00BD42BD" w:rsidRDefault="002371D2" w:rsidP="0090448A">
      <w:pPr>
        <w:spacing w:line="480" w:lineRule="auto"/>
        <w:ind w:firstLine="720"/>
      </w:pPr>
      <w:r w:rsidRPr="00BD42BD">
        <w:t>T</w:t>
      </w:r>
      <w:r w:rsidR="00FA66DD" w:rsidRPr="00BD42BD">
        <w:t xml:space="preserve">wo recent </w:t>
      </w:r>
      <w:r w:rsidRPr="00BD42BD">
        <w:t>meta-analys</w:t>
      </w:r>
      <w:r w:rsidR="00FA66DD" w:rsidRPr="00BD42BD">
        <w:t>e</w:t>
      </w:r>
      <w:r w:rsidRPr="00BD42BD">
        <w:t xml:space="preserve">s evaluated the differential attrition of MBIs relative to </w:t>
      </w:r>
      <w:r w:rsidR="008848E6" w:rsidRPr="00BD42BD">
        <w:t xml:space="preserve">active </w:t>
      </w:r>
      <w:r w:rsidRPr="00BD42BD">
        <w:t>control conditions</w:t>
      </w:r>
      <w:r w:rsidR="00E13EA7" w:rsidRPr="00BD42BD">
        <w:t xml:space="preserve"> and found </w:t>
      </w:r>
      <w:r w:rsidR="003E6C03" w:rsidRPr="00BD42BD">
        <w:t xml:space="preserve">contrasting </w:t>
      </w:r>
      <w:r w:rsidR="00E13EA7" w:rsidRPr="00BD42BD">
        <w:t>results</w:t>
      </w:r>
      <w:r w:rsidRPr="00BD42BD">
        <w:t>.</w:t>
      </w:r>
      <w:r w:rsidR="008848E6" w:rsidRPr="00BD42BD">
        <w:t xml:space="preserve"> </w:t>
      </w:r>
      <w:r w:rsidR="00E13EA7" w:rsidRPr="00BD42BD">
        <w:t xml:space="preserve">Goldberg et al. (2020) explored the efficacy and acceptability of MBIs for military veterans in comparison to active control groups and found </w:t>
      </w:r>
      <w:r w:rsidR="001F3C08" w:rsidRPr="00BD42BD">
        <w:t xml:space="preserve">that </w:t>
      </w:r>
      <w:r w:rsidR="008848E6" w:rsidRPr="00BD42BD">
        <w:t xml:space="preserve">MBIs were associated with higher attrition relative to controls for military veterans (odds ratio [OR] = 1.98, </w:t>
      </w:r>
      <w:r w:rsidR="008848E6" w:rsidRPr="00BD42BD">
        <w:rPr>
          <w:i/>
          <w:iCs/>
        </w:rPr>
        <w:t xml:space="preserve">p </w:t>
      </w:r>
      <w:r w:rsidR="008848E6" w:rsidRPr="00BD42BD">
        <w:t xml:space="preserve">&lt; .050, </w:t>
      </w:r>
      <w:r w:rsidR="008848E6" w:rsidRPr="00BD42BD">
        <w:rPr>
          <w:i/>
          <w:iCs/>
        </w:rPr>
        <w:t xml:space="preserve">k </w:t>
      </w:r>
      <w:r w:rsidR="008848E6" w:rsidRPr="00BD42BD">
        <w:t>= 9)</w:t>
      </w:r>
      <w:r w:rsidR="0046159A" w:rsidRPr="00BD42BD">
        <w:t xml:space="preserve">, raising questions regarding the acceptability of MBIs in this population. </w:t>
      </w:r>
      <w:r w:rsidR="00E13EA7" w:rsidRPr="00BD42BD">
        <w:t xml:space="preserve">Sun et al. (2021) explored the efficacy and acceptability of MBIs among people of color (POC) </w:t>
      </w:r>
      <w:r w:rsidR="00D824BD" w:rsidRPr="00BD42BD">
        <w:t xml:space="preserve">in comparison to active control groups. </w:t>
      </w:r>
      <w:r w:rsidR="0046159A" w:rsidRPr="00BD42BD">
        <w:t>However,</w:t>
      </w:r>
      <w:r w:rsidR="008848E6" w:rsidRPr="00BD42BD">
        <w:t xml:space="preserve"> </w:t>
      </w:r>
      <w:r w:rsidR="00D824BD" w:rsidRPr="00BD42BD">
        <w:t xml:space="preserve">results showed that </w:t>
      </w:r>
      <w:r w:rsidR="008848E6" w:rsidRPr="00BD42BD">
        <w:t xml:space="preserve">MBIs were not associated with higher attrition relative to controls in predominantly racial/ethnic minority participants (OR = 0.98, </w:t>
      </w:r>
      <w:r w:rsidR="008848E6" w:rsidRPr="00BD42BD">
        <w:rPr>
          <w:i/>
          <w:iCs/>
        </w:rPr>
        <w:t xml:space="preserve">p </w:t>
      </w:r>
      <w:r w:rsidR="008848E6" w:rsidRPr="00BD42BD">
        <w:t xml:space="preserve">= .91, </w:t>
      </w:r>
      <w:r w:rsidR="008848E6" w:rsidRPr="00BD42BD">
        <w:rPr>
          <w:i/>
          <w:iCs/>
        </w:rPr>
        <w:t xml:space="preserve">k </w:t>
      </w:r>
      <w:r w:rsidR="008848E6" w:rsidRPr="00BD42BD">
        <w:t>= 8)</w:t>
      </w:r>
      <w:r w:rsidR="0046159A" w:rsidRPr="00BD42BD">
        <w:t>.</w:t>
      </w:r>
      <w:r w:rsidR="008848E6" w:rsidRPr="00BD42BD">
        <w:t xml:space="preserve"> </w:t>
      </w:r>
      <w:r w:rsidR="00D824BD" w:rsidRPr="00BD42BD">
        <w:t xml:space="preserve">Given the </w:t>
      </w:r>
      <w:r w:rsidR="00B74853" w:rsidRPr="00BD42BD">
        <w:t>discrepant</w:t>
      </w:r>
      <w:r w:rsidR="00D824BD" w:rsidRPr="00BD42BD">
        <w:t xml:space="preserve"> findings of </w:t>
      </w:r>
      <w:r w:rsidR="003E6C03" w:rsidRPr="00BD42BD">
        <w:t xml:space="preserve">these </w:t>
      </w:r>
      <w:r w:rsidR="00D824BD" w:rsidRPr="00BD42BD">
        <w:t xml:space="preserve">prior reviews which focused on small subsets of the literature, </w:t>
      </w:r>
      <w:r w:rsidR="005F0038" w:rsidRPr="00BD42BD">
        <w:t xml:space="preserve">it is </w:t>
      </w:r>
      <w:r w:rsidR="00B74853" w:rsidRPr="00BD42BD">
        <w:t>worthwhile examining</w:t>
      </w:r>
      <w:r w:rsidR="005F0038" w:rsidRPr="00BD42BD">
        <w:t xml:space="preserve"> whether differential attrition appears across the MBIs literature </w:t>
      </w:r>
      <w:r w:rsidR="003E6C03" w:rsidRPr="00BD42BD">
        <w:t xml:space="preserve">generally </w:t>
      </w:r>
      <w:r w:rsidR="005F0038" w:rsidRPr="00BD42BD">
        <w:t>and which study characteristics (e.g., MBI type, participant demographics) are associated with rate</w:t>
      </w:r>
      <w:r w:rsidR="00E25B36" w:rsidRPr="00BD42BD">
        <w:t>s</w:t>
      </w:r>
      <w:r w:rsidR="005F0038" w:rsidRPr="00BD42BD">
        <w:t xml:space="preserve"> of differential attrition.</w:t>
      </w:r>
      <w:bookmarkEnd w:id="0"/>
    </w:p>
    <w:p w14:paraId="6100AD5D" w14:textId="3C136576" w:rsidR="00A96A9A" w:rsidRDefault="00A96A9A" w:rsidP="00612C1F">
      <w:pPr>
        <w:spacing w:line="480" w:lineRule="auto"/>
        <w:ind w:firstLine="720"/>
      </w:pPr>
      <w:r>
        <w:lastRenderedPageBreak/>
        <w:t>In sum</w:t>
      </w:r>
      <w:r>
        <w:rPr>
          <w:b/>
          <w:bCs/>
        </w:rPr>
        <w:t xml:space="preserve">, </w:t>
      </w:r>
      <w:r>
        <w:t>r</w:t>
      </w:r>
      <w:r w:rsidR="06B5528B" w:rsidRPr="00BD42BD">
        <w:t>ates of both overall and differential attrition in MBI RCTs are unclear based on the available evidence</w:t>
      </w:r>
      <w:r w:rsidR="77BD425D" w:rsidRPr="00BD42BD">
        <w:t xml:space="preserve"> and</w:t>
      </w:r>
      <w:r w:rsidR="06B5528B" w:rsidRPr="00BD42BD">
        <w:t xml:space="preserve"> no study has examined characteristics that may account for variation in attrition rates. Lacking </w:t>
      </w:r>
      <w:r w:rsidR="45218892" w:rsidRPr="00BD42BD">
        <w:t xml:space="preserve">reliable estimates of attrition and a thorough understanding of factors </w:t>
      </w:r>
      <w:r w:rsidR="5D163AB0" w:rsidRPr="00BD42BD">
        <w:t>that</w:t>
      </w:r>
      <w:r w:rsidR="45218892" w:rsidRPr="00BD42BD">
        <w:t xml:space="preserve"> </w:t>
      </w:r>
      <w:r w:rsidR="0440D665" w:rsidRPr="00BD42BD">
        <w:t>influence</w:t>
      </w:r>
      <w:r w:rsidR="45218892" w:rsidRPr="00BD42BD">
        <w:t xml:space="preserve"> attrition makes it difficult for clinical trialists to </w:t>
      </w:r>
      <w:r w:rsidR="0440D665" w:rsidRPr="00BD42BD">
        <w:t xml:space="preserve">adequately </w:t>
      </w:r>
      <w:r w:rsidR="45218892" w:rsidRPr="00BD42BD">
        <w:t>plan for attrition</w:t>
      </w:r>
      <w:r w:rsidR="0440D665" w:rsidRPr="00BD42BD">
        <w:t xml:space="preserve"> and for treatment developers</w:t>
      </w:r>
      <w:r w:rsidR="601C600D" w:rsidRPr="00BD42BD">
        <w:t xml:space="preserve"> and clinicians</w:t>
      </w:r>
      <w:r w:rsidR="0440D665" w:rsidRPr="00BD42BD">
        <w:t xml:space="preserve"> to address intervention-related factors that might augment acceptability</w:t>
      </w:r>
      <w:r w:rsidR="45218892" w:rsidRPr="00BD42BD">
        <w:t xml:space="preserve">. It also remains unclear when, if ever, MBIs may be perceived a </w:t>
      </w:r>
      <w:proofErr w:type="gramStart"/>
      <w:r w:rsidR="45218892" w:rsidRPr="00BD42BD">
        <w:t>more or less acceptable</w:t>
      </w:r>
      <w:proofErr w:type="gramEnd"/>
      <w:r w:rsidR="45218892" w:rsidRPr="00BD42BD">
        <w:t xml:space="preserve"> than alternative intervention approaches. </w:t>
      </w:r>
    </w:p>
    <w:p w14:paraId="4BF067A3" w14:textId="3C13DC8C" w:rsidR="005F0038" w:rsidRPr="00BD42BD" w:rsidRDefault="45218892" w:rsidP="00612C1F">
      <w:pPr>
        <w:spacing w:line="480" w:lineRule="auto"/>
        <w:ind w:firstLine="720"/>
      </w:pPr>
      <w:r w:rsidRPr="00BD42BD">
        <w:t xml:space="preserve">To address these gaps, </w:t>
      </w:r>
      <w:r w:rsidR="0C90AE05" w:rsidRPr="00BD42BD">
        <w:t>we conducted a meta-analysis</w:t>
      </w:r>
      <w:r w:rsidRPr="00BD42BD">
        <w:t xml:space="preserve"> of overall and differential attrition rates</w:t>
      </w:r>
      <w:r w:rsidR="6BABEC87" w:rsidRPr="00BD42BD">
        <w:rPr>
          <w:color w:val="000000" w:themeColor="text1"/>
        </w:rPr>
        <w:t xml:space="preserve"> in RCTs of </w:t>
      </w:r>
      <w:r w:rsidR="6BABEC87" w:rsidRPr="00BD42BD">
        <w:t>MBIs</w:t>
      </w:r>
      <w:r w:rsidRPr="00BD42BD">
        <w:t xml:space="preserve">. </w:t>
      </w:r>
      <w:proofErr w:type="gramStart"/>
      <w:r w:rsidRPr="00BD42BD">
        <w:t>In order to</w:t>
      </w:r>
      <w:proofErr w:type="gramEnd"/>
      <w:r w:rsidRPr="00BD42BD">
        <w:t xml:space="preserve"> allow estimation of both overall and differential attrition, we restricted our sample to RCTs comparing MBIs to </w:t>
      </w:r>
      <w:r w:rsidR="77BD425D" w:rsidRPr="00BD42BD">
        <w:t xml:space="preserve">structure </w:t>
      </w:r>
      <w:r w:rsidRPr="00BD42BD">
        <w:t xml:space="preserve">and intensity matched active control conditions. </w:t>
      </w:r>
      <w:r w:rsidR="37080936" w:rsidRPr="00BD42BD">
        <w:t xml:space="preserve">Given the heterogeneity in MBIs that have been tested, we </w:t>
      </w:r>
      <w:r w:rsidR="467C8842" w:rsidRPr="00BD42BD">
        <w:t>restricted</w:t>
      </w:r>
      <w:r w:rsidR="37080936" w:rsidRPr="00BD42BD">
        <w:t xml:space="preserve"> o</w:t>
      </w:r>
      <w:r w:rsidR="467C8842" w:rsidRPr="00BD42BD">
        <w:t>ur</w:t>
      </w:r>
      <w:r w:rsidR="37080936" w:rsidRPr="00BD42BD">
        <w:t xml:space="preserve"> review </w:t>
      </w:r>
      <w:r w:rsidR="467C8842" w:rsidRPr="00BD42BD">
        <w:t>to</w:t>
      </w:r>
      <w:r w:rsidR="37080936" w:rsidRPr="00BD42BD">
        <w:t xml:space="preserve"> MBIs similar in structure to the first and paradigmatic MBI</w:t>
      </w:r>
      <w:r w:rsidR="003E6C03" w:rsidRPr="00BD42BD">
        <w:t>:</w:t>
      </w:r>
      <w:r w:rsidR="37080936" w:rsidRPr="00BD42BD">
        <w:t xml:space="preserve"> MBSR. We focused our literature search on MBSR and adaptations of MBSR which have themselves been widely tested in RCTs (i.e., MBCT, MBRP, MORE, MBCR). </w:t>
      </w:r>
      <w:r w:rsidR="0440D665" w:rsidRPr="00BD42BD">
        <w:t>As treatment dropout is not always clearly defined or clearly reported</w:t>
      </w:r>
      <w:r w:rsidR="18E9F4E2" w:rsidRPr="00BD42BD">
        <w:t xml:space="preserve"> within RCTs</w:t>
      </w:r>
      <w:r w:rsidR="0440D665" w:rsidRPr="00BD42BD">
        <w:t xml:space="preserve">, </w:t>
      </w:r>
      <w:r w:rsidR="18E9F4E2" w:rsidRPr="00BD42BD">
        <w:t>we used</w:t>
      </w:r>
      <w:r w:rsidR="0440D665" w:rsidRPr="00BD42BD">
        <w:t xml:space="preserve"> loss to follow-up </w:t>
      </w:r>
      <w:r w:rsidR="18E9F4E2" w:rsidRPr="00BD42BD">
        <w:t xml:space="preserve">at post-treatment assessment </w:t>
      </w:r>
      <w:r w:rsidR="0440D665" w:rsidRPr="00BD42BD">
        <w:t xml:space="preserve">as </w:t>
      </w:r>
      <w:r w:rsidR="77BD425D" w:rsidRPr="00BD42BD">
        <w:t>our metric of</w:t>
      </w:r>
      <w:r w:rsidR="0440D665" w:rsidRPr="00BD42BD">
        <w:t xml:space="preserve"> attrition (</w:t>
      </w:r>
      <w:proofErr w:type="spellStart"/>
      <w:r w:rsidR="0440D665" w:rsidRPr="00BD42BD">
        <w:t>Crutzen</w:t>
      </w:r>
      <w:proofErr w:type="spellEnd"/>
      <w:r w:rsidR="0440D665" w:rsidRPr="00BD42BD">
        <w:t xml:space="preserve"> et al., 2015).</w:t>
      </w:r>
      <w:r w:rsidR="18E9F4E2" w:rsidRPr="00BD42BD">
        <w:t xml:space="preserve"> </w:t>
      </w:r>
      <w:r w:rsidR="7F26AC8F" w:rsidRPr="00BD42BD">
        <w:t>In exploratory analyses, w</w:t>
      </w:r>
      <w:r w:rsidRPr="00BD42BD">
        <w:t xml:space="preserve">e examined a wide variety of potential </w:t>
      </w:r>
      <w:r w:rsidR="005C167C" w:rsidRPr="00BD42BD">
        <w:t xml:space="preserve">moderators </w:t>
      </w:r>
      <w:r w:rsidRPr="00BD42BD">
        <w:t xml:space="preserve">of attrition, including </w:t>
      </w:r>
      <w:bookmarkStart w:id="1" w:name="_Hlk64311920"/>
      <w:r w:rsidR="7F26AC8F" w:rsidRPr="00BD42BD">
        <w:t>participant (e.g., demographic characteristics</w:t>
      </w:r>
      <w:r w:rsidR="601C600D" w:rsidRPr="00BD42BD">
        <w:t>, clinical characteristics</w:t>
      </w:r>
      <w:r w:rsidR="7F26AC8F" w:rsidRPr="00BD42BD">
        <w:t xml:space="preserve">), </w:t>
      </w:r>
      <w:r w:rsidR="0C90AE05" w:rsidRPr="00BD42BD">
        <w:t>program (e.g.</w:t>
      </w:r>
      <w:r w:rsidRPr="00BD42BD">
        <w:t>,</w:t>
      </w:r>
      <w:r w:rsidR="0C90AE05" w:rsidRPr="00BD42BD">
        <w:t xml:space="preserve"> </w:t>
      </w:r>
      <w:r w:rsidRPr="00BD42BD">
        <w:t xml:space="preserve">MBI and comparison </w:t>
      </w:r>
      <w:r w:rsidR="0C90AE05" w:rsidRPr="00BD42BD">
        <w:t>types</w:t>
      </w:r>
      <w:r w:rsidR="467C8842" w:rsidRPr="00BD42BD">
        <w:t>,</w:t>
      </w:r>
      <w:r w:rsidR="0C90AE05" w:rsidRPr="00BD42BD">
        <w:t xml:space="preserve"> </w:t>
      </w:r>
      <w:r w:rsidR="467C8842" w:rsidRPr="00BD42BD">
        <w:t>group vs. individual format</w:t>
      </w:r>
      <w:r w:rsidR="24AD0866" w:rsidRPr="00BD42BD">
        <w:t>, recruitment settings</w:t>
      </w:r>
      <w:r w:rsidR="0C90AE05" w:rsidRPr="00BD42BD">
        <w:t>), clinician (</w:t>
      </w:r>
      <w:r w:rsidRPr="00BD42BD">
        <w:t>e.g., instructor</w:t>
      </w:r>
      <w:r w:rsidR="0C90AE05" w:rsidRPr="00BD42BD">
        <w:t xml:space="preserve"> training), and study </w:t>
      </w:r>
      <w:r w:rsidR="37080936" w:rsidRPr="00BD42BD">
        <w:t>characteristics</w:t>
      </w:r>
      <w:r w:rsidR="0C90AE05" w:rsidRPr="00BD42BD">
        <w:t xml:space="preserve"> (e.g.</w:t>
      </w:r>
      <w:r w:rsidRPr="00BD42BD">
        <w:t>,</w:t>
      </w:r>
      <w:r w:rsidR="0C90AE05" w:rsidRPr="00BD42BD">
        <w:t xml:space="preserve"> </w:t>
      </w:r>
      <w:r w:rsidR="1BBEDF10" w:rsidRPr="00BD42BD">
        <w:t>year of publication</w:t>
      </w:r>
      <w:r w:rsidR="0C90AE05" w:rsidRPr="00BD42BD">
        <w:t>).</w:t>
      </w:r>
    </w:p>
    <w:bookmarkEnd w:id="1"/>
    <w:p w14:paraId="400E278E" w14:textId="77777777" w:rsidR="00451411" w:rsidRPr="00BD42BD" w:rsidRDefault="00C261A0" w:rsidP="00612C1F">
      <w:pPr>
        <w:spacing w:line="480" w:lineRule="auto"/>
        <w:jc w:val="center"/>
        <w:rPr>
          <w:b/>
          <w:bCs/>
        </w:rPr>
      </w:pPr>
      <w:r w:rsidRPr="00BD42BD">
        <w:rPr>
          <w:b/>
          <w:bCs/>
        </w:rPr>
        <w:t>Methods</w:t>
      </w:r>
    </w:p>
    <w:p w14:paraId="1251984D" w14:textId="65386882" w:rsidR="00B0707B" w:rsidRPr="00BD42BD" w:rsidRDefault="00B0707B" w:rsidP="0090448A">
      <w:pPr>
        <w:spacing w:line="480" w:lineRule="auto"/>
        <w:rPr>
          <w:b/>
          <w:bCs/>
        </w:rPr>
      </w:pPr>
      <w:r w:rsidRPr="00BD42BD">
        <w:rPr>
          <w:b/>
          <w:bCs/>
        </w:rPr>
        <w:t xml:space="preserve">Protocol and </w:t>
      </w:r>
      <w:r w:rsidR="00E86508" w:rsidRPr="00BD42BD">
        <w:rPr>
          <w:b/>
          <w:bCs/>
        </w:rPr>
        <w:t>R</w:t>
      </w:r>
      <w:r w:rsidRPr="00BD42BD">
        <w:rPr>
          <w:b/>
          <w:bCs/>
        </w:rPr>
        <w:t>egistration</w:t>
      </w:r>
    </w:p>
    <w:p w14:paraId="44746B71" w14:textId="5354DC48" w:rsidR="00941157" w:rsidRPr="00BD42BD" w:rsidRDefault="00941157" w:rsidP="0090448A">
      <w:pPr>
        <w:spacing w:line="480" w:lineRule="auto"/>
      </w:pPr>
      <w:r w:rsidRPr="00BD42BD">
        <w:lastRenderedPageBreak/>
        <w:tab/>
      </w:r>
      <w:r w:rsidR="00245558" w:rsidRPr="00FA2E40">
        <w:t>This study was preregistered through the Open Science Framework (</w:t>
      </w:r>
      <w:r w:rsidR="00B3381B" w:rsidRPr="00FA2E40">
        <w:t>https://osf.io/c3u7a/</w:t>
      </w:r>
      <w:r w:rsidR="00245558" w:rsidRPr="00FA2E40">
        <w:t>).</w:t>
      </w:r>
      <w:r w:rsidR="00A218B0" w:rsidRPr="00FA2E40">
        <w:t xml:space="preserve"> </w:t>
      </w:r>
      <w:r w:rsidR="002D43E6" w:rsidRPr="00FA2E40">
        <w:t>It was conducted according to the Preferred Reporting Items for Systematic Reviews and Meta-Analyses (PRISMA)</w:t>
      </w:r>
      <w:r w:rsidR="0038700E" w:rsidRPr="00FA2E40">
        <w:t xml:space="preserve"> guidelines</w:t>
      </w:r>
      <w:r w:rsidR="002D43E6" w:rsidRPr="00FA2E40">
        <w:t xml:space="preserve"> (Moher et al.</w:t>
      </w:r>
      <w:r w:rsidR="005A5FF6" w:rsidRPr="00FA2E40">
        <w:t>,</w:t>
      </w:r>
      <w:r w:rsidR="002D43E6" w:rsidRPr="00FA2E40">
        <w:t xml:space="preserve"> 2009).</w:t>
      </w:r>
      <w:r w:rsidR="00D24661" w:rsidRPr="00FA2E40">
        <w:t xml:space="preserve"> We made the following </w:t>
      </w:r>
      <w:r w:rsidR="00CE5168" w:rsidRPr="00FA2E40">
        <w:t xml:space="preserve">six </w:t>
      </w:r>
      <w:r w:rsidR="00D24661" w:rsidRPr="00FA2E40">
        <w:t>deviations from our preregistered</w:t>
      </w:r>
      <w:r w:rsidR="00D24661" w:rsidRPr="00BD42BD">
        <w:t xml:space="preserve"> plan. First, we operationalized </w:t>
      </w:r>
      <w:r w:rsidR="0038700E" w:rsidRPr="00BD42BD">
        <w:t xml:space="preserve">attrition </w:t>
      </w:r>
      <w:r w:rsidR="00D24661" w:rsidRPr="00BD42BD">
        <w:t xml:space="preserve">as study </w:t>
      </w:r>
      <w:r w:rsidR="0038700E" w:rsidRPr="00BD42BD">
        <w:t xml:space="preserve">attrition </w:t>
      </w:r>
      <w:r w:rsidR="00D24661" w:rsidRPr="00BD42BD">
        <w:t xml:space="preserve">(i.e., absence from post-treatment data collection). This was done to allow a uniform definition of </w:t>
      </w:r>
      <w:r w:rsidR="0038700E" w:rsidRPr="00BD42BD">
        <w:t>attrition</w:t>
      </w:r>
      <w:r w:rsidR="00D24661" w:rsidRPr="00BD42BD">
        <w:t xml:space="preserve">, as authors did not consistently define intervention completion. Second, </w:t>
      </w:r>
      <w:r w:rsidR="00F37991" w:rsidRPr="00BD42BD">
        <w:t xml:space="preserve">standardized mean differences for completers versus dropouts were not </w:t>
      </w:r>
      <w:r w:rsidR="001D51EB" w:rsidRPr="00BD42BD">
        <w:t xml:space="preserve">analyzed </w:t>
      </w:r>
      <w:r w:rsidR="00D24661" w:rsidRPr="00BD42BD">
        <w:t>as these data were not reported.</w:t>
      </w:r>
      <w:r w:rsidR="006C11BB" w:rsidRPr="00BD42BD">
        <w:t xml:space="preserve"> Third, we conducted trim-and-fill analyses</w:t>
      </w:r>
      <w:r w:rsidR="007D7030" w:rsidRPr="00BD42BD">
        <w:t>, created contour-enhanced funnel plots, and conducted the Harbord test (</w:t>
      </w:r>
      <w:r w:rsidR="007D7030" w:rsidRPr="00CE62D3">
        <w:t>Harbord</w:t>
      </w:r>
      <w:r w:rsidR="00CE62D3" w:rsidRPr="00CE62D3">
        <w:t xml:space="preserve"> et al.</w:t>
      </w:r>
      <w:r w:rsidR="007D7030" w:rsidRPr="00CE62D3">
        <w:t>, 2006</w:t>
      </w:r>
      <w:r w:rsidR="007D7030" w:rsidRPr="00BD42BD">
        <w:t>)</w:t>
      </w:r>
      <w:r w:rsidR="00645583" w:rsidRPr="00BD42BD">
        <w:t xml:space="preserve"> </w:t>
      </w:r>
      <w:r w:rsidR="006C11BB" w:rsidRPr="00BD42BD">
        <w:t>to evaluate the impact of publication bias.</w:t>
      </w:r>
      <w:r w:rsidR="00BD5396" w:rsidRPr="00BD42BD">
        <w:t xml:space="preserve"> </w:t>
      </w:r>
      <w:r w:rsidR="00367FFB" w:rsidRPr="00BD42BD">
        <w:t xml:space="preserve">Fourth, MBIs were required to be ≥ 6 </w:t>
      </w:r>
      <w:r w:rsidR="000725DE" w:rsidRPr="00BD42BD">
        <w:t xml:space="preserve">sessions </w:t>
      </w:r>
      <w:r w:rsidR="007D7030" w:rsidRPr="00BD42BD">
        <w:t>and/</w:t>
      </w:r>
      <w:r w:rsidR="000725DE" w:rsidRPr="00BD42BD">
        <w:t>or weeks</w:t>
      </w:r>
      <w:r w:rsidR="00367FFB" w:rsidRPr="00BD42BD">
        <w:t xml:space="preserve"> in duration. This duration was selected to allow some deviation from the length of MBSR (i.e., weekly meetings for 8 weeks) while retaining a similar intensity of intervention.</w:t>
      </w:r>
      <w:r w:rsidR="00A509F9" w:rsidRPr="00BD42BD">
        <w:t xml:space="preserve"> Fifth, we examined the bibliograph</w:t>
      </w:r>
      <w:r w:rsidR="00801FF6" w:rsidRPr="00BD42BD">
        <w:t xml:space="preserve">y </w:t>
      </w:r>
      <w:r w:rsidR="00A509F9" w:rsidRPr="00BD42BD">
        <w:t xml:space="preserve">of </w:t>
      </w:r>
      <w:r w:rsidR="003B066C" w:rsidRPr="00BD42BD">
        <w:t>two</w:t>
      </w:r>
      <w:r w:rsidR="00A509F9" w:rsidRPr="00BD42BD">
        <w:t xml:space="preserve"> recent</w:t>
      </w:r>
      <w:r w:rsidR="00801FF6" w:rsidRPr="00BD42BD">
        <w:t xml:space="preserve"> large-scale</w:t>
      </w:r>
      <w:r w:rsidR="00A509F9" w:rsidRPr="00BD42BD">
        <w:t xml:space="preserve"> meta-analys</w:t>
      </w:r>
      <w:r w:rsidR="00CE5168" w:rsidRPr="00BD42BD">
        <w:t>e</w:t>
      </w:r>
      <w:r w:rsidR="00A509F9" w:rsidRPr="00BD42BD">
        <w:t>s (</w:t>
      </w:r>
      <w:r w:rsidR="00B9441E" w:rsidRPr="00BD42BD">
        <w:t>Gal</w:t>
      </w:r>
      <w:r w:rsidR="004C5FCB" w:rsidRPr="00BD42BD">
        <w:t>a</w:t>
      </w:r>
      <w:r w:rsidR="00B9441E" w:rsidRPr="00BD42BD">
        <w:t xml:space="preserve">nte et al., 2021; </w:t>
      </w:r>
      <w:r w:rsidR="00A509F9" w:rsidRPr="00BD42BD">
        <w:t>Goldberg et al., 20</w:t>
      </w:r>
      <w:r w:rsidR="00801FF6" w:rsidRPr="00BD42BD">
        <w:t>18</w:t>
      </w:r>
      <w:r w:rsidR="00A509F9" w:rsidRPr="00BD42BD">
        <w:t>) for potentially eligible studies.</w:t>
      </w:r>
      <w:r w:rsidR="00801FF6" w:rsidRPr="00BD42BD">
        <w:t xml:space="preserve"> Sixth, we examined differential attrition using </w:t>
      </w:r>
      <w:proofErr w:type="spellStart"/>
      <w:r w:rsidR="00801FF6" w:rsidRPr="00BD42BD">
        <w:t>Peto’s</w:t>
      </w:r>
      <w:proofErr w:type="spellEnd"/>
      <w:r w:rsidR="00801FF6" w:rsidRPr="00BD42BD">
        <w:t xml:space="preserve"> and Mantel-Haenszel</w:t>
      </w:r>
      <w:r w:rsidR="006829EF" w:rsidRPr="00BD42BD">
        <w:t>’s method</w:t>
      </w:r>
      <w:r w:rsidR="00CE5168" w:rsidRPr="00BD42BD">
        <w:t>s</w:t>
      </w:r>
      <w:r w:rsidR="006829EF" w:rsidRPr="00BD42BD">
        <w:t xml:space="preserve"> which are recommended by the Cochrane Collaboration for conducting meta-analysis with rare events data (Higgins &amp; Thomas, 2019).</w:t>
      </w:r>
    </w:p>
    <w:p w14:paraId="10579C8D" w14:textId="5F8FD4EA" w:rsidR="00C261A0" w:rsidRPr="00BD42BD" w:rsidRDefault="00C261A0" w:rsidP="00612C1F">
      <w:pPr>
        <w:spacing w:line="480" w:lineRule="auto"/>
        <w:rPr>
          <w:b/>
          <w:bCs/>
        </w:rPr>
      </w:pPr>
      <w:r w:rsidRPr="00BD42BD">
        <w:rPr>
          <w:b/>
          <w:bCs/>
        </w:rPr>
        <w:t xml:space="preserve">Eligibility </w:t>
      </w:r>
      <w:r w:rsidR="00451411" w:rsidRPr="00BD42BD">
        <w:rPr>
          <w:b/>
          <w:bCs/>
        </w:rPr>
        <w:t>C</w:t>
      </w:r>
      <w:r w:rsidRPr="00BD42BD">
        <w:rPr>
          <w:b/>
          <w:bCs/>
        </w:rPr>
        <w:t>riteria</w:t>
      </w:r>
    </w:p>
    <w:p w14:paraId="645AF475" w14:textId="06708E32" w:rsidR="00194FB6" w:rsidRPr="00BD42BD" w:rsidRDefault="00102A90" w:rsidP="0090448A">
      <w:pPr>
        <w:spacing w:line="480" w:lineRule="auto"/>
      </w:pPr>
      <w:r w:rsidRPr="00BD42BD">
        <w:tab/>
      </w:r>
      <w:r w:rsidR="00AC3E3F" w:rsidRPr="00BD42BD">
        <w:t xml:space="preserve">Studies were selected based on the following criteria: (a) </w:t>
      </w:r>
      <w:r w:rsidR="00DF0095" w:rsidRPr="00BD42BD">
        <w:t xml:space="preserve">delivery of </w:t>
      </w:r>
      <w:r w:rsidR="0038700E" w:rsidRPr="00BD42BD">
        <w:t>an MBI</w:t>
      </w:r>
      <w:r w:rsidR="0031355C" w:rsidRPr="00BD42BD">
        <w:t xml:space="preserve">, </w:t>
      </w:r>
      <w:r w:rsidR="00DF0095" w:rsidRPr="00BD42BD">
        <w:t xml:space="preserve">(b) </w:t>
      </w:r>
      <w:r w:rsidR="0064068C" w:rsidRPr="00BD42BD">
        <w:t>randomized-controlled trial</w:t>
      </w:r>
      <w:r w:rsidR="0038700E" w:rsidRPr="00BD42BD">
        <w:t xml:space="preserve"> design</w:t>
      </w:r>
      <w:r w:rsidR="0064068C" w:rsidRPr="00BD42BD">
        <w:t>, (c) at least one</w:t>
      </w:r>
      <w:r w:rsidR="0038700E" w:rsidRPr="00BD42BD">
        <w:t xml:space="preserve"> </w:t>
      </w:r>
      <w:r w:rsidR="006510AF" w:rsidRPr="00BD42BD">
        <w:t>matched</w:t>
      </w:r>
      <w:r w:rsidR="0064068C" w:rsidRPr="00BD42BD">
        <w:t xml:space="preserve"> active control group, (d) </w:t>
      </w:r>
      <w:r w:rsidR="0038700E" w:rsidRPr="00BD42BD">
        <w:t>report</w:t>
      </w:r>
      <w:r w:rsidR="0048334E" w:rsidRPr="00BD42BD">
        <w:t>ed</w:t>
      </w:r>
      <w:r w:rsidR="005E7662" w:rsidRPr="00BD42BD">
        <w:t xml:space="preserve"> </w:t>
      </w:r>
      <w:r w:rsidR="00A97C5C" w:rsidRPr="00BD42BD">
        <w:t>the number of</w:t>
      </w:r>
      <w:r w:rsidR="0048334E" w:rsidRPr="00BD42BD">
        <w:t xml:space="preserve"> study</w:t>
      </w:r>
      <w:r w:rsidR="00A97C5C" w:rsidRPr="00BD42BD">
        <w:t xml:space="preserve"> dropouts</w:t>
      </w:r>
      <w:r w:rsidR="0052723D" w:rsidRPr="00BD42BD">
        <w:t>.</w:t>
      </w:r>
      <w:r w:rsidR="005004D8" w:rsidRPr="00BD42BD">
        <w:t xml:space="preserve"> </w:t>
      </w:r>
      <w:r w:rsidR="00E174A5" w:rsidRPr="00BD42BD">
        <w:t xml:space="preserve">As we intended our results to be generalizable to the most commonly available MBIs, MBIs in the included studies were required to be </w:t>
      </w:r>
      <w:r w:rsidR="000F15EA" w:rsidRPr="00BD42BD">
        <w:t>based</w:t>
      </w:r>
      <w:r w:rsidR="00E174A5" w:rsidRPr="00BD42BD">
        <w:t xml:space="preserve"> on</w:t>
      </w:r>
      <w:r w:rsidR="000F15EA" w:rsidRPr="00BD42BD">
        <w:t xml:space="preserve"> </w:t>
      </w:r>
      <w:r w:rsidR="00C553B9" w:rsidRPr="00BD42BD">
        <w:t xml:space="preserve">approximately the same length </w:t>
      </w:r>
      <w:r w:rsidR="00F93619" w:rsidRPr="00BD42BD">
        <w:t xml:space="preserve">(i.e., 6 to 8 weeks </w:t>
      </w:r>
      <w:r w:rsidR="00BC1E01" w:rsidRPr="00BD42BD">
        <w:t xml:space="preserve">and/or sessions </w:t>
      </w:r>
      <w:r w:rsidR="00DA52FB" w:rsidRPr="00BD42BD">
        <w:t>excluding the retreat day</w:t>
      </w:r>
      <w:r w:rsidR="00C553B9" w:rsidRPr="00BD42BD">
        <w:t xml:space="preserve">) </w:t>
      </w:r>
      <w:r w:rsidR="00CE5168" w:rsidRPr="00BD42BD">
        <w:t xml:space="preserve">and content </w:t>
      </w:r>
      <w:r w:rsidR="00617848" w:rsidRPr="00BD42BD">
        <w:t xml:space="preserve">of </w:t>
      </w:r>
      <w:r w:rsidR="000F15EA" w:rsidRPr="00BD42BD">
        <w:t xml:space="preserve">the following </w:t>
      </w:r>
      <w:r w:rsidR="003E3F38" w:rsidRPr="00BD42BD">
        <w:t xml:space="preserve">widely studied and </w:t>
      </w:r>
      <w:r w:rsidR="000F15EA" w:rsidRPr="00BD42BD">
        <w:t xml:space="preserve">standardized MBIs: </w:t>
      </w:r>
      <w:r w:rsidR="00C04CE9" w:rsidRPr="00BD42BD">
        <w:t>MBSR</w:t>
      </w:r>
      <w:r w:rsidR="008D49FA" w:rsidRPr="00BD42BD">
        <w:t xml:space="preserve">, </w:t>
      </w:r>
      <w:r w:rsidR="00C04CE9" w:rsidRPr="00BD42BD">
        <w:t>MBCT</w:t>
      </w:r>
      <w:r w:rsidR="0038700E" w:rsidRPr="00BD42BD">
        <w:t xml:space="preserve">, </w:t>
      </w:r>
      <w:r w:rsidR="00C04CE9" w:rsidRPr="00BD42BD">
        <w:t>MBRP</w:t>
      </w:r>
      <w:r w:rsidR="008D49FA" w:rsidRPr="00BD42BD">
        <w:t xml:space="preserve">, </w:t>
      </w:r>
      <w:r w:rsidR="00C04CE9" w:rsidRPr="00BD42BD">
        <w:t>MORE</w:t>
      </w:r>
      <w:r w:rsidR="008D49FA" w:rsidRPr="00BD42BD">
        <w:t xml:space="preserve">, </w:t>
      </w:r>
      <w:r w:rsidR="00C04CE9" w:rsidRPr="00BD42BD">
        <w:t>MBCR</w:t>
      </w:r>
      <w:r w:rsidR="00E174A5" w:rsidRPr="00BD42BD">
        <w:t xml:space="preserve">. </w:t>
      </w:r>
      <w:r w:rsidR="00110655" w:rsidRPr="00BD42BD">
        <w:lastRenderedPageBreak/>
        <w:t xml:space="preserve">Active control groups </w:t>
      </w:r>
      <w:r w:rsidR="0038700E" w:rsidRPr="00BD42BD">
        <w:t>we</w:t>
      </w:r>
      <w:r w:rsidR="00110655" w:rsidRPr="00BD42BD">
        <w:t xml:space="preserve">re included if they </w:t>
      </w:r>
      <w:r w:rsidR="0038700E" w:rsidRPr="00BD42BD">
        <w:t xml:space="preserve">had </w:t>
      </w:r>
      <w:r w:rsidR="00670D5B" w:rsidRPr="00BD42BD">
        <w:t>roughly</w:t>
      </w:r>
      <w:r w:rsidR="00FE4E1C" w:rsidRPr="00BD42BD">
        <w:t xml:space="preserve"> the</w:t>
      </w:r>
      <w:r w:rsidR="00670D5B" w:rsidRPr="00BD42BD">
        <w:t xml:space="preserve"> </w:t>
      </w:r>
      <w:r w:rsidR="00110655" w:rsidRPr="00BD42BD">
        <w:t>same structure and duration of the MBI</w:t>
      </w:r>
      <w:r w:rsidR="00484D98" w:rsidRPr="00BD42BD">
        <w:t>s</w:t>
      </w:r>
      <w:r w:rsidR="00E174A5" w:rsidRPr="00BD42BD">
        <w:t xml:space="preserve"> (i.e., </w:t>
      </w:r>
      <w:r w:rsidR="0038700E" w:rsidRPr="00BD42BD">
        <w:t xml:space="preserve">structure and </w:t>
      </w:r>
      <w:r w:rsidR="00E174A5" w:rsidRPr="00BD42BD">
        <w:t xml:space="preserve">intensity matched). Specifically, </w:t>
      </w:r>
      <w:r w:rsidR="008D49FA" w:rsidRPr="00BD42BD">
        <w:t>the</w:t>
      </w:r>
      <w:r w:rsidR="00CC3083" w:rsidRPr="00BD42BD">
        <w:t xml:space="preserve"> total</w:t>
      </w:r>
      <w:r w:rsidR="008D49FA" w:rsidRPr="00BD42BD">
        <w:t xml:space="preserve"> </w:t>
      </w:r>
      <w:r w:rsidR="00CC3083" w:rsidRPr="00BD42BD">
        <w:t xml:space="preserve">treatment </w:t>
      </w:r>
      <w:r w:rsidR="008D49FA" w:rsidRPr="00BD42BD">
        <w:t xml:space="preserve">duration of these active control groups </w:t>
      </w:r>
      <w:r w:rsidR="00367FFB" w:rsidRPr="00BD42BD">
        <w:t>wa</w:t>
      </w:r>
      <w:r w:rsidR="00CC3083" w:rsidRPr="00BD42BD">
        <w:t>s</w:t>
      </w:r>
      <w:r w:rsidR="00F37484" w:rsidRPr="00BD42BD">
        <w:t xml:space="preserve"> required </w:t>
      </w:r>
      <w:r w:rsidR="008D49FA" w:rsidRPr="00BD42BD">
        <w:t>to be at least 50% of the MBI groups</w:t>
      </w:r>
      <w:r w:rsidR="00367FFB" w:rsidRPr="00BD42BD">
        <w:t xml:space="preserve"> (and the number of MBI and control treatment sessions was tested as a moderator)</w:t>
      </w:r>
      <w:r w:rsidR="00E174A5" w:rsidRPr="00BD42BD">
        <w:t>.</w:t>
      </w:r>
      <w:r w:rsidR="00845086" w:rsidRPr="00BD42BD">
        <w:t xml:space="preserve"> </w:t>
      </w:r>
      <w:r w:rsidR="00E174A5" w:rsidRPr="00BD42BD">
        <w:t xml:space="preserve">Active controls were eligible </w:t>
      </w:r>
      <w:proofErr w:type="gramStart"/>
      <w:r w:rsidR="00E174A5" w:rsidRPr="00BD42BD">
        <w:t>whether or not</w:t>
      </w:r>
      <w:proofErr w:type="gramEnd"/>
      <w:r w:rsidR="00E174A5" w:rsidRPr="00BD42BD">
        <w:t xml:space="preserve"> they were explicitly intended to be therapeutic (i.e., </w:t>
      </w:r>
      <w:r w:rsidR="00E174A5" w:rsidRPr="00BD42BD">
        <w:rPr>
          <w:i/>
          <w:iCs/>
        </w:rPr>
        <w:t xml:space="preserve">bona fide </w:t>
      </w:r>
      <w:r w:rsidR="00E174A5" w:rsidRPr="00BD42BD">
        <w:t>active controls; Wampold et al., 1997)</w:t>
      </w:r>
      <w:r w:rsidR="00845086" w:rsidRPr="00BD42BD">
        <w:t>.</w:t>
      </w:r>
      <w:r w:rsidR="00E174A5" w:rsidRPr="00BD42BD">
        <w:t xml:space="preserve"> However, this control group feature was coded and tested as a moderator of differential attrition based on the possibility that participants may find non</w:t>
      </w:r>
      <w:r w:rsidR="00E174A5" w:rsidRPr="00BD42BD">
        <w:softHyphen/>
        <w:t>-</w:t>
      </w:r>
      <w:r w:rsidR="00E174A5" w:rsidRPr="00BD42BD">
        <w:rPr>
          <w:i/>
          <w:iCs/>
        </w:rPr>
        <w:t xml:space="preserve">bona fide </w:t>
      </w:r>
      <w:r w:rsidR="00E174A5" w:rsidRPr="00BD42BD">
        <w:t>control groups less acceptable.</w:t>
      </w:r>
      <w:r w:rsidR="00845086" w:rsidRPr="00BD42BD">
        <w:t xml:space="preserve"> </w:t>
      </w:r>
      <w:r w:rsidR="006C4487" w:rsidRPr="00BD42BD">
        <w:t xml:space="preserve">Control </w:t>
      </w:r>
      <w:r w:rsidR="00FE4E1C" w:rsidRPr="00BD42BD">
        <w:t xml:space="preserve">groups that </w:t>
      </w:r>
      <w:r w:rsidR="00367FFB" w:rsidRPr="00BD42BD">
        <w:t xml:space="preserve">incorporated </w:t>
      </w:r>
      <w:r w:rsidR="00FE4E1C" w:rsidRPr="00BD42BD">
        <w:t xml:space="preserve">other forms of </w:t>
      </w:r>
      <w:r w:rsidR="008E5456" w:rsidRPr="00BD42BD">
        <w:t xml:space="preserve">contemplative practice included in MBIs </w:t>
      </w:r>
      <w:r w:rsidR="00FE4E1C" w:rsidRPr="00BD42BD">
        <w:t>(e.g.</w:t>
      </w:r>
      <w:r w:rsidR="008E5456" w:rsidRPr="00BD42BD">
        <w:t>,</w:t>
      </w:r>
      <w:r w:rsidR="00FE4E1C" w:rsidRPr="00BD42BD">
        <w:t xml:space="preserve"> </w:t>
      </w:r>
      <w:r w:rsidR="006C4487" w:rsidRPr="00BD42BD">
        <w:t>yoga</w:t>
      </w:r>
      <w:r w:rsidR="00FE4E1C" w:rsidRPr="00BD42BD">
        <w:t xml:space="preserve">, </w:t>
      </w:r>
      <w:r w:rsidR="00FC037B" w:rsidRPr="00BD42BD">
        <w:t xml:space="preserve">other types of </w:t>
      </w:r>
      <w:r w:rsidR="008E5456" w:rsidRPr="00BD42BD">
        <w:t>meditation training</w:t>
      </w:r>
      <w:r w:rsidR="00FE4E1C" w:rsidRPr="00BD42BD">
        <w:t>) were excluded.</w:t>
      </w:r>
      <w:r w:rsidR="00845086" w:rsidRPr="00BD42BD">
        <w:t xml:space="preserve"> </w:t>
      </w:r>
      <w:proofErr w:type="gramStart"/>
      <w:r w:rsidR="008E5456" w:rsidRPr="00BD42BD">
        <w:t>In order to</w:t>
      </w:r>
      <w:proofErr w:type="gramEnd"/>
      <w:r w:rsidR="008E5456" w:rsidRPr="00BD42BD">
        <w:t xml:space="preserve"> isolate the </w:t>
      </w:r>
      <w:r w:rsidR="00FC037B" w:rsidRPr="00BD42BD">
        <w:t xml:space="preserve">effects </w:t>
      </w:r>
      <w:r w:rsidR="008E5456" w:rsidRPr="00BD42BD">
        <w:t xml:space="preserve">of MBIs (i.e., </w:t>
      </w:r>
      <w:r w:rsidR="000E03E4" w:rsidRPr="00BD42BD">
        <w:t xml:space="preserve">interventions </w:t>
      </w:r>
      <w:r w:rsidR="008E5456" w:rsidRPr="00BD42BD">
        <w:t>that included</w:t>
      </w:r>
      <w:r w:rsidR="000E03E4" w:rsidRPr="00BD42BD">
        <w:t xml:space="preserve"> mindfulness</w:t>
      </w:r>
      <w:r w:rsidR="008E5456" w:rsidRPr="00BD42BD">
        <w:t xml:space="preserve"> meditation training</w:t>
      </w:r>
      <w:r w:rsidR="00367FFB" w:rsidRPr="00BD42BD">
        <w:t>; Crane et al., 2017</w:t>
      </w:r>
      <w:r w:rsidR="008E5456" w:rsidRPr="00BD42BD">
        <w:t>)</w:t>
      </w:r>
      <w:r w:rsidR="00FC037B" w:rsidRPr="00BD42BD">
        <w:t xml:space="preserve"> on attrition</w:t>
      </w:r>
      <w:r w:rsidR="008E5456" w:rsidRPr="00BD42BD">
        <w:t xml:space="preserve">, </w:t>
      </w:r>
      <w:r w:rsidR="00B861B1" w:rsidRPr="00BD42BD">
        <w:t xml:space="preserve">interventions that </w:t>
      </w:r>
      <w:r w:rsidR="008E5456" w:rsidRPr="00BD42BD">
        <w:t xml:space="preserve">primarily train the attitudinal aspects of </w:t>
      </w:r>
      <w:r w:rsidR="00E9788A" w:rsidRPr="00BD42BD">
        <w:t xml:space="preserve">mindfulness </w:t>
      </w:r>
      <w:r w:rsidR="00B861B1" w:rsidRPr="00BD42BD">
        <w:t>(e.g., Acceptance and Commitment Therap</w:t>
      </w:r>
      <w:r w:rsidR="00E9788A" w:rsidRPr="00BD42BD">
        <w:t xml:space="preserve">y, </w:t>
      </w:r>
      <w:r w:rsidR="00B861B1" w:rsidRPr="00BD42BD">
        <w:t>Dialectical Behavior Therapy) were excluded</w:t>
      </w:r>
      <w:r w:rsidR="005E7662" w:rsidRPr="00BD42BD">
        <w:t xml:space="preserve">. </w:t>
      </w:r>
      <w:r w:rsidR="008E5456" w:rsidRPr="00BD42BD">
        <w:t xml:space="preserve">No restrictions were placed on </w:t>
      </w:r>
      <w:r w:rsidR="005E7662" w:rsidRPr="00BD42BD">
        <w:t xml:space="preserve">publication status, </w:t>
      </w:r>
      <w:r w:rsidR="00725005" w:rsidRPr="00BD42BD">
        <w:t>intervention format (virtual vs. in-person</w:t>
      </w:r>
      <w:r w:rsidR="00B74853" w:rsidRPr="00BD42BD">
        <w:t>, individual vs. group</w:t>
      </w:r>
      <w:r w:rsidR="00725005" w:rsidRPr="00BD42BD">
        <w:t>)</w:t>
      </w:r>
      <w:r w:rsidR="00CE5168" w:rsidRPr="00BD42BD">
        <w:t>,</w:t>
      </w:r>
      <w:r w:rsidR="00725005" w:rsidRPr="00BD42BD">
        <w:t xml:space="preserve"> </w:t>
      </w:r>
      <w:r w:rsidR="005E7662" w:rsidRPr="00BD42BD">
        <w:t>language</w:t>
      </w:r>
      <w:r w:rsidR="00DB5AAD" w:rsidRPr="00BD42BD">
        <w:t>,</w:t>
      </w:r>
      <w:r w:rsidR="005E7662" w:rsidRPr="00BD42BD">
        <w:t xml:space="preserve"> </w:t>
      </w:r>
      <w:r w:rsidR="008E5456" w:rsidRPr="00BD42BD">
        <w:t xml:space="preserve">or </w:t>
      </w:r>
      <w:r w:rsidR="00DB5AAD" w:rsidRPr="00BD42BD">
        <w:t>population (i.e.</w:t>
      </w:r>
      <w:r w:rsidR="008E5456" w:rsidRPr="00BD42BD">
        <w:t>,</w:t>
      </w:r>
      <w:r w:rsidR="00DB5AAD" w:rsidRPr="00BD42BD">
        <w:t xml:space="preserve"> </w:t>
      </w:r>
      <w:proofErr w:type="gramStart"/>
      <w:r w:rsidR="0023223E" w:rsidRPr="00BD42BD">
        <w:t>clinical</w:t>
      </w:r>
      <w:proofErr w:type="gramEnd"/>
      <w:r w:rsidR="008E5456" w:rsidRPr="00BD42BD">
        <w:t xml:space="preserve"> and non-clinical samples, adults and children</w:t>
      </w:r>
      <w:r w:rsidR="00DB5AAD" w:rsidRPr="00BD42BD">
        <w:t>).</w:t>
      </w:r>
    </w:p>
    <w:p w14:paraId="40A0D8F3" w14:textId="52D4BC9C" w:rsidR="00EC4921" w:rsidRPr="00BD42BD" w:rsidRDefault="00EC4921" w:rsidP="0090448A">
      <w:pPr>
        <w:spacing w:line="480" w:lineRule="auto"/>
        <w:rPr>
          <w:b/>
          <w:bCs/>
        </w:rPr>
      </w:pPr>
      <w:r w:rsidRPr="00BD42BD">
        <w:rPr>
          <w:b/>
          <w:bCs/>
        </w:rPr>
        <w:t xml:space="preserve">Information </w:t>
      </w:r>
      <w:r w:rsidR="00451411" w:rsidRPr="00BD42BD">
        <w:rPr>
          <w:b/>
          <w:bCs/>
        </w:rPr>
        <w:t>S</w:t>
      </w:r>
      <w:r w:rsidRPr="00BD42BD">
        <w:rPr>
          <w:b/>
          <w:bCs/>
        </w:rPr>
        <w:t>ources</w:t>
      </w:r>
    </w:p>
    <w:p w14:paraId="2FAEFAEB" w14:textId="4855CE88" w:rsidR="00067090" w:rsidRPr="00BD42BD" w:rsidRDefault="007E2FBD" w:rsidP="0090448A">
      <w:pPr>
        <w:spacing w:line="480" w:lineRule="auto"/>
        <w:ind w:firstLine="720"/>
      </w:pPr>
      <w:r w:rsidRPr="00BD42BD">
        <w:t>We searched six databases including PubMed, CINAHL, PsycINFO, Web of Science, Scopus, and Cochrane clinical trials registry</w:t>
      </w:r>
      <w:r w:rsidR="00067090" w:rsidRPr="00BD42BD">
        <w:t xml:space="preserve"> from the first available date until July 16, 2020</w:t>
      </w:r>
      <w:r w:rsidRPr="00BD42BD">
        <w:t>.</w:t>
      </w:r>
      <w:r w:rsidR="004C29BD" w:rsidRPr="00BD42BD" w:rsidDel="004C29BD">
        <w:t xml:space="preserve"> </w:t>
      </w:r>
      <w:r w:rsidR="00CE5168" w:rsidRPr="00BD42BD">
        <w:t>In addition, we also handsearched the bibliography of two recent large-scale MBI meta-analyses (Galante et al., 2021; Goldberg et al., 2018).</w:t>
      </w:r>
    </w:p>
    <w:p w14:paraId="1513FBD0" w14:textId="15CF0282" w:rsidR="005259FB" w:rsidRPr="00BD42BD" w:rsidRDefault="005259FB" w:rsidP="0090448A">
      <w:pPr>
        <w:spacing w:line="480" w:lineRule="auto"/>
        <w:rPr>
          <w:b/>
          <w:bCs/>
        </w:rPr>
      </w:pPr>
      <w:r w:rsidRPr="00BD42BD">
        <w:rPr>
          <w:b/>
          <w:bCs/>
        </w:rPr>
        <w:t>Search</w:t>
      </w:r>
    </w:p>
    <w:p w14:paraId="2A25069C" w14:textId="78E3232D" w:rsidR="0011028B" w:rsidRPr="00BD42BD" w:rsidRDefault="004A17E2" w:rsidP="0090448A">
      <w:pPr>
        <w:spacing w:line="480" w:lineRule="auto"/>
        <w:ind w:firstLine="720"/>
      </w:pPr>
      <w:r w:rsidRPr="00BD42BD">
        <w:t xml:space="preserve">As we </w:t>
      </w:r>
      <w:r w:rsidR="00CE5168" w:rsidRPr="00BD42BD">
        <w:t xml:space="preserve">were </w:t>
      </w:r>
      <w:r w:rsidRPr="00BD42BD">
        <w:t xml:space="preserve">interested in examining attrition in </w:t>
      </w:r>
      <w:r w:rsidR="00CE5168" w:rsidRPr="00BD42BD">
        <w:t xml:space="preserve">specific </w:t>
      </w:r>
      <w:r w:rsidRPr="00BD42BD">
        <w:t>widely studied and standardized MBIs,</w:t>
      </w:r>
      <w:r w:rsidR="00CE5168" w:rsidRPr="00BD42BD">
        <w:t xml:space="preserve"> consistent with prior reviews (e.g., Kuyken et al., 2016) we included intervention-specific </w:t>
      </w:r>
      <w:r w:rsidR="00CE5168" w:rsidRPr="00BD42BD">
        <w:lastRenderedPageBreak/>
        <w:t>search terms</w:t>
      </w:r>
      <w:r w:rsidR="0011028B" w:rsidRPr="00BD42BD">
        <w:t>:</w:t>
      </w:r>
      <w:r w:rsidR="00932632" w:rsidRPr="00BD42BD">
        <w:t xml:space="preserve"> </w:t>
      </w:r>
      <w:r w:rsidR="00273768" w:rsidRPr="00BD42BD">
        <w:t>(“mindfulness-based stress reduction” OR MBSR OR “mindfulness-based cognitive therapy” OR “MBCT” OR “mindfulness-based relapse prevention” OR “MBRP” OR “mindfulness-oriented recovery enhancement” OR “mindfulness-based cancer recovery” OR “MBCR”) AND (random*)</w:t>
      </w:r>
      <w:r w:rsidR="00E843E6" w:rsidRPr="00BD42BD">
        <w:t xml:space="preserve"> (Supplementa</w:t>
      </w:r>
      <w:r w:rsidR="00367FFB" w:rsidRPr="00BD42BD">
        <w:t>l Materials</w:t>
      </w:r>
      <w:r w:rsidR="00E843E6" w:rsidRPr="00BD42BD">
        <w:t xml:space="preserve"> Table 1)</w:t>
      </w:r>
      <w:r w:rsidR="00273768" w:rsidRPr="00BD42BD">
        <w:t>.</w:t>
      </w:r>
    </w:p>
    <w:p w14:paraId="588DE19A" w14:textId="32E18AF6" w:rsidR="00C261A0" w:rsidRPr="00BD42BD" w:rsidRDefault="00C261A0" w:rsidP="004126DE">
      <w:pPr>
        <w:spacing w:line="480" w:lineRule="auto"/>
        <w:rPr>
          <w:b/>
          <w:bCs/>
        </w:rPr>
      </w:pPr>
      <w:r w:rsidRPr="00BD42BD">
        <w:rPr>
          <w:b/>
          <w:bCs/>
        </w:rPr>
        <w:t xml:space="preserve">Study </w:t>
      </w:r>
      <w:r w:rsidR="00451411" w:rsidRPr="00BD42BD">
        <w:rPr>
          <w:b/>
          <w:bCs/>
        </w:rPr>
        <w:t>S</w:t>
      </w:r>
      <w:r w:rsidRPr="00BD42BD">
        <w:rPr>
          <w:b/>
          <w:bCs/>
        </w:rPr>
        <w:t>election</w:t>
      </w:r>
    </w:p>
    <w:p w14:paraId="0AB5D008" w14:textId="2391FFE7" w:rsidR="00914964" w:rsidRPr="00BD42BD" w:rsidRDefault="403F45F2" w:rsidP="190577A3">
      <w:pPr>
        <w:spacing w:line="480" w:lineRule="auto"/>
        <w:ind w:firstLine="720"/>
      </w:pPr>
      <w:r w:rsidRPr="00BD42BD">
        <w:t>Studies were</w:t>
      </w:r>
      <w:r w:rsidR="6A892048" w:rsidRPr="00BD42BD">
        <w:t xml:space="preserve"> independently reviewed </w:t>
      </w:r>
      <w:r w:rsidR="4E1B368F" w:rsidRPr="00BD42BD">
        <w:t xml:space="preserve">by two authors </w:t>
      </w:r>
      <w:r w:rsidR="7F26AC8F" w:rsidRPr="00BD42BD">
        <w:t xml:space="preserve">and evaluated </w:t>
      </w:r>
      <w:r w:rsidR="4E1B368F" w:rsidRPr="00BD42BD">
        <w:t xml:space="preserve">based on </w:t>
      </w:r>
      <w:r w:rsidR="7F26AC8F" w:rsidRPr="00BD42BD">
        <w:t xml:space="preserve">predetermined </w:t>
      </w:r>
      <w:r w:rsidR="4E1B368F" w:rsidRPr="00BD42BD">
        <w:t>inclusion/exclusion criteria</w:t>
      </w:r>
      <w:r w:rsidR="7F26AC8F" w:rsidRPr="00BD42BD">
        <w:t>.</w:t>
      </w:r>
      <w:r w:rsidR="4E1B368F" w:rsidRPr="00BD42BD">
        <w:t xml:space="preserve"> </w:t>
      </w:r>
      <w:r w:rsidR="7F26AC8F" w:rsidRPr="00BD42BD">
        <w:t>T</w:t>
      </w:r>
      <w:r w:rsidR="6A892048" w:rsidRPr="00BD42BD">
        <w:t>itle and/or abstract</w:t>
      </w:r>
      <w:r w:rsidR="7F26AC8F" w:rsidRPr="00BD42BD">
        <w:t>s were screened first</w:t>
      </w:r>
      <w:r w:rsidR="54964693" w:rsidRPr="00BD42BD">
        <w:t xml:space="preserve">. </w:t>
      </w:r>
      <w:r w:rsidR="6A892048" w:rsidRPr="00BD42BD">
        <w:t xml:space="preserve">For studies that passed initial screening, full texts were reviewed. Coding disagreements were discussed with the </w:t>
      </w:r>
      <w:r w:rsidR="72866CD7" w:rsidRPr="00BD42BD">
        <w:t>corresponding</w:t>
      </w:r>
      <w:r w:rsidR="6A892048" w:rsidRPr="00BD42BD">
        <w:t xml:space="preserve"> author until reaching consensus. Inter-rater reliabilit</w:t>
      </w:r>
      <w:r w:rsidR="5D92B274" w:rsidRPr="00BD42BD">
        <w:t>ies</w:t>
      </w:r>
      <w:r w:rsidR="58A082CD" w:rsidRPr="00BD42BD">
        <w:t xml:space="preserve"> for inclusion at title and/or abstract and full text levels </w:t>
      </w:r>
      <w:r w:rsidR="5D92B274" w:rsidRPr="00BD42BD">
        <w:t xml:space="preserve">were </w:t>
      </w:r>
      <w:r w:rsidR="58A082CD" w:rsidRPr="00BD42BD">
        <w:t>good</w:t>
      </w:r>
      <w:r w:rsidR="5D92B274" w:rsidRPr="00BD42BD">
        <w:t xml:space="preserve"> to excellent</w:t>
      </w:r>
      <w:r w:rsidR="58A082CD" w:rsidRPr="00BD42BD">
        <w:t xml:space="preserve"> (i.e., </w:t>
      </w:r>
      <w:r w:rsidR="58A082CD" w:rsidRPr="00BD42BD">
        <w:rPr>
          <w:i/>
          <w:iCs/>
        </w:rPr>
        <w:t xml:space="preserve">ICC </w:t>
      </w:r>
      <w:r w:rsidR="58A082CD" w:rsidRPr="00BD42BD">
        <w:t>≥ .60; Cicchetti, 1994)</w:t>
      </w:r>
      <w:r w:rsidR="4FA4A60C" w:rsidRPr="00BD42BD">
        <w:t>.</w:t>
      </w:r>
    </w:p>
    <w:p w14:paraId="5614B340" w14:textId="0679164E" w:rsidR="00C261A0" w:rsidRPr="00BD42BD" w:rsidRDefault="00914964" w:rsidP="004126DE">
      <w:pPr>
        <w:spacing w:line="480" w:lineRule="auto"/>
        <w:rPr>
          <w:b/>
          <w:bCs/>
        </w:rPr>
      </w:pPr>
      <w:r w:rsidRPr="00BD42BD">
        <w:rPr>
          <w:b/>
          <w:bCs/>
        </w:rPr>
        <w:t xml:space="preserve"> </w:t>
      </w:r>
      <w:r w:rsidR="00C261A0" w:rsidRPr="00BD42BD">
        <w:rPr>
          <w:b/>
          <w:bCs/>
        </w:rPr>
        <w:t xml:space="preserve">Data </w:t>
      </w:r>
      <w:r w:rsidR="00451411" w:rsidRPr="00BD42BD">
        <w:rPr>
          <w:b/>
          <w:bCs/>
        </w:rPr>
        <w:t>C</w:t>
      </w:r>
      <w:r w:rsidR="00C261A0" w:rsidRPr="00BD42BD">
        <w:rPr>
          <w:b/>
          <w:bCs/>
        </w:rPr>
        <w:t xml:space="preserve">ollection </w:t>
      </w:r>
      <w:r w:rsidR="00451411" w:rsidRPr="00BD42BD">
        <w:rPr>
          <w:b/>
          <w:bCs/>
        </w:rPr>
        <w:t>P</w:t>
      </w:r>
      <w:r w:rsidR="00C261A0" w:rsidRPr="00BD42BD">
        <w:rPr>
          <w:b/>
          <w:bCs/>
        </w:rPr>
        <w:t>rocess</w:t>
      </w:r>
    </w:p>
    <w:p w14:paraId="444FF532" w14:textId="2DD9D1DF" w:rsidR="0074468E" w:rsidRPr="00BD42BD" w:rsidRDefault="003611BD" w:rsidP="003B066C">
      <w:pPr>
        <w:spacing w:line="480" w:lineRule="auto"/>
        <w:ind w:firstLine="720"/>
      </w:pPr>
      <w:r w:rsidRPr="00BD42BD">
        <w:t>Standardized spreadsheets were created for</w:t>
      </w:r>
      <w:r w:rsidR="00DE3F98" w:rsidRPr="00BD42BD">
        <w:t xml:space="preserve"> coding study data</w:t>
      </w:r>
      <w:r w:rsidRPr="00BD42BD">
        <w:t xml:space="preserve">. </w:t>
      </w:r>
      <w:r w:rsidR="008D5F3A" w:rsidRPr="00BD42BD">
        <w:t>D</w:t>
      </w:r>
      <w:r w:rsidRPr="00BD42BD">
        <w:t>ata were independently extracted by the first and second authors.</w:t>
      </w:r>
      <w:r w:rsidR="00E45919" w:rsidRPr="00BD42BD">
        <w:t xml:space="preserve"> For c</w:t>
      </w:r>
      <w:r w:rsidR="00B64A11" w:rsidRPr="00BD42BD">
        <w:t>linical trials registration</w:t>
      </w:r>
      <w:r w:rsidR="00E45919" w:rsidRPr="00BD42BD">
        <w:t xml:space="preserve">, </w:t>
      </w:r>
      <w:r w:rsidR="00163893" w:rsidRPr="00BD42BD">
        <w:t xml:space="preserve">studies were excluded if they </w:t>
      </w:r>
      <w:r w:rsidR="004C29BD" w:rsidRPr="00BD42BD">
        <w:t>we</w:t>
      </w:r>
      <w:r w:rsidR="00163893" w:rsidRPr="00BD42BD">
        <w:t xml:space="preserve">re still </w:t>
      </w:r>
      <w:r w:rsidR="00367FFB" w:rsidRPr="00BD42BD">
        <w:t>recruiting</w:t>
      </w:r>
      <w:r w:rsidR="00163893" w:rsidRPr="00BD42BD">
        <w:t xml:space="preserve">. </w:t>
      </w:r>
      <w:r w:rsidR="005401AE" w:rsidRPr="00BD42BD">
        <w:t xml:space="preserve">If study recruitment was completed or unknown, </w:t>
      </w:r>
      <w:r w:rsidR="00DC668C" w:rsidRPr="00BD42BD">
        <w:t>au</w:t>
      </w:r>
      <w:r w:rsidR="00746121" w:rsidRPr="00BD42BD">
        <w:t>thors were contacted regarding the availability of data</w:t>
      </w:r>
      <w:r w:rsidR="0048334E" w:rsidRPr="00BD42BD">
        <w:t xml:space="preserve">. Data from nine </w:t>
      </w:r>
      <w:r w:rsidR="00FF496B" w:rsidRPr="00BD42BD">
        <w:t xml:space="preserve">out of </w:t>
      </w:r>
      <w:r w:rsidR="00B17218" w:rsidRPr="00BD42BD">
        <w:t>61</w:t>
      </w:r>
      <w:r w:rsidR="00FF496B" w:rsidRPr="00BD42BD">
        <w:t xml:space="preserve"> </w:t>
      </w:r>
      <w:r w:rsidR="0048334E" w:rsidRPr="00BD42BD">
        <w:t>RCTs were received from authors</w:t>
      </w:r>
      <w:r w:rsidR="00FF496B" w:rsidRPr="00BD42BD">
        <w:t xml:space="preserve"> (</w:t>
      </w:r>
      <w:r w:rsidR="00AF6B58" w:rsidRPr="00BD42BD">
        <w:t xml:space="preserve">Andersen et al., 2020; </w:t>
      </w:r>
      <w:proofErr w:type="spellStart"/>
      <w:r w:rsidR="00AF6B58" w:rsidRPr="00BD42BD">
        <w:rPr>
          <w:color w:val="000000"/>
        </w:rPr>
        <w:t>Daubenmier</w:t>
      </w:r>
      <w:proofErr w:type="spellEnd"/>
      <w:r w:rsidR="00AF6B58" w:rsidRPr="00BD42BD">
        <w:rPr>
          <w:color w:val="000000"/>
        </w:rPr>
        <w:t xml:space="preserve"> </w:t>
      </w:r>
      <w:r w:rsidR="00AF6B58" w:rsidRPr="00BD42BD">
        <w:t>et al.,</w:t>
      </w:r>
      <w:r w:rsidR="00AF6B58" w:rsidRPr="00BD42BD">
        <w:rPr>
          <w:color w:val="000000"/>
        </w:rPr>
        <w:t xml:space="preserve"> 2016; Garland </w:t>
      </w:r>
      <w:r w:rsidR="00AF6B58" w:rsidRPr="00BD42BD">
        <w:t>et al.,</w:t>
      </w:r>
      <w:r w:rsidR="00AF6B58" w:rsidRPr="00BD42BD">
        <w:rPr>
          <w:color w:val="000000"/>
        </w:rPr>
        <w:t xml:space="preserve"> 2016; </w:t>
      </w:r>
      <w:proofErr w:type="spellStart"/>
      <w:r w:rsidR="005B5BC6" w:rsidRPr="00BD42BD">
        <w:rPr>
          <w:color w:val="000000"/>
        </w:rPr>
        <w:t>Jasbi</w:t>
      </w:r>
      <w:proofErr w:type="spellEnd"/>
      <w:r w:rsidR="005B5BC6" w:rsidRPr="00BD42BD">
        <w:rPr>
          <w:color w:val="000000"/>
        </w:rPr>
        <w:t xml:space="preserve"> </w:t>
      </w:r>
      <w:r w:rsidR="005B5BC6" w:rsidRPr="00BD42BD">
        <w:t>et al.</w:t>
      </w:r>
      <w:r w:rsidR="005B5BC6" w:rsidRPr="00BD42BD">
        <w:rPr>
          <w:color w:val="000000"/>
        </w:rPr>
        <w:t xml:space="preserve">, 2018; </w:t>
      </w:r>
      <w:r w:rsidR="00AF6B58" w:rsidRPr="00BD42BD">
        <w:rPr>
          <w:color w:val="000000"/>
        </w:rPr>
        <w:t xml:space="preserve">King </w:t>
      </w:r>
      <w:r w:rsidR="00AF6B58" w:rsidRPr="00BD42BD">
        <w:t>et al.</w:t>
      </w:r>
      <w:r w:rsidR="00AF6B58" w:rsidRPr="00BD42BD">
        <w:rPr>
          <w:color w:val="000000"/>
        </w:rPr>
        <w:t xml:space="preserve">, 2016; Marchant </w:t>
      </w:r>
      <w:r w:rsidR="00AF6B58" w:rsidRPr="00BD42BD">
        <w:t>et al.</w:t>
      </w:r>
      <w:r w:rsidR="00AF6B58" w:rsidRPr="00BD42BD">
        <w:rPr>
          <w:color w:val="000000"/>
        </w:rPr>
        <w:t xml:space="preserve">, 2021; Marciniak </w:t>
      </w:r>
      <w:r w:rsidR="00AF6B58" w:rsidRPr="00BD42BD">
        <w:t>et al.</w:t>
      </w:r>
      <w:r w:rsidR="00AF6B58" w:rsidRPr="00BD42BD">
        <w:rPr>
          <w:color w:val="000000"/>
        </w:rPr>
        <w:t xml:space="preserve">, 2020; </w:t>
      </w:r>
      <w:proofErr w:type="spellStart"/>
      <w:r w:rsidR="00AF6B58" w:rsidRPr="00BD42BD">
        <w:rPr>
          <w:color w:val="000000"/>
        </w:rPr>
        <w:t>Metin</w:t>
      </w:r>
      <w:proofErr w:type="spellEnd"/>
      <w:r w:rsidR="00AF6B58" w:rsidRPr="00BD42BD">
        <w:t xml:space="preserve"> et al.</w:t>
      </w:r>
      <w:r w:rsidR="00AF6B58" w:rsidRPr="00BD42BD">
        <w:rPr>
          <w:color w:val="000000"/>
        </w:rPr>
        <w:t xml:space="preserve">, 2019; van der </w:t>
      </w:r>
      <w:proofErr w:type="spellStart"/>
      <w:r w:rsidR="00AF6B58" w:rsidRPr="00BD42BD">
        <w:rPr>
          <w:color w:val="000000"/>
        </w:rPr>
        <w:t>Donk</w:t>
      </w:r>
      <w:proofErr w:type="spellEnd"/>
      <w:r w:rsidR="00AF6B58" w:rsidRPr="00BD42BD">
        <w:rPr>
          <w:color w:val="000000"/>
        </w:rPr>
        <w:t xml:space="preserve"> </w:t>
      </w:r>
      <w:r w:rsidR="00AF6B58" w:rsidRPr="00BD42BD">
        <w:t>et al.</w:t>
      </w:r>
      <w:r w:rsidR="00AF6B58" w:rsidRPr="00BD42BD">
        <w:rPr>
          <w:color w:val="000000"/>
        </w:rPr>
        <w:t>, 2019)</w:t>
      </w:r>
      <w:r w:rsidR="00746121" w:rsidRPr="00BD42BD">
        <w:t>.</w:t>
      </w:r>
      <w:r w:rsidR="003B066C" w:rsidRPr="00BD42BD">
        <w:t xml:space="preserve"> Five studies (Brewer et al., 2009; Brewer et al., 2011; </w:t>
      </w:r>
      <w:proofErr w:type="spellStart"/>
      <w:r w:rsidR="00CE62D3" w:rsidRPr="00BD42BD">
        <w:t>Fiocco</w:t>
      </w:r>
      <w:proofErr w:type="spellEnd"/>
      <w:r w:rsidR="00CE62D3" w:rsidRPr="00BD42BD">
        <w:t xml:space="preserve"> et al., 2019; </w:t>
      </w:r>
      <w:r w:rsidR="003B066C" w:rsidRPr="00BD42BD">
        <w:t xml:space="preserve">Garland et al., 2010; </w:t>
      </w:r>
      <w:proofErr w:type="spellStart"/>
      <w:r w:rsidR="003B066C" w:rsidRPr="00BD42BD">
        <w:t>Morone</w:t>
      </w:r>
      <w:proofErr w:type="spellEnd"/>
      <w:r w:rsidR="003B066C" w:rsidRPr="00BD42BD">
        <w:t xml:space="preserve"> et al., 2009) were </w:t>
      </w:r>
      <w:r w:rsidR="009F78AB" w:rsidRPr="00BD42BD">
        <w:t xml:space="preserve">included </w:t>
      </w:r>
      <w:r w:rsidR="003B066C" w:rsidRPr="00BD42BD">
        <w:t xml:space="preserve">based on </w:t>
      </w:r>
      <w:r w:rsidR="009F78AB" w:rsidRPr="00BD42BD">
        <w:t xml:space="preserve">handsearching </w:t>
      </w:r>
      <w:r w:rsidR="003B066C" w:rsidRPr="00BD42BD">
        <w:t xml:space="preserve">searching the two recent </w:t>
      </w:r>
      <w:r w:rsidR="00296AAF" w:rsidRPr="00BD42BD">
        <w:t>meta-analyses</w:t>
      </w:r>
      <w:r w:rsidR="003B066C" w:rsidRPr="00BD42BD">
        <w:t xml:space="preserve"> (</w:t>
      </w:r>
      <w:proofErr w:type="spellStart"/>
      <w:r w:rsidR="003B066C" w:rsidRPr="00BD42BD">
        <w:t>Galente</w:t>
      </w:r>
      <w:proofErr w:type="spellEnd"/>
      <w:r w:rsidR="003B066C" w:rsidRPr="00BD42BD">
        <w:t xml:space="preserve"> et al., 2021</w:t>
      </w:r>
      <w:r w:rsidR="00CE62D3">
        <w:t xml:space="preserve">; </w:t>
      </w:r>
      <w:r w:rsidR="00CE62D3" w:rsidRPr="00BD42BD">
        <w:t>Goldberg et al., 2018</w:t>
      </w:r>
      <w:r w:rsidR="003B066C" w:rsidRPr="00BD42BD">
        <w:t xml:space="preserve">). </w:t>
      </w:r>
    </w:p>
    <w:p w14:paraId="4E5C0096" w14:textId="734CD9C9" w:rsidR="00C261A0" w:rsidRPr="00BD42BD" w:rsidRDefault="00C261A0" w:rsidP="004126DE">
      <w:pPr>
        <w:spacing w:line="480" w:lineRule="auto"/>
        <w:rPr>
          <w:b/>
          <w:bCs/>
        </w:rPr>
      </w:pPr>
      <w:r w:rsidRPr="00BD42BD">
        <w:rPr>
          <w:b/>
          <w:bCs/>
        </w:rPr>
        <w:t xml:space="preserve">Data </w:t>
      </w:r>
      <w:r w:rsidR="00451411" w:rsidRPr="00BD42BD">
        <w:rPr>
          <w:b/>
          <w:bCs/>
        </w:rPr>
        <w:t>I</w:t>
      </w:r>
      <w:r w:rsidRPr="00BD42BD">
        <w:rPr>
          <w:b/>
          <w:bCs/>
        </w:rPr>
        <w:t>tems</w:t>
      </w:r>
    </w:p>
    <w:p w14:paraId="5677A823" w14:textId="00638E24" w:rsidR="00222408" w:rsidRPr="00BD42BD" w:rsidRDefault="008A5016" w:rsidP="004126DE">
      <w:pPr>
        <w:spacing w:line="480" w:lineRule="auto"/>
      </w:pPr>
      <w:r w:rsidRPr="00BD42BD">
        <w:tab/>
        <w:t xml:space="preserve">Data necessary for computing attrition rates </w:t>
      </w:r>
      <w:r w:rsidR="00AC4223" w:rsidRPr="00BD42BD">
        <w:t>were extracted</w:t>
      </w:r>
      <w:r w:rsidR="008E5456" w:rsidRPr="00BD42BD">
        <w:t>.</w:t>
      </w:r>
      <w:r w:rsidR="00EA5A28" w:rsidRPr="00BD42BD">
        <w:t xml:space="preserve"> </w:t>
      </w:r>
      <w:r w:rsidR="003D1588" w:rsidRPr="00BD42BD">
        <w:t>Specifically, we extracted t</w:t>
      </w:r>
      <w:r w:rsidR="00F37484" w:rsidRPr="00BD42BD">
        <w:t xml:space="preserve">he </w:t>
      </w:r>
      <w:r w:rsidR="00203A1A" w:rsidRPr="00BD42BD">
        <w:t>intention-to-treat (ITT)</w:t>
      </w:r>
      <w:r w:rsidR="0049693F" w:rsidRPr="00BD42BD">
        <w:t xml:space="preserve"> and completer</w:t>
      </w:r>
      <w:r w:rsidR="00DE3F98" w:rsidRPr="00BD42BD">
        <w:t xml:space="preserve"> sample sizes</w:t>
      </w:r>
      <w:r w:rsidR="0049693F" w:rsidRPr="00BD42BD">
        <w:t xml:space="preserve"> in both MBIs and control conditions</w:t>
      </w:r>
      <w:r w:rsidR="00203A1A" w:rsidRPr="00BD42BD">
        <w:t xml:space="preserve">. </w:t>
      </w:r>
    </w:p>
    <w:p w14:paraId="06E0E4A9" w14:textId="667DED97" w:rsidR="004C29BD" w:rsidRPr="00BD42BD" w:rsidRDefault="25EF7CF2" w:rsidP="190577A3">
      <w:pPr>
        <w:spacing w:line="480" w:lineRule="auto"/>
        <w:ind w:firstLine="720"/>
      </w:pPr>
      <w:r w:rsidRPr="00BD42BD">
        <w:lastRenderedPageBreak/>
        <w:t xml:space="preserve">To examine predictors of attrition, we </w:t>
      </w:r>
      <w:r w:rsidR="2442165C" w:rsidRPr="00BD42BD">
        <w:t xml:space="preserve">also extracted </w:t>
      </w:r>
      <w:r w:rsidR="01C8A651" w:rsidRPr="00BD42BD">
        <w:t>s</w:t>
      </w:r>
      <w:r w:rsidR="7820F2D5" w:rsidRPr="00BD42BD">
        <w:t>tudy</w:t>
      </w:r>
      <w:r w:rsidRPr="00BD42BD">
        <w:t>-level</w:t>
      </w:r>
      <w:r w:rsidR="7820F2D5" w:rsidRPr="00BD42BD">
        <w:t xml:space="preserve"> characteristics </w:t>
      </w:r>
      <w:r w:rsidR="702C3BF7" w:rsidRPr="00BD42BD">
        <w:t xml:space="preserve">(i.e., </w:t>
      </w:r>
      <w:r w:rsidR="42DA2C04" w:rsidRPr="00BD42BD">
        <w:t xml:space="preserve">participant, </w:t>
      </w:r>
      <w:r w:rsidR="702C3BF7" w:rsidRPr="00BD42BD">
        <w:t>program, clinician</w:t>
      </w:r>
      <w:r w:rsidR="1F5D893D" w:rsidRPr="00BD42BD">
        <w:t xml:space="preserve">, </w:t>
      </w:r>
      <w:r w:rsidR="7F26AC8F" w:rsidRPr="00BD42BD">
        <w:t xml:space="preserve">and </w:t>
      </w:r>
      <w:r w:rsidR="1F5D893D" w:rsidRPr="00BD42BD">
        <w:t xml:space="preserve">study design </w:t>
      </w:r>
      <w:r w:rsidR="7F26AC8F" w:rsidRPr="00BD42BD">
        <w:t>characteristics</w:t>
      </w:r>
      <w:r w:rsidR="6A6FE953" w:rsidRPr="00BD42BD">
        <w:t>)</w:t>
      </w:r>
      <w:r w:rsidR="702C3BF7" w:rsidRPr="00BD42BD">
        <w:t>.</w:t>
      </w:r>
      <w:r w:rsidR="7F26AC8F" w:rsidRPr="00BD42BD">
        <w:t xml:space="preserve"> Given the absence of prior work, we sought to examine a wide variety of potential predictors in exploratory analyses.</w:t>
      </w:r>
      <w:r w:rsidR="702C3BF7" w:rsidRPr="00BD42BD">
        <w:t xml:space="preserve"> </w:t>
      </w:r>
      <w:r w:rsidR="1EE0FD0C" w:rsidRPr="00BD42BD">
        <w:t xml:space="preserve">We examined ten participant </w:t>
      </w:r>
      <w:r w:rsidR="7F26AC8F" w:rsidRPr="00BD42BD">
        <w:t xml:space="preserve">characteristics </w:t>
      </w:r>
      <w:r w:rsidR="42DA2C04" w:rsidRPr="00BD42BD">
        <w:t>includ</w:t>
      </w:r>
      <w:r w:rsidR="1EE0FD0C" w:rsidRPr="00BD42BD">
        <w:t>ing</w:t>
      </w:r>
      <w:r w:rsidR="5E8EA224" w:rsidRPr="00BD42BD">
        <w:t xml:space="preserve"> </w:t>
      </w:r>
      <w:r w:rsidR="08E0AC68" w:rsidRPr="00BD42BD">
        <w:t>five</w:t>
      </w:r>
      <w:r w:rsidR="42DA2C04" w:rsidRPr="00BD42BD">
        <w:t xml:space="preserve"> demographic </w:t>
      </w:r>
      <w:r w:rsidR="7F26AC8F" w:rsidRPr="00BD42BD">
        <w:t xml:space="preserve">variables </w:t>
      </w:r>
      <w:r w:rsidR="42DA2C04" w:rsidRPr="00BD42BD">
        <w:t xml:space="preserve">(i.e., age, </w:t>
      </w:r>
      <w:r w:rsidR="7F26AC8F" w:rsidRPr="00BD42BD">
        <w:t>racial/ethnic minority status</w:t>
      </w:r>
      <w:r w:rsidR="42DA2C04" w:rsidRPr="00BD42BD">
        <w:t xml:space="preserve">, </w:t>
      </w:r>
      <w:r w:rsidR="7F26AC8F" w:rsidRPr="00BD42BD">
        <w:t>gender</w:t>
      </w:r>
      <w:r w:rsidR="42DA2C04" w:rsidRPr="00BD42BD">
        <w:t xml:space="preserve">, </w:t>
      </w:r>
      <w:r w:rsidR="7F26AC8F" w:rsidRPr="00BD42BD">
        <w:t>marital status</w:t>
      </w:r>
      <w:r w:rsidR="42DA2C04" w:rsidRPr="00BD42BD">
        <w:t xml:space="preserve">, </w:t>
      </w:r>
      <w:r w:rsidR="7F26AC8F" w:rsidRPr="00BD42BD">
        <w:t>education</w:t>
      </w:r>
      <w:r w:rsidR="42DA2C04" w:rsidRPr="00BD42BD">
        <w:t>)</w:t>
      </w:r>
      <w:r w:rsidR="49A640AB" w:rsidRPr="00BD42BD">
        <w:t>,</w:t>
      </w:r>
      <w:r w:rsidR="5E8EA224" w:rsidRPr="00BD42BD">
        <w:t xml:space="preserve"> </w:t>
      </w:r>
      <w:r w:rsidR="08E0AC68" w:rsidRPr="00BD42BD">
        <w:t>four</w:t>
      </w:r>
      <w:r w:rsidR="49A640AB" w:rsidRPr="00BD42BD">
        <w:t xml:space="preserve"> </w:t>
      </w:r>
      <w:r w:rsidR="42DA2C04" w:rsidRPr="00BD42BD">
        <w:t>population types (i.e., psychiatric, medical, veterans, non-clinical)</w:t>
      </w:r>
      <w:r w:rsidR="00452F88" w:rsidRPr="00BD42BD">
        <w:t>,</w:t>
      </w:r>
      <w:r w:rsidR="42DA2C04" w:rsidRPr="00BD42BD">
        <w:t xml:space="preserve"> and country</w:t>
      </w:r>
      <w:r w:rsidR="16804DB3" w:rsidRPr="00BD42BD">
        <w:t xml:space="preserve"> </w:t>
      </w:r>
      <w:r w:rsidR="1BC801E0" w:rsidRPr="00BD42BD">
        <w:t>(</w:t>
      </w:r>
      <w:r w:rsidR="47F1D77F" w:rsidRPr="00BD42BD">
        <w:t>T</w:t>
      </w:r>
      <w:r w:rsidR="16804DB3" w:rsidRPr="00BD42BD">
        <w:t xml:space="preserve">able </w:t>
      </w:r>
      <w:r w:rsidR="5D823815" w:rsidRPr="00BD42BD">
        <w:t>2</w:t>
      </w:r>
      <w:r w:rsidR="1BC801E0" w:rsidRPr="00BD42BD">
        <w:t>)</w:t>
      </w:r>
      <w:r w:rsidR="42DA2C04" w:rsidRPr="00BD42BD">
        <w:t xml:space="preserve">. </w:t>
      </w:r>
      <w:r w:rsidR="1EE0FD0C" w:rsidRPr="00BD42BD">
        <w:t xml:space="preserve">We examined </w:t>
      </w:r>
      <w:r w:rsidR="398AD3B7" w:rsidRPr="00BD42BD">
        <w:t>five</w:t>
      </w:r>
      <w:r w:rsidR="1EE0FD0C" w:rsidRPr="00BD42BD">
        <w:t xml:space="preserve"> </w:t>
      </w:r>
      <w:r w:rsidR="58D97E27" w:rsidRPr="00BD42BD">
        <w:t xml:space="preserve">program </w:t>
      </w:r>
      <w:r w:rsidR="6D70176D" w:rsidRPr="00BD42BD">
        <w:t>factors includ</w:t>
      </w:r>
      <w:r w:rsidR="58D97E27" w:rsidRPr="00BD42BD">
        <w:t>ing</w:t>
      </w:r>
      <w:r w:rsidR="6D70176D" w:rsidRPr="00BD42BD">
        <w:t xml:space="preserve"> treatment duration (i.e., </w:t>
      </w:r>
      <w:r w:rsidR="0A6D61A0" w:rsidRPr="00BD42BD">
        <w:t xml:space="preserve">number of </w:t>
      </w:r>
      <w:r w:rsidR="1989CBC7" w:rsidRPr="00BD42BD">
        <w:t>session</w:t>
      </w:r>
      <w:r w:rsidR="0A6D61A0" w:rsidRPr="00BD42BD">
        <w:t>s</w:t>
      </w:r>
      <w:r w:rsidR="6D70176D" w:rsidRPr="00BD42BD">
        <w:t>)</w:t>
      </w:r>
      <w:r w:rsidR="237D490B" w:rsidRPr="00BD42BD">
        <w:t xml:space="preserve">, </w:t>
      </w:r>
      <w:r w:rsidR="0A6D61A0" w:rsidRPr="00BD42BD">
        <w:t>MBI</w:t>
      </w:r>
      <w:r w:rsidR="5E8EA224" w:rsidRPr="00BD42BD">
        <w:t xml:space="preserve"> type</w:t>
      </w:r>
      <w:r w:rsidR="0A6D61A0" w:rsidRPr="00BD42BD">
        <w:t xml:space="preserve"> (</w:t>
      </w:r>
      <w:r w:rsidR="66E0EE3D" w:rsidRPr="00BD42BD">
        <w:t>MBSR, MBCT, MORE, MBRP, MBCR</w:t>
      </w:r>
      <w:r w:rsidR="0A6D61A0" w:rsidRPr="00BD42BD">
        <w:t>)</w:t>
      </w:r>
      <w:r w:rsidR="47F1D77F" w:rsidRPr="00BD42BD">
        <w:t xml:space="preserve">, </w:t>
      </w:r>
      <w:r w:rsidR="0A6D61A0" w:rsidRPr="00BD42BD">
        <w:t>control</w:t>
      </w:r>
      <w:r w:rsidR="5E8EA224" w:rsidRPr="00BD42BD">
        <w:t xml:space="preserve"> type</w:t>
      </w:r>
      <w:r w:rsidR="1C1AB346" w:rsidRPr="00BD42BD">
        <w:t xml:space="preserve"> </w:t>
      </w:r>
      <w:r w:rsidR="0A6D61A0" w:rsidRPr="00BD42BD">
        <w:t>(</w:t>
      </w:r>
      <w:r w:rsidR="40E7A05D" w:rsidRPr="00BD42BD">
        <w:t>specific active control</w:t>
      </w:r>
      <w:r w:rsidR="5E8EA224" w:rsidRPr="00BD42BD">
        <w:t xml:space="preserve"> vs.</w:t>
      </w:r>
      <w:r w:rsidR="66E0EE3D" w:rsidRPr="00BD42BD">
        <w:t xml:space="preserve"> </w:t>
      </w:r>
      <w:r w:rsidR="743C5E70" w:rsidRPr="00BD42BD">
        <w:t>non-specific active control</w:t>
      </w:r>
      <w:r w:rsidR="1C839844" w:rsidRPr="00BD42BD">
        <w:t>)</w:t>
      </w:r>
      <w:r w:rsidR="264E3791" w:rsidRPr="00BD42BD">
        <w:t>, treatment adaptation (</w:t>
      </w:r>
      <w:r w:rsidR="58D97E27" w:rsidRPr="00BD42BD">
        <w:t xml:space="preserve">whether MBI or control were </w:t>
      </w:r>
      <w:r w:rsidR="264E3791" w:rsidRPr="00BD42BD">
        <w:t>adapted for specific population),</w:t>
      </w:r>
      <w:r w:rsidR="1AD1A240" w:rsidRPr="00BD42BD">
        <w:t xml:space="preserve"> and treatment</w:t>
      </w:r>
      <w:r w:rsidR="237D490B" w:rsidRPr="00BD42BD">
        <w:t xml:space="preserve"> </w:t>
      </w:r>
      <w:r w:rsidR="16C77540" w:rsidRPr="00BD42BD">
        <w:t>format</w:t>
      </w:r>
      <w:r w:rsidR="1955B147" w:rsidRPr="00BD42BD">
        <w:t xml:space="preserve"> (group</w:t>
      </w:r>
      <w:r w:rsidR="5E8EA224" w:rsidRPr="00BD42BD">
        <w:t xml:space="preserve"> vs.</w:t>
      </w:r>
      <w:r w:rsidR="66E0EE3D" w:rsidRPr="00BD42BD">
        <w:t xml:space="preserve"> </w:t>
      </w:r>
      <w:r w:rsidR="1955B147" w:rsidRPr="00BD42BD">
        <w:t>individual)</w:t>
      </w:r>
      <w:r w:rsidR="743C5E70" w:rsidRPr="00BD42BD">
        <w:t xml:space="preserve">. </w:t>
      </w:r>
      <w:r w:rsidR="5E8EA224" w:rsidRPr="00BD42BD">
        <w:t>Whether the instructor had completed formal training was the only c</w:t>
      </w:r>
      <w:r w:rsidR="7820F2D5" w:rsidRPr="00BD42BD">
        <w:t>linician factor</w:t>
      </w:r>
      <w:r w:rsidR="5E8EA224" w:rsidRPr="00BD42BD">
        <w:t xml:space="preserve"> assessed</w:t>
      </w:r>
      <w:r w:rsidR="16F4CAAB" w:rsidRPr="00BD42BD">
        <w:t xml:space="preserve">. </w:t>
      </w:r>
      <w:r w:rsidR="008067D0" w:rsidRPr="00BD42BD">
        <w:t>In the current study, f</w:t>
      </w:r>
      <w:r w:rsidR="00A8528D" w:rsidRPr="00BD42BD">
        <w:t>ormal training refers to whether the MBI instructor had</w:t>
      </w:r>
      <w:r w:rsidR="00B12251" w:rsidRPr="00BD42BD">
        <w:t xml:space="preserve"> </w:t>
      </w:r>
      <w:r w:rsidR="00F259FC" w:rsidRPr="00BD42BD">
        <w:t xml:space="preserve">completed </w:t>
      </w:r>
      <w:r w:rsidR="00B12251" w:rsidRPr="00BD42BD">
        <w:t xml:space="preserve">meditation-related </w:t>
      </w:r>
      <w:r w:rsidR="00A8528D" w:rsidRPr="00BD42BD">
        <w:t xml:space="preserve">training or certification (e.g., completed </w:t>
      </w:r>
      <w:r w:rsidR="00B12251" w:rsidRPr="00BD42BD">
        <w:t xml:space="preserve">MBSR teacher </w:t>
      </w:r>
      <w:r w:rsidR="00A8528D" w:rsidRPr="00BD42BD">
        <w:t>training) or whether</w:t>
      </w:r>
      <w:r w:rsidR="00F259FC" w:rsidRPr="00BD42BD">
        <w:t xml:space="preserve"> the MBI instructor of control condition instructor</w:t>
      </w:r>
      <w:r w:rsidR="00A8528D" w:rsidRPr="00BD42BD">
        <w:t xml:space="preserve"> had completed </w:t>
      </w:r>
      <w:r w:rsidR="001B2CDA" w:rsidRPr="00BD42BD">
        <w:t xml:space="preserve">various forms of </w:t>
      </w:r>
      <w:r w:rsidR="00F259FC" w:rsidRPr="00BD42BD">
        <w:t>formal clinical training (e.g., clinical degrees in counseling or social work)</w:t>
      </w:r>
      <w:r w:rsidR="00A8528D" w:rsidRPr="00BD42BD">
        <w:t xml:space="preserve">. </w:t>
      </w:r>
      <w:r w:rsidR="58D97E27" w:rsidRPr="00BD42BD">
        <w:t>We</w:t>
      </w:r>
      <w:r w:rsidR="00A8528D" w:rsidRPr="00BD42BD">
        <w:t xml:space="preserve"> also</w:t>
      </w:r>
      <w:r w:rsidR="58D97E27" w:rsidRPr="00BD42BD">
        <w:t xml:space="preserve"> examined two s</w:t>
      </w:r>
      <w:r w:rsidR="464B2867" w:rsidRPr="00BD42BD">
        <w:t xml:space="preserve">tudy design </w:t>
      </w:r>
      <w:r w:rsidR="7D902996" w:rsidRPr="00BD42BD">
        <w:t xml:space="preserve">factors </w:t>
      </w:r>
      <w:r w:rsidR="58D97E27" w:rsidRPr="00BD42BD">
        <w:t xml:space="preserve">including </w:t>
      </w:r>
      <w:r w:rsidR="1AD1A240" w:rsidRPr="00BD42BD">
        <w:t>recruitment setting (</w:t>
      </w:r>
      <w:r w:rsidR="5E8EA224" w:rsidRPr="00BD42BD">
        <w:t>whether recruitment occurred in a clinical setting [e.g., hospital]</w:t>
      </w:r>
      <w:r w:rsidR="264E3791" w:rsidRPr="00BD42BD">
        <w:t>, non-clinical setting [e.g., community]</w:t>
      </w:r>
      <w:r w:rsidR="1AD1A240" w:rsidRPr="00BD42BD">
        <w:t>, or both)</w:t>
      </w:r>
      <w:r w:rsidR="001B2CDA" w:rsidRPr="00BD42BD">
        <w:t>,</w:t>
      </w:r>
      <w:r w:rsidR="4FED6A7A" w:rsidRPr="00BD42BD">
        <w:t xml:space="preserve"> and year of publication.</w:t>
      </w:r>
      <w:r w:rsidR="08E0AC68" w:rsidRPr="00BD42BD">
        <w:t xml:space="preserve"> </w:t>
      </w:r>
    </w:p>
    <w:p w14:paraId="74297CF4" w14:textId="068DCB84" w:rsidR="00EA6C52" w:rsidRPr="00BD42BD" w:rsidRDefault="004C29BD" w:rsidP="0090448A">
      <w:pPr>
        <w:spacing w:line="480" w:lineRule="auto"/>
        <w:ind w:firstLine="720"/>
      </w:pPr>
      <w:r w:rsidRPr="00BD42BD">
        <w:t xml:space="preserve">Given the importance of proper handling of missing data for producing unbiased and efficient estimates of treatment effects (Graham, 2009), we also coded how missing data were handled </w:t>
      </w:r>
      <w:r w:rsidR="00D36092" w:rsidRPr="00BD42BD">
        <w:t xml:space="preserve">by study authors </w:t>
      </w:r>
      <w:r w:rsidRPr="00BD42BD">
        <w:t>(e.g., completer analyses, multiple imputation, etc.). This was coded for descriptive purposes</w:t>
      </w:r>
      <w:r w:rsidR="00D36092" w:rsidRPr="00BD42BD">
        <w:t xml:space="preserve"> only</w:t>
      </w:r>
      <w:r w:rsidRPr="00BD42BD">
        <w:t xml:space="preserve"> (i.e., not tested as a moderator of treatment effects).</w:t>
      </w:r>
      <w:r w:rsidR="00AE5377" w:rsidRPr="00BD42BD">
        <w:t xml:space="preserve"> We also coded treatment completion rates and definitions</w:t>
      </w:r>
      <w:r w:rsidR="00D36092" w:rsidRPr="00BD42BD">
        <w:t xml:space="preserve"> of treatment completion</w:t>
      </w:r>
      <w:r w:rsidR="00AE5377" w:rsidRPr="00BD42BD">
        <w:t xml:space="preserve"> for descriptive purposes.</w:t>
      </w:r>
    </w:p>
    <w:p w14:paraId="742ED2D9" w14:textId="77DE2C72" w:rsidR="00C261A0" w:rsidRPr="00BD42BD" w:rsidRDefault="00C261A0" w:rsidP="006A3AE0">
      <w:pPr>
        <w:tabs>
          <w:tab w:val="left" w:pos="1080"/>
        </w:tabs>
        <w:spacing w:line="480" w:lineRule="auto"/>
        <w:rPr>
          <w:b/>
          <w:bCs/>
        </w:rPr>
      </w:pPr>
      <w:r w:rsidRPr="00BD42BD">
        <w:rPr>
          <w:b/>
          <w:bCs/>
        </w:rPr>
        <w:t xml:space="preserve">Summary </w:t>
      </w:r>
      <w:r w:rsidR="00C10A23" w:rsidRPr="00BD42BD">
        <w:rPr>
          <w:b/>
          <w:bCs/>
        </w:rPr>
        <w:t>M</w:t>
      </w:r>
      <w:r w:rsidRPr="00BD42BD">
        <w:rPr>
          <w:b/>
          <w:bCs/>
        </w:rPr>
        <w:t>easures</w:t>
      </w:r>
    </w:p>
    <w:p w14:paraId="0717B104" w14:textId="1855112F" w:rsidR="00992052" w:rsidRPr="00BD42BD" w:rsidRDefault="00A111F1" w:rsidP="004126DE">
      <w:pPr>
        <w:spacing w:line="480" w:lineRule="auto"/>
      </w:pPr>
      <w:r w:rsidRPr="00BD42BD">
        <w:lastRenderedPageBreak/>
        <w:tab/>
        <w:t>We calculated the o</w:t>
      </w:r>
      <w:r w:rsidR="00992052" w:rsidRPr="00BD42BD">
        <w:t xml:space="preserve">verall </w:t>
      </w:r>
      <w:r w:rsidR="006A2ADB" w:rsidRPr="00BD42BD">
        <w:t xml:space="preserve">meta-analytically </w:t>
      </w:r>
      <w:r w:rsidR="00992052" w:rsidRPr="00BD42BD">
        <w:t>weighted average attrition</w:t>
      </w:r>
      <w:r w:rsidR="001B2CDA" w:rsidRPr="00BD42BD">
        <w:t xml:space="preserve"> (i.e., meta-analysis of proportions)</w:t>
      </w:r>
      <w:r w:rsidR="00992052" w:rsidRPr="00BD42BD">
        <w:t xml:space="preserve"> for MBI and control</w:t>
      </w:r>
      <w:r w:rsidRPr="00BD42BD">
        <w:t xml:space="preserve"> groups</w:t>
      </w:r>
      <w:r w:rsidR="00887393" w:rsidRPr="00BD42BD">
        <w:t>. To examine d</w:t>
      </w:r>
      <w:r w:rsidR="00992052" w:rsidRPr="00BD42BD">
        <w:t>ifferential attrition</w:t>
      </w:r>
      <w:r w:rsidR="00887393" w:rsidRPr="00BD42BD">
        <w:t xml:space="preserve">, </w:t>
      </w:r>
      <w:r w:rsidR="00D36092" w:rsidRPr="00BD42BD">
        <w:t>ORs</w:t>
      </w:r>
      <w:r w:rsidR="00AC2308" w:rsidRPr="00BD42BD">
        <w:t xml:space="preserve"> </w:t>
      </w:r>
      <w:r w:rsidR="007979F6" w:rsidRPr="00BD42BD">
        <w:t>w</w:t>
      </w:r>
      <w:r w:rsidR="00214648" w:rsidRPr="00BD42BD">
        <w:t>ere</w:t>
      </w:r>
      <w:r w:rsidR="00AC2308" w:rsidRPr="00BD42BD">
        <w:t xml:space="preserve"> computed to </w:t>
      </w:r>
      <w:r w:rsidR="0039641C" w:rsidRPr="00BD42BD">
        <w:t xml:space="preserve">estimate the </w:t>
      </w:r>
      <w:r w:rsidR="005075DB" w:rsidRPr="00BD42BD">
        <w:t xml:space="preserve">likelihood of dropout from the MBI conditions relative to the control </w:t>
      </w:r>
      <w:r w:rsidR="00867A2B" w:rsidRPr="00BD42BD">
        <w:t>(Cooper</w:t>
      </w:r>
      <w:r w:rsidR="00CA5E36">
        <w:t xml:space="preserve"> et al.,</w:t>
      </w:r>
      <w:r w:rsidR="00867A2B" w:rsidRPr="00BD42BD">
        <w:t xml:space="preserve"> 2009).</w:t>
      </w:r>
      <w:r w:rsidR="008F5941" w:rsidRPr="00BD42BD">
        <w:t xml:space="preserve"> </w:t>
      </w:r>
      <w:r w:rsidR="005075DB" w:rsidRPr="00BD42BD">
        <w:t xml:space="preserve"> </w:t>
      </w:r>
    </w:p>
    <w:p w14:paraId="417CB5DD" w14:textId="6572BCD4" w:rsidR="007D6718" w:rsidRPr="00BD42BD" w:rsidRDefault="007D6718" w:rsidP="004126DE">
      <w:pPr>
        <w:spacing w:line="480" w:lineRule="auto"/>
        <w:rPr>
          <w:b/>
          <w:bCs/>
        </w:rPr>
      </w:pPr>
      <w:r w:rsidRPr="00BD42BD">
        <w:rPr>
          <w:b/>
          <w:bCs/>
        </w:rPr>
        <w:t>Synthesis</w:t>
      </w:r>
      <w:r w:rsidR="009D6F11" w:rsidRPr="00BD42BD">
        <w:rPr>
          <w:b/>
          <w:bCs/>
        </w:rPr>
        <w:t xml:space="preserve"> of </w:t>
      </w:r>
      <w:r w:rsidR="00C10A23" w:rsidRPr="00BD42BD">
        <w:rPr>
          <w:b/>
          <w:bCs/>
        </w:rPr>
        <w:t>R</w:t>
      </w:r>
      <w:r w:rsidR="009D6F11" w:rsidRPr="00BD42BD">
        <w:rPr>
          <w:b/>
          <w:bCs/>
        </w:rPr>
        <w:t>esults</w:t>
      </w:r>
    </w:p>
    <w:p w14:paraId="7C274F20" w14:textId="18B1775F" w:rsidR="006A2ADB" w:rsidRPr="00BD42BD" w:rsidRDefault="00AC2308" w:rsidP="00D36092">
      <w:pPr>
        <w:spacing w:line="480" w:lineRule="auto"/>
        <w:ind w:firstLine="720"/>
      </w:pPr>
      <w:r w:rsidRPr="00BD42BD">
        <w:t>S</w:t>
      </w:r>
      <w:r w:rsidR="00C261A0" w:rsidRPr="00BD42BD">
        <w:t>tandard meta-analytic methods</w:t>
      </w:r>
      <w:r w:rsidRPr="00BD42BD">
        <w:t xml:space="preserve"> were adopted </w:t>
      </w:r>
      <w:r w:rsidR="00867A2B" w:rsidRPr="00BD42BD">
        <w:t xml:space="preserve">(Cooper et al., 2009) </w:t>
      </w:r>
      <w:r w:rsidR="00CA40C0" w:rsidRPr="00BD42BD">
        <w:t xml:space="preserve">to </w:t>
      </w:r>
      <w:r w:rsidR="00280791" w:rsidRPr="00BD42BD">
        <w:t>compute</w:t>
      </w:r>
      <w:r w:rsidR="006A2ADB" w:rsidRPr="00BD42BD">
        <w:t xml:space="preserve"> overall </w:t>
      </w:r>
      <w:r w:rsidR="000C4AE2" w:rsidRPr="00BD42BD">
        <w:t xml:space="preserve">(i.e., meta-analysis of proportions) </w:t>
      </w:r>
      <w:r w:rsidR="006A2ADB" w:rsidRPr="00BD42BD">
        <w:t>and differential</w:t>
      </w:r>
      <w:r w:rsidR="00280791" w:rsidRPr="00BD42BD">
        <w:t xml:space="preserve"> </w:t>
      </w:r>
      <w:r w:rsidR="00C261A0" w:rsidRPr="00BD42BD">
        <w:t>attrition</w:t>
      </w:r>
      <w:r w:rsidR="00CA40C0" w:rsidRPr="00BD42BD">
        <w:t>.</w:t>
      </w:r>
      <w:r w:rsidR="00D36092" w:rsidRPr="00BD42BD">
        <w:t xml:space="preserve"> </w:t>
      </w:r>
      <w:r w:rsidR="006A2ADB" w:rsidRPr="00BD42BD">
        <w:t xml:space="preserve">Overall attrition was computed as the ratio between </w:t>
      </w:r>
      <w:r w:rsidR="00263520" w:rsidRPr="00BD42BD">
        <w:t>dropout</w:t>
      </w:r>
      <w:r w:rsidR="006A2ADB" w:rsidRPr="00BD42BD">
        <w:t xml:space="preserve"> and </w:t>
      </w:r>
      <w:r w:rsidR="00E64801" w:rsidRPr="00BD42BD">
        <w:t>ITT sample size</w:t>
      </w:r>
      <w:r w:rsidR="007A62E4" w:rsidRPr="00BD42BD">
        <w:t>s and was calculated</w:t>
      </w:r>
      <w:r w:rsidR="00E64801" w:rsidRPr="00BD42BD">
        <w:t xml:space="preserve"> for MBIs and control conditions separately:</w:t>
      </w:r>
    </w:p>
    <w:p w14:paraId="0712E953" w14:textId="0A7EA70C" w:rsidR="00E64801" w:rsidRPr="00BD42BD" w:rsidRDefault="00263520" w:rsidP="004126DE">
      <w:pPr>
        <w:spacing w:line="480" w:lineRule="auto"/>
        <w:ind w:firstLine="720"/>
      </w:pPr>
      <m:oMath>
        <m:r>
          <w:rPr>
            <w:rFonts w:ascii="Cambria Math" w:hAnsi="Cambria Math"/>
          </w:rPr>
          <m:t>Attrition</m:t>
        </m:r>
        <m:r>
          <m:rPr>
            <m:sty m:val="p"/>
          </m:rPr>
          <w:rPr>
            <w:rFonts w:ascii="Cambria Math" w:hAnsi="Cambria Math"/>
          </w:rPr>
          <m:t xml:space="preserve"> </m:t>
        </m:r>
        <m:r>
          <w:rPr>
            <w:rFonts w:ascii="Cambria Math" w:hAnsi="Cambria Math"/>
          </w:rPr>
          <m:t xml:space="preserve">rat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ropout</m:t>
                </m:r>
              </m:sub>
            </m:sSub>
          </m:num>
          <m:den>
            <m:sSub>
              <m:sSubPr>
                <m:ctrlPr>
                  <w:rPr>
                    <w:rFonts w:ascii="Cambria Math" w:hAnsi="Cambria Math"/>
                    <w:i/>
                  </w:rPr>
                </m:ctrlPr>
              </m:sSubPr>
              <m:e>
                <m:r>
                  <w:rPr>
                    <w:rFonts w:ascii="Cambria Math" w:hAnsi="Cambria Math"/>
                  </w:rPr>
                  <m:t>N</m:t>
                </m:r>
              </m:e>
              <m:sub>
                <m:r>
                  <w:rPr>
                    <w:rFonts w:ascii="Cambria Math" w:hAnsi="Cambria Math"/>
                  </w:rPr>
                  <m:t>ITT</m:t>
                </m:r>
              </m:sub>
            </m:sSub>
          </m:den>
        </m:f>
      </m:oMath>
      <w:r w:rsidR="007A62E4" w:rsidRPr="00BD42BD">
        <w:tab/>
      </w:r>
      <w:r w:rsidR="007A62E4" w:rsidRPr="00BD42BD">
        <w:tab/>
      </w:r>
      <w:r w:rsidR="007A62E4" w:rsidRPr="00BD42BD">
        <w:tab/>
      </w:r>
      <w:r w:rsidR="007A62E4" w:rsidRPr="00BD42BD">
        <w:tab/>
      </w:r>
      <w:r w:rsidR="007A62E4" w:rsidRPr="00BD42BD">
        <w:tab/>
      </w:r>
      <w:r w:rsidR="007A62E4" w:rsidRPr="00BD42BD">
        <w:tab/>
      </w:r>
      <w:r w:rsidR="007A62E4" w:rsidRPr="00BD42BD">
        <w:tab/>
        <w:t>(Equation 1)</w:t>
      </w:r>
    </w:p>
    <w:p w14:paraId="7B6A205C" w14:textId="44C8757B" w:rsidR="006A2ADB" w:rsidRPr="00BD42BD" w:rsidRDefault="123826FE" w:rsidP="190577A3">
      <w:pPr>
        <w:spacing w:line="480" w:lineRule="auto"/>
        <w:ind w:firstLine="720"/>
      </w:pPr>
      <w:r w:rsidRPr="00BD42BD">
        <w:t>The variance</w:t>
      </w:r>
      <w:r w:rsidR="4F0DD0E8" w:rsidRPr="00BD42BD">
        <w:t xml:space="preserve"> of overall attrition rate</w:t>
      </w:r>
      <w:r w:rsidRPr="00BD42BD">
        <w:t xml:space="preserve"> was computed using standard methods (</w:t>
      </w:r>
      <w:r w:rsidR="08E0AC68" w:rsidRPr="00BD42BD">
        <w:t>Cohen</w:t>
      </w:r>
      <w:r w:rsidR="00693BE5" w:rsidRPr="00BD42BD">
        <w:t xml:space="preserve"> et al.</w:t>
      </w:r>
      <w:r w:rsidR="08E0AC68" w:rsidRPr="00BD42BD">
        <w:t>, 2003</w:t>
      </w:r>
      <w:r w:rsidRPr="00BD42BD">
        <w:t>):</w:t>
      </w:r>
    </w:p>
    <w:p w14:paraId="33E112DC" w14:textId="51F07541" w:rsidR="00263520" w:rsidRPr="00BD42BD" w:rsidRDefault="00000000" w:rsidP="00263520">
      <w:pPr>
        <w:spacing w:line="480" w:lineRule="auto"/>
        <w:ind w:firstLine="720"/>
      </w:pPr>
      <m:oMath>
        <m:sSub>
          <m:sSubPr>
            <m:ctrlPr>
              <w:rPr>
                <w:rFonts w:ascii="Cambria Math" w:hAnsi="Cambria Math"/>
                <w:i/>
              </w:rPr>
            </m:ctrlPr>
          </m:sSubPr>
          <m:e>
            <m:r>
              <w:rPr>
                <w:rFonts w:ascii="Cambria Math" w:hAnsi="Cambria Math"/>
              </w:rPr>
              <m:t>Variance</m:t>
            </m:r>
          </m:e>
          <m:sub>
            <m:r>
              <w:rPr>
                <w:rFonts w:ascii="Cambria Math" w:hAnsi="Cambria Math"/>
              </w:rPr>
              <m:t>Attrition rate</m:t>
            </m:r>
          </m:sub>
        </m:sSub>
        <m:r>
          <w:rPr>
            <w:rFonts w:ascii="Cambria Math" w:hAnsi="Cambria Math"/>
          </w:rPr>
          <m:t xml:space="preserve">= </m:t>
        </m:r>
        <m:f>
          <m:fPr>
            <m:ctrlPr>
              <w:rPr>
                <w:rFonts w:ascii="Cambria Math" w:hAnsi="Cambria Math"/>
                <w:i/>
              </w:rPr>
            </m:ctrlPr>
          </m:fPr>
          <m:num>
            <m:r>
              <w:rPr>
                <w:rFonts w:ascii="Cambria Math" w:hAnsi="Cambria Math"/>
              </w:rPr>
              <m:t>Attrition rate*</m:t>
            </m:r>
            <m:d>
              <m:dPr>
                <m:ctrlPr>
                  <w:rPr>
                    <w:rFonts w:ascii="Cambria Math" w:hAnsi="Cambria Math"/>
                    <w:i/>
                  </w:rPr>
                </m:ctrlPr>
              </m:dPr>
              <m:e>
                <m:r>
                  <w:rPr>
                    <w:rFonts w:ascii="Cambria Math" w:hAnsi="Cambria Math"/>
                  </w:rPr>
                  <m:t>1-Attrition rate</m:t>
                </m:r>
              </m:e>
            </m:d>
          </m:num>
          <m:den>
            <m:sSub>
              <m:sSubPr>
                <m:ctrlPr>
                  <w:rPr>
                    <w:rFonts w:ascii="Cambria Math" w:hAnsi="Cambria Math"/>
                    <w:i/>
                  </w:rPr>
                </m:ctrlPr>
              </m:sSubPr>
              <m:e>
                <m:r>
                  <w:rPr>
                    <w:rFonts w:ascii="Cambria Math" w:hAnsi="Cambria Math"/>
                  </w:rPr>
                  <m:t>N</m:t>
                </m:r>
              </m:e>
              <m:sub>
                <m:r>
                  <w:rPr>
                    <w:rFonts w:ascii="Cambria Math" w:hAnsi="Cambria Math"/>
                  </w:rPr>
                  <m:t>ITT</m:t>
                </m:r>
              </m:sub>
            </m:sSub>
          </m:den>
        </m:f>
      </m:oMath>
      <w:r w:rsidR="007A62E4" w:rsidRPr="00BD42BD">
        <w:tab/>
      </w:r>
      <w:r w:rsidR="007A62E4" w:rsidRPr="00BD42BD">
        <w:tab/>
      </w:r>
      <w:r w:rsidR="007A62E4" w:rsidRPr="00BD42BD">
        <w:tab/>
        <w:t>(Equation 2)</w:t>
      </w:r>
    </w:p>
    <w:p w14:paraId="61119B68" w14:textId="12810242" w:rsidR="004276DE" w:rsidRPr="00BD42BD" w:rsidRDefault="007A62E4" w:rsidP="004126DE">
      <w:pPr>
        <w:spacing w:line="480" w:lineRule="auto"/>
        <w:ind w:firstLine="720"/>
      </w:pPr>
      <w:r w:rsidRPr="00BD42BD">
        <w:t xml:space="preserve">Differential attrition was calculated as an </w:t>
      </w:r>
      <w:r w:rsidR="004276DE" w:rsidRPr="00BD42BD">
        <w:t>odds ratio</w:t>
      </w:r>
      <w:r w:rsidRPr="00BD42BD">
        <w:t xml:space="preserve"> (i.e., odds of dropout in MBI relative to control)</w:t>
      </w:r>
      <w:r w:rsidR="004276DE" w:rsidRPr="00BD42BD">
        <w:t xml:space="preserve"> </w:t>
      </w:r>
      <w:r w:rsidR="002276BC" w:rsidRPr="00BD42BD">
        <w:t xml:space="preserve">using the following formula </w:t>
      </w:r>
      <w:r w:rsidR="0022766B" w:rsidRPr="00BD42BD">
        <w:t>(</w:t>
      </w:r>
      <w:r w:rsidR="00EC4D8D" w:rsidRPr="00BD42BD">
        <w:rPr>
          <w:color w:val="222222"/>
          <w:shd w:val="clear" w:color="auto" w:fill="FFFFFF"/>
        </w:rPr>
        <w:t>Borenstein et al.,</w:t>
      </w:r>
      <w:r w:rsidR="004C256F" w:rsidRPr="00BD42BD">
        <w:rPr>
          <w:color w:val="222222"/>
          <w:shd w:val="clear" w:color="auto" w:fill="FFFFFF"/>
        </w:rPr>
        <w:t xml:space="preserve"> </w:t>
      </w:r>
      <w:r w:rsidR="00810640">
        <w:rPr>
          <w:color w:val="222222"/>
          <w:shd w:val="clear" w:color="auto" w:fill="FFFFFF"/>
        </w:rPr>
        <w:t>2009</w:t>
      </w:r>
      <w:r w:rsidR="0022766B" w:rsidRPr="00BD42BD">
        <w:rPr>
          <w:color w:val="222222"/>
          <w:shd w:val="clear" w:color="auto" w:fill="FFFFFF"/>
        </w:rPr>
        <w:t>)</w:t>
      </w:r>
      <w:r w:rsidR="007B3878" w:rsidRPr="00BD42BD">
        <w:rPr>
          <w:color w:val="222222"/>
          <w:shd w:val="clear" w:color="auto" w:fill="FFFFFF"/>
        </w:rPr>
        <w:t>:</w:t>
      </w:r>
    </w:p>
    <w:p w14:paraId="7577ED3C" w14:textId="5E49A917" w:rsidR="00BD7166" w:rsidRPr="00BD42BD" w:rsidRDefault="00BD7166" w:rsidP="00BD7166">
      <w:pPr>
        <w:spacing w:line="480" w:lineRule="auto"/>
        <w:ind w:firstLine="720"/>
      </w:pPr>
      <m:oMath>
        <m:r>
          <m:rPr>
            <m:sty m:val="p"/>
          </m:rPr>
          <w:rPr>
            <w:rFonts w:ascii="Cambria Math" w:hAnsi="Cambria Math"/>
            <w:noProof/>
          </w:rPr>
          <m:t xml:space="preserve">Odds ratio = </m:t>
        </m:r>
        <m:f>
          <m:fPr>
            <m:ctrlPr>
              <w:rPr>
                <w:rFonts w:ascii="Cambria Math" w:hAnsi="Cambria Math"/>
                <w:i/>
                <w:noProof/>
              </w:rPr>
            </m:ctrlPr>
          </m:fPr>
          <m:num>
            <m:r>
              <w:rPr>
                <w:rFonts w:ascii="Cambria Math" w:hAnsi="Cambria Math"/>
                <w:noProof/>
              </w:rPr>
              <m:t>Odds of dropout in MBI</m:t>
            </m:r>
          </m:num>
          <m:den>
            <m:r>
              <w:rPr>
                <w:rFonts w:ascii="Cambria Math" w:hAnsi="Cambria Math"/>
                <w:noProof/>
              </w:rPr>
              <m:t>Odds of dropout in control</m:t>
            </m:r>
          </m:den>
        </m:f>
      </m:oMath>
      <w:r w:rsidR="00EE3854" w:rsidRPr="00BD42BD">
        <w:t xml:space="preserve"> </w:t>
      </w:r>
      <w:r w:rsidR="00047702" w:rsidRPr="00BD42BD">
        <w:tab/>
      </w:r>
      <w:r w:rsidR="00047702" w:rsidRPr="00BD42BD">
        <w:tab/>
      </w:r>
      <w:r w:rsidR="00047702" w:rsidRPr="00BD42BD">
        <w:tab/>
      </w:r>
      <w:r w:rsidR="00047702" w:rsidRPr="00BD42BD">
        <w:tab/>
      </w:r>
      <w:r w:rsidR="00047702" w:rsidRPr="00BD42BD">
        <w:tab/>
        <w:t>(Equation 3)</w:t>
      </w:r>
    </w:p>
    <w:p w14:paraId="27F26903" w14:textId="6E0E40FB" w:rsidR="008D6EAB" w:rsidRPr="00BD42BD" w:rsidRDefault="003434D0" w:rsidP="00BD7166">
      <w:pPr>
        <w:spacing w:line="480" w:lineRule="auto"/>
        <w:ind w:left="720" w:firstLine="720"/>
        <w:rPr>
          <w:noProof/>
        </w:rPr>
      </w:pPr>
      <m:oMath>
        <m:r>
          <w:rPr>
            <w:rFonts w:ascii="Cambria Math" w:hAnsi="Cambria Math"/>
            <w:noProof/>
          </w:rPr>
          <m:t xml:space="preserve">         = </m:t>
        </m:r>
        <m:f>
          <m:fPr>
            <m:ctrlPr>
              <w:rPr>
                <w:rFonts w:ascii="Cambria Math" w:hAnsi="Cambria Math"/>
                <w:i/>
                <w:noProof/>
              </w:rPr>
            </m:ctrlPr>
          </m:fPr>
          <m:num>
            <m:r>
              <w:rPr>
                <w:rFonts w:ascii="Cambria Math" w:hAnsi="Cambria Math"/>
                <w:noProof/>
              </w:rPr>
              <m:t>MBI dropout</m:t>
            </m:r>
          </m:num>
          <m:den>
            <m:r>
              <w:rPr>
                <w:rFonts w:ascii="Cambria Math" w:hAnsi="Cambria Math"/>
                <w:noProof/>
              </w:rPr>
              <m:t>MBI completer</m:t>
            </m:r>
          </m:den>
        </m:f>
        <m:r>
          <w:rPr>
            <w:rFonts w:ascii="Cambria Math" w:hAnsi="Cambria Math"/>
            <w:noProof/>
          </w:rPr>
          <m:t>×</m:t>
        </m:r>
        <m:f>
          <m:fPr>
            <m:ctrlPr>
              <w:rPr>
                <w:rFonts w:ascii="Cambria Math" w:hAnsi="Cambria Math"/>
                <w:i/>
                <w:noProof/>
              </w:rPr>
            </m:ctrlPr>
          </m:fPr>
          <m:num>
            <m:r>
              <w:rPr>
                <w:rFonts w:ascii="Cambria Math" w:hAnsi="Cambria Math"/>
                <w:noProof/>
              </w:rPr>
              <m:t>control completer</m:t>
            </m:r>
          </m:num>
          <m:den>
            <m:r>
              <w:rPr>
                <w:rFonts w:ascii="Cambria Math" w:hAnsi="Cambria Math"/>
                <w:noProof/>
              </w:rPr>
              <m:t>control dropout</m:t>
            </m:r>
          </m:den>
        </m:f>
      </m:oMath>
      <w:r w:rsidR="00EA0108" w:rsidRPr="00BD42BD">
        <w:t xml:space="preserve"> </w:t>
      </w:r>
      <w:r w:rsidR="0030405B" w:rsidRPr="00BD42BD">
        <w:t xml:space="preserve"> </w:t>
      </w:r>
      <w:r w:rsidR="00047702" w:rsidRPr="00BD42BD">
        <w:tab/>
      </w:r>
      <w:r w:rsidR="00047702" w:rsidRPr="00BD42BD">
        <w:tab/>
      </w:r>
      <w:r w:rsidR="00047702" w:rsidRPr="00BD42BD">
        <w:tab/>
      </w:r>
      <w:r w:rsidR="00047702" w:rsidRPr="00BD42BD">
        <w:tab/>
        <w:t>(Equation 4)</w:t>
      </w:r>
    </w:p>
    <w:p w14:paraId="1DF62807" w14:textId="7A404AB5" w:rsidR="00C261A0" w:rsidRPr="00BD42BD" w:rsidRDefault="007B3878" w:rsidP="190577A3">
      <w:pPr>
        <w:spacing w:line="480" w:lineRule="auto"/>
        <w:rPr>
          <w:color w:val="222222"/>
          <w:shd w:val="clear" w:color="auto" w:fill="FFFFFF"/>
        </w:rPr>
      </w:pPr>
      <w:r w:rsidRPr="00BD42BD">
        <w:rPr>
          <w:noProof/>
        </w:rPr>
        <w:tab/>
      </w:r>
      <w:r w:rsidR="1AD7F13B" w:rsidRPr="00BD42BD">
        <w:t>An odds ratio greater than 1 indicates that attrition rates were higher in MBIs than control</w:t>
      </w:r>
      <w:r w:rsidR="61C1E2C5" w:rsidRPr="00BD42BD">
        <w:t>s</w:t>
      </w:r>
      <w:r w:rsidR="1AD7F13B" w:rsidRPr="00BD42BD">
        <w:t>.</w:t>
      </w:r>
      <w:r w:rsidR="61C1E2C5" w:rsidRPr="00BD42BD">
        <w:t xml:space="preserve"> </w:t>
      </w:r>
      <w:r w:rsidR="61C1E2C5" w:rsidRPr="00BD42BD">
        <w:rPr>
          <w:noProof/>
        </w:rPr>
        <w:t xml:space="preserve">The odds ratios were converted into log odds for use in analyses </w:t>
      </w:r>
      <w:r w:rsidR="61C1E2C5" w:rsidRPr="00BD42BD">
        <w:t>(</w:t>
      </w:r>
      <w:r w:rsidR="61C1E2C5" w:rsidRPr="00BD42BD">
        <w:rPr>
          <w:color w:val="222222"/>
          <w:shd w:val="clear" w:color="auto" w:fill="FFFFFF"/>
        </w:rPr>
        <w:t>Borenstein et al.,</w:t>
      </w:r>
      <w:r w:rsidR="0D986820" w:rsidRPr="00BD42BD">
        <w:rPr>
          <w:color w:val="222222"/>
          <w:shd w:val="clear" w:color="auto" w:fill="FFFFFF"/>
        </w:rPr>
        <w:t xml:space="preserve"> </w:t>
      </w:r>
      <w:r w:rsidR="00810640">
        <w:rPr>
          <w:color w:val="222222"/>
          <w:shd w:val="clear" w:color="auto" w:fill="FFFFFF"/>
        </w:rPr>
        <w:t>2009</w:t>
      </w:r>
      <w:r w:rsidR="61C1E2C5" w:rsidRPr="00BD42BD">
        <w:rPr>
          <w:color w:val="222222"/>
          <w:shd w:val="clear" w:color="auto" w:fill="FFFFFF"/>
        </w:rPr>
        <w:t>).</w:t>
      </w:r>
      <w:r w:rsidR="61C1E2C5" w:rsidRPr="00BD42BD">
        <w:t xml:space="preserve"> </w:t>
      </w:r>
      <w:r w:rsidR="4DA3E21E" w:rsidRPr="00BD42BD">
        <w:t xml:space="preserve">To </w:t>
      </w:r>
      <w:r w:rsidR="61C1E2C5" w:rsidRPr="00BD42BD">
        <w:t>allow inclusion of studies with no attrition</w:t>
      </w:r>
      <w:r w:rsidR="4DA3E21E" w:rsidRPr="00BD42BD">
        <w:t xml:space="preserve">, </w:t>
      </w:r>
      <w:r w:rsidR="493D6F46" w:rsidRPr="00BD42BD">
        <w:t>a continuity correction of 0.5 was added</w:t>
      </w:r>
      <w:r w:rsidR="32C8CE87" w:rsidRPr="00BD42BD">
        <w:t xml:space="preserve"> to all cells</w:t>
      </w:r>
      <w:r w:rsidR="61C1E2C5" w:rsidRPr="00BD42BD">
        <w:t xml:space="preserve"> when no attrition was observed for MBIs and/or controls</w:t>
      </w:r>
      <w:r w:rsidR="003C2B65" w:rsidRPr="00BD42BD">
        <w:t xml:space="preserve"> </w:t>
      </w:r>
      <w:r w:rsidR="50451329" w:rsidRPr="00BD42BD">
        <w:t>(</w:t>
      </w:r>
      <w:r w:rsidR="50451329" w:rsidRPr="00BD42BD">
        <w:rPr>
          <w:color w:val="222222"/>
          <w:shd w:val="clear" w:color="auto" w:fill="FFFFFF"/>
        </w:rPr>
        <w:t>Sweeting</w:t>
      </w:r>
      <w:r w:rsidR="0045343C" w:rsidRPr="00BD42BD">
        <w:rPr>
          <w:color w:val="222222"/>
          <w:shd w:val="clear" w:color="auto" w:fill="FFFFFF"/>
        </w:rPr>
        <w:t xml:space="preserve"> et al.</w:t>
      </w:r>
      <w:r w:rsidR="50451329" w:rsidRPr="00BD42BD">
        <w:rPr>
          <w:color w:val="222222"/>
          <w:shd w:val="clear" w:color="auto" w:fill="FFFFFF"/>
        </w:rPr>
        <w:t xml:space="preserve">, 2004). </w:t>
      </w:r>
    </w:p>
    <w:p w14:paraId="43E2F686" w14:textId="6B8359C5" w:rsidR="004D1E68" w:rsidRPr="00BD42BD" w:rsidRDefault="002B7047" w:rsidP="004D1F9E">
      <w:pPr>
        <w:tabs>
          <w:tab w:val="left" w:pos="4320"/>
        </w:tabs>
        <w:spacing w:line="480" w:lineRule="auto"/>
        <w:ind w:firstLine="720"/>
      </w:pPr>
      <w:r w:rsidRPr="00BD42BD">
        <w:lastRenderedPageBreak/>
        <w:t>Random effects models with</w:t>
      </w:r>
      <w:r w:rsidR="00047702" w:rsidRPr="00BD42BD">
        <w:t xml:space="preserve"> inverse variance</w:t>
      </w:r>
      <w:r w:rsidRPr="00BD42BD">
        <w:t xml:space="preserve"> weighting </w:t>
      </w:r>
      <w:r w:rsidR="00D36092" w:rsidRPr="00BD42BD">
        <w:t xml:space="preserve">were implemented </w:t>
      </w:r>
      <w:r w:rsidR="00047702" w:rsidRPr="00BD42BD">
        <w:t xml:space="preserve">using </w:t>
      </w:r>
      <w:r w:rsidRPr="00BD42BD">
        <w:t>the ‘</w:t>
      </w:r>
      <w:proofErr w:type="spellStart"/>
      <w:r w:rsidRPr="00BD42BD">
        <w:t>metafor</w:t>
      </w:r>
      <w:proofErr w:type="spellEnd"/>
      <w:r w:rsidRPr="00BD42BD">
        <w:t>’ package</w:t>
      </w:r>
      <w:r w:rsidR="00D36092" w:rsidRPr="00BD42BD">
        <w:t xml:space="preserve"> (Viechtbauer, 2010)</w:t>
      </w:r>
      <w:r w:rsidRPr="00BD42BD">
        <w:t xml:space="preserve"> in R</w:t>
      </w:r>
      <w:r w:rsidR="00047702" w:rsidRPr="00BD42BD">
        <w:t xml:space="preserve"> (R Core Team</w:t>
      </w:r>
      <w:r w:rsidR="00D36092" w:rsidRPr="00BD42BD">
        <w:t>, 2021</w:t>
      </w:r>
      <w:r w:rsidR="00047702" w:rsidRPr="00BD42BD">
        <w:t>)</w:t>
      </w:r>
      <w:r w:rsidRPr="00BD42BD">
        <w:t xml:space="preserve">. </w:t>
      </w:r>
      <w:r w:rsidR="006829EF" w:rsidRPr="00BD42BD">
        <w:t xml:space="preserve">For differential attrition, </w:t>
      </w:r>
      <w:proofErr w:type="spellStart"/>
      <w:r w:rsidR="006829EF" w:rsidRPr="00BD42BD">
        <w:t>Peto’s</w:t>
      </w:r>
      <w:proofErr w:type="spellEnd"/>
      <w:r w:rsidR="006829EF" w:rsidRPr="00BD42BD">
        <w:t xml:space="preserve"> method and Mantel-Haenszel’s method were used as sensitivity analyses</w:t>
      </w:r>
      <w:r w:rsidR="004107E7" w:rsidRPr="00BD42BD">
        <w:t xml:space="preserve"> and conducted without the continuity correction applied</w:t>
      </w:r>
      <w:r w:rsidR="006829EF" w:rsidRPr="00BD42BD">
        <w:t xml:space="preserve"> (Higgins &amp; Thomas, 2019). </w:t>
      </w:r>
      <w:r w:rsidR="00047702" w:rsidRPr="00BD42BD">
        <w:t>Heterogeneity was characterized using I</w:t>
      </w:r>
      <w:r w:rsidR="00047702" w:rsidRPr="00BD42BD">
        <w:rPr>
          <w:vertAlign w:val="superscript"/>
        </w:rPr>
        <w:t>2</w:t>
      </w:r>
      <w:r w:rsidR="00047702" w:rsidRPr="00BD42BD">
        <w:t xml:space="preserve"> which represents the proportion of variance in effect sizes due to between-study differences (Higgins et al., 2003). </w:t>
      </w:r>
      <w:r w:rsidRPr="00BD42BD">
        <w:t>Exploratory m</w:t>
      </w:r>
      <w:r w:rsidR="00B63A07" w:rsidRPr="00BD42BD">
        <w:t xml:space="preserve">oderator analyses </w:t>
      </w:r>
      <w:r w:rsidR="00047702" w:rsidRPr="00BD42BD">
        <w:t>were</w:t>
      </w:r>
      <w:r w:rsidR="00F05006" w:rsidRPr="00BD42BD">
        <w:t xml:space="preserve"> conducted to </w:t>
      </w:r>
      <w:r w:rsidR="00D36092" w:rsidRPr="00BD42BD">
        <w:t xml:space="preserve">examine </w:t>
      </w:r>
      <w:r w:rsidR="00047702" w:rsidRPr="00BD42BD">
        <w:t xml:space="preserve">potential </w:t>
      </w:r>
      <w:r w:rsidR="00F05006" w:rsidRPr="00BD42BD">
        <w:t>sources of heterogeneity</w:t>
      </w:r>
      <w:r w:rsidR="004D1F9E" w:rsidRPr="00BD42BD">
        <w:t xml:space="preserve">. </w:t>
      </w:r>
    </w:p>
    <w:p w14:paraId="076A6578" w14:textId="6925647E" w:rsidR="00C261A0" w:rsidRPr="00BD42BD" w:rsidRDefault="00C261A0" w:rsidP="004126DE">
      <w:pPr>
        <w:spacing w:line="480" w:lineRule="auto"/>
        <w:rPr>
          <w:b/>
          <w:bCs/>
        </w:rPr>
      </w:pPr>
      <w:r w:rsidRPr="00BD42BD">
        <w:rPr>
          <w:b/>
          <w:bCs/>
        </w:rPr>
        <w:t>Risk of bias across studies</w:t>
      </w:r>
    </w:p>
    <w:p w14:paraId="70D97AC7" w14:textId="22B83B35" w:rsidR="004C29BD" w:rsidRPr="00FA2E40" w:rsidRDefault="0046267A" w:rsidP="00C17C80">
      <w:pPr>
        <w:spacing w:line="480" w:lineRule="auto"/>
        <w:ind w:firstLine="720"/>
      </w:pPr>
      <w:r w:rsidRPr="00BD42BD">
        <w:t xml:space="preserve">We </w:t>
      </w:r>
      <w:r w:rsidR="00645583" w:rsidRPr="00BD42BD">
        <w:t xml:space="preserve">conducted </w:t>
      </w:r>
      <w:r w:rsidRPr="00BD42BD">
        <w:t>trim</w:t>
      </w:r>
      <w:r w:rsidR="00D36092" w:rsidRPr="00BD42BD">
        <w:t>-</w:t>
      </w:r>
      <w:r w:rsidRPr="00BD42BD">
        <w:t>and-fill analyses to assess the potential impact of publication bias</w:t>
      </w:r>
      <w:r w:rsidR="003A095C" w:rsidRPr="00BD42BD">
        <w:t xml:space="preserve"> (e.g., unpublished trials, trials published in non-English language journals)</w:t>
      </w:r>
      <w:r w:rsidRPr="00BD42BD">
        <w:t xml:space="preserve">. </w:t>
      </w:r>
      <w:r w:rsidR="00AF034E" w:rsidRPr="00BD42BD">
        <w:t>The “f</w:t>
      </w:r>
      <w:r w:rsidR="00E03505" w:rsidRPr="00BD42BD">
        <w:t>ile drawer problem”</w:t>
      </w:r>
      <w:r w:rsidR="004C7BB2" w:rsidRPr="00BD42BD">
        <w:t xml:space="preserve"> occurs when meta-ana</w:t>
      </w:r>
      <w:r w:rsidR="0084306A" w:rsidRPr="00BD42BD">
        <w:t xml:space="preserve">lytic results fail to </w:t>
      </w:r>
      <w:r w:rsidR="0050389F" w:rsidRPr="00BD42BD">
        <w:t xml:space="preserve">include </w:t>
      </w:r>
      <w:r w:rsidR="0084306A" w:rsidRPr="00BD42BD">
        <w:t>unpublished</w:t>
      </w:r>
      <w:r w:rsidR="0050389F" w:rsidRPr="00BD42BD">
        <w:t xml:space="preserve"> primary studies</w:t>
      </w:r>
      <w:r w:rsidR="00C6313F" w:rsidRPr="00BD42BD">
        <w:t xml:space="preserve"> due to insignificant findings</w:t>
      </w:r>
      <w:r w:rsidR="00E03505" w:rsidRPr="00BD42BD">
        <w:t xml:space="preserve"> </w:t>
      </w:r>
      <w:r w:rsidR="004C7BB2" w:rsidRPr="00BD42BD">
        <w:t xml:space="preserve">(Sutton, 2009). </w:t>
      </w:r>
      <w:r w:rsidRPr="00BD42BD">
        <w:t>Trim-and-fill analyses aim to correct funnel plot asymmetry arising from publication bias (</w:t>
      </w:r>
      <w:r w:rsidR="00B2678C" w:rsidRPr="00BD42BD">
        <w:t xml:space="preserve">e.g., </w:t>
      </w:r>
      <w:r w:rsidR="00896EEB" w:rsidRPr="00BD42BD">
        <w:t>underpowered studies;</w:t>
      </w:r>
      <w:r w:rsidR="00BB401D" w:rsidRPr="00BD42BD">
        <w:t xml:space="preserve"> </w:t>
      </w:r>
      <w:r w:rsidRPr="00BD42BD">
        <w:t xml:space="preserve">Duval et al., 2000). </w:t>
      </w:r>
      <w:r w:rsidR="00D56818" w:rsidRPr="00BD42BD">
        <w:t xml:space="preserve">This is done by imputing </w:t>
      </w:r>
      <w:r w:rsidR="00E732B5" w:rsidRPr="00BD42BD">
        <w:t xml:space="preserve">studies that would </w:t>
      </w:r>
      <w:r w:rsidR="00170BE2" w:rsidRPr="00BD42BD">
        <w:t>create symmetry around the observed omnibus effect.</w:t>
      </w:r>
      <w:r w:rsidR="009839EA" w:rsidRPr="00BD42BD">
        <w:t xml:space="preserve"> We also examined contour-enhanced funnel plots which allow evaluation of funnel plot asymmetry in combination with statistical significance of the observed effects (Peters et al., 2008). This is designed to aid in interpreting whether missing studies were due to publication bias.</w:t>
      </w:r>
      <w:r w:rsidR="00070530" w:rsidRPr="00BD42BD">
        <w:t xml:space="preserve"> For differential attrition, we also conducted the Harbord test (Harbord et al., 2006), which is a funnel plot </w:t>
      </w:r>
      <w:r w:rsidR="00070530" w:rsidRPr="00FA2E40">
        <w:t>asymmetry test designed for binary outcome data with rare events. This was conducted using the ‘</w:t>
      </w:r>
      <w:proofErr w:type="spellStart"/>
      <w:r w:rsidR="00070530" w:rsidRPr="00FA2E40">
        <w:t>regtest</w:t>
      </w:r>
      <w:proofErr w:type="spellEnd"/>
      <w:r w:rsidR="00070530" w:rsidRPr="00FA2E40">
        <w:t xml:space="preserve">’ function with </w:t>
      </w:r>
      <w:proofErr w:type="spellStart"/>
      <w:r w:rsidR="00070530" w:rsidRPr="00FA2E40">
        <w:t>Peto’s</w:t>
      </w:r>
      <w:proofErr w:type="spellEnd"/>
      <w:r w:rsidR="00070530" w:rsidRPr="00FA2E40">
        <w:t xml:space="preserve"> method in the ‘</w:t>
      </w:r>
      <w:proofErr w:type="spellStart"/>
      <w:r w:rsidR="00070530" w:rsidRPr="00FA2E40">
        <w:t>metafor</w:t>
      </w:r>
      <w:proofErr w:type="spellEnd"/>
      <w:r w:rsidR="00070530" w:rsidRPr="00FA2E40">
        <w:t>’ package (Viechtbauer, 2010).</w:t>
      </w:r>
    </w:p>
    <w:p w14:paraId="3E4658D5" w14:textId="5A8D1681" w:rsidR="00C261A0" w:rsidRPr="00FA2E40" w:rsidRDefault="00C261A0" w:rsidP="004126DE">
      <w:pPr>
        <w:spacing w:line="480" w:lineRule="auto"/>
        <w:rPr>
          <w:b/>
          <w:bCs/>
        </w:rPr>
      </w:pPr>
      <w:r w:rsidRPr="00FA2E40">
        <w:rPr>
          <w:b/>
          <w:bCs/>
        </w:rPr>
        <w:t>Additional analyses</w:t>
      </w:r>
    </w:p>
    <w:p w14:paraId="03BD45DE" w14:textId="5F991787" w:rsidR="00170BE2" w:rsidRPr="00FA2E40" w:rsidRDefault="00170BE2" w:rsidP="00170BE2">
      <w:pPr>
        <w:spacing w:line="480" w:lineRule="auto"/>
        <w:ind w:firstLine="720"/>
      </w:pPr>
      <w:r w:rsidRPr="00FA2E40">
        <w:t>A</w:t>
      </w:r>
      <w:r w:rsidR="00A914A1" w:rsidRPr="00FA2E40">
        <w:t xml:space="preserve">s </w:t>
      </w:r>
      <w:r w:rsidR="00926E57" w:rsidRPr="00FA2E40">
        <w:t>identified</w:t>
      </w:r>
      <w:r w:rsidR="00A914A1" w:rsidRPr="00FA2E40">
        <w:t xml:space="preserve"> in our preregistration, </w:t>
      </w:r>
      <w:r w:rsidRPr="00FA2E40">
        <w:t xml:space="preserve">four categories of study characteristics </w:t>
      </w:r>
      <w:r w:rsidR="00A914A1" w:rsidRPr="00FA2E40">
        <w:t xml:space="preserve">were included in </w:t>
      </w:r>
      <w:r w:rsidR="00FF7F14" w:rsidRPr="00FA2E40">
        <w:t xml:space="preserve">our exploratory </w:t>
      </w:r>
      <w:r w:rsidR="00926E57" w:rsidRPr="00FA2E40">
        <w:t>moderator analys</w:t>
      </w:r>
      <w:r w:rsidR="002B27B3" w:rsidRPr="00FA2E40">
        <w:t>e</w:t>
      </w:r>
      <w:r w:rsidR="00926E57" w:rsidRPr="00FA2E40">
        <w:t>s.</w:t>
      </w:r>
      <w:r w:rsidR="008C5E4C" w:rsidRPr="00BD42BD">
        <w:t xml:space="preserve"> They were selected based on</w:t>
      </w:r>
      <w:r w:rsidR="00CE4EA2" w:rsidRPr="00BD42BD">
        <w:t xml:space="preserve"> prior</w:t>
      </w:r>
      <w:r w:rsidR="008C3C16" w:rsidRPr="00BD42BD">
        <w:t xml:space="preserve"> theoretical and </w:t>
      </w:r>
      <w:r w:rsidR="008C3C16" w:rsidRPr="00BD42BD">
        <w:lastRenderedPageBreak/>
        <w:t>empirical</w:t>
      </w:r>
      <w:r w:rsidR="00CE4EA2" w:rsidRPr="00BD42BD">
        <w:t xml:space="preserve"> literature </w:t>
      </w:r>
      <w:r w:rsidR="008C3C16" w:rsidRPr="00BD42BD">
        <w:t xml:space="preserve">(Baer et al., 2019; Goldberg et al., 2020; Khoury et al., 2013) </w:t>
      </w:r>
      <w:r w:rsidR="00CE4EA2" w:rsidRPr="00BD42BD">
        <w:t xml:space="preserve">as well as what was reported most consistently across the included studies. </w:t>
      </w:r>
      <w:r w:rsidRPr="00BD42BD">
        <w:t xml:space="preserve">As noted above, these included ten </w:t>
      </w:r>
      <w:r w:rsidRPr="00FA2E40">
        <w:t>demographic and population-related variables, five program factors, one clinician factor, and two study design factors (Table 2).</w:t>
      </w:r>
      <w:r w:rsidR="00A67B88" w:rsidRPr="00FA2E40">
        <w:t xml:space="preserve"> For categorical variables with multiple levels (e.g., country), we created dummy codes for the contrasts of interest</w:t>
      </w:r>
      <w:r w:rsidR="000E03E4" w:rsidRPr="00FA2E40">
        <w:t xml:space="preserve"> (e.g., North America vs. other regions, Asia vs. other regions)</w:t>
      </w:r>
      <w:r w:rsidR="00A67B88" w:rsidRPr="00FA2E40">
        <w:t>.</w:t>
      </w:r>
      <w:r w:rsidR="004179E7" w:rsidRPr="00FA2E40">
        <w:t xml:space="preserve"> However, given the </w:t>
      </w:r>
      <w:r w:rsidR="00DD7803" w:rsidRPr="00FA2E40">
        <w:t xml:space="preserve">likely </w:t>
      </w:r>
      <w:r w:rsidR="004179E7" w:rsidRPr="00FA2E40">
        <w:t>underpowered nature of these analysis</w:t>
      </w:r>
      <w:r w:rsidR="00A70C86" w:rsidRPr="00FA2E40">
        <w:t xml:space="preserve"> and the risk</w:t>
      </w:r>
      <w:r w:rsidR="002B27B3" w:rsidRPr="00FA2E40">
        <w:t xml:space="preserve"> of Type I error given the number of tests conducted</w:t>
      </w:r>
      <w:r w:rsidR="004179E7" w:rsidRPr="00FA2E40">
        <w:t xml:space="preserve">, these examinations were </w:t>
      </w:r>
      <w:r w:rsidR="00A70C86" w:rsidRPr="00FA2E40">
        <w:t>very intentionally exploratory in nature</w:t>
      </w:r>
      <w:r w:rsidR="002B27B3" w:rsidRPr="00FA2E40">
        <w:t>,</w:t>
      </w:r>
      <w:r w:rsidR="00A70C86" w:rsidRPr="00FA2E40">
        <w:t xml:space="preserve"> should be interpreted </w:t>
      </w:r>
      <w:r w:rsidR="002B27B3" w:rsidRPr="00FA2E40">
        <w:t>cautiously,</w:t>
      </w:r>
      <w:r w:rsidR="00A70C86" w:rsidRPr="00FA2E40">
        <w:t xml:space="preserve"> and replicated in future studies.</w:t>
      </w:r>
    </w:p>
    <w:p w14:paraId="484C90A4" w14:textId="23368A4E" w:rsidR="009D6F56" w:rsidRPr="00BD42BD" w:rsidRDefault="008C5E4C" w:rsidP="0090448A">
      <w:pPr>
        <w:spacing w:line="480" w:lineRule="auto"/>
        <w:ind w:firstLine="720"/>
      </w:pPr>
      <w:r w:rsidRPr="00FA2E40">
        <w:t>Standard meta-analytic methods were adopted (Cooper, et al., 2009) to test for outliers</w:t>
      </w:r>
      <w:r w:rsidRPr="00BD42BD">
        <w:t xml:space="preserve"> (Viechtbauer &amp; Cheung, 2010; </w:t>
      </w:r>
      <w:proofErr w:type="spellStart"/>
      <w:r w:rsidRPr="00BD42BD">
        <w:t>Harrer</w:t>
      </w:r>
      <w:proofErr w:type="spellEnd"/>
      <w:r w:rsidRPr="00BD42BD">
        <w:t xml:space="preserve"> et al., 2019).</w:t>
      </w:r>
      <w:r w:rsidR="00C66FFE" w:rsidRPr="00BD42BD">
        <w:t xml:space="preserve"> </w:t>
      </w:r>
      <w:r w:rsidR="007C6353" w:rsidRPr="00BD42BD">
        <w:t>Specifically</w:t>
      </w:r>
      <w:r w:rsidR="00245F4F" w:rsidRPr="00BD42BD">
        <w:t>, we used the ‘</w:t>
      </w:r>
      <w:proofErr w:type="spellStart"/>
      <w:proofErr w:type="gramStart"/>
      <w:r w:rsidR="00245F4F" w:rsidRPr="00BD42BD">
        <w:t>find.outliers</w:t>
      </w:r>
      <w:proofErr w:type="spellEnd"/>
      <w:proofErr w:type="gramEnd"/>
      <w:r w:rsidR="00245F4F" w:rsidRPr="00BD42BD">
        <w:t xml:space="preserve">’ function </w:t>
      </w:r>
      <w:r w:rsidR="001D1C8B" w:rsidRPr="00BD42BD">
        <w:t>(</w:t>
      </w:r>
      <w:proofErr w:type="spellStart"/>
      <w:r w:rsidR="00540A9A" w:rsidRPr="00BD42BD">
        <w:t>Cuijpers</w:t>
      </w:r>
      <w:proofErr w:type="spellEnd"/>
      <w:r w:rsidR="00540A9A" w:rsidRPr="00BD42BD">
        <w:t xml:space="preserve"> et al., 2020</w:t>
      </w:r>
      <w:r w:rsidR="001D1C8B" w:rsidRPr="00BD42BD">
        <w:t>)</w:t>
      </w:r>
      <w:r w:rsidR="00540A9A" w:rsidRPr="00BD42BD">
        <w:t xml:space="preserve"> in R </w:t>
      </w:r>
      <w:r w:rsidR="00902FDA" w:rsidRPr="00BD42BD">
        <w:t xml:space="preserve">as a sensitivity analysis </w:t>
      </w:r>
      <w:r w:rsidR="00540A9A" w:rsidRPr="00BD42BD">
        <w:t xml:space="preserve">to </w:t>
      </w:r>
      <w:r w:rsidR="0068585C" w:rsidRPr="00BD42BD">
        <w:t xml:space="preserve">assess </w:t>
      </w:r>
      <w:r w:rsidR="00540A9A" w:rsidRPr="00BD42BD">
        <w:t>the degree to which patterns were driven by outliers</w:t>
      </w:r>
      <w:r w:rsidR="00B9176A" w:rsidRPr="00BD42BD">
        <w:t>. Outliers were defined as stud</w:t>
      </w:r>
      <w:r w:rsidR="00A061AE" w:rsidRPr="00BD42BD">
        <w:t>ie</w:t>
      </w:r>
      <w:r w:rsidR="00B9176A" w:rsidRPr="00BD42BD">
        <w:t xml:space="preserve">s whose </w:t>
      </w:r>
      <w:r w:rsidR="00540A9A" w:rsidRPr="00BD42BD">
        <w:t xml:space="preserve">confidence interval </w:t>
      </w:r>
      <w:r w:rsidR="00B9176A" w:rsidRPr="00BD42BD">
        <w:t xml:space="preserve">does not </w:t>
      </w:r>
      <w:r w:rsidR="00540A9A" w:rsidRPr="00BD42BD">
        <w:t>overlap the omnibus effect confidence interval</w:t>
      </w:r>
      <w:r w:rsidR="00B9176A" w:rsidRPr="00BD42BD">
        <w:t xml:space="preserve"> (</w:t>
      </w:r>
      <w:proofErr w:type="spellStart"/>
      <w:r w:rsidR="00B9176A" w:rsidRPr="00BD42BD">
        <w:t>Harrer</w:t>
      </w:r>
      <w:proofErr w:type="spellEnd"/>
      <w:r w:rsidR="00B9176A" w:rsidRPr="00BD42BD">
        <w:t xml:space="preserve"> et al., 2019)</w:t>
      </w:r>
      <w:r w:rsidR="00540A9A" w:rsidRPr="00BD42BD">
        <w:t>.</w:t>
      </w:r>
    </w:p>
    <w:p w14:paraId="250703DE" w14:textId="2AB67EC5" w:rsidR="00C261A0" w:rsidRPr="00BD42BD" w:rsidRDefault="00C261A0" w:rsidP="0090448A">
      <w:pPr>
        <w:spacing w:line="480" w:lineRule="auto"/>
        <w:jc w:val="center"/>
        <w:rPr>
          <w:b/>
          <w:bCs/>
        </w:rPr>
      </w:pPr>
      <w:r w:rsidRPr="00BD42BD">
        <w:rPr>
          <w:b/>
          <w:bCs/>
        </w:rPr>
        <w:t>Results</w:t>
      </w:r>
    </w:p>
    <w:p w14:paraId="192C1D70" w14:textId="3A0FDC9A" w:rsidR="00C261A0" w:rsidRPr="00BD42BD" w:rsidRDefault="00C261A0" w:rsidP="0090448A">
      <w:pPr>
        <w:spacing w:line="480" w:lineRule="auto"/>
        <w:rPr>
          <w:b/>
          <w:bCs/>
        </w:rPr>
      </w:pPr>
      <w:r w:rsidRPr="00BD42BD">
        <w:rPr>
          <w:b/>
          <w:bCs/>
        </w:rPr>
        <w:t xml:space="preserve">Study </w:t>
      </w:r>
      <w:r w:rsidR="007C6353" w:rsidRPr="00BD42BD">
        <w:rPr>
          <w:b/>
          <w:bCs/>
        </w:rPr>
        <w:t>S</w:t>
      </w:r>
      <w:r w:rsidRPr="00BD42BD">
        <w:rPr>
          <w:b/>
          <w:bCs/>
        </w:rPr>
        <w:t>election</w:t>
      </w:r>
    </w:p>
    <w:p w14:paraId="733869AE" w14:textId="49A941E4" w:rsidR="00ED5EF8" w:rsidRPr="00BD42BD" w:rsidRDefault="00D50838" w:rsidP="00EE1C1B">
      <w:pPr>
        <w:spacing w:line="480" w:lineRule="auto"/>
        <w:ind w:firstLine="720"/>
      </w:pPr>
      <w:r w:rsidRPr="00BD42BD">
        <w:t xml:space="preserve">The search </w:t>
      </w:r>
      <w:r w:rsidR="002F6864" w:rsidRPr="00BD42BD">
        <w:t>yielded</w:t>
      </w:r>
      <w:r w:rsidRPr="00BD42BD">
        <w:t xml:space="preserve"> 4</w:t>
      </w:r>
      <w:r w:rsidR="00170BE2" w:rsidRPr="00BD42BD">
        <w:t>,</w:t>
      </w:r>
      <w:r w:rsidRPr="00BD42BD">
        <w:t>65</w:t>
      </w:r>
      <w:r w:rsidR="00C474DE" w:rsidRPr="00BD42BD">
        <w:t>2</w:t>
      </w:r>
      <w:r w:rsidRPr="00BD42BD">
        <w:t xml:space="preserve"> </w:t>
      </w:r>
      <w:r w:rsidR="00E877C9" w:rsidRPr="00BD42BD">
        <w:rPr>
          <w:rFonts w:hint="eastAsia"/>
        </w:rPr>
        <w:t>citations</w:t>
      </w:r>
      <w:r w:rsidRPr="00BD42BD">
        <w:t>. We removed 2</w:t>
      </w:r>
      <w:r w:rsidR="00170BE2" w:rsidRPr="00BD42BD">
        <w:t>,</w:t>
      </w:r>
      <w:r w:rsidRPr="00BD42BD">
        <w:t>659 duplicates and evaluated the remaining 1</w:t>
      </w:r>
      <w:r w:rsidR="00170BE2" w:rsidRPr="00BD42BD">
        <w:t>,</w:t>
      </w:r>
      <w:r w:rsidRPr="00BD42BD">
        <w:t xml:space="preserve">993 studies titles and/or abstracts based on the inclusion criteria. The screening resulted in </w:t>
      </w:r>
      <w:r w:rsidR="00C474DE" w:rsidRPr="00BD42BD">
        <w:t xml:space="preserve">602 </w:t>
      </w:r>
      <w:r w:rsidRPr="00BD42BD">
        <w:t>studies for full-text eligibility review</w:t>
      </w:r>
      <w:r w:rsidR="005F364B" w:rsidRPr="00BD42BD">
        <w:t xml:space="preserve"> (Figure 1)</w:t>
      </w:r>
      <w:r w:rsidRPr="00BD42BD">
        <w:t>. After applying our inclusion and exclusion criteria, 1</w:t>
      </w:r>
      <w:r w:rsidR="005F4B8F" w:rsidRPr="00BD42BD">
        <w:t>14</w:t>
      </w:r>
      <w:r w:rsidRPr="00BD42BD">
        <w:t xml:space="preserve"> studies were retained</w:t>
      </w:r>
      <w:r w:rsidR="005D661A" w:rsidRPr="00BD42BD">
        <w:rPr>
          <w:rFonts w:hint="eastAsia"/>
        </w:rPr>
        <w:t>,</w:t>
      </w:r>
      <w:r w:rsidR="005D661A" w:rsidRPr="00BD42BD">
        <w:t xml:space="preserve"> </w:t>
      </w:r>
      <w:r w:rsidR="005D661A" w:rsidRPr="00BD42BD">
        <w:rPr>
          <w:rFonts w:hint="eastAsia"/>
        </w:rPr>
        <w:t>representing</w:t>
      </w:r>
      <w:r w:rsidR="005D661A" w:rsidRPr="00BD42BD">
        <w:t xml:space="preserve"> 1</w:t>
      </w:r>
      <w:r w:rsidR="003D1B73" w:rsidRPr="00BD42BD">
        <w:t>1,288</w:t>
      </w:r>
      <w:r w:rsidR="005D661A" w:rsidRPr="00BD42BD">
        <w:t xml:space="preserve"> </w:t>
      </w:r>
      <w:r w:rsidR="005D661A" w:rsidRPr="00BD42BD">
        <w:rPr>
          <w:rFonts w:hint="eastAsia"/>
        </w:rPr>
        <w:t>participants</w:t>
      </w:r>
      <w:r w:rsidR="001C0D0C" w:rsidRPr="00BD42BD">
        <w:t>.</w:t>
      </w:r>
    </w:p>
    <w:p w14:paraId="4D63374D" w14:textId="05E1E6E3" w:rsidR="00C261A0" w:rsidRPr="00BD42BD" w:rsidRDefault="0028729E" w:rsidP="004126DE">
      <w:pPr>
        <w:spacing w:line="480" w:lineRule="auto"/>
        <w:rPr>
          <w:b/>
          <w:bCs/>
        </w:rPr>
      </w:pPr>
      <w:r w:rsidRPr="00BD42BD">
        <w:rPr>
          <w:b/>
          <w:bCs/>
        </w:rPr>
        <w:t>S</w:t>
      </w:r>
      <w:r w:rsidR="00C261A0" w:rsidRPr="00BD42BD">
        <w:rPr>
          <w:b/>
          <w:bCs/>
        </w:rPr>
        <w:t>tudy characteristics</w:t>
      </w:r>
    </w:p>
    <w:p w14:paraId="71CDF17A" w14:textId="7D51AF13" w:rsidR="00007BB4" w:rsidRPr="00BD42BD" w:rsidRDefault="3CE3BDBA" w:rsidP="190577A3">
      <w:pPr>
        <w:spacing w:line="480" w:lineRule="auto"/>
        <w:ind w:firstLine="720"/>
      </w:pPr>
      <w:r w:rsidRPr="00BD42BD">
        <w:t>C</w:t>
      </w:r>
      <w:r w:rsidR="10F13096" w:rsidRPr="00BD42BD">
        <w:t xml:space="preserve">haracteristics </w:t>
      </w:r>
      <w:r w:rsidRPr="00BD42BD">
        <w:t xml:space="preserve">of </w:t>
      </w:r>
      <w:r w:rsidR="10F13096" w:rsidRPr="00BD42BD">
        <w:t xml:space="preserve">the </w:t>
      </w:r>
      <w:r w:rsidR="003B066C" w:rsidRPr="00BD42BD">
        <w:t xml:space="preserve">114 </w:t>
      </w:r>
      <w:r w:rsidR="10F13096" w:rsidRPr="00BD42BD">
        <w:t xml:space="preserve">included studies are </w:t>
      </w:r>
      <w:r w:rsidRPr="00BD42BD">
        <w:t xml:space="preserve">available as supplemental data </w:t>
      </w:r>
      <w:r w:rsidRPr="00FA2E40">
        <w:t>(</w:t>
      </w:r>
      <w:r w:rsidR="00B3381B" w:rsidRPr="00FA2E40">
        <w:t>https://osf.io/c3u7a/</w:t>
      </w:r>
      <w:r w:rsidRPr="00FA2E40">
        <w:t>). Studies were published</w:t>
      </w:r>
      <w:r w:rsidRPr="00BD42BD">
        <w:t xml:space="preserve"> between 2007 and 2021. </w:t>
      </w:r>
      <w:r w:rsidR="1040E7CC" w:rsidRPr="00BD42BD">
        <w:t xml:space="preserve">Most studies </w:t>
      </w:r>
      <w:r w:rsidR="08DAD7C3" w:rsidRPr="00BD42BD">
        <w:t>occurred</w:t>
      </w:r>
      <w:r w:rsidR="39414990" w:rsidRPr="00BD42BD">
        <w:t xml:space="preserve"> </w:t>
      </w:r>
      <w:r w:rsidR="08DAD7C3" w:rsidRPr="00BD42BD">
        <w:t>in North America (</w:t>
      </w:r>
      <w:r w:rsidR="003B066C" w:rsidRPr="00BD42BD">
        <w:t>65.79</w:t>
      </w:r>
      <w:r w:rsidR="08DAD7C3" w:rsidRPr="00BD42BD">
        <w:t xml:space="preserve">%), </w:t>
      </w:r>
      <w:r w:rsidR="10F13096" w:rsidRPr="00BD42BD">
        <w:t xml:space="preserve">although studies </w:t>
      </w:r>
      <w:r w:rsidR="1040E7CC" w:rsidRPr="00BD42BD">
        <w:t xml:space="preserve">also occurred in </w:t>
      </w:r>
      <w:r w:rsidR="08DAD7C3" w:rsidRPr="00BD42BD">
        <w:t>Europe (</w:t>
      </w:r>
      <w:r w:rsidR="003B066C" w:rsidRPr="00BD42BD">
        <w:t>16.67</w:t>
      </w:r>
      <w:r w:rsidR="08DAD7C3" w:rsidRPr="00BD42BD">
        <w:t>%), Asia (</w:t>
      </w:r>
      <w:r w:rsidR="003B066C" w:rsidRPr="00BD42BD">
        <w:t>7.89</w:t>
      </w:r>
      <w:r w:rsidR="08DAD7C3" w:rsidRPr="00BD42BD">
        <w:t xml:space="preserve">%), the </w:t>
      </w:r>
      <w:r w:rsidR="08DAD7C3" w:rsidRPr="00BD42BD">
        <w:lastRenderedPageBreak/>
        <w:t>Middle East (</w:t>
      </w:r>
      <w:r w:rsidR="003B066C" w:rsidRPr="00BD42BD">
        <w:t>4.39</w:t>
      </w:r>
      <w:r w:rsidR="08DAD7C3" w:rsidRPr="00BD42BD">
        <w:t xml:space="preserve">%), </w:t>
      </w:r>
      <w:r w:rsidR="14F82B35" w:rsidRPr="00BD42BD">
        <w:t>South America (</w:t>
      </w:r>
      <w:r w:rsidR="003B066C" w:rsidRPr="00BD42BD">
        <w:t>1.75</w:t>
      </w:r>
      <w:r w:rsidR="14F82B35" w:rsidRPr="00BD42BD">
        <w:t xml:space="preserve">%) </w:t>
      </w:r>
      <w:r w:rsidR="08DAD7C3" w:rsidRPr="00BD42BD">
        <w:t xml:space="preserve">or across multiple regions </w:t>
      </w:r>
      <w:r w:rsidR="450969EC" w:rsidRPr="00BD42BD">
        <w:t>(</w:t>
      </w:r>
      <w:r w:rsidR="003B066C" w:rsidRPr="00BD42BD">
        <w:t>3.51</w:t>
      </w:r>
      <w:r w:rsidR="450969EC" w:rsidRPr="00BD42BD">
        <w:t xml:space="preserve">%). </w:t>
      </w:r>
      <w:r w:rsidR="08DAD7C3" w:rsidRPr="00BD42BD">
        <w:t xml:space="preserve">Participants were on average </w:t>
      </w:r>
      <w:r w:rsidR="003B066C" w:rsidRPr="00BD42BD">
        <w:t>45.49</w:t>
      </w:r>
      <w:r w:rsidR="08DAD7C3" w:rsidRPr="00BD42BD">
        <w:t xml:space="preserve"> years old (SD = 14.</w:t>
      </w:r>
      <w:r w:rsidR="003B066C" w:rsidRPr="00BD42BD">
        <w:t>87</w:t>
      </w:r>
      <w:r w:rsidR="08DAD7C3" w:rsidRPr="00BD42BD">
        <w:t xml:space="preserve">), </w:t>
      </w:r>
      <w:r w:rsidR="003B066C" w:rsidRPr="00BD42BD">
        <w:t>64.74</w:t>
      </w:r>
      <w:r w:rsidR="08DAD7C3" w:rsidRPr="00BD42BD">
        <w:t xml:space="preserve">% female, and </w:t>
      </w:r>
      <w:r w:rsidR="003B066C" w:rsidRPr="00BD42BD">
        <w:t>34.45</w:t>
      </w:r>
      <w:r w:rsidR="08DAD7C3" w:rsidRPr="00BD42BD">
        <w:t xml:space="preserve">% racial/ethnic minorities. </w:t>
      </w:r>
      <w:r w:rsidR="000E172B" w:rsidRPr="00BD42BD">
        <w:t xml:space="preserve">Racial/ethnic minority status was defined relative to the majority population in the country where the primary study was conducted. </w:t>
      </w:r>
      <w:r w:rsidR="10F13096" w:rsidRPr="00BD42BD">
        <w:t xml:space="preserve">Samples primarily included individuals with </w:t>
      </w:r>
      <w:r w:rsidR="58C6C046" w:rsidRPr="00BD42BD">
        <w:t>medical (</w:t>
      </w:r>
      <w:r w:rsidR="003B066C" w:rsidRPr="00BD42BD">
        <w:t>38.60</w:t>
      </w:r>
      <w:r w:rsidR="58C6C046" w:rsidRPr="00BD42BD">
        <w:t>%)</w:t>
      </w:r>
      <w:r w:rsidR="10F13096" w:rsidRPr="00BD42BD">
        <w:t xml:space="preserve"> or</w:t>
      </w:r>
      <w:r w:rsidR="58C6C046" w:rsidRPr="00BD42BD">
        <w:t xml:space="preserve"> psychiatric conditions (</w:t>
      </w:r>
      <w:r w:rsidR="003B066C" w:rsidRPr="00BD42BD">
        <w:t>34.21</w:t>
      </w:r>
      <w:r w:rsidR="58C6C046" w:rsidRPr="00BD42BD">
        <w:t>%)</w:t>
      </w:r>
      <w:r w:rsidR="0C830B29" w:rsidRPr="00BD42BD">
        <w:t>,</w:t>
      </w:r>
      <w:r w:rsidR="4E564478" w:rsidRPr="00BD42BD">
        <w:t xml:space="preserve"> with </w:t>
      </w:r>
      <w:r w:rsidR="003B066C" w:rsidRPr="00BD42BD">
        <w:t>27.19</w:t>
      </w:r>
      <w:r w:rsidR="4E564478" w:rsidRPr="00BD42BD">
        <w:t xml:space="preserve">% </w:t>
      </w:r>
      <w:r w:rsidR="1040E7CC" w:rsidRPr="00BD42BD">
        <w:t xml:space="preserve">drawn </w:t>
      </w:r>
      <w:r w:rsidR="4E564478" w:rsidRPr="00BD42BD">
        <w:t xml:space="preserve">from </w:t>
      </w:r>
      <w:r w:rsidR="58C6C046" w:rsidRPr="00BD42BD">
        <w:t xml:space="preserve">non-clinical </w:t>
      </w:r>
      <w:r w:rsidR="0C830B29" w:rsidRPr="00BD42BD">
        <w:t>populations</w:t>
      </w:r>
      <w:r w:rsidR="1040E7CC" w:rsidRPr="00BD42BD">
        <w:t>. A small percentage (</w:t>
      </w:r>
      <w:r w:rsidR="003B066C" w:rsidRPr="00BD42BD">
        <w:t>7.02</w:t>
      </w:r>
      <w:r w:rsidR="1040E7CC" w:rsidRPr="00BD42BD">
        <w:t>%) were military veterans</w:t>
      </w:r>
      <w:r w:rsidR="58C6C046" w:rsidRPr="00BD42BD">
        <w:t>.</w:t>
      </w:r>
      <w:r w:rsidR="2CC35906" w:rsidRPr="00BD42BD">
        <w:t xml:space="preserve"> Recruitment </w:t>
      </w:r>
      <w:proofErr w:type="gramStart"/>
      <w:r w:rsidR="2CC35906" w:rsidRPr="00BD42BD">
        <w:t>most commonly occurred</w:t>
      </w:r>
      <w:proofErr w:type="gramEnd"/>
      <w:r w:rsidR="2CC35906" w:rsidRPr="00BD42BD">
        <w:t xml:space="preserve"> in clinical settings (</w:t>
      </w:r>
      <w:r w:rsidR="003B066C" w:rsidRPr="00BD42BD">
        <w:t>37.71</w:t>
      </w:r>
      <w:r w:rsidR="2CC35906" w:rsidRPr="00BD42BD">
        <w:t>%) or a combination of clinical and non-clinical settings (</w:t>
      </w:r>
      <w:r w:rsidR="003B066C" w:rsidRPr="00BD42BD">
        <w:t>27.9</w:t>
      </w:r>
      <w:r w:rsidR="00A5683E" w:rsidRPr="00BD42BD">
        <w:t>0</w:t>
      </w:r>
      <w:r w:rsidR="2CC35906" w:rsidRPr="00BD42BD">
        <w:t>%).</w:t>
      </w:r>
    </w:p>
    <w:p w14:paraId="1042469C" w14:textId="73BF4664" w:rsidR="004261BE" w:rsidRPr="00BD42BD" w:rsidRDefault="4EE3476D" w:rsidP="190577A3">
      <w:pPr>
        <w:spacing w:line="480" w:lineRule="auto"/>
        <w:ind w:firstLine="720"/>
        <w:rPr>
          <w:b/>
          <w:bCs/>
        </w:rPr>
      </w:pPr>
      <w:r w:rsidRPr="00BD42BD">
        <w:t xml:space="preserve">MBIs were </w:t>
      </w:r>
      <w:proofErr w:type="gramStart"/>
      <w:r w:rsidRPr="00BD42BD">
        <w:t>most commonly based</w:t>
      </w:r>
      <w:proofErr w:type="gramEnd"/>
      <w:r w:rsidRPr="00BD42BD">
        <w:t xml:space="preserve"> on</w:t>
      </w:r>
      <w:r w:rsidR="13F39452" w:rsidRPr="00BD42BD">
        <w:t xml:space="preserve"> MBSR (</w:t>
      </w:r>
      <w:r w:rsidR="003B066C" w:rsidRPr="00BD42BD">
        <w:t>59.65</w:t>
      </w:r>
      <w:r w:rsidR="13F39452" w:rsidRPr="00BD42BD">
        <w:t xml:space="preserve">%), with </w:t>
      </w:r>
      <w:r w:rsidR="003B066C" w:rsidRPr="00BD42BD">
        <w:t>29.82</w:t>
      </w:r>
      <w:r w:rsidR="13F39452" w:rsidRPr="00BD42BD">
        <w:t xml:space="preserve">% </w:t>
      </w:r>
      <w:r w:rsidRPr="00BD42BD">
        <w:t xml:space="preserve">based </w:t>
      </w:r>
      <w:r w:rsidR="13F39452" w:rsidRPr="00BD42BD">
        <w:t xml:space="preserve">on MBCT, </w:t>
      </w:r>
      <w:r w:rsidR="003B066C" w:rsidRPr="00BD42BD">
        <w:t>5.26</w:t>
      </w:r>
      <w:r w:rsidR="13F39452" w:rsidRPr="00BD42BD">
        <w:t xml:space="preserve">% on MBRP, </w:t>
      </w:r>
      <w:r w:rsidR="003B066C" w:rsidRPr="00BD42BD">
        <w:t>4.39</w:t>
      </w:r>
      <w:r w:rsidR="13F39452" w:rsidRPr="00BD42BD">
        <w:t xml:space="preserve">% on MORE, </w:t>
      </w:r>
      <w:r w:rsidR="003B066C" w:rsidRPr="00BD42BD">
        <w:t>0.88</w:t>
      </w:r>
      <w:r w:rsidR="13F39452" w:rsidRPr="00BD42BD">
        <w:t>% on MBCR</w:t>
      </w:r>
      <w:r w:rsidR="6B64EC86" w:rsidRPr="00BD42BD">
        <w:t>.</w:t>
      </w:r>
      <w:r w:rsidR="13F39452" w:rsidRPr="00BD42BD">
        <w:t xml:space="preserve"> </w:t>
      </w:r>
      <w:r w:rsidR="1040E7CC" w:rsidRPr="00BD42BD">
        <w:t>Among the control interventions, most (</w:t>
      </w:r>
      <w:r w:rsidR="003B066C" w:rsidRPr="00BD42BD">
        <w:t>92.11</w:t>
      </w:r>
      <w:r w:rsidR="1040E7CC" w:rsidRPr="00BD42BD">
        <w:t xml:space="preserve">%) were specific active controls (i.e., intended to be therapeutic; Wampold et al., 1997), while </w:t>
      </w:r>
      <w:r w:rsidR="003B066C" w:rsidRPr="00BD42BD">
        <w:t>7.89</w:t>
      </w:r>
      <w:r w:rsidR="1040E7CC" w:rsidRPr="00BD42BD">
        <w:t xml:space="preserve">% studies were non-specific active controls. The most common control comparisons were various psychotherapies (e.g., cognitive behavioral therapy, relapse prevention; </w:t>
      </w:r>
      <w:r w:rsidR="003B066C" w:rsidRPr="00BD42BD">
        <w:t>42.20</w:t>
      </w:r>
      <w:r w:rsidR="1040E7CC" w:rsidRPr="00BD42BD">
        <w:t>%), psychoeducation (34.86%), support groups (</w:t>
      </w:r>
      <w:r w:rsidR="003B066C" w:rsidRPr="00BD42BD">
        <w:t>9.17</w:t>
      </w:r>
      <w:r w:rsidR="1040E7CC" w:rsidRPr="00BD42BD">
        <w:t xml:space="preserve">%), progressive muscle relaxation (5.50%), and physical exercise (3.67%). </w:t>
      </w:r>
      <w:r w:rsidR="277FB301" w:rsidRPr="00BD42BD">
        <w:t>Most MBIs and controls were adapted to the study population (</w:t>
      </w:r>
      <w:r w:rsidR="003B066C" w:rsidRPr="00BD42BD">
        <w:t>70.18</w:t>
      </w:r>
      <w:r w:rsidR="277FB301" w:rsidRPr="00BD42BD">
        <w:t>% and 76.</w:t>
      </w:r>
      <w:r w:rsidR="003B066C" w:rsidRPr="00BD42BD">
        <w:t>32</w:t>
      </w:r>
      <w:r w:rsidR="277FB301" w:rsidRPr="00BD42BD">
        <w:t>%, respectively)</w:t>
      </w:r>
      <w:r w:rsidR="150CE4B1" w:rsidRPr="00BD42BD">
        <w:t xml:space="preserve"> and took place in a group format (92.</w:t>
      </w:r>
      <w:r w:rsidR="00A62245" w:rsidRPr="00BD42BD">
        <w:t>98</w:t>
      </w:r>
      <w:r w:rsidR="150CE4B1" w:rsidRPr="00BD42BD">
        <w:t>%)</w:t>
      </w:r>
      <w:r w:rsidR="277FB301" w:rsidRPr="00BD42BD">
        <w:t>. The average duration of MBIs was 8.</w:t>
      </w:r>
      <w:r w:rsidR="00A62245" w:rsidRPr="00BD42BD">
        <w:t xml:space="preserve">47 </w:t>
      </w:r>
      <w:r w:rsidR="277FB301" w:rsidRPr="00BD42BD">
        <w:t xml:space="preserve">weeks (SD = 2.21, range = </w:t>
      </w:r>
      <w:r w:rsidR="00A62245" w:rsidRPr="00BD42BD">
        <w:t xml:space="preserve">4 </w:t>
      </w:r>
      <w:r w:rsidR="277FB301" w:rsidRPr="00BD42BD">
        <w:t>to 22) and 8.</w:t>
      </w:r>
      <w:r w:rsidR="00A62245" w:rsidRPr="00BD42BD">
        <w:t xml:space="preserve">86 </w:t>
      </w:r>
      <w:r w:rsidR="277FB301" w:rsidRPr="00BD42BD">
        <w:t>sessions (SD = 2.</w:t>
      </w:r>
      <w:r w:rsidR="00A62245" w:rsidRPr="00BD42BD">
        <w:t>30</w:t>
      </w:r>
      <w:r w:rsidR="277FB301" w:rsidRPr="00BD42BD">
        <w:t>, range = 1 to 20). The average duration of control conditions was 8.6</w:t>
      </w:r>
      <w:r w:rsidR="00A62245" w:rsidRPr="00BD42BD">
        <w:t>1</w:t>
      </w:r>
      <w:r w:rsidR="277FB301" w:rsidRPr="00BD42BD">
        <w:t xml:space="preserve"> weeks (SD = 2.</w:t>
      </w:r>
      <w:r w:rsidR="00A62245" w:rsidRPr="00BD42BD">
        <w:t>29</w:t>
      </w:r>
      <w:r w:rsidR="277FB301" w:rsidRPr="00BD42BD">
        <w:t xml:space="preserve">, range = </w:t>
      </w:r>
      <w:r w:rsidR="00A62245" w:rsidRPr="00BD42BD">
        <w:t xml:space="preserve">4 </w:t>
      </w:r>
      <w:r w:rsidR="277FB301" w:rsidRPr="00BD42BD">
        <w:t>to 22) and 8.</w:t>
      </w:r>
      <w:r w:rsidR="00A62245" w:rsidRPr="00BD42BD">
        <w:t xml:space="preserve">86 </w:t>
      </w:r>
      <w:r w:rsidR="277FB301" w:rsidRPr="00BD42BD">
        <w:t>sessions (SD = 2.</w:t>
      </w:r>
      <w:r w:rsidR="00A62245" w:rsidRPr="00BD42BD">
        <w:t>30</w:t>
      </w:r>
      <w:r w:rsidR="277FB301" w:rsidRPr="00BD42BD">
        <w:t>, range = 1 to 20).</w:t>
      </w:r>
      <w:r w:rsidR="2CC35906" w:rsidRPr="00BD42BD">
        <w:t xml:space="preserve"> Those delivering either the MBI or control condition typically had specialized training to do so (83.49% and 77.98%, respectively).</w:t>
      </w:r>
    </w:p>
    <w:p w14:paraId="78E7E831" w14:textId="297231B9" w:rsidR="00156C94" w:rsidRPr="00BD42BD" w:rsidRDefault="006A5B57" w:rsidP="009275C0">
      <w:pPr>
        <w:spacing w:line="480" w:lineRule="auto"/>
        <w:ind w:firstLine="720"/>
      </w:pPr>
      <w:r w:rsidRPr="00BD42BD">
        <w:t>Most studies</w:t>
      </w:r>
      <w:r w:rsidR="00AE5800" w:rsidRPr="00BD42BD">
        <w:t xml:space="preserve"> </w:t>
      </w:r>
      <w:r w:rsidRPr="00BD42BD">
        <w:t>(</w:t>
      </w:r>
      <w:r w:rsidR="00A62245" w:rsidRPr="00BD42BD">
        <w:t>57.89</w:t>
      </w:r>
      <w:r w:rsidR="00AE5800" w:rsidRPr="00BD42BD">
        <w:t>%</w:t>
      </w:r>
      <w:r w:rsidRPr="00BD42BD">
        <w:t>)</w:t>
      </w:r>
      <w:r w:rsidR="00AE5800" w:rsidRPr="00BD42BD">
        <w:t xml:space="preserve"> </w:t>
      </w:r>
      <w:r w:rsidR="004E685A" w:rsidRPr="00BD42BD">
        <w:t>employed</w:t>
      </w:r>
      <w:r w:rsidR="00AE5800" w:rsidRPr="00BD42BD">
        <w:t xml:space="preserve"> intention-to-treat analys</w:t>
      </w:r>
      <w:r w:rsidR="004E685A" w:rsidRPr="00BD42BD">
        <w:t>e</w:t>
      </w:r>
      <w:r w:rsidR="00AE5800" w:rsidRPr="00BD42BD">
        <w:t>s</w:t>
      </w:r>
      <w:r w:rsidR="004E685A" w:rsidRPr="00BD42BD">
        <w:t xml:space="preserve"> (i.e., analyzing data from all randomized participants)</w:t>
      </w:r>
      <w:r w:rsidR="00AE5800" w:rsidRPr="00BD42BD">
        <w:t xml:space="preserve"> </w:t>
      </w:r>
      <w:r w:rsidR="0098316F" w:rsidRPr="00BD42BD">
        <w:t xml:space="preserve">although </w:t>
      </w:r>
      <w:r w:rsidR="00A62245" w:rsidRPr="00BD42BD">
        <w:t>42.11</w:t>
      </w:r>
      <w:r w:rsidR="00AE5800" w:rsidRPr="00BD42BD">
        <w:t xml:space="preserve">% </w:t>
      </w:r>
      <w:r w:rsidR="004E685A" w:rsidRPr="00BD42BD">
        <w:t>analyzed completers only</w:t>
      </w:r>
      <w:r w:rsidR="008E15ED" w:rsidRPr="00BD42BD">
        <w:t xml:space="preserve">. </w:t>
      </w:r>
      <w:r w:rsidR="004E685A" w:rsidRPr="00BD42BD">
        <w:t xml:space="preserve">Within the </w:t>
      </w:r>
      <w:r w:rsidR="00A62245" w:rsidRPr="00BD42BD">
        <w:t xml:space="preserve">66 </w:t>
      </w:r>
      <w:r w:rsidR="004E685A" w:rsidRPr="00BD42BD">
        <w:t xml:space="preserve">studies that included intention-to-treat analyses, most </w:t>
      </w:r>
      <w:r w:rsidR="00156C94" w:rsidRPr="00BD42BD">
        <w:t>handl</w:t>
      </w:r>
      <w:r w:rsidR="004E685A" w:rsidRPr="00BD42BD">
        <w:t>ed</w:t>
      </w:r>
      <w:r w:rsidR="00156C94" w:rsidRPr="00BD42BD">
        <w:t xml:space="preserve"> missing data</w:t>
      </w:r>
      <w:r w:rsidR="004E685A" w:rsidRPr="00BD42BD">
        <w:t xml:space="preserve"> using</w:t>
      </w:r>
      <w:r w:rsidR="00156C94" w:rsidRPr="00BD42BD">
        <w:t xml:space="preserve"> </w:t>
      </w:r>
      <w:r w:rsidR="00AE5800" w:rsidRPr="00BD42BD">
        <w:t xml:space="preserve">maximum likelihood </w:t>
      </w:r>
      <w:r w:rsidR="00AE5800" w:rsidRPr="00BD42BD">
        <w:lastRenderedPageBreak/>
        <w:t>(66.</w:t>
      </w:r>
      <w:r w:rsidR="00A62245" w:rsidRPr="00BD42BD">
        <w:t>67</w:t>
      </w:r>
      <w:r w:rsidR="00AE5800" w:rsidRPr="00BD42BD">
        <w:t>%), with 18.</w:t>
      </w:r>
      <w:r w:rsidR="00A62245" w:rsidRPr="00BD42BD">
        <w:t>18</w:t>
      </w:r>
      <w:r w:rsidR="00AE5800" w:rsidRPr="00BD42BD">
        <w:t xml:space="preserve">% </w:t>
      </w:r>
      <w:r w:rsidR="004E685A" w:rsidRPr="00BD42BD">
        <w:t xml:space="preserve">using </w:t>
      </w:r>
      <w:r w:rsidR="00AE5800" w:rsidRPr="00BD42BD">
        <w:t xml:space="preserve">multiple imputation, </w:t>
      </w:r>
      <w:r w:rsidR="00003B93" w:rsidRPr="00BD42BD">
        <w:t>13</w:t>
      </w:r>
      <w:r w:rsidR="00003B93" w:rsidRPr="00BD42BD">
        <w:rPr>
          <w:rFonts w:hint="eastAsia"/>
        </w:rPr>
        <w:t>.</w:t>
      </w:r>
      <w:r w:rsidR="00A62245" w:rsidRPr="00BD42BD">
        <w:t>63</w:t>
      </w:r>
      <w:r w:rsidR="00003B93" w:rsidRPr="00BD42BD">
        <w:t xml:space="preserve">% </w:t>
      </w:r>
      <w:r w:rsidR="004E685A" w:rsidRPr="00BD42BD">
        <w:t>carrying the</w:t>
      </w:r>
      <w:r w:rsidR="00003B93" w:rsidRPr="00BD42BD">
        <w:t xml:space="preserve"> last observation forward</w:t>
      </w:r>
      <w:r w:rsidR="004E685A" w:rsidRPr="00BD42BD">
        <w:t>,</w:t>
      </w:r>
      <w:r w:rsidR="00003B93" w:rsidRPr="00BD42BD">
        <w:t xml:space="preserve"> and 1.5</w:t>
      </w:r>
      <w:r w:rsidR="00A62245" w:rsidRPr="00BD42BD">
        <w:t>2</w:t>
      </w:r>
      <w:r w:rsidR="00003B93" w:rsidRPr="00BD42BD">
        <w:t>%</w:t>
      </w:r>
      <w:r w:rsidR="00AE5800" w:rsidRPr="00BD42BD">
        <w:t xml:space="preserve"> </w:t>
      </w:r>
      <w:r w:rsidR="004E685A" w:rsidRPr="00BD42BD">
        <w:t>using</w:t>
      </w:r>
      <w:r w:rsidR="00AE5800" w:rsidRPr="00BD42BD">
        <w:t xml:space="preserve"> single imputation</w:t>
      </w:r>
      <w:r w:rsidR="00003B93" w:rsidRPr="00BD42BD">
        <w:t>.</w:t>
      </w:r>
    </w:p>
    <w:p w14:paraId="21239212" w14:textId="2687A83C" w:rsidR="00610DDE" w:rsidRPr="00BD42BD" w:rsidRDefault="5CC6A976" w:rsidP="190577A3">
      <w:pPr>
        <w:spacing w:line="480" w:lineRule="auto"/>
        <w:ind w:firstLine="720"/>
      </w:pPr>
      <w:r w:rsidRPr="00BD42BD">
        <w:t>Only a</w:t>
      </w:r>
      <w:r w:rsidR="6DF9EF40" w:rsidRPr="00BD42BD">
        <w:t xml:space="preserve"> minority of studies (</w:t>
      </w:r>
      <w:r w:rsidR="4065E912" w:rsidRPr="00BD42BD">
        <w:t>31.</w:t>
      </w:r>
      <w:r w:rsidR="00CA70B6" w:rsidRPr="00BD42BD">
        <w:t>58</w:t>
      </w:r>
      <w:r w:rsidR="6DF9EF40" w:rsidRPr="00BD42BD">
        <w:t xml:space="preserve">%) </w:t>
      </w:r>
      <w:r w:rsidRPr="00BD42BD">
        <w:t xml:space="preserve">clearly </w:t>
      </w:r>
      <w:r w:rsidR="79E4E047" w:rsidRPr="00BD42BD">
        <w:t xml:space="preserve">defined and </w:t>
      </w:r>
      <w:r w:rsidR="6DF9EF40" w:rsidRPr="00BD42BD">
        <w:t xml:space="preserve">reported MBI and control treatment completion. </w:t>
      </w:r>
      <w:r w:rsidR="5AACFFDA" w:rsidRPr="00BD42BD">
        <w:t xml:space="preserve">Among those that reported a definition of completion, </w:t>
      </w:r>
      <w:r w:rsidR="2CC35906" w:rsidRPr="00BD42BD">
        <w:t xml:space="preserve">the most common definition was </w:t>
      </w:r>
      <w:r w:rsidR="6DF9EF40" w:rsidRPr="00BD42BD">
        <w:t>completing 50% o</w:t>
      </w:r>
      <w:r w:rsidR="005B1165" w:rsidRPr="00BD42BD">
        <w:t>r</w:t>
      </w:r>
      <w:r w:rsidR="6DF9EF40" w:rsidRPr="00BD42BD">
        <w:t xml:space="preserve"> more of the treatment sessions (</w:t>
      </w:r>
      <w:r w:rsidR="6DF9EF40" w:rsidRPr="00BD42BD">
        <w:rPr>
          <w:i/>
          <w:iCs/>
        </w:rPr>
        <w:t xml:space="preserve">k </w:t>
      </w:r>
      <w:r w:rsidR="6DF9EF40" w:rsidRPr="00BD42BD">
        <w:t xml:space="preserve">= </w:t>
      </w:r>
      <w:r w:rsidR="46E07D7B" w:rsidRPr="00BD42BD">
        <w:t>1</w:t>
      </w:r>
      <w:r w:rsidR="310E0EBB" w:rsidRPr="00BD42BD">
        <w:t>9</w:t>
      </w:r>
      <w:r w:rsidR="46E07D7B" w:rsidRPr="00BD42BD">
        <w:t xml:space="preserve"> </w:t>
      </w:r>
      <w:r w:rsidR="6DF9EF40" w:rsidRPr="00BD42BD">
        <w:t>studies used this definition)</w:t>
      </w:r>
      <w:r w:rsidR="2CC35906" w:rsidRPr="00BD42BD">
        <w:t>.</w:t>
      </w:r>
      <w:r w:rsidR="6DF9EF40" w:rsidRPr="00BD42BD">
        <w:t xml:space="preserve"> </w:t>
      </w:r>
      <w:r w:rsidR="2CC35906" w:rsidRPr="00BD42BD">
        <w:t>O</w:t>
      </w:r>
      <w:r w:rsidR="6DF9EF40" w:rsidRPr="00BD42BD">
        <w:t>ther definitions</w:t>
      </w:r>
      <w:r w:rsidR="2CC35906" w:rsidRPr="00BD42BD">
        <w:t xml:space="preserve"> included completing</w:t>
      </w:r>
      <w:r w:rsidR="6DF9EF40" w:rsidRPr="00BD42BD">
        <w:t xml:space="preserve"> </w:t>
      </w:r>
      <w:r w:rsidR="310E0EBB" w:rsidRPr="00BD42BD">
        <w:t xml:space="preserve">55% </w:t>
      </w:r>
      <w:r w:rsidR="250C2A17" w:rsidRPr="00BD42BD">
        <w:t xml:space="preserve">or more </w:t>
      </w:r>
      <w:r w:rsidR="310E0EBB" w:rsidRPr="00BD42BD">
        <w:t xml:space="preserve">of sessions </w:t>
      </w:r>
      <w:r w:rsidR="6DF9EF40" w:rsidRPr="00BD42BD">
        <w:t>(</w:t>
      </w:r>
      <w:r w:rsidR="6DF9EF40" w:rsidRPr="00BD42BD">
        <w:rPr>
          <w:i/>
          <w:iCs/>
        </w:rPr>
        <w:t xml:space="preserve">k </w:t>
      </w:r>
      <w:r w:rsidR="6DF9EF40" w:rsidRPr="00BD42BD">
        <w:t xml:space="preserve">= </w:t>
      </w:r>
      <w:r w:rsidR="5E33EB16" w:rsidRPr="00BD42BD">
        <w:t>3</w:t>
      </w:r>
      <w:r w:rsidR="6DF9EF40" w:rsidRPr="00BD42BD">
        <w:t>)</w:t>
      </w:r>
      <w:r w:rsidR="0BFD0448" w:rsidRPr="00BD42BD">
        <w:t>,</w:t>
      </w:r>
      <w:r w:rsidR="3E4FD69D" w:rsidRPr="00BD42BD">
        <w:t xml:space="preserve"> 75</w:t>
      </w:r>
      <w:r w:rsidR="2EE1BAEA" w:rsidRPr="00BD42BD">
        <w:t xml:space="preserve">% </w:t>
      </w:r>
      <w:r w:rsidR="0BFD0448" w:rsidRPr="00BD42BD">
        <w:t xml:space="preserve">or more </w:t>
      </w:r>
      <w:r w:rsidR="2EE1BAEA" w:rsidRPr="00BD42BD">
        <w:t xml:space="preserve">of </w:t>
      </w:r>
      <w:r w:rsidR="4829493C" w:rsidRPr="00BD42BD">
        <w:t>sessions (</w:t>
      </w:r>
      <w:r w:rsidR="4829493C" w:rsidRPr="00BD42BD">
        <w:rPr>
          <w:i/>
          <w:iCs/>
        </w:rPr>
        <w:t xml:space="preserve">k </w:t>
      </w:r>
      <w:r w:rsidR="4829493C" w:rsidRPr="00BD42BD">
        <w:t xml:space="preserve">= </w:t>
      </w:r>
      <w:r w:rsidR="00CA70B6" w:rsidRPr="00BD42BD">
        <w:t>8</w:t>
      </w:r>
      <w:r w:rsidR="4254803C" w:rsidRPr="00BD42BD">
        <w:t>)</w:t>
      </w:r>
      <w:r w:rsidR="2CC35906" w:rsidRPr="00BD42BD">
        <w:t xml:space="preserve"> or</w:t>
      </w:r>
      <w:r w:rsidR="4254803C" w:rsidRPr="00BD42BD">
        <w:t xml:space="preserve"> </w:t>
      </w:r>
      <w:r w:rsidR="218D3344" w:rsidRPr="00BD42BD">
        <w:t xml:space="preserve">completion of </w:t>
      </w:r>
      <w:r w:rsidR="405F7B8C" w:rsidRPr="00BD42BD">
        <w:t>all</w:t>
      </w:r>
      <w:r w:rsidR="218D3344" w:rsidRPr="00BD42BD">
        <w:t xml:space="preserve"> sessions </w:t>
      </w:r>
      <w:r w:rsidR="6DF9EF40" w:rsidRPr="00BD42BD">
        <w:t>(</w:t>
      </w:r>
      <w:r w:rsidR="6DF9EF40" w:rsidRPr="00BD42BD">
        <w:rPr>
          <w:i/>
          <w:iCs/>
        </w:rPr>
        <w:t xml:space="preserve">k </w:t>
      </w:r>
      <w:r w:rsidR="6DF9EF40" w:rsidRPr="00BD42BD">
        <w:t xml:space="preserve">= </w:t>
      </w:r>
      <w:r w:rsidR="5AACFFDA" w:rsidRPr="00BD42BD">
        <w:t>1</w:t>
      </w:r>
      <w:r w:rsidR="6DF9EF40" w:rsidRPr="00BD42BD">
        <w:t>).</w:t>
      </w:r>
      <w:r w:rsidR="150CE4B1" w:rsidRPr="00BD42BD">
        <w:t xml:space="preserve"> Approximately half (58.71%) of studies reported the number of treatment refusers (i.e., dropouts prior to attending the first treatment session). On average, </w:t>
      </w:r>
      <w:r w:rsidR="003650FB" w:rsidRPr="00BD42BD">
        <w:t>10.</w:t>
      </w:r>
      <w:r w:rsidR="00440022" w:rsidRPr="00BD42BD">
        <w:t>46</w:t>
      </w:r>
      <w:r w:rsidR="003650FB" w:rsidRPr="00BD42BD">
        <w:t>%</w:t>
      </w:r>
      <w:r w:rsidR="150CE4B1" w:rsidRPr="00BD42BD">
        <w:t xml:space="preserve"> (SD = </w:t>
      </w:r>
      <w:r w:rsidR="00E6560E" w:rsidRPr="00BD42BD">
        <w:t>12.</w:t>
      </w:r>
      <w:r w:rsidR="00440022" w:rsidRPr="00BD42BD">
        <w:t>44</w:t>
      </w:r>
      <w:r w:rsidR="150CE4B1" w:rsidRPr="00BD42BD">
        <w:t xml:space="preserve">) MBI participants and </w:t>
      </w:r>
      <w:r w:rsidR="00440022" w:rsidRPr="00BD42BD">
        <w:t>10.61</w:t>
      </w:r>
      <w:r w:rsidR="000E2151" w:rsidRPr="00BD42BD">
        <w:t>%</w:t>
      </w:r>
      <w:r w:rsidR="150CE4B1" w:rsidRPr="00BD42BD">
        <w:t xml:space="preserve"> (SD = </w:t>
      </w:r>
      <w:r w:rsidR="00E6560E" w:rsidRPr="00BD42BD">
        <w:t>12.</w:t>
      </w:r>
      <w:r w:rsidR="00440022" w:rsidRPr="00BD42BD">
        <w:t>94</w:t>
      </w:r>
      <w:r w:rsidR="150CE4B1" w:rsidRPr="00BD42BD">
        <w:t xml:space="preserve">) control participants did not attend the first session of their respective conditions. </w:t>
      </w:r>
    </w:p>
    <w:p w14:paraId="1C604723" w14:textId="6943B7F3" w:rsidR="00C261A0" w:rsidRPr="00BD42BD" w:rsidRDefault="00A455EF" w:rsidP="004126DE">
      <w:pPr>
        <w:spacing w:line="480" w:lineRule="auto"/>
        <w:rPr>
          <w:b/>
          <w:bCs/>
        </w:rPr>
      </w:pPr>
      <w:r w:rsidRPr="00BD42BD">
        <w:rPr>
          <w:b/>
          <w:bCs/>
        </w:rPr>
        <w:t>R</w:t>
      </w:r>
      <w:r w:rsidR="00C261A0" w:rsidRPr="00BD42BD">
        <w:rPr>
          <w:b/>
          <w:bCs/>
        </w:rPr>
        <w:t>esults of individual studies</w:t>
      </w:r>
    </w:p>
    <w:p w14:paraId="3495CE93" w14:textId="5619B87B" w:rsidR="00C261A0" w:rsidRPr="00BD42BD" w:rsidRDefault="00D10099" w:rsidP="004126DE">
      <w:pPr>
        <w:spacing w:line="480" w:lineRule="auto"/>
      </w:pPr>
      <w:r w:rsidRPr="00BD42BD">
        <w:tab/>
      </w:r>
      <w:r w:rsidR="00F8283C" w:rsidRPr="00BD42BD">
        <w:t xml:space="preserve">Study-level overall and differential attrition rates are reported in </w:t>
      </w:r>
      <w:r w:rsidR="0098316F" w:rsidRPr="00BD42BD">
        <w:t xml:space="preserve">Supplemental Materials Table </w:t>
      </w:r>
      <w:r w:rsidR="00956894" w:rsidRPr="00BD42BD">
        <w:t>2</w:t>
      </w:r>
      <w:r w:rsidR="00947FBA" w:rsidRPr="00BD42BD">
        <w:t xml:space="preserve"> and Supplemental Materials Figure 2</w:t>
      </w:r>
      <w:r w:rsidR="0098316F" w:rsidRPr="00BD42BD">
        <w:t>.</w:t>
      </w:r>
    </w:p>
    <w:p w14:paraId="3A2B7821" w14:textId="65F4D78A" w:rsidR="00C261A0" w:rsidRPr="00BD42BD" w:rsidRDefault="004262C4" w:rsidP="004126DE">
      <w:pPr>
        <w:spacing w:line="480" w:lineRule="auto"/>
        <w:rPr>
          <w:b/>
          <w:bCs/>
        </w:rPr>
      </w:pPr>
      <w:r w:rsidRPr="00BD42BD">
        <w:rPr>
          <w:b/>
          <w:bCs/>
        </w:rPr>
        <w:t>S</w:t>
      </w:r>
      <w:r w:rsidR="00C261A0" w:rsidRPr="00BD42BD">
        <w:rPr>
          <w:b/>
          <w:bCs/>
        </w:rPr>
        <w:t>ynthesis of results</w:t>
      </w:r>
    </w:p>
    <w:p w14:paraId="282C7C38" w14:textId="05C34A08" w:rsidR="00E26BDB" w:rsidRPr="00BD42BD" w:rsidRDefault="00E26BDB" w:rsidP="009868BE">
      <w:pPr>
        <w:spacing w:line="480" w:lineRule="auto"/>
        <w:ind w:firstLine="720"/>
        <w:rPr>
          <w:b/>
          <w:bCs/>
        </w:rPr>
      </w:pPr>
      <w:r w:rsidRPr="00BD42BD">
        <w:rPr>
          <w:b/>
          <w:bCs/>
        </w:rPr>
        <w:t xml:space="preserve">Attrition rate. </w:t>
      </w:r>
      <w:r w:rsidRPr="00BD42BD">
        <w:t xml:space="preserve">The weighted average attrition for MBIs </w:t>
      </w:r>
      <w:r w:rsidR="001B6303" w:rsidRPr="00BD42BD">
        <w:t xml:space="preserve">was </w:t>
      </w:r>
      <w:r w:rsidR="002E0C3E" w:rsidRPr="00BD42BD">
        <w:rPr>
          <w:color w:val="000000"/>
        </w:rPr>
        <w:t>1</w:t>
      </w:r>
      <w:r w:rsidR="001B6303" w:rsidRPr="00BD42BD">
        <w:rPr>
          <w:color w:val="000000"/>
        </w:rPr>
        <w:t>9</w:t>
      </w:r>
      <w:r w:rsidR="0080412A" w:rsidRPr="00BD42BD">
        <w:rPr>
          <w:color w:val="000000"/>
        </w:rPr>
        <w:t>.1</w:t>
      </w:r>
      <w:r w:rsidR="002E0C3E" w:rsidRPr="00BD42BD">
        <w:rPr>
          <w:color w:val="000000"/>
        </w:rPr>
        <w:t>%</w:t>
      </w:r>
      <w:r w:rsidR="008E15ED" w:rsidRPr="00BD42BD">
        <w:rPr>
          <w:color w:val="000000"/>
        </w:rPr>
        <w:t>,</w:t>
      </w:r>
      <w:r w:rsidR="002E0C3E" w:rsidRPr="00BD42BD">
        <w:rPr>
          <w:color w:val="000000"/>
        </w:rPr>
        <w:t xml:space="preserve"> </w:t>
      </w:r>
      <w:r w:rsidR="008E15ED" w:rsidRPr="00BD42BD">
        <w:rPr>
          <w:color w:val="000000"/>
        </w:rPr>
        <w:t>95% CI</w:t>
      </w:r>
      <w:r w:rsidR="002E0C3E" w:rsidRPr="00BD42BD">
        <w:rPr>
          <w:color w:val="000000"/>
        </w:rPr>
        <w:t xml:space="preserve"> [.</w:t>
      </w:r>
      <w:r w:rsidR="00C9381A" w:rsidRPr="00BD42BD">
        <w:rPr>
          <w:color w:val="000000"/>
        </w:rPr>
        <w:t>16</w:t>
      </w:r>
      <w:r w:rsidR="002E0C3E" w:rsidRPr="00BD42BD">
        <w:rPr>
          <w:color w:val="000000"/>
        </w:rPr>
        <w:t xml:space="preserve">, .22] in MBIs and </w:t>
      </w:r>
      <w:r w:rsidR="00C9381A" w:rsidRPr="00BD42BD">
        <w:rPr>
          <w:color w:val="000000"/>
        </w:rPr>
        <w:t>1</w:t>
      </w:r>
      <w:r w:rsidR="0080412A" w:rsidRPr="00BD42BD">
        <w:rPr>
          <w:color w:val="000000"/>
        </w:rPr>
        <w:t>8.6</w:t>
      </w:r>
      <w:r w:rsidR="002E0C3E" w:rsidRPr="00BD42BD">
        <w:rPr>
          <w:color w:val="000000"/>
        </w:rPr>
        <w:t xml:space="preserve">% </w:t>
      </w:r>
      <w:r w:rsidR="008E15ED" w:rsidRPr="00BD42BD">
        <w:rPr>
          <w:color w:val="000000"/>
        </w:rPr>
        <w:t>[</w:t>
      </w:r>
      <w:r w:rsidR="002E0C3E" w:rsidRPr="00BD42BD">
        <w:rPr>
          <w:color w:val="000000"/>
        </w:rPr>
        <w:t>.16, .21</w:t>
      </w:r>
      <w:r w:rsidR="008E15ED" w:rsidRPr="00BD42BD">
        <w:rPr>
          <w:color w:val="000000"/>
        </w:rPr>
        <w:t>]</w:t>
      </w:r>
      <w:r w:rsidR="002E0C3E" w:rsidRPr="00BD42BD">
        <w:rPr>
          <w:color w:val="000000"/>
        </w:rPr>
        <w:t xml:space="preserve"> in </w:t>
      </w:r>
      <w:r w:rsidRPr="00BD42BD">
        <w:t>control</w:t>
      </w:r>
      <w:r w:rsidR="001B6303" w:rsidRPr="00BD42BD">
        <w:t>s</w:t>
      </w:r>
      <w:r w:rsidR="0098316F" w:rsidRPr="00BD42BD">
        <w:t xml:space="preserve"> (Table 1)</w:t>
      </w:r>
      <w:r w:rsidR="00D01196" w:rsidRPr="00BD42BD">
        <w:t>.</w:t>
      </w:r>
      <w:r w:rsidR="003801F1" w:rsidRPr="00BD42BD">
        <w:t xml:space="preserve"> Both models showed very high heterogeneity (</w:t>
      </w:r>
      <w:r w:rsidR="003801F1" w:rsidRPr="00BD42BD">
        <w:rPr>
          <w:i/>
          <w:iCs/>
        </w:rPr>
        <w:t>I</w:t>
      </w:r>
      <w:r w:rsidR="003801F1" w:rsidRPr="00BD42BD">
        <w:rPr>
          <w:vertAlign w:val="superscript"/>
        </w:rPr>
        <w:t>2</w:t>
      </w:r>
      <w:r w:rsidR="003801F1" w:rsidRPr="00BD42BD">
        <w:t xml:space="preserve"> = 94.</w:t>
      </w:r>
      <w:r w:rsidR="00C9381A" w:rsidRPr="00BD42BD">
        <w:t>69</w:t>
      </w:r>
      <w:r w:rsidR="003801F1" w:rsidRPr="00BD42BD">
        <w:t>% and 91.</w:t>
      </w:r>
      <w:r w:rsidR="00C9381A" w:rsidRPr="00BD42BD">
        <w:t>76</w:t>
      </w:r>
      <w:r w:rsidR="003801F1" w:rsidRPr="00BD42BD">
        <w:t>%, respectively).</w:t>
      </w:r>
      <w:r w:rsidR="00D01196" w:rsidRPr="00BD42BD">
        <w:t xml:space="preserve"> </w:t>
      </w:r>
      <w:r w:rsidR="001B6303" w:rsidRPr="00BD42BD">
        <w:t xml:space="preserve">Differential attrition did not differ from zero </w:t>
      </w:r>
      <w:r w:rsidRPr="00BD42BD">
        <w:t>(</w:t>
      </w:r>
      <w:r w:rsidRPr="00BD42BD">
        <w:rPr>
          <w:color w:val="000000"/>
        </w:rPr>
        <w:t xml:space="preserve">log OR = </w:t>
      </w:r>
      <w:r w:rsidR="001B6303" w:rsidRPr="00BD42BD">
        <w:rPr>
          <w:color w:val="000000"/>
        </w:rPr>
        <w:t>0</w:t>
      </w:r>
      <w:r w:rsidRPr="00BD42BD">
        <w:rPr>
          <w:color w:val="000000"/>
        </w:rPr>
        <w:t>.</w:t>
      </w:r>
      <w:r w:rsidR="00C9381A" w:rsidRPr="00BD42BD">
        <w:rPr>
          <w:color w:val="000000"/>
        </w:rPr>
        <w:t>05</w:t>
      </w:r>
      <w:r w:rsidRPr="00BD42BD">
        <w:rPr>
          <w:color w:val="000000"/>
        </w:rPr>
        <w:t>, [-</w:t>
      </w:r>
      <w:r w:rsidR="001B6303" w:rsidRPr="00BD42BD">
        <w:rPr>
          <w:color w:val="000000"/>
        </w:rPr>
        <w:t>0</w:t>
      </w:r>
      <w:r w:rsidRPr="00BD42BD">
        <w:rPr>
          <w:color w:val="000000"/>
        </w:rPr>
        <w:t>.</w:t>
      </w:r>
      <w:r w:rsidR="00C9381A" w:rsidRPr="00BD42BD">
        <w:rPr>
          <w:color w:val="000000"/>
        </w:rPr>
        <w:t>08</w:t>
      </w:r>
      <w:r w:rsidRPr="00BD42BD">
        <w:rPr>
          <w:color w:val="000000"/>
        </w:rPr>
        <w:t xml:space="preserve">, </w:t>
      </w:r>
      <w:r w:rsidR="001B6303" w:rsidRPr="00BD42BD">
        <w:rPr>
          <w:color w:val="000000"/>
        </w:rPr>
        <w:t>0</w:t>
      </w:r>
      <w:r w:rsidRPr="00BD42BD">
        <w:rPr>
          <w:color w:val="000000"/>
        </w:rPr>
        <w:t>.18]</w:t>
      </w:r>
      <w:r w:rsidR="00FC6022" w:rsidRPr="00BD42BD">
        <w:rPr>
          <w:color w:val="000000"/>
        </w:rPr>
        <w:t>, OR = 1.</w:t>
      </w:r>
      <w:r w:rsidR="00C9381A" w:rsidRPr="00BD42BD">
        <w:rPr>
          <w:color w:val="000000"/>
        </w:rPr>
        <w:t>05</w:t>
      </w:r>
      <w:r w:rsidR="00FC6022" w:rsidRPr="00BD42BD">
        <w:rPr>
          <w:color w:val="000000"/>
        </w:rPr>
        <w:t>, [0.</w:t>
      </w:r>
      <w:r w:rsidR="00C9381A" w:rsidRPr="00BD42BD">
        <w:rPr>
          <w:color w:val="000000"/>
        </w:rPr>
        <w:t>92</w:t>
      </w:r>
      <w:r w:rsidR="00FC6022" w:rsidRPr="00BD42BD">
        <w:rPr>
          <w:color w:val="000000"/>
        </w:rPr>
        <w:t>, 1.19]</w:t>
      </w:r>
      <w:r w:rsidRPr="00BD42BD">
        <w:t>)</w:t>
      </w:r>
      <w:r w:rsidR="001B6303" w:rsidRPr="00BD42BD">
        <w:t xml:space="preserve"> indicating that attrition rates were similar across MBIs and controls</w:t>
      </w:r>
      <w:r w:rsidRPr="00BD42BD">
        <w:t xml:space="preserve">. </w:t>
      </w:r>
      <w:r w:rsidR="003801F1" w:rsidRPr="00BD42BD">
        <w:t>Heterogeneity was low to moderate</w:t>
      </w:r>
      <w:r w:rsidR="0098316F" w:rsidRPr="00BD42BD">
        <w:t xml:space="preserve"> in this model</w:t>
      </w:r>
      <w:r w:rsidR="003801F1" w:rsidRPr="00BD42BD">
        <w:t xml:space="preserve"> (</w:t>
      </w:r>
      <w:r w:rsidR="003801F1" w:rsidRPr="00BD42BD">
        <w:rPr>
          <w:i/>
          <w:iCs/>
        </w:rPr>
        <w:t>I</w:t>
      </w:r>
      <w:r w:rsidR="003801F1" w:rsidRPr="00BD42BD">
        <w:rPr>
          <w:vertAlign w:val="superscript"/>
        </w:rPr>
        <w:t>2</w:t>
      </w:r>
      <w:r w:rsidR="003801F1" w:rsidRPr="00BD42BD">
        <w:t>= 2</w:t>
      </w:r>
      <w:r w:rsidR="00EF176A" w:rsidRPr="00BD42BD">
        <w:t>8</w:t>
      </w:r>
      <w:r w:rsidR="003801F1" w:rsidRPr="00BD42BD">
        <w:t>.</w:t>
      </w:r>
      <w:r w:rsidR="00C9381A" w:rsidRPr="00BD42BD">
        <w:t>01</w:t>
      </w:r>
      <w:r w:rsidR="003801F1" w:rsidRPr="00BD42BD">
        <w:t>%).</w:t>
      </w:r>
      <w:r w:rsidR="006829EF" w:rsidRPr="00BD42BD">
        <w:t xml:space="preserve"> </w:t>
      </w:r>
      <w:r w:rsidR="000C4AE2" w:rsidRPr="00BD42BD">
        <w:t>However, d</w:t>
      </w:r>
      <w:r w:rsidR="006829EF" w:rsidRPr="00BD42BD">
        <w:t xml:space="preserve">ifferential attrition did differ from zero when using </w:t>
      </w:r>
      <w:proofErr w:type="spellStart"/>
      <w:r w:rsidR="006829EF" w:rsidRPr="00BD42BD">
        <w:t>Peto’s</w:t>
      </w:r>
      <w:proofErr w:type="spellEnd"/>
      <w:r w:rsidR="006829EF" w:rsidRPr="00BD42BD">
        <w:t xml:space="preserve"> method (log OR = </w:t>
      </w:r>
      <w:r w:rsidR="0066299E" w:rsidRPr="00BD42BD">
        <w:t>0.</w:t>
      </w:r>
      <w:r w:rsidR="000C4AE2" w:rsidRPr="00BD42BD">
        <w:t>099</w:t>
      </w:r>
      <w:r w:rsidR="0066299E" w:rsidRPr="00BD42BD">
        <w:t>, [0.00</w:t>
      </w:r>
      <w:r w:rsidR="0022467F" w:rsidRPr="00BD42BD">
        <w:t>06</w:t>
      </w:r>
      <w:r w:rsidR="0066299E" w:rsidRPr="00BD42BD">
        <w:t>, 0.20], OR = 1.10, [</w:t>
      </w:r>
      <w:r w:rsidR="0022467F" w:rsidRPr="00BD42BD">
        <w:t>1</w:t>
      </w:r>
      <w:r w:rsidR="0066299E" w:rsidRPr="00BD42BD">
        <w:t>.</w:t>
      </w:r>
      <w:r w:rsidR="0022467F" w:rsidRPr="00BD42BD">
        <w:t>0006</w:t>
      </w:r>
      <w:r w:rsidR="0066299E" w:rsidRPr="00BD42BD">
        <w:t>, 1.22]</w:t>
      </w:r>
      <w:r w:rsidR="0022467F" w:rsidRPr="00BD42BD">
        <w:t xml:space="preserve">, </w:t>
      </w:r>
      <w:r w:rsidR="0022467F" w:rsidRPr="00BD42BD">
        <w:rPr>
          <w:i/>
          <w:iCs/>
        </w:rPr>
        <w:t xml:space="preserve">p </w:t>
      </w:r>
      <w:r w:rsidR="000C4AE2" w:rsidRPr="00BD42BD">
        <w:t>=</w:t>
      </w:r>
      <w:r w:rsidR="0022467F" w:rsidRPr="00BD42BD">
        <w:t xml:space="preserve"> .</w:t>
      </w:r>
      <w:r w:rsidR="000C4AE2" w:rsidRPr="00BD42BD">
        <w:t>049</w:t>
      </w:r>
      <w:r w:rsidR="0066299E" w:rsidRPr="00BD42BD">
        <w:t xml:space="preserve">) </w:t>
      </w:r>
      <w:r w:rsidR="000C4AE2" w:rsidRPr="00BD42BD">
        <w:t xml:space="preserve">and </w:t>
      </w:r>
      <w:r w:rsidR="0066299E" w:rsidRPr="00BD42BD">
        <w:t>Mantel-Haenszel’s method (log OR = 0.</w:t>
      </w:r>
      <w:r w:rsidR="000C4AE2" w:rsidRPr="00BD42BD">
        <w:t>097</w:t>
      </w:r>
      <w:r w:rsidR="0066299E" w:rsidRPr="00BD42BD">
        <w:t>, [0.00</w:t>
      </w:r>
      <w:r w:rsidR="0022467F" w:rsidRPr="00BD42BD">
        <w:t>02</w:t>
      </w:r>
      <w:r w:rsidR="0066299E" w:rsidRPr="00BD42BD">
        <w:t>, 0.19], OR = 1.10, [</w:t>
      </w:r>
      <w:r w:rsidR="0022467F" w:rsidRPr="00BD42BD">
        <w:t>1</w:t>
      </w:r>
      <w:r w:rsidR="0066299E" w:rsidRPr="00BD42BD">
        <w:t>.</w:t>
      </w:r>
      <w:r w:rsidR="0022467F" w:rsidRPr="00BD42BD">
        <w:t>0002</w:t>
      </w:r>
      <w:r w:rsidR="0066299E" w:rsidRPr="00BD42BD">
        <w:t>, 1.21]</w:t>
      </w:r>
      <w:r w:rsidR="0022467F" w:rsidRPr="00BD42BD">
        <w:t xml:space="preserve">, </w:t>
      </w:r>
      <w:r w:rsidR="0022467F" w:rsidRPr="00BD42BD">
        <w:rPr>
          <w:i/>
          <w:iCs/>
        </w:rPr>
        <w:t xml:space="preserve">p </w:t>
      </w:r>
      <w:r w:rsidR="0022467F" w:rsidRPr="00BD42BD">
        <w:t>= .0</w:t>
      </w:r>
      <w:r w:rsidR="00EE6D42" w:rsidRPr="00BD42BD">
        <w:t>50</w:t>
      </w:r>
      <w:r w:rsidR="0066299E" w:rsidRPr="00BD42BD">
        <w:t>).</w:t>
      </w:r>
    </w:p>
    <w:p w14:paraId="7C5F5D7C" w14:textId="099E8A5B" w:rsidR="00C261A0" w:rsidRPr="00BD42BD" w:rsidRDefault="00C261A0" w:rsidP="004126DE">
      <w:pPr>
        <w:spacing w:line="480" w:lineRule="auto"/>
        <w:rPr>
          <w:b/>
          <w:bCs/>
        </w:rPr>
      </w:pPr>
      <w:r w:rsidRPr="00BD42BD">
        <w:rPr>
          <w:b/>
          <w:bCs/>
        </w:rPr>
        <w:t>Risk of bias across studies</w:t>
      </w:r>
    </w:p>
    <w:p w14:paraId="26E4F6D2" w14:textId="5ADE4E67" w:rsidR="005D4B35" w:rsidRPr="00BD42BD" w:rsidRDefault="00070530" w:rsidP="005034F7">
      <w:pPr>
        <w:spacing w:line="480" w:lineRule="auto"/>
        <w:ind w:firstLine="720"/>
      </w:pPr>
      <w:r w:rsidRPr="00BD42BD">
        <w:lastRenderedPageBreak/>
        <w:t>T</w:t>
      </w:r>
      <w:r w:rsidR="00C17C80" w:rsidRPr="00BD42BD">
        <w:t>rim-and-fill analyses</w:t>
      </w:r>
      <w:r w:rsidRPr="00BD42BD">
        <w:t xml:space="preserve"> did not detect funnel plot asymmetry for </w:t>
      </w:r>
      <w:r w:rsidR="001B6303" w:rsidRPr="00BD42BD">
        <w:t>the overall attrition models</w:t>
      </w:r>
      <w:r w:rsidRPr="00BD42BD">
        <w:t>. A</w:t>
      </w:r>
      <w:r w:rsidR="004107E7" w:rsidRPr="00BD42BD">
        <w:t xml:space="preserve"> trim-and-fill analysis did detect funnel plot asymmetry </w:t>
      </w:r>
      <w:r w:rsidR="00C37475" w:rsidRPr="00BD42BD">
        <w:t>for</w:t>
      </w:r>
      <w:r w:rsidR="001B6303" w:rsidRPr="00BD42BD">
        <w:t xml:space="preserve"> the differential attrition</w:t>
      </w:r>
      <w:r w:rsidR="00C37475" w:rsidRPr="00BD42BD">
        <w:t xml:space="preserve"> model (</w:t>
      </w:r>
      <w:r w:rsidR="00C37475" w:rsidRPr="00BD42BD">
        <w:rPr>
          <w:rFonts w:hint="eastAsia"/>
        </w:rPr>
        <w:t>Figure</w:t>
      </w:r>
      <w:r w:rsidR="001B6303" w:rsidRPr="00BD42BD">
        <w:t xml:space="preserve"> </w:t>
      </w:r>
      <w:r w:rsidR="00947FBA" w:rsidRPr="00BD42BD">
        <w:t>1</w:t>
      </w:r>
      <w:r w:rsidR="00C37475" w:rsidRPr="00BD42BD">
        <w:t>)</w:t>
      </w:r>
      <w:r w:rsidR="005D4B35" w:rsidRPr="00BD42BD">
        <w:t xml:space="preserve"> as did the </w:t>
      </w:r>
      <w:r w:rsidRPr="00BD42BD">
        <w:t xml:space="preserve">Harbord test (z = -3.72, </w:t>
      </w:r>
      <w:r w:rsidRPr="00BD42BD">
        <w:rPr>
          <w:i/>
          <w:iCs/>
        </w:rPr>
        <w:t xml:space="preserve">p </w:t>
      </w:r>
      <w:r w:rsidRPr="00BD42BD">
        <w:t>&lt; .001)</w:t>
      </w:r>
      <w:r w:rsidR="00C37475" w:rsidRPr="00BD42BD">
        <w:t>.</w:t>
      </w:r>
      <w:r w:rsidR="001B6303" w:rsidRPr="00BD42BD">
        <w:t xml:space="preserve"> After imputing 22 studies to the right of the observed overall effect (i.e., missing studies showing higher attrition in MBIs vs. controls), a significant log OR was detected (log OR = 0.23, [0.08, 0.</w:t>
      </w:r>
      <w:r w:rsidR="00C9381A" w:rsidRPr="00BD42BD">
        <w:t>37</w:t>
      </w:r>
      <w:r w:rsidR="001B6303" w:rsidRPr="00BD42BD">
        <w:t>])</w:t>
      </w:r>
      <w:r w:rsidR="00C17C80" w:rsidRPr="00BD42BD">
        <w:t>. This effect is equivalent to an odds ratio of 1.25, indicating that participants randomized to the MBI conditions were 25% more likely to drop</w:t>
      </w:r>
      <w:r w:rsidR="00467271" w:rsidRPr="00BD42BD">
        <w:t xml:space="preserve"> </w:t>
      </w:r>
      <w:r w:rsidR="00C17C80" w:rsidRPr="00BD42BD">
        <w:t>out than controls.</w:t>
      </w:r>
      <w:r w:rsidR="00DA54AC" w:rsidRPr="00BD42BD">
        <w:t xml:space="preserve"> </w:t>
      </w:r>
    </w:p>
    <w:p w14:paraId="50F3C63C" w14:textId="513E4268" w:rsidR="00570E09" w:rsidRPr="00BD42BD" w:rsidRDefault="005D4B35" w:rsidP="00ED5EF8">
      <w:pPr>
        <w:spacing w:line="480" w:lineRule="auto"/>
        <w:ind w:firstLine="720"/>
      </w:pPr>
      <w:r w:rsidRPr="00BD42BD">
        <w:t xml:space="preserve">Despite evidence for funnel plot asymmetry in these regression-based tests (Viechtbauer, 2010), </w:t>
      </w:r>
      <w:r w:rsidR="00DA54AC" w:rsidRPr="00BD42BD">
        <w:t>a contour</w:t>
      </w:r>
      <w:r w:rsidR="00D63D85" w:rsidRPr="00BD42BD">
        <w:t>-</w:t>
      </w:r>
      <w:r w:rsidR="00DA54AC" w:rsidRPr="00BD42BD">
        <w:t xml:space="preserve">enhanced funnel plot </w:t>
      </w:r>
      <w:r w:rsidRPr="00BD42BD">
        <w:t xml:space="preserve">(Peters et al., 2008) </w:t>
      </w:r>
      <w:r w:rsidR="000C2660" w:rsidRPr="00BD42BD">
        <w:t xml:space="preserve">for differential attrition </w:t>
      </w:r>
      <w:r w:rsidR="00DA54AC" w:rsidRPr="00BD42BD">
        <w:t xml:space="preserve">did not indicate an absence of missing studies in areas of statistical non-significance (Figure </w:t>
      </w:r>
      <w:r w:rsidRPr="00BD42BD">
        <w:t>1</w:t>
      </w:r>
      <w:r w:rsidR="00DA54AC" w:rsidRPr="00BD42BD">
        <w:t>)</w:t>
      </w:r>
      <w:r w:rsidRPr="00BD42BD">
        <w:t>. This</w:t>
      </w:r>
      <w:r w:rsidR="00DA54AC" w:rsidRPr="00BD42BD">
        <w:t xml:space="preserve"> decreases confidence in the notion that asymmetry is due to publication bias</w:t>
      </w:r>
      <w:r w:rsidR="000C2660" w:rsidRPr="00BD42BD">
        <w:t>. Contour</w:t>
      </w:r>
      <w:r w:rsidR="00D63D85" w:rsidRPr="00BD42BD">
        <w:t>-</w:t>
      </w:r>
      <w:r w:rsidR="000C2660" w:rsidRPr="00BD42BD">
        <w:t xml:space="preserve">enhanced funnel plots for overall attrition similarly did not show an absence of missing studies in areas of statistical non-significance (Supplemental Materials Figure </w:t>
      </w:r>
      <w:r w:rsidRPr="00BD42BD">
        <w:t>3</w:t>
      </w:r>
      <w:r w:rsidR="000C2660" w:rsidRPr="00BD42BD">
        <w:t>).</w:t>
      </w:r>
    </w:p>
    <w:p w14:paraId="73221EAB" w14:textId="228C8815" w:rsidR="00E007E8" w:rsidRPr="00BD42BD" w:rsidRDefault="00C261A0" w:rsidP="00533FC4">
      <w:pPr>
        <w:spacing w:line="480" w:lineRule="auto"/>
        <w:rPr>
          <w:i/>
          <w:iCs/>
        </w:rPr>
      </w:pPr>
      <w:r w:rsidRPr="00BD42BD">
        <w:rPr>
          <w:b/>
          <w:bCs/>
        </w:rPr>
        <w:t xml:space="preserve">Additional </w:t>
      </w:r>
      <w:r w:rsidR="00EB24D8" w:rsidRPr="00BD42BD">
        <w:rPr>
          <w:b/>
          <w:bCs/>
        </w:rPr>
        <w:t>A</w:t>
      </w:r>
      <w:r w:rsidRPr="00BD42BD">
        <w:rPr>
          <w:b/>
          <w:bCs/>
        </w:rPr>
        <w:t>nalyses</w:t>
      </w:r>
    </w:p>
    <w:p w14:paraId="79D97DD3" w14:textId="5A8575CE" w:rsidR="0040675A" w:rsidRPr="00BD42BD" w:rsidRDefault="00C17C80" w:rsidP="0090448A">
      <w:pPr>
        <w:spacing w:line="480" w:lineRule="auto"/>
        <w:ind w:firstLine="720"/>
      </w:pPr>
      <w:r w:rsidRPr="00FA2E40">
        <w:t xml:space="preserve">Results of </w:t>
      </w:r>
      <w:r w:rsidR="00D6191F" w:rsidRPr="00FA2E40">
        <w:t xml:space="preserve">the exploratory </w:t>
      </w:r>
      <w:r w:rsidRPr="00FA2E40">
        <w:t xml:space="preserve">moderator tests </w:t>
      </w:r>
      <w:r w:rsidR="00413E27" w:rsidRPr="00FA2E40">
        <w:t>are presented in</w:t>
      </w:r>
      <w:r w:rsidR="00413E27" w:rsidRPr="00BD42BD">
        <w:t xml:space="preserve"> Table 2. </w:t>
      </w:r>
      <w:r w:rsidR="00E007E8" w:rsidRPr="00BD42BD">
        <w:t>Although</w:t>
      </w:r>
      <w:r w:rsidRPr="00BD42BD">
        <w:t xml:space="preserve"> </w:t>
      </w:r>
      <w:r w:rsidR="00B614E0" w:rsidRPr="00BD42BD">
        <w:t>1</w:t>
      </w:r>
      <w:r w:rsidR="00EE3C5A" w:rsidRPr="00BD42BD">
        <w:t>8</w:t>
      </w:r>
      <w:r w:rsidR="00B614E0" w:rsidRPr="00BD42BD">
        <w:t xml:space="preserve"> </w:t>
      </w:r>
      <w:r w:rsidRPr="00BD42BD">
        <w:t>characteristics across</w:t>
      </w:r>
      <w:r w:rsidR="00E007E8" w:rsidRPr="00BD42BD">
        <w:t xml:space="preserve"> four categories of study </w:t>
      </w:r>
      <w:r w:rsidRPr="00BD42BD">
        <w:t xml:space="preserve">features </w:t>
      </w:r>
      <w:r w:rsidR="00E007E8" w:rsidRPr="00BD42BD">
        <w:t>(program factors, clinician factors, participant factors, and study design)</w:t>
      </w:r>
      <w:r w:rsidRPr="00BD42BD">
        <w:t xml:space="preserve"> were tested as moderators of both overall and differential attrition</w:t>
      </w:r>
      <w:r w:rsidR="00E007E8" w:rsidRPr="00BD42BD">
        <w:t xml:space="preserve">, </w:t>
      </w:r>
      <w:r w:rsidRPr="00BD42BD">
        <w:t>very</w:t>
      </w:r>
      <w:r w:rsidR="00E007E8" w:rsidRPr="00BD42BD">
        <w:t xml:space="preserve"> few significant moderator effects were detected. </w:t>
      </w:r>
    </w:p>
    <w:p w14:paraId="45B1FCFA" w14:textId="522DE91B" w:rsidR="00A90A19" w:rsidRPr="00BD42BD" w:rsidRDefault="00EE3C5A" w:rsidP="0090448A">
      <w:pPr>
        <w:spacing w:line="480" w:lineRule="auto"/>
        <w:ind w:firstLine="720"/>
      </w:pPr>
      <w:r w:rsidRPr="00BD42BD">
        <w:t>Among</w:t>
      </w:r>
      <w:r w:rsidR="0040675A" w:rsidRPr="00BD42BD">
        <w:t xml:space="preserve"> participant factors, higher age was associated with greater likelihood of </w:t>
      </w:r>
      <w:r w:rsidRPr="00BD42BD">
        <w:t xml:space="preserve">overall </w:t>
      </w:r>
      <w:r w:rsidR="0040675A" w:rsidRPr="00BD42BD">
        <w:t>attrition in controls (</w:t>
      </w:r>
      <w:r w:rsidR="00A67B88" w:rsidRPr="00BD42BD">
        <w:rPr>
          <w:i/>
          <w:iCs/>
        </w:rPr>
        <w:t>B</w:t>
      </w:r>
      <w:r w:rsidR="00A67B88" w:rsidRPr="00BD42BD">
        <w:t xml:space="preserve"> </w:t>
      </w:r>
      <w:r w:rsidR="0040675A" w:rsidRPr="00BD42BD">
        <w:t xml:space="preserve">= -0.002, </w:t>
      </w:r>
      <w:r w:rsidR="0040675A" w:rsidRPr="00BD42BD">
        <w:rPr>
          <w:i/>
          <w:iCs/>
        </w:rPr>
        <w:t xml:space="preserve">p </w:t>
      </w:r>
      <w:r w:rsidR="0040675A" w:rsidRPr="00BD42BD">
        <w:t>= .</w:t>
      </w:r>
      <w:r w:rsidR="00B12B41" w:rsidRPr="00BD42BD">
        <w:t>00</w:t>
      </w:r>
      <w:r w:rsidR="00D81EC8" w:rsidRPr="00BD42BD">
        <w:t>5</w:t>
      </w:r>
      <w:r w:rsidR="0040675A" w:rsidRPr="00BD42BD">
        <w:t>). The remaining participant characteristics (racial/ethnic minority status, gender, marital status, education, medical population,</w:t>
      </w:r>
      <w:r w:rsidR="00991D26" w:rsidRPr="00BD42BD">
        <w:t xml:space="preserve"> psychiatric population,</w:t>
      </w:r>
      <w:r w:rsidR="0040675A" w:rsidRPr="00BD42BD">
        <w:t xml:space="preserve"> non-clinical population, </w:t>
      </w:r>
      <w:r w:rsidR="00A67B88" w:rsidRPr="00BD42BD">
        <w:t xml:space="preserve">veteran status, </w:t>
      </w:r>
      <w:r w:rsidR="0040675A" w:rsidRPr="00BD42BD">
        <w:t xml:space="preserve">country of origin) were not associated with overall or differential attrition. None of the program factors (number of sessions, MBI type, </w:t>
      </w:r>
      <w:r w:rsidR="0040675A" w:rsidRPr="00BD42BD">
        <w:lastRenderedPageBreak/>
        <w:t>control type, treatment format</w:t>
      </w:r>
      <w:r w:rsidR="001233FB" w:rsidRPr="00BD42BD">
        <w:t>, treatment adaptation</w:t>
      </w:r>
      <w:r w:rsidR="0040675A" w:rsidRPr="00BD42BD">
        <w:t>) were associated with overall or differential attrition</w:t>
      </w:r>
      <w:r w:rsidR="00D81EC8" w:rsidRPr="00BD42BD">
        <w:t xml:space="preserve">, </w:t>
      </w:r>
      <w:proofErr w:type="gramStart"/>
      <w:r w:rsidR="00D81EC8" w:rsidRPr="00BD42BD">
        <w:t>with the exception of</w:t>
      </w:r>
      <w:proofErr w:type="gramEnd"/>
      <w:r w:rsidR="00D81EC8" w:rsidRPr="00BD42BD">
        <w:t xml:space="preserve"> MBRP which was associated with higher </w:t>
      </w:r>
      <w:r w:rsidR="001233FB" w:rsidRPr="00BD42BD">
        <w:t>overall attrition for control participants</w:t>
      </w:r>
      <w:r w:rsidR="00D81EC8" w:rsidRPr="00BD42BD">
        <w:t xml:space="preserve"> (</w:t>
      </w:r>
      <w:r w:rsidR="00D81EC8" w:rsidRPr="00BD42BD">
        <w:rPr>
          <w:i/>
          <w:iCs/>
        </w:rPr>
        <w:t xml:space="preserve">B </w:t>
      </w:r>
      <w:r w:rsidR="00D81EC8" w:rsidRPr="00BD42BD">
        <w:t xml:space="preserve">= 0.13, </w:t>
      </w:r>
      <w:r w:rsidR="00D81EC8" w:rsidRPr="00BD42BD">
        <w:rPr>
          <w:i/>
          <w:iCs/>
        </w:rPr>
        <w:t xml:space="preserve">p </w:t>
      </w:r>
      <w:r w:rsidR="00D81EC8" w:rsidRPr="00BD42BD">
        <w:t>= .019)</w:t>
      </w:r>
      <w:r w:rsidR="0040675A" w:rsidRPr="00BD42BD">
        <w:t xml:space="preserve">. </w:t>
      </w:r>
      <w:r w:rsidRPr="00BD42BD">
        <w:t>Among</w:t>
      </w:r>
      <w:r w:rsidR="0040675A" w:rsidRPr="00BD42BD">
        <w:t xml:space="preserve"> clinician factors, having trained facilitators for the control condition was associated with lower differential attrition (</w:t>
      </w:r>
      <w:r w:rsidR="008E15ED" w:rsidRPr="00BD42BD">
        <w:rPr>
          <w:i/>
          <w:iCs/>
        </w:rPr>
        <w:t>B</w:t>
      </w:r>
      <w:r w:rsidR="008E15ED" w:rsidRPr="00BD42BD">
        <w:t xml:space="preserve"> </w:t>
      </w:r>
      <w:r w:rsidR="0040675A" w:rsidRPr="00BD42BD">
        <w:t xml:space="preserve">= -0.34, </w:t>
      </w:r>
      <w:r w:rsidR="0040675A" w:rsidRPr="00BD42BD">
        <w:rPr>
          <w:i/>
          <w:iCs/>
        </w:rPr>
        <w:t xml:space="preserve">p </w:t>
      </w:r>
      <w:r w:rsidR="0040675A" w:rsidRPr="00BD42BD">
        <w:t>= .</w:t>
      </w:r>
      <w:r w:rsidR="00A67B88" w:rsidRPr="00BD42BD">
        <w:t>026</w:t>
      </w:r>
      <w:r w:rsidR="0040675A" w:rsidRPr="00BD42BD">
        <w:t xml:space="preserve">). </w:t>
      </w:r>
      <w:r w:rsidRPr="00BD42BD">
        <w:t>Among</w:t>
      </w:r>
      <w:r w:rsidR="0040675A" w:rsidRPr="00BD42BD">
        <w:t xml:space="preserve"> study design factors, recruitment through a </w:t>
      </w:r>
      <w:r w:rsidR="001233FB" w:rsidRPr="00BD42BD">
        <w:t>clinical setting was associated with higher overall attrition in MBIs (</w:t>
      </w:r>
      <w:r w:rsidR="001233FB" w:rsidRPr="00BD42BD">
        <w:rPr>
          <w:i/>
          <w:iCs/>
        </w:rPr>
        <w:t xml:space="preserve">B </w:t>
      </w:r>
      <w:r w:rsidR="001233FB" w:rsidRPr="00BD42BD">
        <w:t xml:space="preserve">= 0.07, </w:t>
      </w:r>
      <w:r w:rsidR="001233FB" w:rsidRPr="00BD42BD">
        <w:rPr>
          <w:i/>
          <w:iCs/>
        </w:rPr>
        <w:t xml:space="preserve">p </w:t>
      </w:r>
      <w:r w:rsidR="001233FB" w:rsidRPr="00BD42BD">
        <w:t xml:space="preserve">= .022) and recruitment through a </w:t>
      </w:r>
      <w:r w:rsidR="0040675A" w:rsidRPr="00BD42BD">
        <w:t>non-clinical setting was associated with lower overall attrition in MBIs and controls (</w:t>
      </w:r>
      <w:r w:rsidR="008E15ED" w:rsidRPr="00BD42BD">
        <w:rPr>
          <w:i/>
          <w:iCs/>
        </w:rPr>
        <w:t>B</w:t>
      </w:r>
      <w:r w:rsidR="0040675A" w:rsidRPr="00BD42BD">
        <w:t>s = -0.</w:t>
      </w:r>
      <w:r w:rsidR="00B12B41" w:rsidRPr="00BD42BD">
        <w:t>1</w:t>
      </w:r>
      <w:r w:rsidR="001233FB" w:rsidRPr="00BD42BD">
        <w:t>0</w:t>
      </w:r>
      <w:r w:rsidR="00B12B41" w:rsidRPr="00BD42BD">
        <w:t xml:space="preserve"> </w:t>
      </w:r>
      <w:r w:rsidR="0040675A" w:rsidRPr="00BD42BD">
        <w:t>and -0.</w:t>
      </w:r>
      <w:r w:rsidR="00B12B41" w:rsidRPr="00BD42BD">
        <w:t>0</w:t>
      </w:r>
      <w:r w:rsidR="001233FB" w:rsidRPr="00BD42BD">
        <w:t>7</w:t>
      </w:r>
      <w:r w:rsidR="00B12B41" w:rsidRPr="00BD42BD">
        <w:t>0</w:t>
      </w:r>
      <w:r w:rsidR="0040675A" w:rsidRPr="00BD42BD">
        <w:t xml:space="preserve">, </w:t>
      </w:r>
      <w:proofErr w:type="spellStart"/>
      <w:r w:rsidR="0040675A" w:rsidRPr="00BD42BD">
        <w:rPr>
          <w:i/>
          <w:iCs/>
        </w:rPr>
        <w:t>p</w:t>
      </w:r>
      <w:r w:rsidR="0040675A" w:rsidRPr="00BD42BD">
        <w:t>s</w:t>
      </w:r>
      <w:proofErr w:type="spellEnd"/>
      <w:r w:rsidR="0040675A" w:rsidRPr="00BD42BD">
        <w:rPr>
          <w:i/>
          <w:iCs/>
        </w:rPr>
        <w:t xml:space="preserve"> </w:t>
      </w:r>
      <w:r w:rsidR="001233FB" w:rsidRPr="00BD42BD">
        <w:t>=</w:t>
      </w:r>
      <w:r w:rsidR="00B12B41" w:rsidRPr="00BD42BD">
        <w:t xml:space="preserve"> </w:t>
      </w:r>
      <w:r w:rsidR="0040675A" w:rsidRPr="00BD42BD">
        <w:t>.</w:t>
      </w:r>
      <w:r w:rsidR="00B12B41" w:rsidRPr="00BD42BD">
        <w:t>00</w:t>
      </w:r>
      <w:r w:rsidR="001233FB" w:rsidRPr="00BD42BD">
        <w:t>2</w:t>
      </w:r>
      <w:r w:rsidR="00B12B41" w:rsidRPr="00BD42BD">
        <w:t xml:space="preserve"> </w:t>
      </w:r>
      <w:r w:rsidR="0040675A" w:rsidRPr="00BD42BD">
        <w:t>and .</w:t>
      </w:r>
      <w:r w:rsidR="00B12B41" w:rsidRPr="00BD42BD">
        <w:t>0</w:t>
      </w:r>
      <w:r w:rsidR="001233FB" w:rsidRPr="00BD42BD">
        <w:t>1</w:t>
      </w:r>
      <w:r w:rsidR="00B12B41" w:rsidRPr="00BD42BD">
        <w:t>8</w:t>
      </w:r>
      <w:r w:rsidR="0040675A" w:rsidRPr="00BD42BD">
        <w:t xml:space="preserve">, respectively). </w:t>
      </w:r>
      <w:r w:rsidR="001233FB" w:rsidRPr="00BD42BD">
        <w:t>P</w:t>
      </w:r>
      <w:r w:rsidR="0040675A" w:rsidRPr="00BD42BD">
        <w:t xml:space="preserve">ublication year </w:t>
      </w:r>
      <w:r w:rsidR="001233FB" w:rsidRPr="00BD42BD">
        <w:t xml:space="preserve">was </w:t>
      </w:r>
      <w:r w:rsidR="0040675A" w:rsidRPr="00BD42BD">
        <w:t xml:space="preserve">not significant predictor in </w:t>
      </w:r>
      <w:r w:rsidRPr="00BD42BD">
        <w:t>any</w:t>
      </w:r>
      <w:r w:rsidR="0040675A" w:rsidRPr="00BD42BD">
        <w:t xml:space="preserve"> model. </w:t>
      </w:r>
    </w:p>
    <w:p w14:paraId="3A8A385F" w14:textId="01916F6F" w:rsidR="00C17C80" w:rsidRPr="00BD42BD" w:rsidRDefault="006C33E5" w:rsidP="00612C1F">
      <w:pPr>
        <w:spacing w:line="480" w:lineRule="auto"/>
        <w:ind w:firstLine="720"/>
      </w:pPr>
      <w:r w:rsidRPr="00BD42BD">
        <w:t xml:space="preserve">Lastly, we conducted a sensitivity analysis with outliers removed. Although </w:t>
      </w:r>
      <w:proofErr w:type="gramStart"/>
      <w:r w:rsidRPr="00BD42BD">
        <w:t>a large number of</w:t>
      </w:r>
      <w:proofErr w:type="gramEnd"/>
      <w:r w:rsidRPr="00BD42BD">
        <w:t xml:space="preserve"> outliers were detected for both overall attrition models (</w:t>
      </w:r>
      <w:proofErr w:type="spellStart"/>
      <w:r w:rsidRPr="00BD42BD">
        <w:rPr>
          <w:i/>
          <w:iCs/>
        </w:rPr>
        <w:t>k</w:t>
      </w:r>
      <w:r w:rsidRPr="00BD42BD">
        <w:t>s</w:t>
      </w:r>
      <w:proofErr w:type="spellEnd"/>
      <w:r w:rsidRPr="00BD42BD">
        <w:t xml:space="preserve"> = </w:t>
      </w:r>
      <w:r w:rsidR="007E7FBA" w:rsidRPr="00BD42BD">
        <w:t xml:space="preserve">49 </w:t>
      </w:r>
      <w:r w:rsidRPr="00BD42BD">
        <w:t xml:space="preserve">and </w:t>
      </w:r>
      <w:r w:rsidR="007E7FBA" w:rsidRPr="00BD42BD">
        <w:t>33</w:t>
      </w:r>
      <w:r w:rsidRPr="00BD42BD">
        <w:t xml:space="preserve">, for MBIs and control, respectively), the estimates of overall attrition were largely unchanged with their omission (18% and </w:t>
      </w:r>
      <w:r w:rsidR="007E7FBA" w:rsidRPr="00BD42BD">
        <w:t>18</w:t>
      </w:r>
      <w:r w:rsidRPr="00BD42BD">
        <w:t xml:space="preserve">%, for MBIs and control, respectively). However, when seven outliers were removed from the differential attrition model, the previously non-significant effect size became significant (log OR = 0.11, [0.00, 0.22], </w:t>
      </w:r>
      <w:r w:rsidRPr="00BD42BD">
        <w:rPr>
          <w:i/>
          <w:iCs/>
        </w:rPr>
        <w:t xml:space="preserve">p </w:t>
      </w:r>
      <w:r w:rsidRPr="00BD42BD">
        <w:t>= .</w:t>
      </w:r>
      <w:r w:rsidR="007E7FBA" w:rsidRPr="00BD42BD">
        <w:t>047</w:t>
      </w:r>
      <w:r w:rsidRPr="00BD42BD">
        <w:t>). This effect size is equivalent to an odds ratio of 1.11, indicating that after removing outliers, participants randomized to MBIs were 11% more likely to drop</w:t>
      </w:r>
      <w:r w:rsidR="00467271" w:rsidRPr="00BD42BD">
        <w:t xml:space="preserve"> </w:t>
      </w:r>
      <w:r w:rsidRPr="00BD42BD">
        <w:t>out than control participants.</w:t>
      </w:r>
    </w:p>
    <w:p w14:paraId="2B0835B9" w14:textId="7D001665" w:rsidR="00C261A0" w:rsidRPr="00BD42BD" w:rsidRDefault="00C261A0" w:rsidP="00612C1F">
      <w:pPr>
        <w:spacing w:line="480" w:lineRule="auto"/>
        <w:jc w:val="center"/>
      </w:pPr>
      <w:r w:rsidRPr="00BD42BD">
        <w:rPr>
          <w:b/>
          <w:bCs/>
        </w:rPr>
        <w:t>Discussion</w:t>
      </w:r>
    </w:p>
    <w:p w14:paraId="0793AB77" w14:textId="619273BE" w:rsidR="001233FB" w:rsidRPr="00BD42BD" w:rsidRDefault="00093988" w:rsidP="00612C1F">
      <w:pPr>
        <w:spacing w:line="480" w:lineRule="auto"/>
        <w:ind w:firstLine="720"/>
      </w:pPr>
      <w:r w:rsidRPr="00BD42BD">
        <w:t xml:space="preserve">Despite growing interest and promising results in the application of MBIs </w:t>
      </w:r>
      <w:r w:rsidR="006C33E5" w:rsidRPr="00BD42BD">
        <w:t xml:space="preserve">in </w:t>
      </w:r>
      <w:r w:rsidRPr="00BD42BD">
        <w:t xml:space="preserve">clinical and non-clinical populations, no </w:t>
      </w:r>
      <w:r w:rsidR="00EE3C5A" w:rsidRPr="00BD42BD">
        <w:t xml:space="preserve">comprehensive </w:t>
      </w:r>
      <w:r w:rsidRPr="00BD42BD">
        <w:t xml:space="preserve">meta-analysis has quantified </w:t>
      </w:r>
      <w:r w:rsidR="006C33E5" w:rsidRPr="00BD42BD">
        <w:t xml:space="preserve">overall or differential </w:t>
      </w:r>
      <w:r w:rsidR="00EE3C5A" w:rsidRPr="00BD42BD">
        <w:t>attrition in RCTs of</w:t>
      </w:r>
      <w:r w:rsidR="006C33E5" w:rsidRPr="00BD42BD">
        <w:t xml:space="preserve"> MBIs relative to structure and intensity matched control conditions. Robust e</w:t>
      </w:r>
      <w:r w:rsidRPr="00BD42BD">
        <w:t>stimates of attrition</w:t>
      </w:r>
      <w:r w:rsidR="006C33E5" w:rsidRPr="00BD42BD">
        <w:t xml:space="preserve"> rates</w:t>
      </w:r>
      <w:r w:rsidRPr="00BD42BD">
        <w:t xml:space="preserve"> and a thorough understanding of factors likely to influence attrition for these interventions</w:t>
      </w:r>
      <w:r w:rsidR="006C33E5" w:rsidRPr="00BD42BD">
        <w:t xml:space="preserve"> can guide clinical trialists</w:t>
      </w:r>
      <w:r w:rsidR="000E03E4" w:rsidRPr="00BD42BD">
        <w:t>’ study planning</w:t>
      </w:r>
      <w:r w:rsidR="006C33E5" w:rsidRPr="00BD42BD">
        <w:t xml:space="preserve"> and treatment developers</w:t>
      </w:r>
      <w:r w:rsidR="00EE3C5A" w:rsidRPr="00BD42BD">
        <w:t>’</w:t>
      </w:r>
      <w:r w:rsidR="000E03E4" w:rsidRPr="00BD42BD">
        <w:t xml:space="preserve"> and clinicians</w:t>
      </w:r>
      <w:r w:rsidR="00EE3C5A" w:rsidRPr="00BD42BD">
        <w:t>’ efforts</w:t>
      </w:r>
      <w:r w:rsidR="006C33E5" w:rsidRPr="00BD42BD">
        <w:t xml:space="preserve"> to increase the acceptability of MBIs</w:t>
      </w:r>
      <w:r w:rsidRPr="00BD42BD">
        <w:t>.</w:t>
      </w:r>
      <w:r w:rsidR="006C33E5" w:rsidRPr="00BD42BD">
        <w:t xml:space="preserve"> We meta-analyzed a sample of </w:t>
      </w:r>
      <w:r w:rsidR="007E7FBA" w:rsidRPr="00BD42BD">
        <w:t xml:space="preserve">114 </w:t>
      </w:r>
      <w:r w:rsidR="006C33E5" w:rsidRPr="00BD42BD">
        <w:lastRenderedPageBreak/>
        <w:t>RCTs (</w:t>
      </w:r>
      <w:r w:rsidR="006C33E5" w:rsidRPr="00BD42BD">
        <w:rPr>
          <w:i/>
          <w:iCs/>
        </w:rPr>
        <w:t xml:space="preserve">n </w:t>
      </w:r>
      <w:r w:rsidR="006C33E5" w:rsidRPr="00BD42BD">
        <w:t xml:space="preserve">= </w:t>
      </w:r>
      <w:r w:rsidR="007E7FBA" w:rsidRPr="00BD42BD">
        <w:rPr>
          <w:color w:val="000000"/>
        </w:rPr>
        <w:t>11,288</w:t>
      </w:r>
      <w:r w:rsidR="006C33E5" w:rsidRPr="00BD42BD">
        <w:t xml:space="preserve">) comparing MBIs with matched control conditions. </w:t>
      </w:r>
      <w:r w:rsidR="00983E1A" w:rsidRPr="00BD42BD">
        <w:t xml:space="preserve">In comparison with the two recent meta-analysis that evaluated the differential attrition of MBIs </w:t>
      </w:r>
      <w:r w:rsidR="001233FB" w:rsidRPr="00BD42BD">
        <w:t>in small subsets of the literature</w:t>
      </w:r>
      <w:r w:rsidR="006C2AA5" w:rsidRPr="00BD42BD">
        <w:t xml:space="preserve"> </w:t>
      </w:r>
      <w:r w:rsidR="00983E1A" w:rsidRPr="00BD42BD">
        <w:t>(</w:t>
      </w:r>
      <w:r w:rsidR="001233FB" w:rsidRPr="00BD42BD">
        <w:t xml:space="preserve">i.e., veterans and people of color; </w:t>
      </w:r>
      <w:r w:rsidR="00983E1A" w:rsidRPr="00BD42BD">
        <w:t>Goldberg et al., 2020; Sun et al., 2021)</w:t>
      </w:r>
      <w:r w:rsidR="006C2AA5" w:rsidRPr="00BD42BD">
        <w:t xml:space="preserve"> and provided mixed results regarding the possibility of higher attrition in MBIs versus controls</w:t>
      </w:r>
      <w:r w:rsidR="00983E1A" w:rsidRPr="00BD42BD">
        <w:t xml:space="preserve">, </w:t>
      </w:r>
      <w:r w:rsidR="001233FB" w:rsidRPr="00BD42BD">
        <w:t xml:space="preserve">the current </w:t>
      </w:r>
      <w:r w:rsidR="00983E1A" w:rsidRPr="00BD42BD">
        <w:t>study</w:t>
      </w:r>
      <w:r w:rsidR="001233FB" w:rsidRPr="00BD42BD">
        <w:t xml:space="preserve"> was designed to provide a comprehensive depiction of attrition and its correlates</w:t>
      </w:r>
      <w:r w:rsidR="00983E1A" w:rsidRPr="00BD42BD">
        <w:t xml:space="preserve">. </w:t>
      </w:r>
      <w:r w:rsidR="006C33E5" w:rsidRPr="00BD42BD">
        <w:t>Studies were conducted around the world and included a wide range of clinical and non-clinical populations.</w:t>
      </w:r>
      <w:r w:rsidRPr="00BD42BD">
        <w:t xml:space="preserve"> </w:t>
      </w:r>
    </w:p>
    <w:p w14:paraId="757A861D" w14:textId="78E142B7" w:rsidR="00D03E5E" w:rsidRPr="00BD42BD" w:rsidRDefault="1199D64C" w:rsidP="00612C1F">
      <w:pPr>
        <w:spacing w:line="480" w:lineRule="auto"/>
        <w:ind w:firstLine="720"/>
      </w:pPr>
      <w:r w:rsidRPr="00BD42BD">
        <w:t>Very similar to estimates of attrition derived from psychotherapy</w:t>
      </w:r>
      <w:r w:rsidR="4E564478" w:rsidRPr="00BD42BD">
        <w:t xml:space="preserve"> and pharmacotherapy</w:t>
      </w:r>
      <w:r w:rsidRPr="00BD42BD">
        <w:t xml:space="preserve"> generally</w:t>
      </w:r>
      <w:r w:rsidR="4E55BB85" w:rsidRPr="00BD42BD">
        <w:t xml:space="preserve"> (i.e., 19.7%</w:t>
      </w:r>
      <w:r w:rsidR="4E564478" w:rsidRPr="00BD42BD">
        <w:t xml:space="preserve"> to 21.9%</w:t>
      </w:r>
      <w:r w:rsidR="4E55BB85" w:rsidRPr="00BD42BD">
        <w:t>; Swift &amp; Greenberg, 2012</w:t>
      </w:r>
      <w:r w:rsidR="4E564478" w:rsidRPr="00BD42BD">
        <w:t>; Swift et al., 2017</w:t>
      </w:r>
      <w:r w:rsidR="4E55BB85" w:rsidRPr="00BD42BD">
        <w:t>)</w:t>
      </w:r>
      <w:r w:rsidRPr="00BD42BD">
        <w:t>,</w:t>
      </w:r>
      <w:r w:rsidR="4E55BB85" w:rsidRPr="00BD42BD">
        <w:t xml:space="preserve"> approximately one in five participants randomized to an MBI or control condition did not complete post-treatment assessments (19</w:t>
      </w:r>
      <w:r w:rsidR="007E7FBA" w:rsidRPr="00BD42BD">
        <w:t>.1</w:t>
      </w:r>
      <w:r w:rsidR="4E55BB85" w:rsidRPr="00BD42BD">
        <w:t>% and 18</w:t>
      </w:r>
      <w:r w:rsidR="007E7FBA" w:rsidRPr="00BD42BD">
        <w:t>.6</w:t>
      </w:r>
      <w:r w:rsidR="4E55BB85" w:rsidRPr="00BD42BD">
        <w:t xml:space="preserve">%, respectively). </w:t>
      </w:r>
      <w:r w:rsidR="6E9286FB" w:rsidRPr="00BD42BD">
        <w:t>W</w:t>
      </w:r>
      <w:r w:rsidR="4E55BB85" w:rsidRPr="00BD42BD">
        <w:t>e found no evidence of differential attrition in our primary analysis (log OR = 0.</w:t>
      </w:r>
      <w:r w:rsidR="007E7FBA" w:rsidRPr="00BD42BD">
        <w:t>05</w:t>
      </w:r>
      <w:r w:rsidR="4E55BB85" w:rsidRPr="00BD42BD">
        <w:t>). However, evidence for differential attrition was detected in</w:t>
      </w:r>
      <w:r w:rsidR="00C958D8" w:rsidRPr="00BD42BD">
        <w:t xml:space="preserve"> several sensitivity analyses, including</w:t>
      </w:r>
      <w:r w:rsidR="4E55BB85" w:rsidRPr="00BD42BD">
        <w:t xml:space="preserve"> a trim-and-fill adjusted analysis</w:t>
      </w:r>
      <w:r w:rsidR="00C958D8" w:rsidRPr="00BD42BD">
        <w:t>, models using estimation methods designed for rare events data (</w:t>
      </w:r>
      <w:proofErr w:type="spellStart"/>
      <w:r w:rsidR="00C958D8" w:rsidRPr="00BD42BD">
        <w:t>Peto’s</w:t>
      </w:r>
      <w:proofErr w:type="spellEnd"/>
      <w:r w:rsidR="00C958D8" w:rsidRPr="00BD42BD">
        <w:t xml:space="preserve"> and Mantel-Haenszel’s methods), and when outliers were removed</w:t>
      </w:r>
      <w:r w:rsidR="4E55BB85" w:rsidRPr="00BD42BD">
        <w:t xml:space="preserve">. In </w:t>
      </w:r>
      <w:r w:rsidR="00C958D8" w:rsidRPr="00BD42BD">
        <w:t xml:space="preserve">all </w:t>
      </w:r>
      <w:r w:rsidR="4E55BB85" w:rsidRPr="00BD42BD">
        <w:t>cases, we found evidence of higher attrition in MBIs relative to controls. Odds ratios</w:t>
      </w:r>
      <w:r w:rsidR="00C958D8" w:rsidRPr="00BD42BD">
        <w:t xml:space="preserve"> for these sensitivity analyses ranged from 1.10 to </w:t>
      </w:r>
      <w:r w:rsidR="4E55BB85" w:rsidRPr="00BD42BD">
        <w:t xml:space="preserve">1.25. Although </w:t>
      </w:r>
      <w:r w:rsidR="00C958D8" w:rsidRPr="00BD42BD">
        <w:t xml:space="preserve">these </w:t>
      </w:r>
      <w:r w:rsidR="4E55BB85" w:rsidRPr="00BD42BD">
        <w:t xml:space="preserve">effect sizes are small (i.e., OR &lt; 1.68; Chen et al., 2010), </w:t>
      </w:r>
      <w:r w:rsidR="006C2AA5" w:rsidRPr="00BD42BD">
        <w:t xml:space="preserve">consistent with Goldberg et al.’s (2020) meta-analysis with veterans, </w:t>
      </w:r>
      <w:r w:rsidR="4E55BB85" w:rsidRPr="00BD42BD">
        <w:t>they nonetheless raise the important possibility that MBIs may be less acceptable than control conditions</w:t>
      </w:r>
      <w:r w:rsidR="00F365A3" w:rsidRPr="00BD42BD">
        <w:t>.</w:t>
      </w:r>
    </w:p>
    <w:p w14:paraId="739B6312" w14:textId="24745D7E" w:rsidR="0075460A" w:rsidRPr="00BD42BD" w:rsidRDefault="008E15ED" w:rsidP="00612C1F">
      <w:pPr>
        <w:spacing w:line="480" w:lineRule="auto"/>
        <w:ind w:firstLine="720"/>
      </w:pPr>
      <w:r w:rsidRPr="00BD42BD">
        <w:t>As the</w:t>
      </w:r>
      <w:r w:rsidR="00C958D8" w:rsidRPr="00BD42BD">
        <w:t xml:space="preserve"> sensitivity analyses</w:t>
      </w:r>
      <w:r w:rsidRPr="00BD42BD">
        <w:t xml:space="preserve"> led to different conclusions regarding the acceptability of MBIs vis-à-vis controls, it is important to consider</w:t>
      </w:r>
      <w:r w:rsidR="00EE3C5A" w:rsidRPr="00BD42BD">
        <w:t xml:space="preserve"> these analyses further, especially</w:t>
      </w:r>
      <w:r w:rsidRPr="00BD42BD">
        <w:t xml:space="preserve"> </w:t>
      </w:r>
      <w:r w:rsidR="005145B8" w:rsidRPr="00BD42BD">
        <w:t xml:space="preserve">the sources of bias </w:t>
      </w:r>
      <w:r w:rsidR="00EE3C5A" w:rsidRPr="00BD42BD">
        <w:t>they are designed to address</w:t>
      </w:r>
      <w:r w:rsidR="005145B8" w:rsidRPr="00BD42BD">
        <w:t xml:space="preserve">. In theory, the trim-and-fill analysis adjusts for publication bias, in this specific case an under-representation of studies showing higher attrition in MBIs. It </w:t>
      </w:r>
      <w:r w:rsidR="005145B8" w:rsidRPr="00BD42BD">
        <w:lastRenderedPageBreak/>
        <w:t>is certainly possible that studies showing higher attrition in MBIs vs. control conditions are less likely to be published, perhaps if these same studies also show weaker effects for MBIs vs. controls</w:t>
      </w:r>
      <w:r w:rsidR="007340AF" w:rsidRPr="00BD42BD">
        <w:t xml:space="preserve"> on primary outcomes</w:t>
      </w:r>
      <w:r w:rsidR="005145B8" w:rsidRPr="00BD42BD">
        <w:t xml:space="preserve">. </w:t>
      </w:r>
      <w:r w:rsidR="00EE3C5A" w:rsidRPr="00BD42BD">
        <w:t>In addition</w:t>
      </w:r>
      <w:r w:rsidR="005145B8" w:rsidRPr="00BD42BD">
        <w:t xml:space="preserve">, authors of studies where attrition was higher in MBIs vs. controls may be less likely to report </w:t>
      </w:r>
      <w:r w:rsidR="007340AF" w:rsidRPr="00BD42BD">
        <w:t>attrition</w:t>
      </w:r>
      <w:r w:rsidR="005145B8" w:rsidRPr="00BD42BD">
        <w:t xml:space="preserve"> data (i.e., the study may have been published but without a clear reporting of study attrition). At once, these possibilities may be less plausible than the typical scenario in which null or negative findings related to a primary outcome (e.g., change in symptoms for MBIs vs. control) result in a study being unpublished</w:t>
      </w:r>
      <w:r w:rsidR="000A5D7F" w:rsidRPr="00BD42BD">
        <w:t xml:space="preserve"> and the results of the control-enhanced funnel plot also did not suggest a publication bias mechanism</w:t>
      </w:r>
      <w:r w:rsidR="005145B8" w:rsidRPr="00BD42BD">
        <w:t>.</w:t>
      </w:r>
    </w:p>
    <w:p w14:paraId="6865A392" w14:textId="3209CA9F" w:rsidR="00027FA2" w:rsidRPr="00BD42BD" w:rsidRDefault="638C04B2" w:rsidP="00612C1F">
      <w:pPr>
        <w:spacing w:line="480" w:lineRule="auto"/>
        <w:ind w:firstLine="720"/>
      </w:pPr>
      <w:r w:rsidRPr="00BD42BD">
        <w:t>Interestingly, the same pattern</w:t>
      </w:r>
      <w:r w:rsidR="00CC3481" w:rsidRPr="00BD42BD">
        <w:t>—</w:t>
      </w:r>
      <w:r w:rsidRPr="00BD42BD">
        <w:t>MBIs showing higher attrition than controls</w:t>
      </w:r>
      <w:r w:rsidR="00CC3481" w:rsidRPr="00BD42BD">
        <w:t>—</w:t>
      </w:r>
      <w:r w:rsidRPr="00BD42BD">
        <w:t>emerges when</w:t>
      </w:r>
      <w:r w:rsidR="00C958D8" w:rsidRPr="00BD42BD">
        <w:t xml:space="preserve"> using estimation methods designed to handle rare events (</w:t>
      </w:r>
      <w:proofErr w:type="spellStart"/>
      <w:r w:rsidR="00C958D8" w:rsidRPr="00BD42BD">
        <w:t>Peto’s</w:t>
      </w:r>
      <w:proofErr w:type="spellEnd"/>
      <w:r w:rsidR="00C958D8" w:rsidRPr="00BD42BD">
        <w:t xml:space="preserve"> and Mantel-Haenszel’s methods) and when</w:t>
      </w:r>
      <w:r w:rsidRPr="00BD42BD">
        <w:t xml:space="preserve"> excluding studies whose confidence intervals did not overlap the omnibus effect size confidence interval. Unlike the trim-and-fill analysis, th</w:t>
      </w:r>
      <w:r w:rsidR="00C958D8" w:rsidRPr="00BD42BD">
        <w:t>e</w:t>
      </w:r>
      <w:r w:rsidRPr="00BD42BD">
        <w:t>s</w:t>
      </w:r>
      <w:r w:rsidR="00C958D8" w:rsidRPr="00BD42BD">
        <w:t>e</w:t>
      </w:r>
      <w:r w:rsidRPr="00BD42BD">
        <w:t xml:space="preserve"> sensitivity analys</w:t>
      </w:r>
      <w:r w:rsidR="00C958D8" w:rsidRPr="00BD42BD">
        <w:t>e</w:t>
      </w:r>
      <w:r w:rsidRPr="00BD42BD">
        <w:t xml:space="preserve">s </w:t>
      </w:r>
      <w:r w:rsidR="00C958D8" w:rsidRPr="00BD42BD">
        <w:t xml:space="preserve">were </w:t>
      </w:r>
      <w:r w:rsidRPr="00BD42BD">
        <w:t xml:space="preserve">intended to rule out undue influence of </w:t>
      </w:r>
      <w:r w:rsidR="00C958D8" w:rsidRPr="00BD42BD">
        <w:t xml:space="preserve">rare events and </w:t>
      </w:r>
      <w:r w:rsidRPr="00BD42BD">
        <w:t>outlying studies. The fact that th</w:t>
      </w:r>
      <w:r w:rsidR="00C958D8" w:rsidRPr="00BD42BD">
        <w:t>e</w:t>
      </w:r>
      <w:r w:rsidRPr="00BD42BD">
        <w:t>s</w:t>
      </w:r>
      <w:r w:rsidR="00C958D8" w:rsidRPr="00BD42BD">
        <w:t>e</w:t>
      </w:r>
      <w:r w:rsidRPr="00BD42BD">
        <w:t xml:space="preserve"> </w:t>
      </w:r>
      <w:r w:rsidR="00C958D8" w:rsidRPr="00BD42BD">
        <w:t xml:space="preserve">analyses </w:t>
      </w:r>
      <w:r w:rsidRPr="00BD42BD">
        <w:t>mirrored conclusions from the trim-and-fill analysis supports the possibility that MBIs may be modestly less acceptable than matched control conditions.</w:t>
      </w:r>
      <w:r w:rsidR="1523BA64" w:rsidRPr="00BD42BD">
        <w:t xml:space="preserve"> </w:t>
      </w:r>
      <w:r w:rsidR="0A87CC5C" w:rsidRPr="00BD42BD">
        <w:t xml:space="preserve">Taken together, it may be prudent for MBI developers and clinicians delivering MBIs to </w:t>
      </w:r>
      <w:proofErr w:type="gramStart"/>
      <w:r w:rsidR="0A87CC5C" w:rsidRPr="00BD42BD">
        <w:t>more thoroughly investigate and address the possibility that MBIs are less acceptable than controls</w:t>
      </w:r>
      <w:proofErr w:type="gramEnd"/>
      <w:r w:rsidR="0A87CC5C" w:rsidRPr="00BD42BD">
        <w:t xml:space="preserve">. </w:t>
      </w:r>
      <w:proofErr w:type="gramStart"/>
      <w:r w:rsidR="0A87CC5C" w:rsidRPr="00BD42BD">
        <w:t>In particular, it</w:t>
      </w:r>
      <w:proofErr w:type="gramEnd"/>
      <w:r w:rsidR="0A87CC5C" w:rsidRPr="00BD42BD">
        <w:t xml:space="preserve"> would be worth exploring factors that influence the acceptability of MBIs and, when possible, modify</w:t>
      </w:r>
      <w:r w:rsidR="4E564478" w:rsidRPr="00BD42BD">
        <w:t>ing</w:t>
      </w:r>
      <w:r w:rsidR="0A87CC5C" w:rsidRPr="00BD42BD">
        <w:t xml:space="preserve"> aspects of the treatment that may increase attrition.</w:t>
      </w:r>
      <w:r w:rsidR="55D94B60" w:rsidRPr="00BD42BD">
        <w:t xml:space="preserve"> </w:t>
      </w:r>
    </w:p>
    <w:p w14:paraId="553439A2" w14:textId="7D6CB8D1" w:rsidR="00FD734C" w:rsidRPr="00BD42BD" w:rsidRDefault="0A87CC5C" w:rsidP="00612C1F">
      <w:pPr>
        <w:spacing w:line="480" w:lineRule="auto"/>
        <w:ind w:firstLine="720"/>
      </w:pPr>
      <w:r w:rsidRPr="00BD42BD">
        <w:t xml:space="preserve">Unfortunately, although we tested many </w:t>
      </w:r>
      <w:r w:rsidR="00FB7EEC" w:rsidRPr="00BD42BD">
        <w:t xml:space="preserve">exploratory </w:t>
      </w:r>
      <w:r w:rsidRPr="00BD42BD">
        <w:t>moderators of both overall and differential attrition, we found very few clues for what study characteristics may account for higher attrition.</w:t>
      </w:r>
      <w:r w:rsidR="74E0DFC0" w:rsidRPr="00BD42BD">
        <w:t xml:space="preserve"> The only moderator that emerged across multiple models was recruitment setting. Specifically, studies recruiting through non-clinical settings were associated with lower </w:t>
      </w:r>
      <w:r w:rsidR="74E0DFC0" w:rsidRPr="00BD42BD">
        <w:lastRenderedPageBreak/>
        <w:t>overall attrition in both MBIs and control conditions. One possible explanation for this could be that non-clinical populations face fewer barriers to engaging in an MBI or control condition than a clinical population (e.g., whose lives may be complicated due to their clinical condition).</w:t>
      </w:r>
      <w:r w:rsidR="0E51BB1E" w:rsidRPr="00BD42BD">
        <w:t xml:space="preserve"> Participants recruited from clinical settings (e.g., hospitals, doctor referral, clinics) </w:t>
      </w:r>
      <w:r w:rsidR="4DBC1780" w:rsidRPr="00BD42BD">
        <w:t xml:space="preserve">may also </w:t>
      </w:r>
      <w:r w:rsidR="0E51BB1E" w:rsidRPr="00BD42BD">
        <w:t xml:space="preserve">have lower intrinsic motivation (e.g., </w:t>
      </w:r>
      <w:r w:rsidR="4DBC1780" w:rsidRPr="00BD42BD">
        <w:t xml:space="preserve">enrolled due to </w:t>
      </w:r>
      <w:r w:rsidR="0E51BB1E" w:rsidRPr="00BD42BD">
        <w:t xml:space="preserve">external pressure from referrals; </w:t>
      </w:r>
      <w:proofErr w:type="spellStart"/>
      <w:r w:rsidR="0E51BB1E" w:rsidRPr="00BD42BD">
        <w:rPr>
          <w:color w:val="222222"/>
          <w:shd w:val="clear" w:color="auto" w:fill="FFFFFF"/>
        </w:rPr>
        <w:t>Alfonsson</w:t>
      </w:r>
      <w:r w:rsidR="00324C49" w:rsidRPr="00BD42BD">
        <w:rPr>
          <w:color w:val="222222"/>
          <w:shd w:val="clear" w:color="auto" w:fill="FFFFFF"/>
        </w:rPr>
        <w:t>et</w:t>
      </w:r>
      <w:proofErr w:type="spellEnd"/>
      <w:r w:rsidR="00324C49" w:rsidRPr="00BD42BD">
        <w:rPr>
          <w:color w:val="222222"/>
          <w:shd w:val="clear" w:color="auto" w:fill="FFFFFF"/>
        </w:rPr>
        <w:t xml:space="preserve"> al.,</w:t>
      </w:r>
      <w:r w:rsidR="0E51BB1E" w:rsidRPr="00BD42BD">
        <w:rPr>
          <w:color w:val="222222"/>
          <w:shd w:val="clear" w:color="auto" w:fill="FFFFFF"/>
        </w:rPr>
        <w:t xml:space="preserve"> 2016; Ryan et al., 2006)</w:t>
      </w:r>
      <w:r w:rsidR="0E51BB1E" w:rsidRPr="00BD42BD">
        <w:t xml:space="preserve"> for participation than non-clinical settings</w:t>
      </w:r>
      <w:r w:rsidR="0530DD3C" w:rsidRPr="00BD42BD">
        <w:t xml:space="preserve">. </w:t>
      </w:r>
      <w:r w:rsidR="74E0DFC0" w:rsidRPr="00BD42BD">
        <w:t xml:space="preserve">The only variable associated with differential attrition was training for the control condition facilitators. </w:t>
      </w:r>
      <w:r w:rsidR="003A6EA9" w:rsidRPr="00BD42BD">
        <w:t xml:space="preserve">Specifically, </w:t>
      </w:r>
      <w:r w:rsidR="74E0DFC0" w:rsidRPr="00BD42BD">
        <w:t>differential attrition was lower when control condition facilitators were trained</w:t>
      </w:r>
      <w:r w:rsidR="00B83BAC" w:rsidRPr="00BD42BD">
        <w:t xml:space="preserve"> (</w:t>
      </w:r>
      <w:r w:rsidR="00792BF3" w:rsidRPr="00BD42BD">
        <w:t xml:space="preserve">e.g., had </w:t>
      </w:r>
      <w:r w:rsidR="00B83BAC" w:rsidRPr="00BD42BD">
        <w:t>clinical training or credentials)</w:t>
      </w:r>
      <w:r w:rsidR="74E0DFC0" w:rsidRPr="00BD42BD">
        <w:t>.</w:t>
      </w:r>
      <w:r w:rsidR="51D16EC7" w:rsidRPr="00BD42BD">
        <w:t xml:space="preserve"> Younger age</w:t>
      </w:r>
      <w:r w:rsidR="00792BF3" w:rsidRPr="00BD42BD">
        <w:t xml:space="preserve"> and percentage married</w:t>
      </w:r>
      <w:r w:rsidR="51D16EC7" w:rsidRPr="00BD42BD">
        <w:t xml:space="preserve"> w</w:t>
      </w:r>
      <w:r w:rsidR="00792BF3" w:rsidRPr="00BD42BD">
        <w:t>ere</w:t>
      </w:r>
      <w:r w:rsidR="51D16EC7" w:rsidRPr="00BD42BD">
        <w:t xml:space="preserve"> also associated with</w:t>
      </w:r>
      <w:r w:rsidR="79C65064" w:rsidRPr="00BD42BD">
        <w:t xml:space="preserve"> lower</w:t>
      </w:r>
      <w:r w:rsidR="51D16EC7" w:rsidRPr="00BD42BD">
        <w:t xml:space="preserve"> overall attrition in control conditions, which </w:t>
      </w:r>
      <w:r w:rsidR="00792BF3" w:rsidRPr="00BD42BD">
        <w:t>are two</w:t>
      </w:r>
      <w:r w:rsidR="51D16EC7" w:rsidRPr="00BD42BD">
        <w:t xml:space="preserve"> of the few factors previously shown to predict attrition in psychotherapy generally (Swift &amp; Greenberg, 2012) that was replicated in our meta-analysis. </w:t>
      </w:r>
      <w:r w:rsidR="4C7B82EC" w:rsidRPr="00BD42BD">
        <w:t xml:space="preserve">We also did not replicate the findings that veterans have higher rates of attrition in MBIs than control interventions (Goldberg et al., 2020). This may be </w:t>
      </w:r>
      <w:r w:rsidR="4C7B82EC" w:rsidRPr="00BD42BD">
        <w:rPr>
          <w:color w:val="000000" w:themeColor="text1"/>
        </w:rPr>
        <w:t>due to</w:t>
      </w:r>
      <w:r w:rsidR="67A753AE" w:rsidRPr="00BD42BD">
        <w:rPr>
          <w:color w:val="000000" w:themeColor="text1"/>
        </w:rPr>
        <w:t xml:space="preserve"> t</w:t>
      </w:r>
      <w:r w:rsidR="643558E6" w:rsidRPr="00BD42BD">
        <w:rPr>
          <w:color w:val="000000" w:themeColor="text1"/>
        </w:rPr>
        <w:t xml:space="preserve">he </w:t>
      </w:r>
      <w:r w:rsidR="67A753AE" w:rsidRPr="00BD42BD">
        <w:rPr>
          <w:color w:val="000000" w:themeColor="text1"/>
        </w:rPr>
        <w:t xml:space="preserve">low number of </w:t>
      </w:r>
      <w:r w:rsidR="0F6309BE" w:rsidRPr="00BD42BD">
        <w:rPr>
          <w:color w:val="000000" w:themeColor="text1"/>
        </w:rPr>
        <w:t>veterans</w:t>
      </w:r>
      <w:r w:rsidR="2944629C" w:rsidRPr="00BD42BD">
        <w:rPr>
          <w:color w:val="000000" w:themeColor="text1"/>
        </w:rPr>
        <w:t xml:space="preserve"> </w:t>
      </w:r>
      <w:r w:rsidR="67A753AE" w:rsidRPr="00BD42BD">
        <w:rPr>
          <w:color w:val="000000" w:themeColor="text1"/>
        </w:rPr>
        <w:t>in the</w:t>
      </w:r>
      <w:r w:rsidR="0DD2AC07" w:rsidRPr="00BD42BD">
        <w:rPr>
          <w:color w:val="000000" w:themeColor="text1"/>
        </w:rPr>
        <w:t xml:space="preserve"> current</w:t>
      </w:r>
      <w:r w:rsidR="3EDE2E2C" w:rsidRPr="00BD42BD">
        <w:rPr>
          <w:color w:val="000000" w:themeColor="text1"/>
        </w:rPr>
        <w:t xml:space="preserve"> </w:t>
      </w:r>
      <w:r w:rsidR="2D8DA30D" w:rsidRPr="00BD42BD">
        <w:rPr>
          <w:color w:val="000000" w:themeColor="text1"/>
        </w:rPr>
        <w:t>sample</w:t>
      </w:r>
      <w:r w:rsidR="3C9C56CB" w:rsidRPr="00BD42BD">
        <w:rPr>
          <w:color w:val="000000" w:themeColor="text1"/>
        </w:rPr>
        <w:t xml:space="preserve">. </w:t>
      </w:r>
      <w:r w:rsidR="6E0DEA12" w:rsidRPr="00BD42BD">
        <w:rPr>
          <w:color w:val="000000" w:themeColor="text1"/>
        </w:rPr>
        <w:t xml:space="preserve">The other reason </w:t>
      </w:r>
      <w:r w:rsidR="6E0DEA12" w:rsidRPr="00BD42BD">
        <w:t xml:space="preserve">could be </w:t>
      </w:r>
      <w:r w:rsidR="4C7B82EC" w:rsidRPr="00BD42BD">
        <w:t>the over-representation of present-centered therapy for PTSD in the previous meta-analysis which is known to have lower dropout rates than other evidence-based treatments for PTSD (Frost et al., 2014).</w:t>
      </w:r>
    </w:p>
    <w:p w14:paraId="4A153BBD" w14:textId="4C635314" w:rsidR="003801F1" w:rsidRPr="00592930" w:rsidRDefault="55D94B60" w:rsidP="00B336FE">
      <w:pPr>
        <w:spacing w:line="480" w:lineRule="auto"/>
        <w:ind w:firstLine="720"/>
      </w:pPr>
      <w:r w:rsidRPr="00BD42BD">
        <w:t xml:space="preserve">Of course, given the number of </w:t>
      </w:r>
      <w:r w:rsidRPr="00FA2E40">
        <w:t>moderator tests that were conducted, the few statistically significant results</w:t>
      </w:r>
      <w:r w:rsidR="4E564478" w:rsidRPr="00FA2E40">
        <w:t xml:space="preserve"> that were detected</w:t>
      </w:r>
      <w:r w:rsidRPr="00FA2E40">
        <w:t xml:space="preserve"> should be treated </w:t>
      </w:r>
      <w:r w:rsidR="00592930" w:rsidRPr="00FA2E40">
        <w:t xml:space="preserve">extremely </w:t>
      </w:r>
      <w:r w:rsidRPr="00FA2E40">
        <w:t xml:space="preserve">cautiously. </w:t>
      </w:r>
      <w:proofErr w:type="gramStart"/>
      <w:r w:rsidR="4E564478" w:rsidRPr="00FA2E40">
        <w:t>A large number of</w:t>
      </w:r>
      <w:proofErr w:type="gramEnd"/>
      <w:r w:rsidR="4E564478" w:rsidRPr="00FA2E40">
        <w:t xml:space="preserve"> tests</w:t>
      </w:r>
      <w:r w:rsidRPr="00FA2E40">
        <w:t xml:space="preserve"> were conducted as it seemed important to explore </w:t>
      </w:r>
      <w:r w:rsidR="4C7B82EC" w:rsidRPr="00FA2E40">
        <w:t>many</w:t>
      </w:r>
      <w:r w:rsidRPr="00FA2E40">
        <w:t xml:space="preserve"> candidate characteristics, but the risk for Type I error is certainly inflated</w:t>
      </w:r>
      <w:r w:rsidR="00F05B5C" w:rsidRPr="00FA2E40">
        <w:t xml:space="preserve"> with these underpowered multiple subgroup analyses</w:t>
      </w:r>
      <w:r w:rsidRPr="00FA2E40">
        <w:t xml:space="preserve">. Nonetheless, </w:t>
      </w:r>
      <w:r w:rsidR="00F05B5C" w:rsidRPr="00FA2E40">
        <w:t xml:space="preserve">we believed that </w:t>
      </w:r>
      <w:r w:rsidR="00C83675" w:rsidRPr="00FA2E40">
        <w:t>the current exploratory moderator analys</w:t>
      </w:r>
      <w:r w:rsidR="00592930" w:rsidRPr="00FA2E40">
        <w:t>e</w:t>
      </w:r>
      <w:r w:rsidR="00C83675" w:rsidRPr="00FA2E40">
        <w:t xml:space="preserve">s </w:t>
      </w:r>
      <w:r w:rsidR="00592930" w:rsidRPr="00FA2E40">
        <w:t xml:space="preserve">were </w:t>
      </w:r>
      <w:r w:rsidR="00C83675" w:rsidRPr="00FA2E40">
        <w:t xml:space="preserve">worthwhile </w:t>
      </w:r>
      <w:r w:rsidR="00592930" w:rsidRPr="00FA2E40">
        <w:t xml:space="preserve">to report as an attempt to </w:t>
      </w:r>
      <w:r w:rsidR="00B336FE" w:rsidRPr="00FA2E40">
        <w:t xml:space="preserve">thoroughly </w:t>
      </w:r>
      <w:r w:rsidR="004B31E3" w:rsidRPr="00FA2E40">
        <w:t>invest</w:t>
      </w:r>
      <w:r w:rsidR="00336431" w:rsidRPr="00FA2E40">
        <w:t>igat</w:t>
      </w:r>
      <w:r w:rsidR="008C0594" w:rsidRPr="00FA2E40">
        <w:t>e</w:t>
      </w:r>
      <w:r w:rsidR="00392673" w:rsidRPr="00FA2E40">
        <w:t xml:space="preserve"> </w:t>
      </w:r>
      <w:r w:rsidR="00B336FE" w:rsidRPr="00FA2E40">
        <w:t xml:space="preserve">potentially </w:t>
      </w:r>
      <w:bookmarkStart w:id="2" w:name="_Hlk83936978"/>
      <w:r w:rsidR="00B336FE" w:rsidRPr="00FA2E40">
        <w:t>relevant moderators identified by prior theoretical and empirical literature</w:t>
      </w:r>
      <w:r w:rsidR="00F05B5C" w:rsidRPr="00FA2E40">
        <w:t xml:space="preserve"> (</w:t>
      </w:r>
      <w:r w:rsidR="00B336FE" w:rsidRPr="00FA2E40">
        <w:t>Baer et al., 2019; Goldberg et al., 2020; Khoury et al., 2013)</w:t>
      </w:r>
      <w:r w:rsidR="00C83675" w:rsidRPr="00FA2E40">
        <w:t xml:space="preserve">. </w:t>
      </w:r>
      <w:r w:rsidR="00B336FE" w:rsidRPr="00FA2E40">
        <w:lastRenderedPageBreak/>
        <w:t xml:space="preserve">After exploring </w:t>
      </w:r>
      <w:r w:rsidR="002404AF" w:rsidRPr="00FA2E40">
        <w:t>this wide variety of</w:t>
      </w:r>
      <w:r w:rsidR="00B336FE" w:rsidRPr="00FA2E40">
        <w:t xml:space="preserve"> </w:t>
      </w:r>
      <w:r w:rsidR="003C1A0C" w:rsidRPr="00FA2E40">
        <w:t xml:space="preserve">study level characteristics (program factors, clinician factors, participant factors, and study design), </w:t>
      </w:r>
      <w:r w:rsidR="0052174B" w:rsidRPr="00FA2E40">
        <w:t xml:space="preserve">it is notable that so few </w:t>
      </w:r>
      <w:r w:rsidRPr="00FA2E40">
        <w:t xml:space="preserve">moderators </w:t>
      </w:r>
      <w:r w:rsidR="0052174B" w:rsidRPr="00FA2E40">
        <w:t>were significantly related to attrition.</w:t>
      </w:r>
      <w:bookmarkEnd w:id="2"/>
      <w:r w:rsidR="00592930" w:rsidRPr="00FA2E40">
        <w:t xml:space="preserve"> Additionally, it is worth noting that none of the significant effects survive a Bonferroni </w:t>
      </w:r>
      <w:r w:rsidR="00592930" w:rsidRPr="00FA2E40">
        <w:rPr>
          <w:i/>
          <w:iCs/>
        </w:rPr>
        <w:t>p</w:t>
      </w:r>
      <w:r w:rsidR="00592930" w:rsidRPr="00FA2E40">
        <w:t xml:space="preserve">-value correction which would result in a revised </w:t>
      </w:r>
      <w:r w:rsidR="00592930" w:rsidRPr="00FA2E40">
        <w:rPr>
          <w:i/>
          <w:iCs/>
        </w:rPr>
        <w:t>p</w:t>
      </w:r>
      <w:r w:rsidR="00592930" w:rsidRPr="00FA2E40">
        <w:t xml:space="preserve">-value threshold of .002 (i.e., .050 divided by the 32 coefficients reported for each outcome </w:t>
      </w:r>
      <w:proofErr w:type="gramStart"/>
      <w:r w:rsidR="00592930" w:rsidRPr="00FA2E40">
        <w:t>type;</w:t>
      </w:r>
      <w:proofErr w:type="gramEnd"/>
      <w:r w:rsidR="00592930" w:rsidRPr="00FA2E40">
        <w:t xml:space="preserve"> </w:t>
      </w:r>
      <w:r w:rsidR="003C576D" w:rsidRPr="00FA2E40">
        <w:t>Dunn, 1961</w:t>
      </w:r>
      <w:r w:rsidR="00592930" w:rsidRPr="00FA2E40">
        <w:t>). This further highlights the highly tentative nature of the few significant moderators and further supports the notion that we currently no very little about what factors are associated with elevated attrition from MBIs.</w:t>
      </w:r>
    </w:p>
    <w:p w14:paraId="0C02FD04" w14:textId="3C5349ED" w:rsidR="007361B4" w:rsidRPr="00BD42BD" w:rsidRDefault="007361B4" w:rsidP="00C5268F">
      <w:pPr>
        <w:spacing w:line="480" w:lineRule="auto"/>
        <w:ind w:firstLine="720"/>
      </w:pPr>
      <w:r w:rsidRPr="00BD42BD">
        <w:t>The high heterogeneity in the overall attrition models (</w:t>
      </w:r>
      <w:r w:rsidRPr="00BD42BD">
        <w:rPr>
          <w:i/>
          <w:iCs/>
        </w:rPr>
        <w:t>I</w:t>
      </w:r>
      <w:r w:rsidRPr="00BD42BD">
        <w:rPr>
          <w:vertAlign w:val="superscript"/>
        </w:rPr>
        <w:t>2</w:t>
      </w:r>
      <w:r w:rsidRPr="00BD42BD">
        <w:t xml:space="preserve"> &gt; 91%) and the smaller but nonetheless statistically significant heterogeneity in the differential attrition models (</w:t>
      </w:r>
      <w:r w:rsidRPr="00BD42BD">
        <w:rPr>
          <w:i/>
          <w:iCs/>
        </w:rPr>
        <w:t>I</w:t>
      </w:r>
      <w:r w:rsidRPr="00BD42BD">
        <w:rPr>
          <w:vertAlign w:val="superscript"/>
        </w:rPr>
        <w:t>2</w:t>
      </w:r>
      <w:r w:rsidRPr="00BD42BD">
        <w:t xml:space="preserve"> = </w:t>
      </w:r>
      <w:r w:rsidR="007E7FBA" w:rsidRPr="00BD42BD">
        <w:t>28.01</w:t>
      </w:r>
      <w:r w:rsidRPr="00BD42BD">
        <w:t xml:space="preserve">%, </w:t>
      </w:r>
      <w:proofErr w:type="gramStart"/>
      <w:r w:rsidRPr="00BD42BD">
        <w:rPr>
          <w:i/>
          <w:iCs/>
        </w:rPr>
        <w:t>Q</w:t>
      </w:r>
      <w:r w:rsidRPr="00BD42BD">
        <w:t>[</w:t>
      </w:r>
      <w:proofErr w:type="gramEnd"/>
      <w:r w:rsidR="007E7FBA" w:rsidRPr="00BD42BD">
        <w:t>113</w:t>
      </w:r>
      <w:r w:rsidRPr="00BD42BD">
        <w:t xml:space="preserve">] = </w:t>
      </w:r>
      <w:r w:rsidR="007E7FBA" w:rsidRPr="00BD42BD">
        <w:t>158.98</w:t>
      </w:r>
      <w:r w:rsidRPr="00BD42BD">
        <w:t xml:space="preserve">, </w:t>
      </w:r>
      <w:r w:rsidRPr="00BD42BD">
        <w:rPr>
          <w:i/>
          <w:iCs/>
        </w:rPr>
        <w:t xml:space="preserve">p </w:t>
      </w:r>
      <w:r w:rsidRPr="00BD42BD">
        <w:t>= .</w:t>
      </w:r>
      <w:r w:rsidR="007E7FBA" w:rsidRPr="00BD42BD">
        <w:t>003</w:t>
      </w:r>
      <w:r w:rsidRPr="00BD42BD">
        <w:t xml:space="preserve">) suggests that meaningful variability exists, albeit variability we were unable to predict with the available moderators. There are likely important factors that do indeed predict overall and differential attrition but that could not be coded reliably. </w:t>
      </w:r>
      <w:r w:rsidR="00A25F6D" w:rsidRPr="00BD42BD">
        <w:t>Theoretically relevant factors that we could not assess from the available literature include participant compensation, quality of the MBI and control conditions,</w:t>
      </w:r>
      <w:r w:rsidR="00CD01DF" w:rsidRPr="00BD42BD">
        <w:t xml:space="preserve"> </w:t>
      </w:r>
      <w:r w:rsidR="00A25F6D" w:rsidRPr="00BD42BD">
        <w:t>socioeconomic status (beyond what was captured with education)</w:t>
      </w:r>
      <w:r w:rsidR="00AF1557" w:rsidRPr="00BD42BD">
        <w:t>, and other implementation-related variables (</w:t>
      </w:r>
      <w:r w:rsidR="0070101E" w:rsidRPr="00BD42BD">
        <w:t>e.g.</w:t>
      </w:r>
      <w:r w:rsidR="00AF1557" w:rsidRPr="00BD42BD">
        <w:t xml:space="preserve">, </w:t>
      </w:r>
      <w:r w:rsidR="00874588" w:rsidRPr="00BD42BD">
        <w:t xml:space="preserve">adaptation of </w:t>
      </w:r>
      <w:r w:rsidR="00D2408F" w:rsidRPr="00BD42BD">
        <w:t>intervention for certain settings)</w:t>
      </w:r>
      <w:r w:rsidR="00A25F6D" w:rsidRPr="00BD42BD">
        <w:t>.</w:t>
      </w:r>
    </w:p>
    <w:p w14:paraId="4CC9D25A" w14:textId="03A8EE47" w:rsidR="00A25F6D" w:rsidRPr="00BD42BD" w:rsidRDefault="00A25F6D" w:rsidP="00C5268F">
      <w:pPr>
        <w:spacing w:line="480" w:lineRule="auto"/>
        <w:ind w:firstLine="720"/>
      </w:pPr>
      <w:r w:rsidRPr="00BD42BD">
        <w:t xml:space="preserve">Beyond estimates of overall and differential attrition, one descriptive result worth highlighting is the treatment of missing data. Somewhat discouraging, we saw that over 40% of studies did not conduct </w:t>
      </w:r>
      <w:r w:rsidR="00CD01DF" w:rsidRPr="00BD42BD">
        <w:t>ITT</w:t>
      </w:r>
      <w:r w:rsidRPr="00BD42BD">
        <w:t xml:space="preserve"> analyses</w:t>
      </w:r>
      <w:r w:rsidR="00953A30" w:rsidRPr="00BD42BD">
        <w:t xml:space="preserve"> but relied on analysis of complete cases only</w:t>
      </w:r>
      <w:r w:rsidRPr="00BD42BD">
        <w:t>.</w:t>
      </w:r>
      <w:r w:rsidR="00953A30" w:rsidRPr="00BD42BD">
        <w:t xml:space="preserve"> This practice is problematic and can lead to biases in parameter estimates and reduced statistical power (Graham, 2009). More encouraging, </w:t>
      </w:r>
      <w:proofErr w:type="gramStart"/>
      <w:r w:rsidR="00953A30" w:rsidRPr="00BD42BD">
        <w:t>the majority of</w:t>
      </w:r>
      <w:proofErr w:type="gramEnd"/>
      <w:r w:rsidR="00953A30" w:rsidRPr="00BD42BD">
        <w:t xml:space="preserve"> studies that did conduct intention-to-treat analyses used modern methods for handling missingness that are robust to data that are missing </w:t>
      </w:r>
      <w:r w:rsidR="00953A30" w:rsidRPr="00BD42BD">
        <w:lastRenderedPageBreak/>
        <w:t>at random (i.e., maximum likelihood, multiple imputation</w:t>
      </w:r>
      <w:r w:rsidR="00355B9C" w:rsidRPr="00BD42BD">
        <w:t>; Graham, 2009</w:t>
      </w:r>
      <w:r w:rsidR="00953A30" w:rsidRPr="00BD42BD">
        <w:t>).</w:t>
      </w:r>
      <w:r w:rsidR="00355B9C" w:rsidRPr="00BD42BD">
        <w:t xml:space="preserve"> We hope </w:t>
      </w:r>
      <w:r w:rsidR="00CD01DF" w:rsidRPr="00BD42BD">
        <w:t xml:space="preserve">our documentation of </w:t>
      </w:r>
      <w:r w:rsidR="00355B9C" w:rsidRPr="00BD42BD">
        <w:t>substantial study attrition within RCTs of MBIs</w:t>
      </w:r>
      <w:r w:rsidR="00CD01DF" w:rsidRPr="00BD42BD">
        <w:t xml:space="preserve"> (i.e., well above the 5% benchmark for </w:t>
      </w:r>
      <w:proofErr w:type="spellStart"/>
      <w:r w:rsidR="00CD01DF" w:rsidRPr="00BD42BD">
        <w:t>ignorability</w:t>
      </w:r>
      <w:proofErr w:type="spellEnd"/>
      <w:r w:rsidR="00CD01DF" w:rsidRPr="00BD42BD">
        <w:t>; Graham, 2009)</w:t>
      </w:r>
      <w:r w:rsidR="00355B9C" w:rsidRPr="00BD42BD">
        <w:t xml:space="preserve"> sensitizes researchers to the importance of handling missing data using appropriate statistical techniq</w:t>
      </w:r>
      <w:r w:rsidR="00737C70" w:rsidRPr="00BD42BD">
        <w:t>u</w:t>
      </w:r>
      <w:r w:rsidR="00355B9C" w:rsidRPr="00BD42BD">
        <w:t>es.</w:t>
      </w:r>
    </w:p>
    <w:p w14:paraId="3BBD7393" w14:textId="7D5398F8" w:rsidR="00336431" w:rsidRPr="00BD42BD" w:rsidRDefault="00CD01DF" w:rsidP="00612C1F">
      <w:pPr>
        <w:spacing w:line="480" w:lineRule="auto"/>
        <w:ind w:firstLine="720"/>
      </w:pPr>
      <w:r w:rsidRPr="00BD42BD">
        <w:t>There are s</w:t>
      </w:r>
      <w:r w:rsidR="00737C70" w:rsidRPr="00BD42BD">
        <w:t xml:space="preserve">everal </w:t>
      </w:r>
      <w:r w:rsidRPr="00BD42BD">
        <w:t xml:space="preserve">notable </w:t>
      </w:r>
      <w:r w:rsidR="00737C70" w:rsidRPr="00BD42BD">
        <w:t xml:space="preserve">limitations. As is always the case for meta-analysis, we were limited by the available literature. </w:t>
      </w:r>
      <w:r w:rsidR="00900A73" w:rsidRPr="00BD42BD">
        <w:t>Authors of the included studies often did not report rates of treatment completion and those that did report treatment completion defined it in inconsistent ways (e.g., 50%</w:t>
      </w:r>
      <w:r w:rsidRPr="00BD42BD">
        <w:t xml:space="preserve"> to 100%</w:t>
      </w:r>
      <w:r w:rsidR="00900A73" w:rsidRPr="00BD42BD">
        <w:t xml:space="preserve"> of sessions attended</w:t>
      </w:r>
      <w:r w:rsidR="004B515A" w:rsidRPr="00BD42BD">
        <w:t xml:space="preserve">). </w:t>
      </w:r>
      <w:r w:rsidRPr="00BD42BD">
        <w:t xml:space="preserve">Our analyses instead focused on study attrition </w:t>
      </w:r>
      <w:r w:rsidR="00900A73" w:rsidRPr="00BD42BD">
        <w:t>(</w:t>
      </w:r>
      <w:r w:rsidR="00BA0C93" w:rsidRPr="00BD42BD">
        <w:t xml:space="preserve">as has been done previously; </w:t>
      </w:r>
      <w:r w:rsidRPr="00BD42BD">
        <w:t xml:space="preserve">Cooper &amp; Conklin, 2015; </w:t>
      </w:r>
      <w:r w:rsidR="00CA5E36" w:rsidRPr="00BD42BD">
        <w:t>Khoury et al., 2013</w:t>
      </w:r>
      <w:r w:rsidR="00CA5E36">
        <w:t xml:space="preserve">; </w:t>
      </w:r>
      <w:r w:rsidR="002A24F8" w:rsidRPr="00BD42BD">
        <w:rPr>
          <w:rFonts w:hint="eastAsia"/>
        </w:rPr>
        <w:t>Nam</w:t>
      </w:r>
      <w:r w:rsidR="002A24F8" w:rsidRPr="00BD42BD">
        <w:t xml:space="preserve"> et al., 2016</w:t>
      </w:r>
      <w:r w:rsidR="002807FC" w:rsidRPr="00BD42BD">
        <w:t>;</w:t>
      </w:r>
      <w:r w:rsidR="002A24F8" w:rsidRPr="00BD42BD">
        <w:t>)</w:t>
      </w:r>
      <w:r w:rsidR="0078301E" w:rsidRPr="00BD42BD">
        <w:t xml:space="preserve"> which, in the context of an RCT, can still provide estimates of relative treatment acceptability</w:t>
      </w:r>
      <w:r w:rsidR="002A24F8" w:rsidRPr="00BD42BD">
        <w:t xml:space="preserve">. </w:t>
      </w:r>
      <w:r w:rsidR="00BA0C93" w:rsidRPr="00BD42BD">
        <w:t>Nonetheless,</w:t>
      </w:r>
      <w:r w:rsidR="00900A73" w:rsidRPr="00BD42BD">
        <w:t xml:space="preserve"> it would have been </w:t>
      </w:r>
      <w:r w:rsidR="0078301E" w:rsidRPr="00BD42BD">
        <w:t>valu</w:t>
      </w:r>
      <w:r w:rsidR="0093229A" w:rsidRPr="00BD42BD">
        <w:t>able</w:t>
      </w:r>
      <w:r w:rsidR="0078301E" w:rsidRPr="00BD42BD">
        <w:t xml:space="preserve"> </w:t>
      </w:r>
      <w:r w:rsidR="00900A73" w:rsidRPr="00BD42BD">
        <w:t>to examine rates of treatment dropout using a standardized metric.</w:t>
      </w:r>
      <w:r w:rsidR="00BA0C93" w:rsidRPr="00BD42BD">
        <w:t xml:space="preserve"> In addition, authors did not consistently report comparisons between those who dropped out versus remained in the treatment or study, which precluded our ability to compare these groups meta-analytically (as was done by Swift et al., 2012). Similarly, the lack of </w:t>
      </w:r>
      <w:r w:rsidR="0093229A" w:rsidRPr="00BD42BD">
        <w:t xml:space="preserve">standardized </w:t>
      </w:r>
      <w:r w:rsidR="00BA0C93" w:rsidRPr="00BD42BD">
        <w:t xml:space="preserve">reporting of potential moderators of interest (e.g., socioeconomic status) limited our ability to test them as predictors of attrition. </w:t>
      </w:r>
    </w:p>
    <w:p w14:paraId="6B8E45FD" w14:textId="4EFB2BDA" w:rsidR="00C96CF4" w:rsidRPr="00BD42BD" w:rsidRDefault="00FF6ED9" w:rsidP="00612C1F">
      <w:pPr>
        <w:spacing w:line="480" w:lineRule="auto"/>
        <w:ind w:firstLine="720"/>
      </w:pPr>
      <w:r w:rsidRPr="00BD42BD">
        <w:t>A</w:t>
      </w:r>
      <w:r w:rsidR="00BA0C93" w:rsidRPr="00BD42BD">
        <w:t xml:space="preserve">lthough we included </w:t>
      </w:r>
      <w:proofErr w:type="gramStart"/>
      <w:r w:rsidR="00BA0C93" w:rsidRPr="00BD42BD">
        <w:t>a large number of</w:t>
      </w:r>
      <w:proofErr w:type="gramEnd"/>
      <w:r w:rsidR="00BA0C93" w:rsidRPr="00BD42BD">
        <w:t xml:space="preserve"> studies and </w:t>
      </w:r>
      <w:r w:rsidR="0093229A" w:rsidRPr="00BD42BD">
        <w:t>participants</w:t>
      </w:r>
      <w:r w:rsidR="00BA0C93" w:rsidRPr="00BD42BD">
        <w:t>, the moderator tests in particular may have been underpowered to detect small or very small effects (Hedges &amp; Pigott, 2004).</w:t>
      </w:r>
      <w:r w:rsidRPr="00BD42BD">
        <w:t xml:space="preserve"> </w:t>
      </w:r>
      <w:r w:rsidR="00104C18" w:rsidRPr="00BD42BD">
        <w:t xml:space="preserve">To get a rough estimate of statistical power to test moderators, we </w:t>
      </w:r>
      <w:r w:rsidR="00CA320C" w:rsidRPr="00BD42BD">
        <w:t>assessed</w:t>
      </w:r>
      <w:r w:rsidR="00104C18" w:rsidRPr="00BD42BD">
        <w:t xml:space="preserve"> power </w:t>
      </w:r>
      <w:r w:rsidR="00104C18" w:rsidRPr="00BD42BD">
        <w:rPr>
          <w:i/>
          <w:iCs/>
        </w:rPr>
        <w:t xml:space="preserve">post hoc </w:t>
      </w:r>
      <w:r w:rsidR="00104C18" w:rsidRPr="00BD42BD">
        <w:t>using the observed sample sizes, number of studies, and heterogeneity</w:t>
      </w:r>
      <w:r w:rsidR="00CA320C" w:rsidRPr="00BD42BD">
        <w:t xml:space="preserve"> (</w:t>
      </w:r>
      <w:r w:rsidR="00CA320C" w:rsidRPr="00BD42BD">
        <w:rPr>
          <w:i/>
          <w:iCs/>
        </w:rPr>
        <w:t>I</w:t>
      </w:r>
      <w:r w:rsidR="00CA320C" w:rsidRPr="00BD42BD">
        <w:rPr>
          <w:vertAlign w:val="superscript"/>
        </w:rPr>
        <w:t>2</w:t>
      </w:r>
      <w:r w:rsidR="00CA320C" w:rsidRPr="00BD42BD">
        <w:t>)</w:t>
      </w:r>
      <w:r w:rsidR="00104C18" w:rsidRPr="00BD42BD">
        <w:t xml:space="preserve"> and the ‘</w:t>
      </w:r>
      <w:proofErr w:type="spellStart"/>
      <w:r w:rsidR="00104C18" w:rsidRPr="00BD42BD">
        <w:t>subgroup_power</w:t>
      </w:r>
      <w:proofErr w:type="spellEnd"/>
      <w:r w:rsidR="00104C18" w:rsidRPr="00BD42BD">
        <w:t>’ function in the ‘</w:t>
      </w:r>
      <w:proofErr w:type="spellStart"/>
      <w:r w:rsidR="00104C18" w:rsidRPr="00BD42BD">
        <w:t>metapower</w:t>
      </w:r>
      <w:proofErr w:type="spellEnd"/>
      <w:r w:rsidR="00104C18" w:rsidRPr="00BD42BD">
        <w:t xml:space="preserve">’ package (Griffin, 2020). </w:t>
      </w:r>
      <w:r w:rsidR="00CA320C" w:rsidRPr="00BD42BD">
        <w:t>Assuming a two-group comparison (e.g., MBSR vs. other MBIs)</w:t>
      </w:r>
      <w:r w:rsidR="00336431" w:rsidRPr="00BD42BD">
        <w:t>,</w:t>
      </w:r>
      <w:r w:rsidR="00CA320C" w:rsidRPr="00BD42BD">
        <w:t xml:space="preserve"> </w:t>
      </w:r>
      <w:r w:rsidR="00336431" w:rsidRPr="00BD42BD">
        <w:t>w</w:t>
      </w:r>
      <w:r w:rsidR="00104C18" w:rsidRPr="00BD42BD">
        <w:t>e were adequately powered (power = .80)</w:t>
      </w:r>
      <w:r w:rsidR="00CA320C" w:rsidRPr="00BD42BD">
        <w:t xml:space="preserve"> to detect moderate-to-large between-group differences for overall attrition in MBIs (</w:t>
      </w:r>
      <w:r w:rsidR="00CA320C" w:rsidRPr="00BD42BD">
        <w:rPr>
          <w:i/>
          <w:iCs/>
        </w:rPr>
        <w:t xml:space="preserve">d </w:t>
      </w:r>
      <w:r w:rsidR="00CA320C" w:rsidRPr="00BD42BD">
        <w:t xml:space="preserve">= 0.66, when group </w:t>
      </w:r>
      <w:r w:rsidR="00CA320C" w:rsidRPr="00BD42BD">
        <w:lastRenderedPageBreak/>
        <w:t xml:space="preserve">1 </w:t>
      </w:r>
      <w:r w:rsidR="00CA320C" w:rsidRPr="00BD42BD">
        <w:rPr>
          <w:i/>
          <w:iCs/>
        </w:rPr>
        <w:t xml:space="preserve">d </w:t>
      </w:r>
      <w:r w:rsidR="00CA320C" w:rsidRPr="00BD42BD">
        <w:t xml:space="preserve">= 0.20 and group 2 </w:t>
      </w:r>
      <w:r w:rsidR="00CA320C" w:rsidRPr="00BD42BD">
        <w:rPr>
          <w:i/>
          <w:iCs/>
        </w:rPr>
        <w:t xml:space="preserve">d </w:t>
      </w:r>
      <w:r w:rsidR="00CA320C" w:rsidRPr="00BD42BD">
        <w:t>= 0.86), moderate between-group differences for overall attrition in active control conditions (</w:t>
      </w:r>
      <w:r w:rsidR="00CA320C" w:rsidRPr="00BD42BD">
        <w:rPr>
          <w:i/>
          <w:iCs/>
        </w:rPr>
        <w:t xml:space="preserve">d </w:t>
      </w:r>
      <w:r w:rsidR="00CA320C" w:rsidRPr="00BD42BD">
        <w:t xml:space="preserve">= 0.52, when group 1 </w:t>
      </w:r>
      <w:r w:rsidR="00CA320C" w:rsidRPr="00BD42BD">
        <w:rPr>
          <w:i/>
          <w:iCs/>
        </w:rPr>
        <w:t xml:space="preserve">d </w:t>
      </w:r>
      <w:r w:rsidR="00CA320C" w:rsidRPr="00BD42BD">
        <w:t xml:space="preserve">= 0.20 and group 2 </w:t>
      </w:r>
      <w:r w:rsidR="00CA320C" w:rsidRPr="00BD42BD">
        <w:rPr>
          <w:i/>
          <w:iCs/>
        </w:rPr>
        <w:t xml:space="preserve">d </w:t>
      </w:r>
      <w:r w:rsidR="00CA320C" w:rsidRPr="00BD42BD">
        <w:t>= 0.72), and small-to-very-small between-group differences for differential attrition (</w:t>
      </w:r>
      <w:r w:rsidR="00CA320C" w:rsidRPr="00BD42BD">
        <w:rPr>
          <w:i/>
          <w:iCs/>
        </w:rPr>
        <w:t xml:space="preserve">d </w:t>
      </w:r>
      <w:r w:rsidR="00CA320C" w:rsidRPr="00BD42BD">
        <w:t xml:space="preserve">= 0.12, when group 1 </w:t>
      </w:r>
      <w:r w:rsidR="00CA320C" w:rsidRPr="00BD42BD">
        <w:rPr>
          <w:i/>
          <w:iCs/>
        </w:rPr>
        <w:t xml:space="preserve">d </w:t>
      </w:r>
      <w:r w:rsidR="00CA320C" w:rsidRPr="00BD42BD">
        <w:t xml:space="preserve">= 0.20 and group 2 </w:t>
      </w:r>
      <w:r w:rsidR="00CA320C" w:rsidRPr="00BD42BD">
        <w:rPr>
          <w:i/>
          <w:iCs/>
        </w:rPr>
        <w:t xml:space="preserve">d </w:t>
      </w:r>
      <w:r w:rsidR="00CA320C" w:rsidRPr="00BD42BD">
        <w:t xml:space="preserve">= 0.32). Thus, it seems </w:t>
      </w:r>
      <w:r w:rsidR="00B45CDE" w:rsidRPr="00BD42BD">
        <w:t>moderator tests were particularly low powered for overall attrition but may have been adequately powered for differential attrition.</w:t>
      </w:r>
    </w:p>
    <w:p w14:paraId="63D2BDF2" w14:textId="14CE22D7" w:rsidR="00900A73" w:rsidRPr="00BD42BD" w:rsidRDefault="00336431" w:rsidP="00612C1F">
      <w:pPr>
        <w:spacing w:line="480" w:lineRule="auto"/>
        <w:ind w:firstLine="720"/>
      </w:pPr>
      <w:r w:rsidRPr="00BD42BD">
        <w:t xml:space="preserve">A final limitation was that </w:t>
      </w:r>
      <w:r w:rsidR="00FF6ED9" w:rsidRPr="00BD42BD">
        <w:t xml:space="preserve">we focused exclusively on RCTs. This provides internal validity for our tests of differential </w:t>
      </w:r>
      <w:proofErr w:type="gramStart"/>
      <w:r w:rsidR="00FF6ED9" w:rsidRPr="00BD42BD">
        <w:t>attrition</w:t>
      </w:r>
      <w:r w:rsidR="0093229A" w:rsidRPr="00BD42BD">
        <w:t xml:space="preserve"> in particular</w:t>
      </w:r>
      <w:proofErr w:type="gramEnd"/>
      <w:r w:rsidR="00FF6ED9" w:rsidRPr="00BD42BD">
        <w:t>. However, this comes at a cost to external validity</w:t>
      </w:r>
      <w:r w:rsidR="0093229A" w:rsidRPr="00BD42BD">
        <w:t>.</w:t>
      </w:r>
      <w:r w:rsidR="00FF6ED9" w:rsidRPr="00BD42BD">
        <w:t xml:space="preserve"> </w:t>
      </w:r>
      <w:r w:rsidR="0093229A" w:rsidRPr="00BD42BD">
        <w:t>R</w:t>
      </w:r>
      <w:r w:rsidR="00FF6ED9" w:rsidRPr="00BD42BD">
        <w:t>esults may or may not generalize to the implementation of MBIs in naturalistic settings.</w:t>
      </w:r>
      <w:r w:rsidR="00CA4BBD" w:rsidRPr="00BD42BD">
        <w:t xml:space="preserve"> In the current study, we are unable to disentangle the potential impact of involvement in an RCT versus involvement with an MBI or control condition on attrition.</w:t>
      </w:r>
    </w:p>
    <w:p w14:paraId="7ADA4552" w14:textId="6CFDAACB" w:rsidR="00F34E08" w:rsidRPr="00BD42BD" w:rsidRDefault="63941608" w:rsidP="00612C1F">
      <w:pPr>
        <w:spacing w:line="480" w:lineRule="auto"/>
        <w:ind w:firstLine="720"/>
      </w:pPr>
      <w:r w:rsidRPr="00BD42BD">
        <w:t xml:space="preserve">There are several specific future directions that follow from our results. As noted, it would be valuable for the field to agree on a standardized definition of treatment completion and to report treatment completion routinely. The most common metric used in the included studies (i.e., completion of 50% of treatment sessions) may be a reasonable </w:t>
      </w:r>
      <w:r w:rsidR="1F5F685B" w:rsidRPr="00BD42BD">
        <w:t>candidate</w:t>
      </w:r>
      <w:r w:rsidRPr="00BD42BD">
        <w:t>. At once, future work may be necessary to evaluate the implications of various definitions of treatment completion (</w:t>
      </w:r>
      <w:proofErr w:type="spellStart"/>
      <w:r w:rsidRPr="00BD42BD">
        <w:t>Warnick</w:t>
      </w:r>
      <w:proofErr w:type="spellEnd"/>
      <w:r w:rsidRPr="00BD42BD">
        <w:t xml:space="preserve"> et al., 2012). Given that approximately 20% of participants drop</w:t>
      </w:r>
      <w:r w:rsidR="1F5F685B" w:rsidRPr="00BD42BD">
        <w:t xml:space="preserve"> </w:t>
      </w:r>
      <w:r w:rsidRPr="00BD42BD">
        <w:t xml:space="preserve">out of MBI RCTs, it would be valuable to identify and ultimately modify </w:t>
      </w:r>
      <w:r w:rsidR="27C63503" w:rsidRPr="00BD42BD">
        <w:t xml:space="preserve">malleable </w:t>
      </w:r>
      <w:r w:rsidRPr="00BD42BD">
        <w:t xml:space="preserve">factors </w:t>
      </w:r>
      <w:r w:rsidR="1F5F685B" w:rsidRPr="00BD42BD">
        <w:t>to</w:t>
      </w:r>
      <w:r w:rsidRPr="00BD42BD">
        <w:t xml:space="preserve"> increase the acceptability of MBIs, control conditions, and</w:t>
      </w:r>
      <w:r w:rsidR="0E51BB1E" w:rsidRPr="00BD42BD">
        <w:t>/or</w:t>
      </w:r>
      <w:r w:rsidRPr="00BD42BD">
        <w:t xml:space="preserve"> the RCTs in which they are being tested.</w:t>
      </w:r>
      <w:r w:rsidR="27C63503" w:rsidRPr="00BD42BD">
        <w:t xml:space="preserve"> This might include cultural adaptation which has been shown to improve psychotherapy outcomes generally (</w:t>
      </w:r>
      <w:proofErr w:type="spellStart"/>
      <w:r w:rsidR="27C63503" w:rsidRPr="00BD42BD">
        <w:t>Benish</w:t>
      </w:r>
      <w:proofErr w:type="spellEnd"/>
      <w:r w:rsidR="27C63503" w:rsidRPr="00BD42BD">
        <w:t xml:space="preserve"> et al., 2011) but is lacking from the MBI literature (Sun et al., 2021). </w:t>
      </w:r>
      <w:r w:rsidR="2764430A" w:rsidRPr="00BD42BD">
        <w:t>Other potentially modifiable</w:t>
      </w:r>
      <w:r w:rsidR="27C63503" w:rsidRPr="00BD42BD">
        <w:t xml:space="preserve"> factor</w:t>
      </w:r>
      <w:r w:rsidR="2764430A" w:rsidRPr="00BD42BD">
        <w:t>s worthy of further study</w:t>
      </w:r>
      <w:r w:rsidR="27C63503" w:rsidRPr="00BD42BD">
        <w:t xml:space="preserve"> that might make MBIs less </w:t>
      </w:r>
      <w:r w:rsidR="21FAA9BB" w:rsidRPr="00BD42BD">
        <w:t>acceptable than controls are adverse effects associated with meditation practice itself</w:t>
      </w:r>
      <w:r w:rsidR="2764430A" w:rsidRPr="00BD42BD">
        <w:t xml:space="preserve"> (</w:t>
      </w:r>
      <w:r w:rsidR="21FAA9BB" w:rsidRPr="00BD42BD">
        <w:t xml:space="preserve">Britton et al., </w:t>
      </w:r>
      <w:r w:rsidR="0CD2571B" w:rsidRPr="00BD42BD">
        <w:t>2021</w:t>
      </w:r>
      <w:r w:rsidR="21FAA9BB" w:rsidRPr="00BD42BD">
        <w:t xml:space="preserve">; Goldberg et al., </w:t>
      </w:r>
      <w:r w:rsidR="6A2D5C3C" w:rsidRPr="00BD42BD">
        <w:t>2021</w:t>
      </w:r>
      <w:r w:rsidR="07ADE551" w:rsidRPr="00BD42BD">
        <w:t>b</w:t>
      </w:r>
      <w:r w:rsidR="21FAA9BB" w:rsidRPr="00BD42BD">
        <w:t>)</w:t>
      </w:r>
      <w:r w:rsidR="2764430A" w:rsidRPr="00BD42BD">
        <w:t>,</w:t>
      </w:r>
      <w:r w:rsidR="27C63503" w:rsidRPr="00BD42BD">
        <w:t xml:space="preserve"> </w:t>
      </w:r>
      <w:r w:rsidR="2764430A" w:rsidRPr="00BD42BD">
        <w:t xml:space="preserve">difficulty understanding and engaging with mindfulness </w:t>
      </w:r>
      <w:r w:rsidR="2764430A" w:rsidRPr="00BD42BD">
        <w:lastRenderedPageBreak/>
        <w:t>practices (Martinez et al., 2015; Pigeon et al., 2015), and a lack of trauma sensitivity (</w:t>
      </w:r>
      <w:proofErr w:type="spellStart"/>
      <w:r w:rsidR="00844876" w:rsidRPr="00844876">
        <w:t>Treleaven</w:t>
      </w:r>
      <w:proofErr w:type="spellEnd"/>
      <w:r w:rsidR="00844876" w:rsidRPr="00844876">
        <w:t>, 2018</w:t>
      </w:r>
      <w:r w:rsidR="2764430A" w:rsidRPr="00BD42BD">
        <w:t xml:space="preserve">). </w:t>
      </w:r>
      <w:r w:rsidR="21FAA9BB" w:rsidRPr="00BD42BD">
        <w:t xml:space="preserve">Perhaps the most promising future direction for identifying predictors of attrition is individual patient </w:t>
      </w:r>
      <w:r w:rsidR="4A7E14A7" w:rsidRPr="00BD42BD">
        <w:t xml:space="preserve">data </w:t>
      </w:r>
      <w:r w:rsidR="21FAA9BB" w:rsidRPr="00BD42BD">
        <w:t xml:space="preserve">meta-analysis (e.g., Kuyken et al., 2016). By pooling data across studies, researchers can maintain high statistical power while examining patient-level (rather than study-level) </w:t>
      </w:r>
      <w:r w:rsidR="1F5F685B" w:rsidRPr="00BD42BD">
        <w:t>variables</w:t>
      </w:r>
      <w:r w:rsidR="21FAA9BB" w:rsidRPr="00BD42BD">
        <w:t>.</w:t>
      </w:r>
    </w:p>
    <w:p w14:paraId="1495DCE2" w14:textId="69B9F05A" w:rsidR="00707FDD" w:rsidRPr="00FA2E40" w:rsidRDefault="00036274" w:rsidP="00BF3AA6">
      <w:pPr>
        <w:spacing w:line="480" w:lineRule="auto"/>
        <w:ind w:firstLine="720"/>
      </w:pPr>
      <w:r w:rsidRPr="00BD42BD">
        <w:t xml:space="preserve">In conclusion, our results indicate that, </w:t>
      </w:r>
      <w:proofErr w:type="gramStart"/>
      <w:r w:rsidRPr="00BD42BD">
        <w:t>similar to</w:t>
      </w:r>
      <w:proofErr w:type="gramEnd"/>
      <w:r w:rsidRPr="00BD42BD">
        <w:t xml:space="preserve"> other forms of psychotherapy, approximately one in five participants in MBI RCTs drop out. This figure, paired with some evidence that MBIs may be less acceptable than control conditions, highlights the importance of investigating factors to </w:t>
      </w:r>
      <w:r w:rsidRPr="00FA2E40">
        <w:t xml:space="preserve">increase the acceptability of MBIs and to identify </w:t>
      </w:r>
      <w:r w:rsidR="00861AC2" w:rsidRPr="00FA2E40">
        <w:t xml:space="preserve">instances were MBIs may </w:t>
      </w:r>
      <w:r w:rsidR="00FE7AD9" w:rsidRPr="00FA2E40">
        <w:t xml:space="preserve">or may </w:t>
      </w:r>
      <w:r w:rsidR="00861AC2" w:rsidRPr="00FA2E40">
        <w:t>not be recommended</w:t>
      </w:r>
      <w:r w:rsidRPr="00FA2E40">
        <w:t>.</w:t>
      </w:r>
    </w:p>
    <w:p w14:paraId="7FFDEAD5" w14:textId="77777777" w:rsidR="00707FDD" w:rsidRPr="00FA2E40" w:rsidRDefault="00707FDD" w:rsidP="00F37C18">
      <w:pPr>
        <w:spacing w:line="480" w:lineRule="auto"/>
        <w:jc w:val="center"/>
        <w:rPr>
          <w:b/>
          <w:bCs/>
        </w:rPr>
      </w:pPr>
      <w:r w:rsidRPr="00FA2E40">
        <w:rPr>
          <w:b/>
          <w:bCs/>
        </w:rPr>
        <w:t>Author Contributions</w:t>
      </w:r>
    </w:p>
    <w:p w14:paraId="06CCD853" w14:textId="4628880D" w:rsidR="00707FDD" w:rsidRPr="00FA2E40" w:rsidRDefault="00707FDD" w:rsidP="00F37C18">
      <w:pPr>
        <w:spacing w:line="480" w:lineRule="auto"/>
      </w:pPr>
      <w:r w:rsidRPr="00FA2E40">
        <w:t xml:space="preserve">SUL: </w:t>
      </w:r>
      <w:r w:rsidR="00766388" w:rsidRPr="00FA2E40">
        <w:t>Executed and pre-registered the study, led the data collection and coding process</w:t>
      </w:r>
      <w:r w:rsidR="00DD4881" w:rsidRPr="00FA2E40">
        <w:t xml:space="preserve">, </w:t>
      </w:r>
      <w:r w:rsidR="00766388" w:rsidRPr="00FA2E40">
        <w:t>conducted</w:t>
      </w:r>
      <w:r w:rsidRPr="00FA2E40">
        <w:t xml:space="preserve"> data analyses, and wrote the paper. AKQ: </w:t>
      </w:r>
      <w:r w:rsidR="00A70C86" w:rsidRPr="00FA2E40">
        <w:t>Collaborated on</w:t>
      </w:r>
      <w:r w:rsidRPr="00FA2E40">
        <w:t xml:space="preserve"> </w:t>
      </w:r>
      <w:r w:rsidR="00766388" w:rsidRPr="00FA2E40">
        <w:t>data collection</w:t>
      </w:r>
      <w:r w:rsidR="005524E9" w:rsidRPr="00FA2E40">
        <w:t xml:space="preserve">, </w:t>
      </w:r>
      <w:r w:rsidR="00766388" w:rsidRPr="00FA2E40">
        <w:t>assisted with the data analyses process</w:t>
      </w:r>
      <w:r w:rsidR="005524E9" w:rsidRPr="00FA2E40">
        <w:t xml:space="preserve"> and the revision of manuscript</w:t>
      </w:r>
      <w:r w:rsidRPr="00FA2E40">
        <w:t xml:space="preserve">. </w:t>
      </w:r>
      <w:r w:rsidR="00766388" w:rsidRPr="00FA2E40">
        <w:t>S</w:t>
      </w:r>
      <w:r w:rsidR="00DD4881" w:rsidRPr="00FA2E40">
        <w:t>B</w:t>
      </w:r>
      <w:r w:rsidR="00766388" w:rsidRPr="00FA2E40">
        <w:t xml:space="preserve">G: </w:t>
      </w:r>
      <w:r w:rsidR="005524E9" w:rsidRPr="00FA2E40">
        <w:t>Conceptualized</w:t>
      </w:r>
      <w:r w:rsidRPr="00FA2E40">
        <w:t xml:space="preserve"> </w:t>
      </w:r>
      <w:r w:rsidR="00DD4881" w:rsidRPr="00FA2E40">
        <w:t xml:space="preserve">and provided </w:t>
      </w:r>
      <w:r w:rsidR="00376A84" w:rsidRPr="00FA2E40">
        <w:t>supervision</w:t>
      </w:r>
      <w:r w:rsidR="00DD4881" w:rsidRPr="00FA2E40">
        <w:t xml:space="preserve"> on </w:t>
      </w:r>
      <w:r w:rsidR="005524E9" w:rsidRPr="00FA2E40">
        <w:t xml:space="preserve">the </w:t>
      </w:r>
      <w:r w:rsidR="007A110B" w:rsidRPr="00FA2E40">
        <w:t>execution</w:t>
      </w:r>
      <w:r w:rsidR="00376A84" w:rsidRPr="00FA2E40">
        <w:t xml:space="preserve"> and pre-registration</w:t>
      </w:r>
      <w:r w:rsidR="007A110B" w:rsidRPr="00FA2E40">
        <w:t xml:space="preserve"> of</w:t>
      </w:r>
      <w:r w:rsidR="00376A84" w:rsidRPr="00FA2E40">
        <w:t xml:space="preserve"> the</w:t>
      </w:r>
      <w:r w:rsidR="007A110B" w:rsidRPr="00FA2E40">
        <w:t xml:space="preserve"> </w:t>
      </w:r>
      <w:r w:rsidR="00766388" w:rsidRPr="00FA2E40">
        <w:t>study</w:t>
      </w:r>
      <w:r w:rsidR="00DD4881" w:rsidRPr="00FA2E40">
        <w:t>,</w:t>
      </w:r>
      <w:r w:rsidR="007A110B" w:rsidRPr="00FA2E40">
        <w:t xml:space="preserve"> </w:t>
      </w:r>
      <w:r w:rsidRPr="00FA2E40">
        <w:t>collaborated in writing</w:t>
      </w:r>
      <w:r w:rsidR="007A110B" w:rsidRPr="00FA2E40">
        <w:t xml:space="preserve"> and data analysis</w:t>
      </w:r>
      <w:r w:rsidR="005524E9" w:rsidRPr="00FA2E40">
        <w:t>,</w:t>
      </w:r>
      <w:r w:rsidR="00376A84" w:rsidRPr="00FA2E40">
        <w:t xml:space="preserve"> and</w:t>
      </w:r>
      <w:r w:rsidR="005524E9" w:rsidRPr="00FA2E40">
        <w:t xml:space="preserve"> </w:t>
      </w:r>
      <w:r w:rsidRPr="00FA2E40">
        <w:t>edi</w:t>
      </w:r>
      <w:r w:rsidR="005524E9" w:rsidRPr="00FA2E40">
        <w:t>ted</w:t>
      </w:r>
      <w:r w:rsidRPr="00FA2E40">
        <w:t xml:space="preserve"> the manuscript.</w:t>
      </w:r>
    </w:p>
    <w:p w14:paraId="49B28B18" w14:textId="2E798F09" w:rsidR="003E6E47" w:rsidRPr="00BD42BD" w:rsidRDefault="003E6E47" w:rsidP="00AF2B89">
      <w:pPr>
        <w:shd w:val="clear" w:color="auto" w:fill="FFFFFF"/>
        <w:spacing w:line="480" w:lineRule="auto"/>
        <w:jc w:val="center"/>
        <w:outlineLvl w:val="1"/>
        <w:rPr>
          <w:b/>
          <w:bCs/>
        </w:rPr>
      </w:pPr>
      <w:r w:rsidRPr="00FA2E40">
        <w:rPr>
          <w:b/>
          <w:bCs/>
        </w:rPr>
        <w:t>Reference</w:t>
      </w:r>
      <w:r w:rsidR="00064DBB" w:rsidRPr="00FA2E40">
        <w:rPr>
          <w:b/>
          <w:bCs/>
        </w:rPr>
        <w:t>s</w:t>
      </w:r>
      <w:r w:rsidRPr="00BD42BD">
        <w:rPr>
          <w:b/>
          <w:bCs/>
        </w:rPr>
        <w:t xml:space="preserve"> </w:t>
      </w:r>
    </w:p>
    <w:p w14:paraId="3E91F30C" w14:textId="1E32F0E6" w:rsidR="00E64FF9" w:rsidRPr="00BD42BD" w:rsidRDefault="00E64FF9" w:rsidP="00E64FF9">
      <w:pPr>
        <w:spacing w:line="480" w:lineRule="auto"/>
        <w:ind w:left="720" w:hanging="720"/>
      </w:pPr>
      <w:proofErr w:type="spellStart"/>
      <w:r w:rsidRPr="00BD42BD">
        <w:t>Alfonsson</w:t>
      </w:r>
      <w:proofErr w:type="spellEnd"/>
      <w:r w:rsidRPr="00BD42BD">
        <w:t xml:space="preserve">, S., Olsson, E., &amp; </w:t>
      </w:r>
      <w:proofErr w:type="spellStart"/>
      <w:r w:rsidRPr="00BD42BD">
        <w:t>Hursti</w:t>
      </w:r>
      <w:proofErr w:type="spellEnd"/>
      <w:r w:rsidRPr="00BD42BD">
        <w:t xml:space="preserve">, T. (2016). </w:t>
      </w:r>
      <w:r w:rsidR="00B03893">
        <w:t>M</w:t>
      </w:r>
      <w:r w:rsidR="00B03893" w:rsidRPr="00BD42BD">
        <w:t xml:space="preserve">otivation and treatment credibility predicts dropout, treatment adherence, and clinical outcomes in an internet-based cognitive behavioral relaxation program: </w:t>
      </w:r>
      <w:r w:rsidR="00BF3C06">
        <w:t>A</w:t>
      </w:r>
      <w:r w:rsidR="00BF3C06" w:rsidRPr="00BD42BD">
        <w:t xml:space="preserve"> </w:t>
      </w:r>
      <w:r w:rsidR="00B03893" w:rsidRPr="00BD42BD">
        <w:t xml:space="preserve">randomized controlled trial. </w:t>
      </w:r>
      <w:r w:rsidRPr="00BD42BD">
        <w:rPr>
          <w:i/>
          <w:iCs/>
        </w:rPr>
        <w:t>Journal of Medical Internet Research</w:t>
      </w:r>
      <w:r w:rsidRPr="00BD42BD">
        <w:t xml:space="preserve">, </w:t>
      </w:r>
      <w:r w:rsidRPr="00BD42BD">
        <w:rPr>
          <w:i/>
          <w:iCs/>
        </w:rPr>
        <w:t>18</w:t>
      </w:r>
      <w:r w:rsidRPr="00BD42BD">
        <w:t>(3), e52. https://doi.org/10.2196/jmir.5352</w:t>
      </w:r>
    </w:p>
    <w:p w14:paraId="0025DCCB" w14:textId="77777777" w:rsidR="00E64FF9" w:rsidRPr="00BD42BD" w:rsidRDefault="00E64FF9" w:rsidP="00E64FF9">
      <w:pPr>
        <w:spacing w:line="480" w:lineRule="auto"/>
        <w:ind w:left="720" w:hanging="720"/>
      </w:pPr>
      <w:r w:rsidRPr="00BD42BD">
        <w:lastRenderedPageBreak/>
        <w:t xml:space="preserve">Baer, R., Crane, C., Miller, E., &amp; Kuyken, W. (2019). Doing no harm in mindfulness-based programs: Conceptual issues and empirical findings. </w:t>
      </w:r>
      <w:r w:rsidRPr="00BD42BD">
        <w:rPr>
          <w:i/>
          <w:iCs/>
        </w:rPr>
        <w:t>Clinical Psychology Review</w:t>
      </w:r>
      <w:r w:rsidRPr="00BD42BD">
        <w:t xml:space="preserve">, </w:t>
      </w:r>
      <w:r w:rsidRPr="00BD42BD">
        <w:rPr>
          <w:i/>
          <w:iCs/>
        </w:rPr>
        <w:t>71</w:t>
      </w:r>
      <w:r w:rsidRPr="00BD42BD">
        <w:t>, 101–114. https://doi.org/10.1016/j.cpr.2019.01.001</w:t>
      </w:r>
    </w:p>
    <w:p w14:paraId="47940B85" w14:textId="33005DD9" w:rsidR="00E64FF9" w:rsidRPr="00FA2E40" w:rsidRDefault="00E64FF9" w:rsidP="00E64FF9">
      <w:pPr>
        <w:spacing w:line="480" w:lineRule="auto"/>
        <w:ind w:left="720" w:hanging="720"/>
      </w:pPr>
      <w:r w:rsidRPr="00FA2E40">
        <w:t xml:space="preserve">Bell, M. L., Kenward, M. G., Fairclough, D. L., &amp; Horton, N. J. (2013). Differential dropout and bias in randomised controlled trials: </w:t>
      </w:r>
      <w:r w:rsidR="00BF3C06" w:rsidRPr="00FA2E40">
        <w:t xml:space="preserve">When </w:t>
      </w:r>
      <w:r w:rsidRPr="00FA2E40">
        <w:t xml:space="preserve">it matters and when it may not. </w:t>
      </w:r>
      <w:r w:rsidRPr="00FA2E40">
        <w:rPr>
          <w:i/>
          <w:iCs/>
        </w:rPr>
        <w:t>BMJ</w:t>
      </w:r>
      <w:r w:rsidRPr="00FA2E40">
        <w:t xml:space="preserve">, </w:t>
      </w:r>
      <w:r w:rsidRPr="00FA2E40">
        <w:rPr>
          <w:i/>
          <w:iCs/>
        </w:rPr>
        <w:t>346</w:t>
      </w:r>
      <w:r w:rsidRPr="00FA2E40">
        <w:t>(</w:t>
      </w:r>
      <w:r w:rsidR="00E4004F" w:rsidRPr="00FA2E40">
        <w:t>J</w:t>
      </w:r>
      <w:r w:rsidRPr="00FA2E40">
        <w:t>an</w:t>
      </w:r>
      <w:r w:rsidR="00E4004F" w:rsidRPr="00FA2E40">
        <w:t xml:space="preserve"> </w:t>
      </w:r>
      <w:r w:rsidRPr="00FA2E40">
        <w:t>21), e8668. https://doi.org/10.1136/bmj.e8668</w:t>
      </w:r>
    </w:p>
    <w:p w14:paraId="158ADADE" w14:textId="77777777" w:rsidR="00E64FF9" w:rsidRPr="00BD42BD" w:rsidRDefault="00E64FF9" w:rsidP="00E64FF9">
      <w:pPr>
        <w:spacing w:line="480" w:lineRule="auto"/>
        <w:ind w:left="720" w:hanging="720"/>
      </w:pPr>
      <w:proofErr w:type="spellStart"/>
      <w:r w:rsidRPr="00FA2E40">
        <w:t>Benish</w:t>
      </w:r>
      <w:proofErr w:type="spellEnd"/>
      <w:r w:rsidRPr="00FA2E40">
        <w:t>, S. G., Quintana, S., &amp; Wampold, B. E. (2011). Culturally adapted psychotherapy and the</w:t>
      </w:r>
      <w:r w:rsidRPr="00BD42BD">
        <w:t xml:space="preserve"> legitimacy of myth: A direct-comparison meta-analysis. </w:t>
      </w:r>
      <w:r w:rsidRPr="00BD42BD">
        <w:rPr>
          <w:i/>
          <w:iCs/>
        </w:rPr>
        <w:t>Journal of Counseling Psychology</w:t>
      </w:r>
      <w:r w:rsidRPr="00BD42BD">
        <w:t xml:space="preserve">, </w:t>
      </w:r>
      <w:r w:rsidRPr="00BD42BD">
        <w:rPr>
          <w:i/>
          <w:iCs/>
        </w:rPr>
        <w:t>58</w:t>
      </w:r>
      <w:r w:rsidRPr="00BD42BD">
        <w:t>(3), 279–289. https://doi.org/10.1037/a0023626</w:t>
      </w:r>
    </w:p>
    <w:p w14:paraId="0AFB2795" w14:textId="723FADD8" w:rsidR="00E64FF9" w:rsidRPr="00BD42BD" w:rsidRDefault="00E64FF9" w:rsidP="00E64FF9">
      <w:pPr>
        <w:spacing w:line="480" w:lineRule="auto"/>
        <w:ind w:left="720" w:hanging="720"/>
      </w:pPr>
      <w:r w:rsidRPr="00BD42BD">
        <w:t xml:space="preserve">Björk, T., </w:t>
      </w:r>
      <w:proofErr w:type="spellStart"/>
      <w:r w:rsidRPr="00BD42BD">
        <w:t>Björck</w:t>
      </w:r>
      <w:proofErr w:type="spellEnd"/>
      <w:r w:rsidRPr="00BD42BD">
        <w:t xml:space="preserve">, C., Clinton, D., </w:t>
      </w:r>
      <w:proofErr w:type="spellStart"/>
      <w:r w:rsidRPr="00BD42BD">
        <w:t>Sohlberg</w:t>
      </w:r>
      <w:proofErr w:type="spellEnd"/>
      <w:r w:rsidRPr="00BD42BD">
        <w:t xml:space="preserve">, S., &amp; </w:t>
      </w:r>
      <w:proofErr w:type="spellStart"/>
      <w:r w:rsidRPr="00BD42BD">
        <w:t>Norring</w:t>
      </w:r>
      <w:proofErr w:type="spellEnd"/>
      <w:r w:rsidRPr="00BD42BD">
        <w:t xml:space="preserve">, C. (2009). What happened to the ones who dropped out? Outcome in eating disorder patients who complete or prematurely terminate treatment. </w:t>
      </w:r>
      <w:r w:rsidRPr="00BD42BD">
        <w:rPr>
          <w:i/>
          <w:iCs/>
        </w:rPr>
        <w:t>European Eating Disorders Review</w:t>
      </w:r>
      <w:r w:rsidRPr="00BD42BD">
        <w:t xml:space="preserve">, </w:t>
      </w:r>
      <w:r w:rsidRPr="00BD42BD">
        <w:rPr>
          <w:i/>
          <w:iCs/>
        </w:rPr>
        <w:t>17</w:t>
      </w:r>
      <w:r w:rsidRPr="00BD42BD">
        <w:t xml:space="preserve">(2), 109–119. </w:t>
      </w:r>
      <w:r w:rsidR="00D46967" w:rsidRPr="00BD42BD">
        <w:t>https://doi.org/10.1002/erv.911</w:t>
      </w:r>
    </w:p>
    <w:p w14:paraId="2C566415" w14:textId="16166F7A" w:rsidR="00810640" w:rsidRDefault="00810640" w:rsidP="00D46967">
      <w:pPr>
        <w:pStyle w:val="NormalWeb"/>
        <w:spacing w:before="0" w:beforeAutospacing="0" w:after="0" w:afterAutospacing="0" w:line="480" w:lineRule="auto"/>
        <w:ind w:left="720" w:hanging="720"/>
      </w:pPr>
      <w:r w:rsidRPr="00810640">
        <w:t xml:space="preserve">Borenstein, M., Hedges, L. V., Higgins, J. P. T., &amp; Rothstein, H. R. (2009). </w:t>
      </w:r>
      <w:r w:rsidRPr="00F37C18">
        <w:rPr>
          <w:i/>
          <w:iCs/>
        </w:rPr>
        <w:t xml:space="preserve">Introduction to </w:t>
      </w:r>
      <w:r>
        <w:rPr>
          <w:i/>
          <w:iCs/>
        </w:rPr>
        <w:t>m</w:t>
      </w:r>
      <w:r w:rsidRPr="00F37C18">
        <w:rPr>
          <w:i/>
          <w:iCs/>
        </w:rPr>
        <w:t>eta-</w:t>
      </w:r>
      <w:r>
        <w:rPr>
          <w:i/>
          <w:iCs/>
        </w:rPr>
        <w:t>a</w:t>
      </w:r>
      <w:r w:rsidRPr="00F37C18">
        <w:rPr>
          <w:i/>
          <w:iCs/>
        </w:rPr>
        <w:t>nalysis</w:t>
      </w:r>
      <w:r w:rsidRPr="00810640">
        <w:t>. New York: Wiley.</w:t>
      </w:r>
    </w:p>
    <w:p w14:paraId="6902792D" w14:textId="17016A44" w:rsidR="00D46967" w:rsidRPr="00BD42BD" w:rsidRDefault="00D46967" w:rsidP="00D46967">
      <w:pPr>
        <w:pStyle w:val="NormalWeb"/>
        <w:spacing w:before="0" w:beforeAutospacing="0" w:after="0" w:afterAutospacing="0" w:line="480" w:lineRule="auto"/>
        <w:ind w:left="720" w:hanging="720"/>
      </w:pPr>
      <w:r w:rsidRPr="00BD42BD">
        <w:t xml:space="preserve">Brewer, J. A., Mallik, S., </w:t>
      </w:r>
      <w:proofErr w:type="spellStart"/>
      <w:r w:rsidRPr="00BD42BD">
        <w:t>Babuscio</w:t>
      </w:r>
      <w:proofErr w:type="spellEnd"/>
      <w:r w:rsidRPr="00BD42BD">
        <w:t xml:space="preserve">, T. A., </w:t>
      </w:r>
      <w:proofErr w:type="spellStart"/>
      <w:r w:rsidRPr="00BD42BD">
        <w:t>Nich</w:t>
      </w:r>
      <w:proofErr w:type="spellEnd"/>
      <w:r w:rsidRPr="00BD42BD">
        <w:t xml:space="preserve">, C., Johnson, H. E., </w:t>
      </w:r>
      <w:proofErr w:type="spellStart"/>
      <w:r w:rsidRPr="00BD42BD">
        <w:t>Deleone</w:t>
      </w:r>
      <w:proofErr w:type="spellEnd"/>
      <w:r w:rsidRPr="00BD42BD">
        <w:t xml:space="preserve">, C. M., </w:t>
      </w:r>
      <w:proofErr w:type="spellStart"/>
      <w:r w:rsidRPr="00BD42BD">
        <w:t>Minnix</w:t>
      </w:r>
      <w:proofErr w:type="spellEnd"/>
      <w:r w:rsidRPr="00BD42BD">
        <w:t xml:space="preserve">-Cotton, C. A., Byrne, S. A., </w:t>
      </w:r>
      <w:proofErr w:type="spellStart"/>
      <w:r w:rsidRPr="00BD42BD">
        <w:t>Kober</w:t>
      </w:r>
      <w:proofErr w:type="spellEnd"/>
      <w:r w:rsidRPr="00BD42BD">
        <w:t xml:space="preserve">, H., Weinstein, A. J., Carroll, K. M., &amp; </w:t>
      </w:r>
      <w:proofErr w:type="spellStart"/>
      <w:r w:rsidRPr="00BD42BD">
        <w:t>Rounsaville</w:t>
      </w:r>
      <w:proofErr w:type="spellEnd"/>
      <w:r w:rsidRPr="00BD42BD">
        <w:t xml:space="preserve">, B. J. (2011). Mindfulness training for smoking cessation: Results from a randomized controlled trial. </w:t>
      </w:r>
      <w:r w:rsidRPr="00BD42BD">
        <w:rPr>
          <w:i/>
          <w:iCs/>
        </w:rPr>
        <w:t>Drug and Alcohol Dependence</w:t>
      </w:r>
      <w:r w:rsidRPr="00BD42BD">
        <w:t xml:space="preserve">, </w:t>
      </w:r>
      <w:r w:rsidRPr="00BD42BD">
        <w:rPr>
          <w:i/>
          <w:iCs/>
        </w:rPr>
        <w:t>119</w:t>
      </w:r>
      <w:r w:rsidRPr="00BD42BD">
        <w:t>(1–2), 72–80. https://doi.org/10.1016/j.drugalcdep.2011.05.027</w:t>
      </w:r>
    </w:p>
    <w:p w14:paraId="44A892FA" w14:textId="7765F84C" w:rsidR="00D46967" w:rsidRPr="00BD42BD" w:rsidRDefault="00D46967" w:rsidP="003D1B73">
      <w:pPr>
        <w:pStyle w:val="NormalWeb"/>
        <w:spacing w:before="0" w:beforeAutospacing="0" w:after="0" w:afterAutospacing="0" w:line="480" w:lineRule="auto"/>
        <w:ind w:left="720" w:hanging="720"/>
      </w:pPr>
      <w:r w:rsidRPr="00BD42BD">
        <w:t xml:space="preserve">Brewer, J. A., Sinha, R., Chen, J. A., </w:t>
      </w:r>
      <w:proofErr w:type="spellStart"/>
      <w:r w:rsidRPr="00BD42BD">
        <w:t>Michalsen</w:t>
      </w:r>
      <w:proofErr w:type="spellEnd"/>
      <w:r w:rsidRPr="00BD42BD">
        <w:t xml:space="preserve">, R. N., </w:t>
      </w:r>
      <w:proofErr w:type="spellStart"/>
      <w:r w:rsidRPr="00BD42BD">
        <w:t>Babuscio</w:t>
      </w:r>
      <w:proofErr w:type="spellEnd"/>
      <w:r w:rsidRPr="00BD42BD">
        <w:t xml:space="preserve">, T. A., </w:t>
      </w:r>
      <w:proofErr w:type="spellStart"/>
      <w:r w:rsidRPr="00BD42BD">
        <w:t>Nich</w:t>
      </w:r>
      <w:proofErr w:type="spellEnd"/>
      <w:r w:rsidRPr="00BD42BD">
        <w:t xml:space="preserve">, C., Grier, A., Bergquist, K. L., Reis, D. L., Potenza, M. N., Carroll, K. M., &amp; </w:t>
      </w:r>
      <w:proofErr w:type="spellStart"/>
      <w:r w:rsidRPr="00BD42BD">
        <w:t>Rounsaville</w:t>
      </w:r>
      <w:proofErr w:type="spellEnd"/>
      <w:r w:rsidRPr="00BD42BD">
        <w:t xml:space="preserve">, B. J. (2009). </w:t>
      </w:r>
      <w:r w:rsidR="00E4004F">
        <w:t>M</w:t>
      </w:r>
      <w:r w:rsidR="00E4004F" w:rsidRPr="00BD42BD">
        <w:t xml:space="preserve">indfulness training and stress reactivity in substance abuse: </w:t>
      </w:r>
      <w:r w:rsidR="00BF3C06">
        <w:t>R</w:t>
      </w:r>
      <w:r w:rsidR="00BF3C06" w:rsidRPr="00BD42BD">
        <w:t xml:space="preserve">esults </w:t>
      </w:r>
      <w:r w:rsidR="00E4004F" w:rsidRPr="00BD42BD">
        <w:t xml:space="preserve">from a randomized, </w:t>
      </w:r>
      <w:r w:rsidR="00E4004F" w:rsidRPr="00BD42BD">
        <w:lastRenderedPageBreak/>
        <w:t xml:space="preserve">controlled stage </w:t>
      </w:r>
      <w:r w:rsidR="00E4004F">
        <w:t>I</w:t>
      </w:r>
      <w:r w:rsidR="00E4004F" w:rsidRPr="00BD42BD">
        <w:t xml:space="preserve"> pilot study.</w:t>
      </w:r>
      <w:r w:rsidRPr="00BD42BD">
        <w:t xml:space="preserve"> </w:t>
      </w:r>
      <w:r w:rsidRPr="00BD42BD">
        <w:rPr>
          <w:i/>
          <w:iCs/>
        </w:rPr>
        <w:t>Substance Abuse</w:t>
      </w:r>
      <w:r w:rsidRPr="00BD42BD">
        <w:t xml:space="preserve">, </w:t>
      </w:r>
      <w:r w:rsidRPr="00BD42BD">
        <w:rPr>
          <w:i/>
          <w:iCs/>
        </w:rPr>
        <w:t>30</w:t>
      </w:r>
      <w:r w:rsidRPr="00BD42BD">
        <w:t>(4), 306–317. https://doi.org/10.1080/08897070903250241</w:t>
      </w:r>
    </w:p>
    <w:p w14:paraId="602A23B1" w14:textId="2046734C" w:rsidR="00E64FF9" w:rsidRPr="00BD42BD" w:rsidRDefault="00E64FF9" w:rsidP="00E64FF9">
      <w:pPr>
        <w:spacing w:line="480" w:lineRule="auto"/>
        <w:ind w:left="720" w:hanging="720"/>
      </w:pPr>
      <w:r w:rsidRPr="00D6191F">
        <w:t xml:space="preserve">Britton, W. B., Lindahl, J. R., Cooper, D. J., Canby, N. K., &amp; </w:t>
      </w:r>
      <w:proofErr w:type="spellStart"/>
      <w:r w:rsidRPr="00D6191F">
        <w:t>Palitsky</w:t>
      </w:r>
      <w:proofErr w:type="spellEnd"/>
      <w:r w:rsidRPr="00D6191F">
        <w:t xml:space="preserve">, R. (2021). </w:t>
      </w:r>
      <w:r w:rsidR="00580B9A" w:rsidRPr="00F37C18">
        <w:t>Defining and measuring meditation-related adverse effects in mindfulness-based programs</w:t>
      </w:r>
      <w:r w:rsidRPr="00D6191F">
        <w:t xml:space="preserve">. </w:t>
      </w:r>
      <w:r w:rsidRPr="00D6191F">
        <w:rPr>
          <w:i/>
          <w:iCs/>
        </w:rPr>
        <w:t>Clinical Psychological Science</w:t>
      </w:r>
      <w:r w:rsidRPr="00D6191F">
        <w:t>, 216770262199634. https://doi.org/10.1177/2167702621996340</w:t>
      </w:r>
    </w:p>
    <w:p w14:paraId="0E3B6756" w14:textId="5248DA1F" w:rsidR="00E64FF9" w:rsidRPr="00BD42BD" w:rsidRDefault="00E64FF9" w:rsidP="00E64FF9">
      <w:pPr>
        <w:spacing w:line="480" w:lineRule="auto"/>
        <w:ind w:left="720" w:hanging="720"/>
        <w:rPr>
          <w:shd w:val="clear" w:color="auto" w:fill="FFFFFF"/>
        </w:rPr>
      </w:pPr>
      <w:r w:rsidRPr="00BD42BD">
        <w:rPr>
          <w:shd w:val="clear" w:color="auto" w:fill="FFFFFF"/>
        </w:rPr>
        <w:t>Carlson, L. E. (2013). Mindfulness-based cancer recovery</w:t>
      </w:r>
      <w:r w:rsidR="00580B9A">
        <w:rPr>
          <w:shd w:val="clear" w:color="auto" w:fill="FFFFFF"/>
        </w:rPr>
        <w:t>:</w:t>
      </w:r>
      <w:r w:rsidRPr="00BD42BD">
        <w:rPr>
          <w:shd w:val="clear" w:color="auto" w:fill="FFFFFF"/>
        </w:rPr>
        <w:t xml:space="preserve"> The development of an evidence-based psychosocial oncology intervention. </w:t>
      </w:r>
      <w:r w:rsidRPr="00BD42BD">
        <w:rPr>
          <w:i/>
          <w:iCs/>
          <w:shd w:val="clear" w:color="auto" w:fill="FFFFFF"/>
        </w:rPr>
        <w:t xml:space="preserve">Oncology </w:t>
      </w:r>
      <w:r w:rsidR="00580B9A">
        <w:rPr>
          <w:i/>
          <w:iCs/>
          <w:shd w:val="clear" w:color="auto" w:fill="FFFFFF"/>
        </w:rPr>
        <w:t>E</w:t>
      </w:r>
      <w:r w:rsidR="00580B9A" w:rsidRPr="00BD42BD">
        <w:rPr>
          <w:i/>
          <w:iCs/>
          <w:shd w:val="clear" w:color="auto" w:fill="FFFFFF"/>
        </w:rPr>
        <w:t>xchange</w:t>
      </w:r>
      <w:r w:rsidRPr="00BD42BD">
        <w:rPr>
          <w:shd w:val="clear" w:color="auto" w:fill="FFFFFF"/>
        </w:rPr>
        <w:t>, </w:t>
      </w:r>
      <w:r w:rsidRPr="00BD42BD">
        <w:rPr>
          <w:i/>
          <w:iCs/>
          <w:shd w:val="clear" w:color="auto" w:fill="FFFFFF"/>
        </w:rPr>
        <w:t>12</w:t>
      </w:r>
      <w:r w:rsidRPr="00BD42BD">
        <w:rPr>
          <w:shd w:val="clear" w:color="auto" w:fill="FFFFFF"/>
        </w:rPr>
        <w:t>(2), 21-25.</w:t>
      </w:r>
    </w:p>
    <w:p w14:paraId="17F7F848" w14:textId="77777777" w:rsidR="00E64FF9" w:rsidRPr="00BD42BD" w:rsidRDefault="00E64FF9" w:rsidP="00E64FF9">
      <w:pPr>
        <w:spacing w:line="480" w:lineRule="auto"/>
        <w:ind w:left="720" w:hanging="720"/>
      </w:pPr>
      <w:r w:rsidRPr="00BD42BD">
        <w:t xml:space="preserve">Carlson, L. E., Doll, R., Stephen, J., Faris, P., </w:t>
      </w:r>
      <w:proofErr w:type="spellStart"/>
      <w:r w:rsidRPr="00BD42BD">
        <w:t>Tamagawa</w:t>
      </w:r>
      <w:proofErr w:type="spellEnd"/>
      <w:r w:rsidRPr="00BD42BD">
        <w:t xml:space="preserve">, R., Drysdale, E., &amp; </w:t>
      </w:r>
      <w:proofErr w:type="spellStart"/>
      <w:r w:rsidRPr="00BD42BD">
        <w:t>Speca</w:t>
      </w:r>
      <w:proofErr w:type="spellEnd"/>
      <w:r w:rsidRPr="00BD42BD">
        <w:t xml:space="preserve">, M. (2013). Randomized Controlled Trial of Mindfulness-Based Cancer Recovery Versus Supportive Expressive Group Therapy for Distressed Survivors of Breast Cancer (MINDSET). </w:t>
      </w:r>
      <w:r w:rsidRPr="00BD42BD">
        <w:rPr>
          <w:i/>
          <w:iCs/>
        </w:rPr>
        <w:t>Journal of Clinical Oncology</w:t>
      </w:r>
      <w:r w:rsidRPr="00BD42BD">
        <w:t xml:space="preserve">, </w:t>
      </w:r>
      <w:r w:rsidRPr="00BD42BD">
        <w:rPr>
          <w:i/>
          <w:iCs/>
        </w:rPr>
        <w:t>31</w:t>
      </w:r>
      <w:r w:rsidRPr="00BD42BD">
        <w:t>(25), 3119–3126. https://doi.org/10.1200/jco.2012.47.5210</w:t>
      </w:r>
    </w:p>
    <w:p w14:paraId="1EFC91D0" w14:textId="176A5614" w:rsidR="00E64FF9" w:rsidRPr="00BD42BD" w:rsidRDefault="00E64FF9" w:rsidP="00E64FF9">
      <w:pPr>
        <w:spacing w:line="480" w:lineRule="auto"/>
        <w:ind w:left="720" w:hanging="720"/>
      </w:pPr>
      <w:r w:rsidRPr="00BD42BD">
        <w:t xml:space="preserve">Chen, H., Cohen, P., &amp; Chen, S. (2010). </w:t>
      </w:r>
      <w:r w:rsidR="00580B9A">
        <w:t>H</w:t>
      </w:r>
      <w:r w:rsidR="00580B9A" w:rsidRPr="00BD42BD">
        <w:t xml:space="preserve">ow big is a big odds ratio? </w:t>
      </w:r>
      <w:r w:rsidR="00580B9A">
        <w:t>I</w:t>
      </w:r>
      <w:r w:rsidR="00580B9A" w:rsidRPr="00BD42BD">
        <w:t>nterpreting the magnitudes of odds ratios in epidemiological studies</w:t>
      </w:r>
      <w:r w:rsidRPr="00BD42BD">
        <w:t xml:space="preserve">. </w:t>
      </w:r>
      <w:r w:rsidRPr="00BD42BD">
        <w:rPr>
          <w:i/>
          <w:iCs/>
        </w:rPr>
        <w:t>Communications in Statistics - Simulation and Computation</w:t>
      </w:r>
      <w:r w:rsidRPr="00BD42BD">
        <w:t xml:space="preserve">, </w:t>
      </w:r>
      <w:r w:rsidRPr="00BD42BD">
        <w:rPr>
          <w:i/>
          <w:iCs/>
        </w:rPr>
        <w:t>39</w:t>
      </w:r>
      <w:r w:rsidRPr="00BD42BD">
        <w:t>(4), 860–864. https://doi.org/10.1080/03610911003650383</w:t>
      </w:r>
    </w:p>
    <w:p w14:paraId="5A72A01E" w14:textId="77777777" w:rsidR="00E64FF9" w:rsidRPr="00BD42BD" w:rsidRDefault="00E64FF9" w:rsidP="00E64FF9">
      <w:pPr>
        <w:spacing w:line="480" w:lineRule="auto"/>
        <w:ind w:left="720" w:hanging="720"/>
      </w:pPr>
      <w:r w:rsidRPr="00BD42BD">
        <w:t xml:space="preserve">Cicchetti, D. V. (1994). Guidelines, criteria, and rules of thumb for evaluating normed and standardized assessment instruments in psychology. </w:t>
      </w:r>
      <w:r w:rsidRPr="00BD42BD">
        <w:rPr>
          <w:i/>
          <w:iCs/>
        </w:rPr>
        <w:t>Psychological Assessment</w:t>
      </w:r>
      <w:r w:rsidRPr="00BD42BD">
        <w:t xml:space="preserve">, </w:t>
      </w:r>
      <w:r w:rsidRPr="00BD42BD">
        <w:rPr>
          <w:i/>
          <w:iCs/>
        </w:rPr>
        <w:t>6</w:t>
      </w:r>
      <w:r w:rsidRPr="00BD42BD">
        <w:t>(4), 284–290. https://doi.org/10.1037/1040-3590.6.4.284</w:t>
      </w:r>
    </w:p>
    <w:p w14:paraId="7A758AA4" w14:textId="77777777" w:rsidR="00E64FF9" w:rsidRPr="00BD42BD" w:rsidRDefault="00E64FF9" w:rsidP="00E64FF9">
      <w:pPr>
        <w:spacing w:line="480" w:lineRule="auto"/>
        <w:ind w:left="720" w:hanging="720"/>
      </w:pPr>
      <w:r w:rsidRPr="00BD42BD">
        <w:t xml:space="preserve">Cooper, A. A., &amp; Conklin, L. R. (2015). Dropout from individual psychotherapy for major depression: A meta-analysis of randomized clinical trials. </w:t>
      </w:r>
      <w:r w:rsidRPr="00BD42BD">
        <w:rPr>
          <w:i/>
          <w:iCs/>
        </w:rPr>
        <w:t>Clinical Psychology Review</w:t>
      </w:r>
      <w:r w:rsidRPr="00BD42BD">
        <w:t xml:space="preserve">, </w:t>
      </w:r>
      <w:r w:rsidRPr="00BD42BD">
        <w:rPr>
          <w:i/>
          <w:iCs/>
        </w:rPr>
        <w:t>40</w:t>
      </w:r>
      <w:r w:rsidRPr="00BD42BD">
        <w:t>, 57–65. https://doi.org/10.1016/j.cpr.2015.05.001</w:t>
      </w:r>
    </w:p>
    <w:p w14:paraId="0A54BD6D" w14:textId="6E040CC4" w:rsidR="00E64FF9" w:rsidRPr="00BD42BD" w:rsidRDefault="00E64FF9" w:rsidP="00E64FF9">
      <w:pPr>
        <w:spacing w:line="480" w:lineRule="auto"/>
        <w:ind w:left="720" w:hanging="720"/>
        <w:rPr>
          <w:shd w:val="clear" w:color="auto" w:fill="FFFFFF"/>
        </w:rPr>
      </w:pPr>
      <w:r w:rsidRPr="00BD42BD">
        <w:rPr>
          <w:shd w:val="clear" w:color="auto" w:fill="FFFFFF"/>
        </w:rPr>
        <w:t>Cooper, H., Hedges, L. V., &amp; Valentine, J. C. (Eds.). (2019). </w:t>
      </w:r>
      <w:r w:rsidRPr="00BD42BD">
        <w:rPr>
          <w:i/>
          <w:iCs/>
          <w:shd w:val="clear" w:color="auto" w:fill="FFFFFF"/>
        </w:rPr>
        <w:t xml:space="preserve">The </w:t>
      </w:r>
      <w:r w:rsidR="00AA2E2A">
        <w:rPr>
          <w:i/>
          <w:iCs/>
          <w:shd w:val="clear" w:color="auto" w:fill="FFFFFF"/>
        </w:rPr>
        <w:t>H</w:t>
      </w:r>
      <w:r w:rsidRPr="00BD42BD">
        <w:rPr>
          <w:i/>
          <w:iCs/>
          <w:shd w:val="clear" w:color="auto" w:fill="FFFFFF"/>
        </w:rPr>
        <w:t xml:space="preserve">andbook of </w:t>
      </w:r>
      <w:r w:rsidR="00AA2E2A">
        <w:rPr>
          <w:i/>
          <w:iCs/>
          <w:shd w:val="clear" w:color="auto" w:fill="FFFFFF"/>
        </w:rPr>
        <w:t>R</w:t>
      </w:r>
      <w:r w:rsidR="00AA2E2A" w:rsidRPr="00BD42BD">
        <w:rPr>
          <w:i/>
          <w:iCs/>
          <w:shd w:val="clear" w:color="auto" w:fill="FFFFFF"/>
        </w:rPr>
        <w:t xml:space="preserve">esearch </w:t>
      </w:r>
      <w:r w:rsidR="00AA2E2A">
        <w:rPr>
          <w:i/>
          <w:iCs/>
          <w:shd w:val="clear" w:color="auto" w:fill="FFFFFF"/>
        </w:rPr>
        <w:t>S</w:t>
      </w:r>
      <w:r w:rsidR="00AA2E2A" w:rsidRPr="00BD42BD">
        <w:rPr>
          <w:i/>
          <w:iCs/>
          <w:shd w:val="clear" w:color="auto" w:fill="FFFFFF"/>
        </w:rPr>
        <w:t xml:space="preserve">ynthesis </w:t>
      </w:r>
      <w:r w:rsidRPr="00BD42BD">
        <w:rPr>
          <w:i/>
          <w:iCs/>
          <w:shd w:val="clear" w:color="auto" w:fill="FFFFFF"/>
        </w:rPr>
        <w:t xml:space="preserve">and </w:t>
      </w:r>
      <w:r w:rsidR="00AA2E2A">
        <w:rPr>
          <w:i/>
          <w:iCs/>
          <w:shd w:val="clear" w:color="auto" w:fill="FFFFFF"/>
        </w:rPr>
        <w:t>M</w:t>
      </w:r>
      <w:r w:rsidR="00AA2E2A" w:rsidRPr="00BD42BD">
        <w:rPr>
          <w:i/>
          <w:iCs/>
          <w:shd w:val="clear" w:color="auto" w:fill="FFFFFF"/>
        </w:rPr>
        <w:t>eta</w:t>
      </w:r>
      <w:r w:rsidRPr="00BD42BD">
        <w:rPr>
          <w:i/>
          <w:iCs/>
          <w:shd w:val="clear" w:color="auto" w:fill="FFFFFF"/>
        </w:rPr>
        <w:t>-analysis</w:t>
      </w:r>
      <w:r w:rsidRPr="00BD42BD">
        <w:rPr>
          <w:shd w:val="clear" w:color="auto" w:fill="FFFFFF"/>
        </w:rPr>
        <w:t>. Russell Sage Foundation.</w:t>
      </w:r>
    </w:p>
    <w:p w14:paraId="6FF3BE36" w14:textId="2C6AAAC6" w:rsidR="00E64FF9" w:rsidRPr="00BD42BD" w:rsidRDefault="00E64FF9" w:rsidP="00E64FF9">
      <w:pPr>
        <w:spacing w:line="480" w:lineRule="auto"/>
        <w:ind w:left="720" w:hanging="720"/>
      </w:pPr>
      <w:r w:rsidRPr="00BD42BD">
        <w:lastRenderedPageBreak/>
        <w:t xml:space="preserve">Corning, A. F., &amp; </w:t>
      </w:r>
      <w:proofErr w:type="spellStart"/>
      <w:r w:rsidRPr="00BD42BD">
        <w:t>Malofeeva</w:t>
      </w:r>
      <w:proofErr w:type="spellEnd"/>
      <w:r w:rsidRPr="00BD42BD">
        <w:t xml:space="preserve">, E. V. (2004). </w:t>
      </w:r>
      <w:r w:rsidR="00AA2E2A">
        <w:t>T</w:t>
      </w:r>
      <w:r w:rsidR="00AA2E2A" w:rsidRPr="00BD42BD">
        <w:t>he application of survival analysis to the study of psychotherapy termination.</w:t>
      </w:r>
      <w:r w:rsidRPr="00BD42BD">
        <w:t xml:space="preserve"> </w:t>
      </w:r>
      <w:r w:rsidRPr="00BD42BD">
        <w:rPr>
          <w:i/>
          <w:iCs/>
        </w:rPr>
        <w:t>Journal of Counseling Psychology</w:t>
      </w:r>
      <w:r w:rsidRPr="00BD42BD">
        <w:t xml:space="preserve">, </w:t>
      </w:r>
      <w:r w:rsidRPr="00BD42BD">
        <w:rPr>
          <w:i/>
          <w:iCs/>
        </w:rPr>
        <w:t>51</w:t>
      </w:r>
      <w:r w:rsidRPr="00BD42BD">
        <w:t>(3), 354–367. https://doi.org/10.1037/0022-0167.51.3.354</w:t>
      </w:r>
    </w:p>
    <w:p w14:paraId="74D4FF9F" w14:textId="77777777" w:rsidR="00E64FF9" w:rsidRPr="00BD42BD" w:rsidRDefault="00E64FF9" w:rsidP="00E64FF9">
      <w:pPr>
        <w:spacing w:line="480" w:lineRule="auto"/>
        <w:ind w:left="720" w:hanging="720"/>
      </w:pPr>
      <w:proofErr w:type="spellStart"/>
      <w:r w:rsidRPr="00BD42BD">
        <w:t>Crutzen</w:t>
      </w:r>
      <w:proofErr w:type="spellEnd"/>
      <w:r w:rsidRPr="00BD42BD">
        <w:t xml:space="preserve">, R., Viechtbauer, W., </w:t>
      </w:r>
      <w:proofErr w:type="spellStart"/>
      <w:r w:rsidRPr="00BD42BD">
        <w:t>Spigt</w:t>
      </w:r>
      <w:proofErr w:type="spellEnd"/>
      <w:r w:rsidRPr="00BD42BD">
        <w:t xml:space="preserve">, M., &amp; </w:t>
      </w:r>
      <w:proofErr w:type="spellStart"/>
      <w:r w:rsidRPr="00BD42BD">
        <w:t>Kotz</w:t>
      </w:r>
      <w:proofErr w:type="spellEnd"/>
      <w:r w:rsidRPr="00BD42BD">
        <w:t xml:space="preserve">, D. (2014). Differential attrition in health </w:t>
      </w:r>
      <w:proofErr w:type="spellStart"/>
      <w:r w:rsidRPr="00BD42BD">
        <w:t>behaviour</w:t>
      </w:r>
      <w:proofErr w:type="spellEnd"/>
      <w:r w:rsidRPr="00BD42BD">
        <w:t xml:space="preserve"> </w:t>
      </w:r>
      <w:proofErr w:type="gramStart"/>
      <w:r w:rsidRPr="00BD42BD">
        <w:t>change</w:t>
      </w:r>
      <w:proofErr w:type="gramEnd"/>
      <w:r w:rsidRPr="00BD42BD">
        <w:t xml:space="preserve"> trials: A systematic review and meta-analysis. </w:t>
      </w:r>
      <w:r w:rsidRPr="00BD42BD">
        <w:rPr>
          <w:i/>
          <w:iCs/>
        </w:rPr>
        <w:t>Psychology &amp; Health</w:t>
      </w:r>
      <w:r w:rsidRPr="00BD42BD">
        <w:t xml:space="preserve">, </w:t>
      </w:r>
      <w:r w:rsidRPr="00BD42BD">
        <w:rPr>
          <w:i/>
          <w:iCs/>
        </w:rPr>
        <w:t>30</w:t>
      </w:r>
      <w:r w:rsidRPr="00BD42BD">
        <w:t>(1), 122–134. https://doi.org/10.1080/08870446.2014.953526</w:t>
      </w:r>
    </w:p>
    <w:p w14:paraId="048E2605" w14:textId="1797A22E" w:rsidR="003C576D" w:rsidRDefault="003C576D" w:rsidP="00E64FF9">
      <w:pPr>
        <w:spacing w:line="480" w:lineRule="auto"/>
        <w:ind w:left="720" w:hanging="720"/>
      </w:pPr>
      <w:r w:rsidRPr="003C576D">
        <w:t xml:space="preserve">Dunn, O. J. (1961). Multiple comparisons among means. </w:t>
      </w:r>
      <w:r w:rsidRPr="003C576D">
        <w:rPr>
          <w:i/>
          <w:iCs/>
        </w:rPr>
        <w:t>Journal of the American Statistical Association, 56</w:t>
      </w:r>
      <w:r w:rsidRPr="003C576D">
        <w:t>(293), 52-64.</w:t>
      </w:r>
    </w:p>
    <w:p w14:paraId="2A5F6715" w14:textId="1976FB29" w:rsidR="00E64FF9" w:rsidRPr="00BD42BD" w:rsidRDefault="00E64FF9" w:rsidP="00E64FF9">
      <w:pPr>
        <w:spacing w:line="480" w:lineRule="auto"/>
        <w:ind w:left="720" w:hanging="720"/>
      </w:pPr>
      <w:r w:rsidRPr="00BD42BD">
        <w:t xml:space="preserve">Duval, S., &amp; Tweedie, R. (2000). </w:t>
      </w:r>
      <w:r w:rsidR="00AA2E2A">
        <w:t>T</w:t>
      </w:r>
      <w:r w:rsidR="00AA2E2A" w:rsidRPr="00BD42BD">
        <w:t xml:space="preserve">rim and fill: </w:t>
      </w:r>
      <w:r w:rsidR="00BF3C06">
        <w:t>A</w:t>
      </w:r>
      <w:r w:rsidR="00BF3C06" w:rsidRPr="00BD42BD">
        <w:t xml:space="preserve"> </w:t>
      </w:r>
      <w:r w:rsidR="00AA2E2A" w:rsidRPr="00BD42BD">
        <w:t>simple funnel-plot-based method of testing and adjusting for publication bias in meta-analysis</w:t>
      </w:r>
      <w:r w:rsidRPr="00BD42BD">
        <w:t xml:space="preserve">. </w:t>
      </w:r>
      <w:r w:rsidRPr="00BD42BD">
        <w:rPr>
          <w:i/>
          <w:iCs/>
        </w:rPr>
        <w:t>Biometrics</w:t>
      </w:r>
      <w:r w:rsidRPr="00BD42BD">
        <w:t xml:space="preserve">, </w:t>
      </w:r>
      <w:r w:rsidRPr="00BD42BD">
        <w:rPr>
          <w:i/>
          <w:iCs/>
        </w:rPr>
        <w:t>56</w:t>
      </w:r>
      <w:r w:rsidRPr="00BD42BD">
        <w:t>(2), 455–463. https://doi.org/10.1111/j.0006-341x.2000.00455.x</w:t>
      </w:r>
    </w:p>
    <w:p w14:paraId="06D35410" w14:textId="114929A8" w:rsidR="00B477D0" w:rsidRPr="00BD42BD" w:rsidRDefault="00B477D0" w:rsidP="00B477D0">
      <w:pPr>
        <w:spacing w:line="480" w:lineRule="auto"/>
        <w:ind w:left="720" w:hanging="720"/>
      </w:pPr>
      <w:proofErr w:type="spellStart"/>
      <w:r w:rsidRPr="00BD42BD">
        <w:t>Fiocco</w:t>
      </w:r>
      <w:proofErr w:type="spellEnd"/>
      <w:r w:rsidRPr="00BD42BD">
        <w:t xml:space="preserve">, A. J., Mallya, S., </w:t>
      </w:r>
      <w:proofErr w:type="spellStart"/>
      <w:r w:rsidRPr="00BD42BD">
        <w:t>Farzaneh</w:t>
      </w:r>
      <w:proofErr w:type="spellEnd"/>
      <w:r w:rsidRPr="00BD42BD">
        <w:t xml:space="preserve">, M., &amp; </w:t>
      </w:r>
      <w:proofErr w:type="spellStart"/>
      <w:r w:rsidRPr="00BD42BD">
        <w:t>Koszycki</w:t>
      </w:r>
      <w:proofErr w:type="spellEnd"/>
      <w:r w:rsidRPr="00BD42BD">
        <w:t xml:space="preserve">, D. (2018). </w:t>
      </w:r>
      <w:r w:rsidR="00AA2E2A">
        <w:t>E</w:t>
      </w:r>
      <w:r w:rsidR="00AA2E2A" w:rsidRPr="00BD42BD">
        <w:t xml:space="preserve">xploring the benefits of mindfulness training in healthy community-dwelling older adults: </w:t>
      </w:r>
      <w:r w:rsidR="00BF3C06">
        <w:t>A</w:t>
      </w:r>
      <w:r w:rsidR="00AA2E2A" w:rsidRPr="00BD42BD">
        <w:t xml:space="preserve"> randomized controlled study using a mixed methods approach</w:t>
      </w:r>
      <w:r w:rsidRPr="00BD42BD">
        <w:t xml:space="preserve">. </w:t>
      </w:r>
      <w:r w:rsidRPr="00BD42BD">
        <w:rPr>
          <w:i/>
          <w:iCs/>
        </w:rPr>
        <w:t>Mindfulness</w:t>
      </w:r>
      <w:r w:rsidRPr="00BD42BD">
        <w:t xml:space="preserve">, </w:t>
      </w:r>
      <w:r w:rsidRPr="00BD42BD">
        <w:rPr>
          <w:i/>
          <w:iCs/>
        </w:rPr>
        <w:t>10</w:t>
      </w:r>
      <w:r w:rsidRPr="00BD42BD">
        <w:t>(4), 737–748. https://doi.org/10.1007/s12671-018-1041-x</w:t>
      </w:r>
    </w:p>
    <w:p w14:paraId="58997EDB" w14:textId="7B959340" w:rsidR="00E64FF9" w:rsidRPr="00BD42BD" w:rsidRDefault="00E64FF9" w:rsidP="00E64FF9">
      <w:pPr>
        <w:spacing w:line="480" w:lineRule="auto"/>
        <w:ind w:left="720" w:hanging="720"/>
      </w:pPr>
      <w:r w:rsidRPr="00BD42BD">
        <w:t xml:space="preserve">Frost, N. D., Laska, K. M., &amp; Wampold, B. E. (2014). The </w:t>
      </w:r>
      <w:r w:rsidR="00AA2E2A" w:rsidRPr="00BD42BD">
        <w:t>evidence for present-centered therapy as a treatment for posttraumatic stress disorder</w:t>
      </w:r>
      <w:r w:rsidRPr="00BD42BD">
        <w:t xml:space="preserve">. </w:t>
      </w:r>
      <w:r w:rsidRPr="00BD42BD">
        <w:rPr>
          <w:i/>
          <w:iCs/>
        </w:rPr>
        <w:t>Journal of Traumatic Stress</w:t>
      </w:r>
      <w:r w:rsidRPr="00BD42BD">
        <w:t xml:space="preserve">, </w:t>
      </w:r>
      <w:r w:rsidRPr="00BD42BD">
        <w:rPr>
          <w:i/>
          <w:iCs/>
        </w:rPr>
        <w:t>27</w:t>
      </w:r>
      <w:r w:rsidRPr="00BD42BD">
        <w:t>(1), 1–8. https://doi.org/10.1002/jts.21881</w:t>
      </w:r>
    </w:p>
    <w:p w14:paraId="13A48555" w14:textId="77777777" w:rsidR="00E64FF9" w:rsidRPr="00BD42BD" w:rsidRDefault="00E64FF9" w:rsidP="00E64FF9">
      <w:pPr>
        <w:spacing w:line="480" w:lineRule="auto"/>
        <w:ind w:left="720" w:hanging="720"/>
      </w:pPr>
      <w:r w:rsidRPr="00BD42BD">
        <w:t xml:space="preserve">Fu, R., </w:t>
      </w:r>
      <w:proofErr w:type="spellStart"/>
      <w:r w:rsidRPr="00BD42BD">
        <w:t>Gartlehner</w:t>
      </w:r>
      <w:proofErr w:type="spellEnd"/>
      <w:r w:rsidRPr="00BD42BD">
        <w:t xml:space="preserve">, G., Grant, M., </w:t>
      </w:r>
      <w:proofErr w:type="spellStart"/>
      <w:r w:rsidRPr="00BD42BD">
        <w:t>Shamliyan</w:t>
      </w:r>
      <w:proofErr w:type="spellEnd"/>
      <w:r w:rsidRPr="00BD42BD">
        <w:t xml:space="preserve">, T., </w:t>
      </w:r>
      <w:proofErr w:type="spellStart"/>
      <w:r w:rsidRPr="00BD42BD">
        <w:t>Sedrakyan</w:t>
      </w:r>
      <w:proofErr w:type="spellEnd"/>
      <w:r w:rsidRPr="00BD42BD">
        <w:t xml:space="preserve">, A., Wilt, T. J., Griffith, L., </w:t>
      </w:r>
      <w:proofErr w:type="spellStart"/>
      <w:r w:rsidRPr="00BD42BD">
        <w:t>Oremus</w:t>
      </w:r>
      <w:proofErr w:type="spellEnd"/>
      <w:r w:rsidRPr="00BD42BD">
        <w:t xml:space="preserve">, M., Raina, P., </w:t>
      </w:r>
      <w:proofErr w:type="spellStart"/>
      <w:r w:rsidRPr="00BD42BD">
        <w:t>Ismaila</w:t>
      </w:r>
      <w:proofErr w:type="spellEnd"/>
      <w:r w:rsidRPr="00BD42BD">
        <w:t xml:space="preserve">, A., </w:t>
      </w:r>
      <w:proofErr w:type="spellStart"/>
      <w:r w:rsidRPr="00BD42BD">
        <w:t>Santaguida</w:t>
      </w:r>
      <w:proofErr w:type="spellEnd"/>
      <w:r w:rsidRPr="00BD42BD">
        <w:t xml:space="preserve">, P., Lau, J., &amp; </w:t>
      </w:r>
      <w:proofErr w:type="spellStart"/>
      <w:r w:rsidRPr="00BD42BD">
        <w:t>Trikalinos</w:t>
      </w:r>
      <w:proofErr w:type="spellEnd"/>
      <w:r w:rsidRPr="00BD42BD">
        <w:t xml:space="preserve">, T. A. (2011). Conducting quantitative synthesis when comparing medical interventions: AHRQ and the Effective Health Care Program. </w:t>
      </w:r>
      <w:r w:rsidRPr="00BD42BD">
        <w:rPr>
          <w:i/>
          <w:iCs/>
        </w:rPr>
        <w:t>Journal of Clinical Epidemiology</w:t>
      </w:r>
      <w:r w:rsidRPr="00BD42BD">
        <w:t xml:space="preserve">, </w:t>
      </w:r>
      <w:r w:rsidRPr="00BD42BD">
        <w:rPr>
          <w:i/>
          <w:iCs/>
        </w:rPr>
        <w:t>64</w:t>
      </w:r>
      <w:r w:rsidRPr="00BD42BD">
        <w:t>(11), 1187–1197. https://doi.org/10.1016/j.jclinepi.2010.08.010</w:t>
      </w:r>
    </w:p>
    <w:p w14:paraId="2ECB37C9" w14:textId="77777777" w:rsidR="00B54C6E" w:rsidRPr="00BD42BD" w:rsidRDefault="00B54C6E" w:rsidP="00B54C6E">
      <w:pPr>
        <w:spacing w:line="480" w:lineRule="auto"/>
        <w:ind w:left="720" w:hanging="720"/>
      </w:pPr>
      <w:r w:rsidRPr="00BD42BD">
        <w:lastRenderedPageBreak/>
        <w:t xml:space="preserve">Galante, J., Friedrich, C., Dawson, A. F., </w:t>
      </w:r>
      <w:proofErr w:type="spellStart"/>
      <w:r w:rsidRPr="00BD42BD">
        <w:t>Modrego-Alarcón</w:t>
      </w:r>
      <w:proofErr w:type="spellEnd"/>
      <w:r w:rsidRPr="00BD42BD">
        <w:t xml:space="preserve">, M., </w:t>
      </w:r>
      <w:proofErr w:type="spellStart"/>
      <w:r w:rsidRPr="00BD42BD">
        <w:t>Gebbing</w:t>
      </w:r>
      <w:proofErr w:type="spellEnd"/>
      <w:r w:rsidRPr="00BD42BD">
        <w:t xml:space="preserve">, P., Delgado-Suárez, I., Gupta, R., Dean, L., Dalgleish, T., White, I. R., &amp; Jones, P. B. (2021). Mindfulness-based </w:t>
      </w:r>
      <w:proofErr w:type="spellStart"/>
      <w:r w:rsidRPr="00BD42BD">
        <w:t>programmes</w:t>
      </w:r>
      <w:proofErr w:type="spellEnd"/>
      <w:r w:rsidRPr="00BD42BD">
        <w:t xml:space="preserve"> for mental health promotion in adults in nonclinical settings: A systematic review and meta-analysis of randomised controlled trials. </w:t>
      </w:r>
      <w:r w:rsidRPr="00BD42BD">
        <w:rPr>
          <w:i/>
          <w:iCs/>
        </w:rPr>
        <w:t>PLOS Medicine</w:t>
      </w:r>
      <w:r w:rsidRPr="00BD42BD">
        <w:t xml:space="preserve">, </w:t>
      </w:r>
      <w:r w:rsidRPr="00BD42BD">
        <w:rPr>
          <w:i/>
          <w:iCs/>
        </w:rPr>
        <w:t>18</w:t>
      </w:r>
      <w:r w:rsidRPr="00BD42BD">
        <w:t>(1), e1003481. https://doi.org/10.1371/journal.pmed.1003481</w:t>
      </w:r>
    </w:p>
    <w:p w14:paraId="533A0A3E" w14:textId="3ECFDAC9" w:rsidR="00B477D0" w:rsidRPr="00BD42BD" w:rsidRDefault="00B477D0" w:rsidP="00B477D0">
      <w:pPr>
        <w:spacing w:line="480" w:lineRule="auto"/>
        <w:ind w:left="720" w:hanging="720"/>
      </w:pPr>
      <w:r w:rsidRPr="00BD42BD">
        <w:t xml:space="preserve">Garland, E. L., Gaylord, S. A., Boettiger, C. A., &amp; Howard, M. O. (2010). Mindfulness </w:t>
      </w:r>
      <w:r w:rsidR="00AA2E2A" w:rsidRPr="00BD42BD">
        <w:t xml:space="preserve">training modifies cognitive, affective, and physiological mechanisms implicated in alcohol dependence: </w:t>
      </w:r>
      <w:r w:rsidR="00BF3C06">
        <w:t>R</w:t>
      </w:r>
      <w:r w:rsidR="00BF3C06" w:rsidRPr="00BD42BD">
        <w:t xml:space="preserve">esults </w:t>
      </w:r>
      <w:r w:rsidR="00AA2E2A" w:rsidRPr="00BD42BD">
        <w:t>of a randomized controlled pilot trial.</w:t>
      </w:r>
      <w:r w:rsidRPr="00BD42BD">
        <w:t xml:space="preserve"> </w:t>
      </w:r>
      <w:r w:rsidRPr="00BD42BD">
        <w:rPr>
          <w:i/>
          <w:iCs/>
        </w:rPr>
        <w:t>Journal of Psychoactive Drugs</w:t>
      </w:r>
      <w:r w:rsidRPr="00BD42BD">
        <w:t xml:space="preserve">, </w:t>
      </w:r>
      <w:r w:rsidRPr="00BD42BD">
        <w:rPr>
          <w:i/>
          <w:iCs/>
        </w:rPr>
        <w:t>42</w:t>
      </w:r>
      <w:r w:rsidRPr="00BD42BD">
        <w:t>(2), 177–192. https://doi.org/10.1080/02791072.2010.10400690</w:t>
      </w:r>
    </w:p>
    <w:p w14:paraId="299BC554" w14:textId="4709392B" w:rsidR="00E64FF9" w:rsidRPr="00BD42BD" w:rsidRDefault="00E64FF9" w:rsidP="00E64FF9">
      <w:pPr>
        <w:spacing w:line="480" w:lineRule="auto"/>
        <w:ind w:left="720" w:hanging="720"/>
      </w:pPr>
      <w:r w:rsidRPr="00BD42BD">
        <w:t xml:space="preserve">Goldberg, S. B., Bolt, D. M., &amp; Davidson, R. J. (2021). Data </w:t>
      </w:r>
      <w:r w:rsidR="00AA2E2A" w:rsidRPr="00BD42BD">
        <w:t xml:space="preserve">missing not at random in mobile health research: </w:t>
      </w:r>
      <w:r w:rsidR="00BF3C06">
        <w:t>A</w:t>
      </w:r>
      <w:r w:rsidR="00BF3C06" w:rsidRPr="00BD42BD">
        <w:t xml:space="preserve">ssessment </w:t>
      </w:r>
      <w:r w:rsidR="00AA2E2A" w:rsidRPr="00BD42BD">
        <w:t>of the problem and a case for sensitivity analyses</w:t>
      </w:r>
      <w:r w:rsidRPr="00BD42BD">
        <w:t xml:space="preserve">. </w:t>
      </w:r>
      <w:r w:rsidRPr="00BD42BD">
        <w:rPr>
          <w:i/>
          <w:iCs/>
        </w:rPr>
        <w:t>Journal of Medical Internet Research</w:t>
      </w:r>
      <w:r w:rsidRPr="00BD42BD">
        <w:t xml:space="preserve">, </w:t>
      </w:r>
      <w:r w:rsidRPr="00BD42BD">
        <w:rPr>
          <w:i/>
          <w:iCs/>
        </w:rPr>
        <w:t>23</w:t>
      </w:r>
      <w:r w:rsidRPr="00BD42BD">
        <w:t>(6), e26749. https://doi.org/10.2196/26749</w:t>
      </w:r>
    </w:p>
    <w:p w14:paraId="57EDEAE0" w14:textId="77777777" w:rsidR="00E64FF9" w:rsidRPr="00BD42BD" w:rsidRDefault="00E64FF9" w:rsidP="00E64FF9">
      <w:pPr>
        <w:spacing w:line="480" w:lineRule="auto"/>
        <w:ind w:left="720" w:hanging="720"/>
      </w:pPr>
      <w:r w:rsidRPr="00BD42BD">
        <w:t xml:space="preserve">Goldberg, S. B., Lam, S. U., Britton, W. B., &amp; Davidson, R. J. (2021). Prevalence of meditation-related adverse effects in a population-based sample in the United States. </w:t>
      </w:r>
      <w:r w:rsidRPr="00BD42BD">
        <w:rPr>
          <w:i/>
          <w:iCs/>
        </w:rPr>
        <w:t>Psychotherapy Research</w:t>
      </w:r>
      <w:r w:rsidRPr="00BD42BD">
        <w:t>, 1–15. https://doi.org/10.1080/10503307.2021.1933646</w:t>
      </w:r>
    </w:p>
    <w:p w14:paraId="5D587887" w14:textId="6D58A0B9" w:rsidR="00E64FF9" w:rsidRPr="00BD42BD" w:rsidRDefault="00E64FF9" w:rsidP="00E64FF9">
      <w:pPr>
        <w:spacing w:line="480" w:lineRule="auto"/>
        <w:ind w:left="720" w:hanging="720"/>
      </w:pPr>
      <w:r w:rsidRPr="00BD42BD">
        <w:t xml:space="preserve">Goldberg, S. B., Riordan, K. M., Sun, S., &amp; Davidson, R. J. (2021). The </w:t>
      </w:r>
      <w:r w:rsidR="00AA2E2A" w:rsidRPr="00BD42BD">
        <w:t xml:space="preserve">empirical status of mindfulness-based interventions: </w:t>
      </w:r>
      <w:r w:rsidR="00BF3C06">
        <w:t>A</w:t>
      </w:r>
      <w:r w:rsidR="00BF3C06" w:rsidRPr="00BD42BD">
        <w:t xml:space="preserve"> </w:t>
      </w:r>
      <w:r w:rsidR="00AA2E2A" w:rsidRPr="00BD42BD">
        <w:t>systematic review of 44 meta-analyses of randomized controlled trials</w:t>
      </w:r>
      <w:r w:rsidRPr="00BD42BD">
        <w:t xml:space="preserve">. </w:t>
      </w:r>
      <w:r w:rsidRPr="00BD42BD">
        <w:rPr>
          <w:i/>
          <w:iCs/>
        </w:rPr>
        <w:t>Perspectives on Psychological Science</w:t>
      </w:r>
      <w:r w:rsidRPr="00BD42BD">
        <w:t>, 174569162096877. https://doi.org/10.1177/1745691620968771</w:t>
      </w:r>
    </w:p>
    <w:p w14:paraId="2614B520" w14:textId="77777777" w:rsidR="00E64FF9" w:rsidRPr="00BD42BD" w:rsidRDefault="00E64FF9" w:rsidP="00E64FF9">
      <w:pPr>
        <w:spacing w:line="480" w:lineRule="auto"/>
        <w:ind w:left="720" w:hanging="720"/>
      </w:pPr>
      <w:r w:rsidRPr="00BD42BD">
        <w:t xml:space="preserve">Goldberg, S. B., Riordan, K. M., Sun, S., Kearney, D. J., &amp; Simpson, T. L. (2020). Efficacy and acceptability of mindfulness-based interventions for military veterans: A systematic review and meta-analysis. </w:t>
      </w:r>
      <w:r w:rsidRPr="00BD42BD">
        <w:rPr>
          <w:i/>
          <w:iCs/>
        </w:rPr>
        <w:t>Journal of Psychosomatic Research</w:t>
      </w:r>
      <w:r w:rsidRPr="00BD42BD">
        <w:t xml:space="preserve">, </w:t>
      </w:r>
      <w:r w:rsidRPr="00BD42BD">
        <w:rPr>
          <w:i/>
          <w:iCs/>
        </w:rPr>
        <w:t>138</w:t>
      </w:r>
      <w:r w:rsidRPr="00BD42BD">
        <w:t>, 110232. https://doi.org/10.1016/j.jpsychores.2020.110232</w:t>
      </w:r>
    </w:p>
    <w:p w14:paraId="03755D8D" w14:textId="77777777" w:rsidR="00E64FF9" w:rsidRPr="00BD42BD" w:rsidRDefault="00E64FF9" w:rsidP="00E64FF9">
      <w:pPr>
        <w:spacing w:line="480" w:lineRule="auto"/>
        <w:ind w:left="720" w:hanging="720"/>
      </w:pPr>
      <w:r w:rsidRPr="00BD42BD">
        <w:lastRenderedPageBreak/>
        <w:t xml:space="preserve">Goldberg, S. B., Tucker, R. P., Greene, P. A., Davidson, R. J., Wampold, B. E., Kearney, D. J., &amp; Simpson, T. L. (2018). Mindfulness-based interventions for psychiatric disorders: A systematic review and meta-analysis. </w:t>
      </w:r>
      <w:r w:rsidRPr="00BD42BD">
        <w:rPr>
          <w:i/>
          <w:iCs/>
        </w:rPr>
        <w:t>Clinical Psychology Review</w:t>
      </w:r>
      <w:r w:rsidRPr="00BD42BD">
        <w:t xml:space="preserve">, </w:t>
      </w:r>
      <w:r w:rsidRPr="00BD42BD">
        <w:rPr>
          <w:i/>
          <w:iCs/>
        </w:rPr>
        <w:t>59</w:t>
      </w:r>
      <w:r w:rsidRPr="00BD42BD">
        <w:t>, 52–60. https://doi.org/10.1016/j.cpr.2017.10.011</w:t>
      </w:r>
    </w:p>
    <w:p w14:paraId="7A12654E" w14:textId="0F9CEF0E" w:rsidR="00CA5E36" w:rsidRPr="00CA5E36" w:rsidRDefault="00CA5E36" w:rsidP="00CA5E36">
      <w:pPr>
        <w:spacing w:line="480" w:lineRule="auto"/>
        <w:ind w:left="720" w:hanging="720"/>
      </w:pPr>
      <w:r w:rsidRPr="00400F0B">
        <w:t xml:space="preserve">Graham, J. W. (2009). Missing </w:t>
      </w:r>
      <w:r w:rsidR="00AA2E2A" w:rsidRPr="00400F0B">
        <w:t xml:space="preserve">data analysis: </w:t>
      </w:r>
      <w:r w:rsidR="00BF3C06" w:rsidRPr="00400F0B">
        <w:t>M</w:t>
      </w:r>
      <w:r w:rsidR="00AA2E2A" w:rsidRPr="00400F0B">
        <w:t>aking it work in the real world</w:t>
      </w:r>
      <w:r w:rsidRPr="00400F0B">
        <w:t xml:space="preserve">. </w:t>
      </w:r>
      <w:r w:rsidRPr="00400F0B">
        <w:rPr>
          <w:i/>
          <w:iCs/>
        </w:rPr>
        <w:t>Annual Review of Psychology</w:t>
      </w:r>
      <w:r w:rsidRPr="00400F0B">
        <w:t xml:space="preserve">, </w:t>
      </w:r>
      <w:r w:rsidRPr="00400F0B">
        <w:rPr>
          <w:i/>
          <w:iCs/>
        </w:rPr>
        <w:t>60</w:t>
      </w:r>
      <w:r w:rsidRPr="00400F0B">
        <w:t>(1), 549–576.</w:t>
      </w:r>
      <w:r w:rsidRPr="00CA5E36">
        <w:t xml:space="preserve"> </w:t>
      </w:r>
    </w:p>
    <w:p w14:paraId="630E392D" w14:textId="76F6A2DD" w:rsidR="00104C18" w:rsidRPr="00BD42BD" w:rsidRDefault="00104C18" w:rsidP="00E64FF9">
      <w:pPr>
        <w:spacing w:line="480" w:lineRule="auto"/>
        <w:ind w:left="720" w:hanging="720"/>
      </w:pPr>
      <w:r w:rsidRPr="00BD42BD">
        <w:t xml:space="preserve">Griffin, J. W. (2020). </w:t>
      </w:r>
      <w:proofErr w:type="spellStart"/>
      <w:r w:rsidRPr="00BD42BD">
        <w:rPr>
          <w:i/>
          <w:iCs/>
        </w:rPr>
        <w:t>metapoweR</w:t>
      </w:r>
      <w:proofErr w:type="spellEnd"/>
      <w:r w:rsidRPr="00BD42BD">
        <w:rPr>
          <w:i/>
          <w:iCs/>
        </w:rPr>
        <w:t>: An R package for computing meta-analytic statistical power</w:t>
      </w:r>
      <w:r w:rsidRPr="00BD42BD">
        <w:t>. R package version 0.2.1, https://CRAN.R-project.org/package=metapower</w:t>
      </w:r>
    </w:p>
    <w:p w14:paraId="3CB5A252" w14:textId="5E259692" w:rsidR="00E64FF9" w:rsidRPr="00BD42BD" w:rsidRDefault="00E64FF9" w:rsidP="00E64FF9">
      <w:pPr>
        <w:spacing w:line="480" w:lineRule="auto"/>
        <w:ind w:left="720" w:hanging="720"/>
      </w:pPr>
      <w:r w:rsidRPr="00BD42BD">
        <w:t xml:space="preserve">Hansen, W. B., Collins, L. M., </w:t>
      </w:r>
      <w:proofErr w:type="spellStart"/>
      <w:r w:rsidRPr="00BD42BD">
        <w:t>Malotte</w:t>
      </w:r>
      <w:proofErr w:type="spellEnd"/>
      <w:r w:rsidRPr="00BD42BD">
        <w:t xml:space="preserve">, C. K., Johnson, C. A., &amp; Fielding, J. E. (1985). Attrition in prevention research. </w:t>
      </w:r>
      <w:r w:rsidRPr="00BD42BD">
        <w:rPr>
          <w:i/>
          <w:iCs/>
        </w:rPr>
        <w:t>Journal of Behavioral Medicine</w:t>
      </w:r>
      <w:r w:rsidRPr="00BD42BD">
        <w:t xml:space="preserve">, </w:t>
      </w:r>
      <w:r w:rsidRPr="00BD42BD">
        <w:rPr>
          <w:i/>
          <w:iCs/>
        </w:rPr>
        <w:t>8</w:t>
      </w:r>
      <w:r w:rsidRPr="00BD42BD">
        <w:t>(3), 261–275. https://doi.org/10.1007/bf00870313</w:t>
      </w:r>
    </w:p>
    <w:p w14:paraId="18ECAEEC" w14:textId="15FDF86F" w:rsidR="007D7030" w:rsidRPr="00BD42BD" w:rsidRDefault="007D7030" w:rsidP="00E64FF9">
      <w:pPr>
        <w:spacing w:line="480" w:lineRule="auto"/>
        <w:ind w:left="720" w:hanging="720"/>
      </w:pPr>
      <w:r w:rsidRPr="00BD42BD">
        <w:t xml:space="preserve">Harbord, R. M., Egger, M., &amp; Sterne, J. A. C. (2006). A modified test for small-study effects in meta-analyses of controlled trials with binary endpoints. </w:t>
      </w:r>
      <w:r w:rsidRPr="00BD42BD">
        <w:rPr>
          <w:i/>
          <w:iCs/>
        </w:rPr>
        <w:t>Statistics in Medicine, 25</w:t>
      </w:r>
      <w:r w:rsidRPr="00BD42BD">
        <w:t>(20), 3443–3457.  https://doi.org/10.1002/sim.2380</w:t>
      </w:r>
    </w:p>
    <w:p w14:paraId="1F20EBCC" w14:textId="57838B2D" w:rsidR="00E64FF9" w:rsidRPr="00BD42BD" w:rsidRDefault="00E64FF9" w:rsidP="00E64FF9">
      <w:pPr>
        <w:spacing w:line="480" w:lineRule="auto"/>
        <w:ind w:left="720" w:hanging="720"/>
      </w:pPr>
      <w:proofErr w:type="spellStart"/>
      <w:r w:rsidRPr="00BD42BD">
        <w:t>Harrer</w:t>
      </w:r>
      <w:proofErr w:type="spellEnd"/>
      <w:r w:rsidRPr="00BD42BD">
        <w:t xml:space="preserve">, M., </w:t>
      </w:r>
      <w:proofErr w:type="spellStart"/>
      <w:r w:rsidRPr="00BD42BD">
        <w:t>Cuijpers</w:t>
      </w:r>
      <w:proofErr w:type="spellEnd"/>
      <w:r w:rsidRPr="00BD42BD">
        <w:t xml:space="preserve">, P., Furukawa, T.A., &amp; Ebert, D.D. (2021). </w:t>
      </w:r>
      <w:r w:rsidRPr="00BD42BD">
        <w:rPr>
          <w:i/>
          <w:iCs/>
        </w:rPr>
        <w:t xml:space="preserve">Doing </w:t>
      </w:r>
      <w:r w:rsidR="00AA2E2A" w:rsidRPr="00BD42BD">
        <w:rPr>
          <w:i/>
          <w:iCs/>
        </w:rPr>
        <w:t xml:space="preserve">meta-analysis with r: </w:t>
      </w:r>
      <w:r w:rsidR="00BF3C06">
        <w:rPr>
          <w:i/>
          <w:iCs/>
        </w:rPr>
        <w:t>A</w:t>
      </w:r>
      <w:r w:rsidR="00BF3C06" w:rsidRPr="00BD42BD">
        <w:rPr>
          <w:i/>
          <w:iCs/>
        </w:rPr>
        <w:t xml:space="preserve"> </w:t>
      </w:r>
      <w:r w:rsidR="00AA2E2A" w:rsidRPr="00BD42BD">
        <w:rPr>
          <w:i/>
          <w:iCs/>
        </w:rPr>
        <w:t>hands-on guide</w:t>
      </w:r>
      <w:r w:rsidRPr="00BD42BD">
        <w:rPr>
          <w:i/>
          <w:iCs/>
        </w:rPr>
        <w:t xml:space="preserve"> (1st ed.). </w:t>
      </w:r>
      <w:r w:rsidRPr="00BD42BD">
        <w:t>Chapman and Hall/CRC. https://doi.org/10.1201/9781003107347</w:t>
      </w:r>
    </w:p>
    <w:p w14:paraId="4D02B9F0" w14:textId="77777777" w:rsidR="00E64FF9" w:rsidRPr="00BD42BD" w:rsidRDefault="00E64FF9" w:rsidP="00E64FF9">
      <w:pPr>
        <w:spacing w:line="480" w:lineRule="auto"/>
        <w:ind w:left="720" w:hanging="720"/>
      </w:pPr>
      <w:r w:rsidRPr="00BD42BD">
        <w:t xml:space="preserve">Hayes, S. C. (2004). Acceptance and commitment therapy, relational frame theory, and the third wave of behavioral and cognitive therapies. </w:t>
      </w:r>
      <w:r w:rsidRPr="00BD42BD">
        <w:rPr>
          <w:i/>
          <w:iCs/>
        </w:rPr>
        <w:t>Behavior Therapy</w:t>
      </w:r>
      <w:r w:rsidRPr="00BD42BD">
        <w:t xml:space="preserve">, </w:t>
      </w:r>
      <w:r w:rsidRPr="00BD42BD">
        <w:rPr>
          <w:i/>
          <w:iCs/>
        </w:rPr>
        <w:t>35</w:t>
      </w:r>
      <w:r w:rsidRPr="00BD42BD">
        <w:t>(4), 639–665. https://doi.org/10.1016/s0005-7894(04)80013-3</w:t>
      </w:r>
    </w:p>
    <w:p w14:paraId="7CA41B4E" w14:textId="77777777" w:rsidR="00E64FF9" w:rsidRPr="00BD42BD" w:rsidRDefault="00E64FF9" w:rsidP="00E64FF9">
      <w:pPr>
        <w:spacing w:line="480" w:lineRule="auto"/>
        <w:ind w:left="720" w:hanging="720"/>
      </w:pPr>
      <w:r w:rsidRPr="00BD42BD">
        <w:t xml:space="preserve">Hayes, S. C., &amp; Hofmann, S. G. (2017). The third wave of cognitive behavioral therapy and the rise of process-based care. </w:t>
      </w:r>
      <w:r w:rsidRPr="00BD42BD">
        <w:rPr>
          <w:i/>
          <w:iCs/>
        </w:rPr>
        <w:t>World Psychiatry</w:t>
      </w:r>
      <w:r w:rsidRPr="00BD42BD">
        <w:t xml:space="preserve">, </w:t>
      </w:r>
      <w:r w:rsidRPr="00BD42BD">
        <w:rPr>
          <w:i/>
          <w:iCs/>
        </w:rPr>
        <w:t>16</w:t>
      </w:r>
      <w:r w:rsidRPr="00BD42BD">
        <w:t>(3), 245–246. https://doi.org/10.1002/wps.20442</w:t>
      </w:r>
    </w:p>
    <w:p w14:paraId="3EB8677D" w14:textId="35323A36" w:rsidR="00E64FF9" w:rsidRPr="00BD42BD" w:rsidRDefault="00E64FF9" w:rsidP="00E64FF9">
      <w:pPr>
        <w:spacing w:line="480" w:lineRule="auto"/>
        <w:ind w:left="720" w:hanging="720"/>
      </w:pPr>
      <w:r w:rsidRPr="00BD42BD">
        <w:lastRenderedPageBreak/>
        <w:t xml:space="preserve">Hedges, L. V., &amp; Pigott, T. D. (2004). The </w:t>
      </w:r>
      <w:r w:rsidR="00FC50A3" w:rsidRPr="00BD42BD">
        <w:t>power of statistical tests for moderators in meta-analysis</w:t>
      </w:r>
      <w:r w:rsidRPr="00BD42BD">
        <w:t xml:space="preserve">. </w:t>
      </w:r>
      <w:r w:rsidRPr="00BD42BD">
        <w:rPr>
          <w:i/>
          <w:iCs/>
        </w:rPr>
        <w:t>Psychological Methods</w:t>
      </w:r>
      <w:r w:rsidRPr="00BD42BD">
        <w:t xml:space="preserve">, </w:t>
      </w:r>
      <w:r w:rsidRPr="00BD42BD">
        <w:rPr>
          <w:i/>
          <w:iCs/>
        </w:rPr>
        <w:t>9</w:t>
      </w:r>
      <w:r w:rsidRPr="00BD42BD">
        <w:t>(4), 426–445. https://doi.org/10.1037/1082-989x.9.4.426</w:t>
      </w:r>
    </w:p>
    <w:p w14:paraId="4366EC78" w14:textId="5BF116B3" w:rsidR="00E64FF9" w:rsidRPr="00BD42BD" w:rsidRDefault="00E64FF9" w:rsidP="00E64FF9">
      <w:pPr>
        <w:spacing w:line="480" w:lineRule="auto"/>
        <w:ind w:left="720" w:hanging="720"/>
      </w:pPr>
      <w:r w:rsidRPr="00BD42BD">
        <w:t xml:space="preserve">Henry, N. W., Cohen, J., &amp; Cohen, P. (1977). Applied </w:t>
      </w:r>
      <w:r w:rsidR="00FC50A3" w:rsidRPr="00BD42BD">
        <w:t xml:space="preserve">multiple regression/correlation analysis for the behavioral sciences. </w:t>
      </w:r>
      <w:r w:rsidRPr="00BD42BD">
        <w:rPr>
          <w:i/>
          <w:iCs/>
        </w:rPr>
        <w:t>Contemporary Sociology</w:t>
      </w:r>
      <w:r w:rsidRPr="00BD42BD">
        <w:t xml:space="preserve">, </w:t>
      </w:r>
      <w:r w:rsidRPr="00BD42BD">
        <w:rPr>
          <w:i/>
          <w:iCs/>
        </w:rPr>
        <w:t>6</w:t>
      </w:r>
      <w:r w:rsidRPr="00BD42BD">
        <w:t>(3), 320. https://doi.org/10.2307/2064799</w:t>
      </w:r>
    </w:p>
    <w:p w14:paraId="5E8A8B10" w14:textId="77777777" w:rsidR="00E64FF9" w:rsidRPr="00BD42BD" w:rsidRDefault="00E64FF9" w:rsidP="00E64FF9">
      <w:pPr>
        <w:spacing w:line="480" w:lineRule="auto"/>
        <w:ind w:left="720" w:hanging="720"/>
      </w:pPr>
      <w:r w:rsidRPr="00BD42BD">
        <w:t xml:space="preserve">Higgins, J. P. T. (2003). Measuring inconsistency in meta-analyses. </w:t>
      </w:r>
      <w:r w:rsidRPr="00BD42BD">
        <w:rPr>
          <w:i/>
          <w:iCs/>
        </w:rPr>
        <w:t>BMJ</w:t>
      </w:r>
      <w:r w:rsidRPr="00BD42BD">
        <w:t xml:space="preserve">, </w:t>
      </w:r>
      <w:r w:rsidRPr="00BD42BD">
        <w:rPr>
          <w:i/>
          <w:iCs/>
        </w:rPr>
        <w:t>327</w:t>
      </w:r>
      <w:r w:rsidRPr="00BD42BD">
        <w:t>(7414), 557–560. https://doi.org/10.1136/bmj.327.7414.557</w:t>
      </w:r>
    </w:p>
    <w:p w14:paraId="3D301465" w14:textId="2DE0CDA7" w:rsidR="00AB69D8" w:rsidRPr="00BD42BD" w:rsidRDefault="00AB69D8" w:rsidP="00E64FF9">
      <w:pPr>
        <w:spacing w:line="480" w:lineRule="auto"/>
        <w:ind w:left="720" w:hanging="720"/>
        <w:rPr>
          <w:color w:val="000000"/>
        </w:rPr>
      </w:pPr>
      <w:r w:rsidRPr="00BD42BD">
        <w:rPr>
          <w:color w:val="000000"/>
        </w:rPr>
        <w:t xml:space="preserve">Higgins, J.P.T., &amp; Thomas, J. (2019). Cochrane </w:t>
      </w:r>
      <w:r w:rsidR="00FC50A3" w:rsidRPr="00BD42BD">
        <w:rPr>
          <w:color w:val="000000"/>
        </w:rPr>
        <w:t>handbooks for systematic reviews of interventions</w:t>
      </w:r>
      <w:r w:rsidRPr="00BD42BD">
        <w:rPr>
          <w:color w:val="000000"/>
        </w:rPr>
        <w:t xml:space="preserve"> (Second ed.). Oxford: Cochrane Collaboration and John Wiley &amp; Sons.</w:t>
      </w:r>
    </w:p>
    <w:p w14:paraId="0405CBFE" w14:textId="222D4F61" w:rsidR="00E64FF9" w:rsidRPr="00BD42BD" w:rsidRDefault="00E64FF9" w:rsidP="00E64FF9">
      <w:pPr>
        <w:spacing w:line="480" w:lineRule="auto"/>
        <w:ind w:left="720" w:hanging="720"/>
        <w:rPr>
          <w:rStyle w:val="Hyperlink"/>
          <w:color w:val="auto"/>
        </w:rPr>
      </w:pPr>
      <w:r w:rsidRPr="00BD42BD">
        <w:rPr>
          <w:shd w:val="clear" w:color="auto" w:fill="FFFFFF"/>
        </w:rPr>
        <w:t xml:space="preserve">Higgins, J. P. T., Altman, D. G., &amp; Sterne, J. A. C. (2008). </w:t>
      </w:r>
      <w:r w:rsidR="00FC50A3">
        <w:rPr>
          <w:shd w:val="clear" w:color="auto" w:fill="FFFFFF"/>
        </w:rPr>
        <w:t>O</w:t>
      </w:r>
      <w:r w:rsidR="00FC50A3" w:rsidRPr="00BD42BD">
        <w:rPr>
          <w:shd w:val="clear" w:color="auto" w:fill="FFFFFF"/>
        </w:rPr>
        <w:t xml:space="preserve">n behalf of the </w:t>
      </w:r>
      <w:r w:rsidR="00A70C86">
        <w:rPr>
          <w:shd w:val="clear" w:color="auto" w:fill="FFFFFF"/>
        </w:rPr>
        <w:t>C</w:t>
      </w:r>
      <w:r w:rsidR="00FC50A3" w:rsidRPr="00BD42BD">
        <w:rPr>
          <w:shd w:val="clear" w:color="auto" w:fill="FFFFFF"/>
        </w:rPr>
        <w:t xml:space="preserve">ochrane statistical methods group and the </w:t>
      </w:r>
      <w:r w:rsidR="00A70C86">
        <w:rPr>
          <w:shd w:val="clear" w:color="auto" w:fill="FFFFFF"/>
        </w:rPr>
        <w:t>C</w:t>
      </w:r>
      <w:r w:rsidR="00FC50A3" w:rsidRPr="00BD42BD">
        <w:rPr>
          <w:shd w:val="clear" w:color="auto" w:fill="FFFFFF"/>
        </w:rPr>
        <w:t>ochrane bias methods group (editors)</w:t>
      </w:r>
      <w:r w:rsidRPr="00BD42BD">
        <w:rPr>
          <w:shd w:val="clear" w:color="auto" w:fill="FFFFFF"/>
        </w:rPr>
        <w:t xml:space="preserve">. </w:t>
      </w:r>
      <w:r w:rsidRPr="00BD42BD">
        <w:rPr>
          <w:i/>
          <w:iCs/>
          <w:shd w:val="clear" w:color="auto" w:fill="FFFFFF"/>
        </w:rPr>
        <w:t>Chapter 8: Assessing risk of bias in included studies.</w:t>
      </w:r>
      <w:r w:rsidRPr="00BD42BD">
        <w:rPr>
          <w:shd w:val="clear" w:color="auto" w:fill="FFFFFF"/>
        </w:rPr>
        <w:t> </w:t>
      </w:r>
      <w:r w:rsidRPr="00BD42BD">
        <w:rPr>
          <w:i/>
          <w:iCs/>
          <w:shd w:val="clear" w:color="auto" w:fill="FFFFFF"/>
        </w:rPr>
        <w:t xml:space="preserve">Cochrane </w:t>
      </w:r>
      <w:r w:rsidR="00810640">
        <w:rPr>
          <w:i/>
          <w:iCs/>
          <w:shd w:val="clear" w:color="auto" w:fill="FFFFFF"/>
        </w:rPr>
        <w:t>h</w:t>
      </w:r>
      <w:r w:rsidRPr="00BD42BD">
        <w:rPr>
          <w:i/>
          <w:iCs/>
          <w:shd w:val="clear" w:color="auto" w:fill="FFFFFF"/>
        </w:rPr>
        <w:t xml:space="preserve">andbook for </w:t>
      </w:r>
      <w:r w:rsidR="00810640">
        <w:rPr>
          <w:i/>
          <w:iCs/>
          <w:shd w:val="clear" w:color="auto" w:fill="FFFFFF"/>
        </w:rPr>
        <w:t>s</w:t>
      </w:r>
      <w:r w:rsidRPr="00BD42BD">
        <w:rPr>
          <w:i/>
          <w:iCs/>
          <w:shd w:val="clear" w:color="auto" w:fill="FFFFFF"/>
        </w:rPr>
        <w:t xml:space="preserve">ystematic </w:t>
      </w:r>
      <w:r w:rsidR="00810640">
        <w:rPr>
          <w:i/>
          <w:iCs/>
          <w:shd w:val="clear" w:color="auto" w:fill="FFFFFF"/>
        </w:rPr>
        <w:t>r</w:t>
      </w:r>
      <w:r w:rsidRPr="00BD42BD">
        <w:rPr>
          <w:i/>
          <w:iCs/>
          <w:shd w:val="clear" w:color="auto" w:fill="FFFFFF"/>
        </w:rPr>
        <w:t xml:space="preserve">eviews of </w:t>
      </w:r>
      <w:r w:rsidR="00810640">
        <w:rPr>
          <w:i/>
          <w:iCs/>
          <w:shd w:val="clear" w:color="auto" w:fill="FFFFFF"/>
        </w:rPr>
        <w:t>i</w:t>
      </w:r>
      <w:r w:rsidRPr="00BD42BD">
        <w:rPr>
          <w:i/>
          <w:iCs/>
          <w:shd w:val="clear" w:color="auto" w:fill="FFFFFF"/>
        </w:rPr>
        <w:t xml:space="preserve">nterventions </w:t>
      </w:r>
      <w:r w:rsidR="00810640">
        <w:rPr>
          <w:i/>
          <w:iCs/>
          <w:shd w:val="clear" w:color="auto" w:fill="FFFFFF"/>
        </w:rPr>
        <w:t>v</w:t>
      </w:r>
      <w:r w:rsidRPr="00BD42BD">
        <w:rPr>
          <w:i/>
          <w:iCs/>
          <w:shd w:val="clear" w:color="auto" w:fill="FFFFFF"/>
        </w:rPr>
        <w:t>ersion</w:t>
      </w:r>
      <w:r w:rsidRPr="00BD42BD">
        <w:rPr>
          <w:shd w:val="clear" w:color="auto" w:fill="FFFFFF"/>
        </w:rPr>
        <w:t>, </w:t>
      </w:r>
      <w:r w:rsidRPr="00BD42BD">
        <w:rPr>
          <w:i/>
          <w:iCs/>
          <w:shd w:val="clear" w:color="auto" w:fill="FFFFFF"/>
        </w:rPr>
        <w:t>5</w:t>
      </w:r>
      <w:r w:rsidRPr="00BD42BD">
        <w:rPr>
          <w:shd w:val="clear" w:color="auto" w:fill="FFFFFF"/>
        </w:rPr>
        <w:t>(0).</w:t>
      </w:r>
      <w:r w:rsidRPr="00BD42BD">
        <w:t xml:space="preserve"> www.cochrane-handbook.org</w:t>
      </w:r>
    </w:p>
    <w:p w14:paraId="210B844A" w14:textId="266174E7" w:rsidR="001D7552" w:rsidRDefault="00E64FF9" w:rsidP="001D7552">
      <w:pPr>
        <w:spacing w:line="480" w:lineRule="auto"/>
        <w:ind w:left="720" w:hanging="720"/>
        <w:rPr>
          <w:rFonts w:ascii="Verdana" w:hAnsi="Verdana"/>
          <w:color w:val="232323"/>
          <w:sz w:val="21"/>
          <w:szCs w:val="21"/>
          <w:shd w:val="clear" w:color="auto" w:fill="FFFFFF"/>
        </w:rPr>
      </w:pPr>
      <w:r w:rsidRPr="00BD42BD">
        <w:t xml:space="preserve">J. Sweeting, M., J. Sutton, A., &amp; C. Lambert, P. (2004). What to add to nothing? Use and avoidance of continuity corrections in meta-analysis of sparse data. </w:t>
      </w:r>
      <w:r w:rsidRPr="00BD42BD">
        <w:rPr>
          <w:i/>
          <w:iCs/>
        </w:rPr>
        <w:t>Statistics in Medicine</w:t>
      </w:r>
      <w:r w:rsidRPr="00BD42BD">
        <w:t xml:space="preserve">, </w:t>
      </w:r>
      <w:r w:rsidRPr="00BD42BD">
        <w:rPr>
          <w:i/>
          <w:iCs/>
        </w:rPr>
        <w:t>23</w:t>
      </w:r>
      <w:r w:rsidRPr="00BD42BD">
        <w:t xml:space="preserve">(9), 1351–1375. </w:t>
      </w:r>
      <w:r w:rsidR="001D7552" w:rsidRPr="001D7552">
        <w:t>https://doi.org/10.1002/sim.1761</w:t>
      </w:r>
    </w:p>
    <w:p w14:paraId="483E014D" w14:textId="669FF1C8" w:rsidR="001D7552" w:rsidRPr="001D7552" w:rsidRDefault="001D7552" w:rsidP="00F37C18">
      <w:pPr>
        <w:spacing w:line="480" w:lineRule="auto"/>
        <w:ind w:left="720" w:hanging="720"/>
      </w:pPr>
      <w:r w:rsidRPr="00F37C18">
        <w:rPr>
          <w:color w:val="232323"/>
          <w:shd w:val="clear" w:color="auto" w:fill="FFFFFF"/>
        </w:rPr>
        <w:t xml:space="preserve">Kabat-Zinn, J. (1990). </w:t>
      </w:r>
      <w:r w:rsidRPr="00F37C18">
        <w:rPr>
          <w:i/>
          <w:iCs/>
          <w:color w:val="232323"/>
          <w:shd w:val="clear" w:color="auto" w:fill="FFFFFF"/>
        </w:rPr>
        <w:t xml:space="preserve">Full catastrophe living: Using the wisdom of your body and mind to face stress, </w:t>
      </w:r>
      <w:proofErr w:type="gramStart"/>
      <w:r w:rsidRPr="00F37C18">
        <w:rPr>
          <w:i/>
          <w:iCs/>
          <w:color w:val="232323"/>
          <w:shd w:val="clear" w:color="auto" w:fill="FFFFFF"/>
        </w:rPr>
        <w:t>pain</w:t>
      </w:r>
      <w:proofErr w:type="gramEnd"/>
      <w:r w:rsidRPr="00F37C18">
        <w:rPr>
          <w:i/>
          <w:iCs/>
          <w:color w:val="232323"/>
          <w:shd w:val="clear" w:color="auto" w:fill="FFFFFF"/>
        </w:rPr>
        <w:t xml:space="preserve"> and illness.</w:t>
      </w:r>
      <w:r w:rsidRPr="00F37C18">
        <w:rPr>
          <w:color w:val="232323"/>
          <w:shd w:val="clear" w:color="auto" w:fill="FFFFFF"/>
        </w:rPr>
        <w:t xml:space="preserve"> New York, NY: Delacorte.</w:t>
      </w:r>
    </w:p>
    <w:p w14:paraId="6AA72988" w14:textId="3F4B0ECF" w:rsidR="00E64FF9" w:rsidRPr="00BD42BD" w:rsidRDefault="00E64FF9" w:rsidP="00E64FF9">
      <w:pPr>
        <w:spacing w:line="480" w:lineRule="auto"/>
        <w:ind w:left="720" w:hanging="720"/>
      </w:pPr>
      <w:r w:rsidRPr="00BD42BD">
        <w:t xml:space="preserve">Khoo, E. L., Small, R., Cheng, W., </w:t>
      </w:r>
      <w:proofErr w:type="spellStart"/>
      <w:r w:rsidRPr="00BD42BD">
        <w:t>Hatchard</w:t>
      </w:r>
      <w:proofErr w:type="spellEnd"/>
      <w:r w:rsidRPr="00BD42BD">
        <w:t xml:space="preserve">, T., Glynn, B., Rice, D. B., Skidmore, B., Kenny, S., Hutton, B., &amp; Poulin, P. A. (2019). Comparative evaluation of group-based mindfulness-based stress reduction and cognitive </w:t>
      </w:r>
      <w:r w:rsidR="001D7552" w:rsidRPr="00BD42BD">
        <w:t>behavioral</w:t>
      </w:r>
      <w:r w:rsidRPr="00BD42BD">
        <w:t xml:space="preserve"> therapy for the treatment and </w:t>
      </w:r>
      <w:r w:rsidRPr="00BD42BD">
        <w:lastRenderedPageBreak/>
        <w:t xml:space="preserve">management of chronic pain: A systematic review and network meta-analysis. </w:t>
      </w:r>
      <w:r w:rsidRPr="00BD42BD">
        <w:rPr>
          <w:i/>
          <w:iCs/>
        </w:rPr>
        <w:t>Evidence Based Mental Health</w:t>
      </w:r>
      <w:r w:rsidRPr="00BD42BD">
        <w:t xml:space="preserve">, </w:t>
      </w:r>
      <w:r w:rsidRPr="00BD42BD">
        <w:rPr>
          <w:i/>
          <w:iCs/>
        </w:rPr>
        <w:t>22</w:t>
      </w:r>
      <w:r w:rsidRPr="00BD42BD">
        <w:t>(1), 26–35. https://doi.org/10.1136/ebmental-2018-300062</w:t>
      </w:r>
    </w:p>
    <w:p w14:paraId="29F13108" w14:textId="77777777" w:rsidR="00E64FF9" w:rsidRPr="00BD42BD" w:rsidRDefault="00E64FF9" w:rsidP="00E64FF9">
      <w:pPr>
        <w:spacing w:line="480" w:lineRule="auto"/>
        <w:ind w:left="720" w:hanging="720"/>
      </w:pPr>
      <w:r w:rsidRPr="00BD42BD">
        <w:t xml:space="preserve">Khoury, B., </w:t>
      </w:r>
      <w:proofErr w:type="spellStart"/>
      <w:r w:rsidRPr="00BD42BD">
        <w:t>Lecomte</w:t>
      </w:r>
      <w:proofErr w:type="spellEnd"/>
      <w:r w:rsidRPr="00BD42BD">
        <w:t xml:space="preserve">, T., Fortin, G., Masse, M., </w:t>
      </w:r>
      <w:proofErr w:type="spellStart"/>
      <w:r w:rsidRPr="00BD42BD">
        <w:t>Therien</w:t>
      </w:r>
      <w:proofErr w:type="spellEnd"/>
      <w:r w:rsidRPr="00BD42BD">
        <w:t xml:space="preserve">, P., Bouchard, V., </w:t>
      </w:r>
      <w:proofErr w:type="spellStart"/>
      <w:r w:rsidRPr="00BD42BD">
        <w:t>Chapleau</w:t>
      </w:r>
      <w:proofErr w:type="spellEnd"/>
      <w:r w:rsidRPr="00BD42BD">
        <w:t xml:space="preserve">, M. A., Paquin, K., &amp; Hofmann, S. G. (2013). Mindfulness-based therapy: A comprehensive meta-analysis. </w:t>
      </w:r>
      <w:r w:rsidRPr="00BD42BD">
        <w:rPr>
          <w:i/>
          <w:iCs/>
        </w:rPr>
        <w:t>Clinical Psychology Review</w:t>
      </w:r>
      <w:r w:rsidRPr="00BD42BD">
        <w:t xml:space="preserve">, </w:t>
      </w:r>
      <w:r w:rsidRPr="00BD42BD">
        <w:rPr>
          <w:i/>
          <w:iCs/>
        </w:rPr>
        <w:t>33</w:t>
      </w:r>
      <w:r w:rsidRPr="00BD42BD">
        <w:t>(6), 763–771. https://doi.org/10.1016/j.cpr.2013.05.005</w:t>
      </w:r>
    </w:p>
    <w:p w14:paraId="24F2C597" w14:textId="18B07344" w:rsidR="00E64FF9" w:rsidRPr="00BD42BD" w:rsidRDefault="00E64FF9" w:rsidP="00E64FF9">
      <w:pPr>
        <w:spacing w:line="480" w:lineRule="auto"/>
        <w:ind w:left="720" w:hanging="720"/>
      </w:pPr>
      <w:r w:rsidRPr="00BD42BD">
        <w:t xml:space="preserve">Kuyken, W., Warren, F. C., Taylor, R. S., Whalley, B., Crane, C., </w:t>
      </w:r>
      <w:proofErr w:type="spellStart"/>
      <w:r w:rsidRPr="00BD42BD">
        <w:t>Bondolfi</w:t>
      </w:r>
      <w:proofErr w:type="spellEnd"/>
      <w:r w:rsidRPr="00BD42BD">
        <w:t xml:space="preserve">, G., Hayes, R., </w:t>
      </w:r>
      <w:proofErr w:type="spellStart"/>
      <w:r w:rsidRPr="00BD42BD">
        <w:t>Huijbers</w:t>
      </w:r>
      <w:proofErr w:type="spellEnd"/>
      <w:r w:rsidRPr="00BD42BD">
        <w:t xml:space="preserve">, M., Ma, H., Schweizer, S., Segal, Z., </w:t>
      </w:r>
      <w:proofErr w:type="spellStart"/>
      <w:r w:rsidRPr="00BD42BD">
        <w:t>Speckens</w:t>
      </w:r>
      <w:proofErr w:type="spellEnd"/>
      <w:r w:rsidRPr="00BD42BD">
        <w:t xml:space="preserve">, A., Teasdale, J. D., van </w:t>
      </w:r>
      <w:proofErr w:type="spellStart"/>
      <w:r w:rsidRPr="00BD42BD">
        <w:t>Heeringen</w:t>
      </w:r>
      <w:proofErr w:type="spellEnd"/>
      <w:r w:rsidRPr="00BD42BD">
        <w:t xml:space="preserve">, K., Williams, M., Byford, S., Byng, R., &amp; Dalgleish, T. (2016). Efficacy </w:t>
      </w:r>
      <w:r w:rsidR="00FC50A3" w:rsidRPr="00BD42BD">
        <w:t>of mindfulness-based cognitive therapy in prevention of depressive relapse</w:t>
      </w:r>
      <w:r w:rsidRPr="00BD42BD">
        <w:t xml:space="preserve">. </w:t>
      </w:r>
      <w:r w:rsidRPr="00BD42BD">
        <w:rPr>
          <w:i/>
          <w:iCs/>
        </w:rPr>
        <w:t>JAMA Psychiatry</w:t>
      </w:r>
      <w:r w:rsidRPr="00BD42BD">
        <w:t xml:space="preserve">, </w:t>
      </w:r>
      <w:r w:rsidRPr="00BD42BD">
        <w:rPr>
          <w:i/>
          <w:iCs/>
        </w:rPr>
        <w:t>73</w:t>
      </w:r>
      <w:r w:rsidRPr="00BD42BD">
        <w:t>(6), 565. https://doi.org/10.1001/jamapsychiatry.2016.0076</w:t>
      </w:r>
    </w:p>
    <w:p w14:paraId="109308DA" w14:textId="0B538730" w:rsidR="00E64FF9" w:rsidRPr="00BD42BD" w:rsidRDefault="00E64FF9" w:rsidP="00E64FF9">
      <w:pPr>
        <w:spacing w:line="480" w:lineRule="auto"/>
        <w:ind w:left="720" w:hanging="720"/>
      </w:pPr>
      <w:r w:rsidRPr="00BD42BD">
        <w:t xml:space="preserve">Lambert, D., van den Berg, N. H., &amp; </w:t>
      </w:r>
      <w:proofErr w:type="spellStart"/>
      <w:r w:rsidRPr="00BD42BD">
        <w:t>Mendrek</w:t>
      </w:r>
      <w:proofErr w:type="spellEnd"/>
      <w:r w:rsidRPr="00BD42BD">
        <w:t xml:space="preserve">, A. (2021). Adverse effects of meditation: A review of observational, </w:t>
      </w:r>
      <w:proofErr w:type="gramStart"/>
      <w:r w:rsidRPr="00BD42BD">
        <w:t>experimental</w:t>
      </w:r>
      <w:proofErr w:type="gramEnd"/>
      <w:r w:rsidRPr="00BD42BD">
        <w:t xml:space="preserve"> and case studies. </w:t>
      </w:r>
      <w:r w:rsidRPr="00BD42BD">
        <w:rPr>
          <w:i/>
          <w:iCs/>
        </w:rPr>
        <w:t>Current Psychology</w:t>
      </w:r>
      <w:r w:rsidRPr="00BD42BD">
        <w:t>. https://doi.org/10.1007/s12144-021-01503-2</w:t>
      </w:r>
    </w:p>
    <w:p w14:paraId="73C7423F" w14:textId="075A80D6" w:rsidR="00E64FF9" w:rsidRPr="00BD42BD" w:rsidRDefault="00E64FF9" w:rsidP="00E64FF9">
      <w:pPr>
        <w:spacing w:line="480" w:lineRule="auto"/>
        <w:ind w:left="720" w:hanging="720"/>
      </w:pPr>
      <w:r w:rsidRPr="00BD42BD">
        <w:t xml:space="preserve">Martinez, M. E., Kearney, D. J., Simpson, T., </w:t>
      </w:r>
      <w:proofErr w:type="spellStart"/>
      <w:r w:rsidRPr="00BD42BD">
        <w:t>Felleman</w:t>
      </w:r>
      <w:proofErr w:type="spellEnd"/>
      <w:r w:rsidRPr="00BD42BD">
        <w:t xml:space="preserve">, B. I., </w:t>
      </w:r>
      <w:proofErr w:type="spellStart"/>
      <w:r w:rsidRPr="00BD42BD">
        <w:t>Bernardi</w:t>
      </w:r>
      <w:proofErr w:type="spellEnd"/>
      <w:r w:rsidRPr="00BD42BD">
        <w:t xml:space="preserve">, N., &amp; Sayre, G. (2015). Challenges to </w:t>
      </w:r>
      <w:r w:rsidR="00FC50A3" w:rsidRPr="00BD42BD">
        <w:t>enrollment and participation in mindfulness-based stress reduction among veterans: a qualitative study</w:t>
      </w:r>
      <w:r w:rsidRPr="00BD42BD">
        <w:t xml:space="preserve">. </w:t>
      </w:r>
      <w:r w:rsidRPr="00BD42BD">
        <w:rPr>
          <w:i/>
          <w:iCs/>
        </w:rPr>
        <w:t>The Journal of Alternative and Complementary Medicine</w:t>
      </w:r>
      <w:r w:rsidRPr="00BD42BD">
        <w:t xml:space="preserve">, </w:t>
      </w:r>
      <w:r w:rsidRPr="00BD42BD">
        <w:rPr>
          <w:i/>
          <w:iCs/>
        </w:rPr>
        <w:t>21</w:t>
      </w:r>
      <w:r w:rsidRPr="00BD42BD">
        <w:t>(7), 409–421. https://doi.org/10.1089/acm.2014.0324</w:t>
      </w:r>
    </w:p>
    <w:p w14:paraId="3E456DC9" w14:textId="1E75E653" w:rsidR="00E64FF9" w:rsidRPr="00BD42BD" w:rsidRDefault="00E64FF9" w:rsidP="00E64FF9">
      <w:pPr>
        <w:spacing w:line="480" w:lineRule="auto"/>
        <w:ind w:left="720" w:hanging="720"/>
      </w:pPr>
      <w:r w:rsidRPr="00BD42BD">
        <w:t xml:space="preserve">Moher, D., </w:t>
      </w:r>
      <w:proofErr w:type="spellStart"/>
      <w:r w:rsidRPr="00BD42BD">
        <w:t>Liberati</w:t>
      </w:r>
      <w:proofErr w:type="spellEnd"/>
      <w:r w:rsidRPr="00BD42BD">
        <w:t xml:space="preserve">, A., </w:t>
      </w:r>
      <w:proofErr w:type="spellStart"/>
      <w:r w:rsidRPr="00BD42BD">
        <w:t>Tetzlaff</w:t>
      </w:r>
      <w:proofErr w:type="spellEnd"/>
      <w:r w:rsidRPr="00BD42BD">
        <w:t xml:space="preserve">, J., &amp; Altman, D. G. (2009). Preferred </w:t>
      </w:r>
      <w:r w:rsidR="00FC50A3" w:rsidRPr="00BD42BD">
        <w:t xml:space="preserve">reporting items for systematic reviews and meta-analyses: the </w:t>
      </w:r>
      <w:r w:rsidR="00FC50A3">
        <w:t>PRISMA</w:t>
      </w:r>
      <w:r w:rsidR="00FC50A3" w:rsidRPr="00BD42BD">
        <w:t xml:space="preserve"> statement</w:t>
      </w:r>
      <w:r w:rsidRPr="00BD42BD">
        <w:t xml:space="preserve">. </w:t>
      </w:r>
      <w:proofErr w:type="spellStart"/>
      <w:r w:rsidRPr="00BD42BD">
        <w:rPr>
          <w:i/>
          <w:iCs/>
        </w:rPr>
        <w:t>PLoS</w:t>
      </w:r>
      <w:proofErr w:type="spellEnd"/>
      <w:r w:rsidRPr="00BD42BD">
        <w:rPr>
          <w:i/>
          <w:iCs/>
        </w:rPr>
        <w:t xml:space="preserve"> Medicine</w:t>
      </w:r>
      <w:r w:rsidRPr="00BD42BD">
        <w:t xml:space="preserve">, </w:t>
      </w:r>
      <w:r w:rsidRPr="00BD42BD">
        <w:rPr>
          <w:i/>
          <w:iCs/>
        </w:rPr>
        <w:t>6</w:t>
      </w:r>
      <w:r w:rsidRPr="00BD42BD">
        <w:t>(7), e1000097. https://doi.org/10.1371/journal.pmed.1000097</w:t>
      </w:r>
    </w:p>
    <w:p w14:paraId="7A8F8849" w14:textId="2C11C63C" w:rsidR="00B477D0" w:rsidRPr="00BD42BD" w:rsidRDefault="00B477D0" w:rsidP="00B477D0">
      <w:pPr>
        <w:spacing w:line="480" w:lineRule="auto"/>
        <w:ind w:left="720" w:hanging="720"/>
      </w:pPr>
      <w:proofErr w:type="spellStart"/>
      <w:r w:rsidRPr="00BD42BD">
        <w:lastRenderedPageBreak/>
        <w:t>Morone</w:t>
      </w:r>
      <w:proofErr w:type="spellEnd"/>
      <w:r w:rsidRPr="00BD42BD">
        <w:t xml:space="preserve">, N. E., </w:t>
      </w:r>
      <w:proofErr w:type="spellStart"/>
      <w:r w:rsidRPr="00BD42BD">
        <w:t>Rollman</w:t>
      </w:r>
      <w:proofErr w:type="spellEnd"/>
      <w:r w:rsidRPr="00BD42BD">
        <w:t xml:space="preserve">, B. L., Moore, C. G., Li, Q., &amp; Weiner, D. K. (2009). A </w:t>
      </w:r>
      <w:r w:rsidR="00FC50A3" w:rsidRPr="00BD42BD">
        <w:t xml:space="preserve">mind–body program for older adults with chronic low back pain: </w:t>
      </w:r>
      <w:r w:rsidR="00BF3C06">
        <w:t>R</w:t>
      </w:r>
      <w:r w:rsidR="00BF3C06" w:rsidRPr="00BD42BD">
        <w:t xml:space="preserve">esults </w:t>
      </w:r>
      <w:r w:rsidR="00FC50A3" w:rsidRPr="00BD42BD">
        <w:t>of a pilot study</w:t>
      </w:r>
      <w:r w:rsidRPr="00BD42BD">
        <w:t xml:space="preserve">. </w:t>
      </w:r>
      <w:r w:rsidRPr="00BD42BD">
        <w:rPr>
          <w:i/>
          <w:iCs/>
        </w:rPr>
        <w:t>Pain Medicine</w:t>
      </w:r>
      <w:r w:rsidRPr="00BD42BD">
        <w:t xml:space="preserve">, </w:t>
      </w:r>
      <w:r w:rsidRPr="00BD42BD">
        <w:rPr>
          <w:i/>
          <w:iCs/>
        </w:rPr>
        <w:t>10</w:t>
      </w:r>
      <w:r w:rsidRPr="00BD42BD">
        <w:t>(8), 1395–1407. https://doi.org/10.1111/j.1526-4637.2009.00746.x</w:t>
      </w:r>
    </w:p>
    <w:p w14:paraId="08919E73" w14:textId="598D6EE3" w:rsidR="00E64FF9" w:rsidRPr="00BD42BD" w:rsidRDefault="00E64FF9" w:rsidP="00E64FF9">
      <w:pPr>
        <w:spacing w:line="480" w:lineRule="auto"/>
        <w:ind w:left="720" w:hanging="720"/>
      </w:pPr>
      <w:r w:rsidRPr="00BD42BD">
        <w:t xml:space="preserve">Nam, S., &amp; </w:t>
      </w:r>
      <w:proofErr w:type="spellStart"/>
      <w:r w:rsidRPr="00BD42BD">
        <w:t>Toneatto</w:t>
      </w:r>
      <w:proofErr w:type="spellEnd"/>
      <w:r w:rsidRPr="00BD42BD">
        <w:t xml:space="preserve">, T. (2016). The </w:t>
      </w:r>
      <w:r w:rsidR="00FC50A3" w:rsidRPr="00BD42BD">
        <w:t>influence of attrition in evaluating the efficacy and effectiveness of mindfulness-based interventions</w:t>
      </w:r>
      <w:r w:rsidRPr="00BD42BD">
        <w:t xml:space="preserve">. </w:t>
      </w:r>
      <w:r w:rsidRPr="00BD42BD">
        <w:rPr>
          <w:i/>
          <w:iCs/>
        </w:rPr>
        <w:t>International Journal of Mental Health and Addiction</w:t>
      </w:r>
      <w:r w:rsidRPr="00BD42BD">
        <w:t xml:space="preserve">, </w:t>
      </w:r>
      <w:r w:rsidRPr="00BD42BD">
        <w:rPr>
          <w:i/>
          <w:iCs/>
        </w:rPr>
        <w:t>14</w:t>
      </w:r>
      <w:r w:rsidRPr="00BD42BD">
        <w:t>(6), 969–981. https://doi.org/10.1007/s11469-016-9667-1</w:t>
      </w:r>
    </w:p>
    <w:p w14:paraId="557860DE" w14:textId="219FA138" w:rsidR="00E64FF9" w:rsidRPr="00BD42BD" w:rsidRDefault="00336431" w:rsidP="00E64FF9">
      <w:pPr>
        <w:spacing w:line="480" w:lineRule="auto"/>
        <w:ind w:left="720" w:hanging="720"/>
      </w:pPr>
      <w:r w:rsidRPr="00BD42BD">
        <w:t>Newell</w:t>
      </w:r>
      <w:r w:rsidR="00E64FF9" w:rsidRPr="00BD42BD">
        <w:t xml:space="preserve">, D. J. (1992). </w:t>
      </w:r>
      <w:r w:rsidR="00FC50A3">
        <w:t>I</w:t>
      </w:r>
      <w:r w:rsidR="00FC50A3" w:rsidRPr="00BD42BD">
        <w:t xml:space="preserve">ntention-to-treat analysis: </w:t>
      </w:r>
      <w:r w:rsidR="00BF3C06">
        <w:t>I</w:t>
      </w:r>
      <w:r w:rsidR="00FC50A3" w:rsidRPr="00BD42BD">
        <w:t>mplications for quantitative and qualitative research</w:t>
      </w:r>
      <w:r w:rsidR="00E64FF9" w:rsidRPr="00BD42BD">
        <w:t xml:space="preserve">. </w:t>
      </w:r>
      <w:r w:rsidR="00E64FF9" w:rsidRPr="00BD42BD">
        <w:rPr>
          <w:i/>
          <w:iCs/>
        </w:rPr>
        <w:t>International Journal of Epidemiology</w:t>
      </w:r>
      <w:r w:rsidR="00E64FF9" w:rsidRPr="00BD42BD">
        <w:t xml:space="preserve">, </w:t>
      </w:r>
      <w:r w:rsidR="00E64FF9" w:rsidRPr="00BD42BD">
        <w:rPr>
          <w:i/>
          <w:iCs/>
        </w:rPr>
        <w:t>21</w:t>
      </w:r>
      <w:r w:rsidR="00E64FF9" w:rsidRPr="00BD42BD">
        <w:t>(5), 837–841. https://doi.org/10.1093/ije/21.5.837</w:t>
      </w:r>
    </w:p>
    <w:p w14:paraId="0628FC3E" w14:textId="27322B69" w:rsidR="00E64FF9" w:rsidRPr="00BD42BD" w:rsidRDefault="00E64FF9" w:rsidP="00E64FF9">
      <w:pPr>
        <w:spacing w:line="480" w:lineRule="auto"/>
        <w:ind w:left="720" w:hanging="720"/>
      </w:pPr>
      <w:r w:rsidRPr="00BD42BD">
        <w:t xml:space="preserve">O’Connor, A. (2013). Interpretation </w:t>
      </w:r>
      <w:r w:rsidR="00FC50A3" w:rsidRPr="00BD42BD">
        <w:t>of odds and risk ratios</w:t>
      </w:r>
      <w:r w:rsidRPr="00BD42BD">
        <w:t xml:space="preserve">. </w:t>
      </w:r>
      <w:r w:rsidRPr="00BD42BD">
        <w:rPr>
          <w:i/>
          <w:iCs/>
        </w:rPr>
        <w:t>Journal of Veterinary Internal Medicine</w:t>
      </w:r>
      <w:r w:rsidRPr="00BD42BD">
        <w:t xml:space="preserve">, </w:t>
      </w:r>
      <w:r w:rsidRPr="00BD42BD">
        <w:rPr>
          <w:i/>
          <w:iCs/>
        </w:rPr>
        <w:t>27</w:t>
      </w:r>
      <w:r w:rsidRPr="00BD42BD">
        <w:t>(3), 600–603. https://doi.org/10.1111/jvim.12057</w:t>
      </w:r>
    </w:p>
    <w:p w14:paraId="35A87E4D" w14:textId="77777777" w:rsidR="007934DF" w:rsidRPr="00BD42BD" w:rsidRDefault="007934DF" w:rsidP="007934DF">
      <w:pPr>
        <w:spacing w:line="480" w:lineRule="auto"/>
        <w:ind w:left="720" w:hanging="720"/>
      </w:pPr>
      <w:r w:rsidRPr="00BD42BD">
        <w:t xml:space="preserve">Peters, J. L., Sutton, A. J., Jones, D. R., Abrams, K. R., &amp; Rushton, L. (2008). Contour-enhanced meta-analysis funnel plots help distinguish publication bias from other causes of asymmetry. </w:t>
      </w:r>
      <w:r w:rsidRPr="00BD42BD">
        <w:rPr>
          <w:i/>
          <w:iCs/>
        </w:rPr>
        <w:t>Journal of Clinical Epidemiology</w:t>
      </w:r>
      <w:r w:rsidRPr="00BD42BD">
        <w:t xml:space="preserve">, </w:t>
      </w:r>
      <w:r w:rsidRPr="00BD42BD">
        <w:rPr>
          <w:i/>
          <w:iCs/>
        </w:rPr>
        <w:t>61</w:t>
      </w:r>
      <w:r w:rsidRPr="00BD42BD">
        <w:t>(10), 991–996. https://doi.org/10.1016/j.jclinepi.2007.11.010</w:t>
      </w:r>
    </w:p>
    <w:p w14:paraId="6D6196F6" w14:textId="4E806C45" w:rsidR="00E64FF9" w:rsidRPr="00BD42BD" w:rsidRDefault="00E64FF9" w:rsidP="00E64FF9">
      <w:pPr>
        <w:spacing w:line="480" w:lineRule="auto"/>
        <w:ind w:left="720" w:hanging="720"/>
      </w:pPr>
      <w:r w:rsidRPr="00BD42BD">
        <w:t xml:space="preserve">Pigeon, W., Allen, C., </w:t>
      </w:r>
      <w:proofErr w:type="spellStart"/>
      <w:r w:rsidRPr="00BD42BD">
        <w:t>Possemato</w:t>
      </w:r>
      <w:proofErr w:type="spellEnd"/>
      <w:r w:rsidRPr="00BD42BD">
        <w:t>, K., Bergen-</w:t>
      </w:r>
      <w:proofErr w:type="spellStart"/>
      <w:r w:rsidRPr="00BD42BD">
        <w:t>Cico</w:t>
      </w:r>
      <w:proofErr w:type="spellEnd"/>
      <w:r w:rsidRPr="00BD42BD">
        <w:t xml:space="preserve">, D., &amp; </w:t>
      </w:r>
      <w:proofErr w:type="spellStart"/>
      <w:r w:rsidRPr="00BD42BD">
        <w:t>Treatman</w:t>
      </w:r>
      <w:proofErr w:type="spellEnd"/>
      <w:r w:rsidRPr="00BD42BD">
        <w:t xml:space="preserve">, S. (2014). Feasibility </w:t>
      </w:r>
      <w:r w:rsidR="00FC50A3" w:rsidRPr="00BD42BD">
        <w:t>and acceptability of a brief mindfulness program for veterans in primary care with posttraumatic stress disorder</w:t>
      </w:r>
      <w:r w:rsidRPr="00BD42BD">
        <w:t xml:space="preserve">. </w:t>
      </w:r>
      <w:r w:rsidRPr="00BD42BD">
        <w:rPr>
          <w:i/>
          <w:iCs/>
        </w:rPr>
        <w:t>Mindfulness</w:t>
      </w:r>
      <w:r w:rsidRPr="00BD42BD">
        <w:t xml:space="preserve">, </w:t>
      </w:r>
      <w:r w:rsidRPr="00BD42BD">
        <w:rPr>
          <w:i/>
          <w:iCs/>
        </w:rPr>
        <w:t>6</w:t>
      </w:r>
      <w:r w:rsidRPr="00BD42BD">
        <w:t>(5), 986–995. https://doi.org/10.1007/s12671-014-0340-0</w:t>
      </w:r>
    </w:p>
    <w:p w14:paraId="53E93D4C" w14:textId="0A778255" w:rsidR="00E64FF9" w:rsidRPr="00BD42BD" w:rsidRDefault="00E64FF9" w:rsidP="00E64FF9">
      <w:pPr>
        <w:spacing w:line="480" w:lineRule="auto"/>
        <w:ind w:left="720" w:hanging="720"/>
      </w:pPr>
      <w:r w:rsidRPr="00BD42BD">
        <w:t xml:space="preserve">Power, M. J., &amp; Freeman, C. (2012). A </w:t>
      </w:r>
      <w:r w:rsidR="00FC50A3" w:rsidRPr="00BD42BD">
        <w:t xml:space="preserve">randomized controlled trial of </w:t>
      </w:r>
      <w:r w:rsidR="00FC50A3">
        <w:t>IPT</w:t>
      </w:r>
      <w:r w:rsidR="00FC50A3" w:rsidRPr="00BD42BD">
        <w:t xml:space="preserve"> versus </w:t>
      </w:r>
      <w:r w:rsidR="00FC50A3">
        <w:t>CBT</w:t>
      </w:r>
      <w:r w:rsidR="00FC50A3" w:rsidRPr="00BD42BD">
        <w:t xml:space="preserve"> in primary care: </w:t>
      </w:r>
      <w:r w:rsidR="00BF3C06">
        <w:t>W</w:t>
      </w:r>
      <w:r w:rsidR="00BF3C06" w:rsidRPr="00BD42BD">
        <w:t xml:space="preserve">ith </w:t>
      </w:r>
      <w:r w:rsidR="00FC50A3" w:rsidRPr="00BD42BD">
        <w:t>some cautionary notes about handling missing values in clinical trials</w:t>
      </w:r>
      <w:r w:rsidRPr="00BD42BD">
        <w:t xml:space="preserve">. </w:t>
      </w:r>
      <w:r w:rsidRPr="00BD42BD">
        <w:rPr>
          <w:i/>
          <w:iCs/>
        </w:rPr>
        <w:t>Clinical Psychology &amp; Psychotherapy</w:t>
      </w:r>
      <w:r w:rsidRPr="00BD42BD">
        <w:t xml:space="preserve">, </w:t>
      </w:r>
      <w:r w:rsidRPr="00BD42BD">
        <w:rPr>
          <w:i/>
          <w:iCs/>
        </w:rPr>
        <w:t>19</w:t>
      </w:r>
      <w:r w:rsidRPr="00BD42BD">
        <w:t>(2), 159–169. https://doi.org/10.1002/cpp.1781</w:t>
      </w:r>
    </w:p>
    <w:p w14:paraId="35E17609" w14:textId="77777777" w:rsidR="00E64FF9" w:rsidRPr="00BD42BD" w:rsidRDefault="00E64FF9" w:rsidP="00E64FF9">
      <w:pPr>
        <w:spacing w:line="480" w:lineRule="auto"/>
        <w:ind w:left="720" w:hanging="720"/>
        <w:rPr>
          <w:shd w:val="clear" w:color="auto" w:fill="FFFFFF"/>
        </w:rPr>
      </w:pPr>
      <w:r w:rsidRPr="00BD42BD">
        <w:rPr>
          <w:shd w:val="clear" w:color="auto" w:fill="FFFFFF"/>
        </w:rPr>
        <w:lastRenderedPageBreak/>
        <w:t xml:space="preserve">R Core Team (2021). </w:t>
      </w:r>
      <w:r w:rsidRPr="00BD42BD">
        <w:rPr>
          <w:i/>
          <w:iCs/>
          <w:shd w:val="clear" w:color="auto" w:fill="FFFFFF"/>
        </w:rPr>
        <w:t>R: A language and environment for statistical computing</w:t>
      </w:r>
      <w:r w:rsidRPr="00BD42BD">
        <w:rPr>
          <w:shd w:val="clear" w:color="auto" w:fill="FFFFFF"/>
        </w:rPr>
        <w:t>. R Foundation for Statistical Computing. https://www.R-project.org/</w:t>
      </w:r>
    </w:p>
    <w:p w14:paraId="5473ED6C" w14:textId="77777777" w:rsidR="00E64FF9" w:rsidRPr="00BD42BD" w:rsidRDefault="00E64FF9" w:rsidP="00E64FF9">
      <w:pPr>
        <w:spacing w:line="480" w:lineRule="auto"/>
        <w:ind w:left="720" w:hanging="720"/>
      </w:pPr>
      <w:r w:rsidRPr="00BD42BD">
        <w:t xml:space="preserve">Rosenthal, R. (1979). The file drawer problem and tolerance for null results. </w:t>
      </w:r>
      <w:r w:rsidRPr="00BD42BD">
        <w:rPr>
          <w:i/>
          <w:iCs/>
        </w:rPr>
        <w:t>Psychological Bulletin</w:t>
      </w:r>
      <w:r w:rsidRPr="00BD42BD">
        <w:t xml:space="preserve">, </w:t>
      </w:r>
      <w:r w:rsidRPr="00BD42BD">
        <w:rPr>
          <w:i/>
          <w:iCs/>
        </w:rPr>
        <w:t>86</w:t>
      </w:r>
      <w:r w:rsidRPr="00BD42BD">
        <w:t>(3), 638–641. https://doi.org/10.1037/0033-2909.86.3.638</w:t>
      </w:r>
    </w:p>
    <w:p w14:paraId="7E683E05" w14:textId="043534F0" w:rsidR="00E64FF9" w:rsidRPr="00BD42BD" w:rsidRDefault="00E64FF9" w:rsidP="00E64FF9">
      <w:pPr>
        <w:spacing w:line="480" w:lineRule="auto"/>
        <w:ind w:left="720" w:hanging="720"/>
      </w:pPr>
      <w:proofErr w:type="spellStart"/>
      <w:r w:rsidRPr="00BD42BD">
        <w:t>Rusch</w:t>
      </w:r>
      <w:proofErr w:type="spellEnd"/>
      <w:r w:rsidRPr="00BD42BD">
        <w:t xml:space="preserve">, H. L., Rosario, M., Levison, L. M., Olivera, A., Livingston, W. S., Wu, T., &amp; Gill, J. M. (2018). The effect of mindfulness meditation on sleep quality: </w:t>
      </w:r>
      <w:r w:rsidR="00BF3C06">
        <w:t>A</w:t>
      </w:r>
      <w:r w:rsidR="00BF3C06" w:rsidRPr="00BD42BD">
        <w:t xml:space="preserve"> </w:t>
      </w:r>
      <w:r w:rsidRPr="00BD42BD">
        <w:t xml:space="preserve">systematic review and meta‐analysis of randomized controlled trials. </w:t>
      </w:r>
      <w:r w:rsidRPr="00BD42BD">
        <w:rPr>
          <w:i/>
          <w:iCs/>
        </w:rPr>
        <w:t>Annals of the New York Academy of Sciences</w:t>
      </w:r>
      <w:r w:rsidRPr="00BD42BD">
        <w:t xml:space="preserve">, </w:t>
      </w:r>
      <w:r w:rsidRPr="00BD42BD">
        <w:rPr>
          <w:i/>
          <w:iCs/>
        </w:rPr>
        <w:t>1445</w:t>
      </w:r>
      <w:r w:rsidRPr="00BD42BD">
        <w:t>(1), 5–16. https://doi.org/10.1111/nyas.13996</w:t>
      </w:r>
    </w:p>
    <w:p w14:paraId="00203457" w14:textId="77777777" w:rsidR="00E64FF9" w:rsidRPr="00BD42BD" w:rsidRDefault="00E64FF9" w:rsidP="00E64FF9">
      <w:pPr>
        <w:spacing w:line="480" w:lineRule="auto"/>
        <w:ind w:left="720" w:hanging="720"/>
      </w:pPr>
      <w:r w:rsidRPr="00BD42BD">
        <w:t xml:space="preserve">Ryan, R. M., Patrick, H., &amp; Williams, G. C. (2008). Facilitating health </w:t>
      </w:r>
      <w:proofErr w:type="spellStart"/>
      <w:r w:rsidRPr="00BD42BD">
        <w:t>behaviour</w:t>
      </w:r>
      <w:proofErr w:type="spellEnd"/>
      <w:r w:rsidRPr="00BD42BD">
        <w:t xml:space="preserve"> change and its maintenance: Interventions based on self-determination theory. </w:t>
      </w:r>
      <w:r w:rsidRPr="00BD42BD">
        <w:rPr>
          <w:i/>
          <w:iCs/>
        </w:rPr>
        <w:t>The European Health Psychologist</w:t>
      </w:r>
      <w:r w:rsidRPr="00BD42BD">
        <w:t xml:space="preserve">, </w:t>
      </w:r>
      <w:r w:rsidRPr="00BD42BD">
        <w:rPr>
          <w:i/>
          <w:iCs/>
        </w:rPr>
        <w:t>10</w:t>
      </w:r>
      <w:r w:rsidRPr="00BD42BD">
        <w:t>(1), 2–5.</w:t>
      </w:r>
    </w:p>
    <w:p w14:paraId="6E849E15" w14:textId="2AE2B02E" w:rsidR="00E64FF9" w:rsidRPr="00BD42BD" w:rsidRDefault="00E64FF9" w:rsidP="00E64FF9">
      <w:pPr>
        <w:spacing w:line="480" w:lineRule="auto"/>
        <w:ind w:left="720" w:hanging="720"/>
      </w:pPr>
      <w:r w:rsidRPr="00BD42BD">
        <w:t xml:space="preserve">Simon, G. E., Imel, Z. E., </w:t>
      </w:r>
      <w:proofErr w:type="spellStart"/>
      <w:r w:rsidRPr="00BD42BD">
        <w:t>Ludman</w:t>
      </w:r>
      <w:proofErr w:type="spellEnd"/>
      <w:r w:rsidRPr="00BD42BD">
        <w:t xml:space="preserve">, E. J., &amp; Steinfeld, B. J. (2012). Is </w:t>
      </w:r>
      <w:r w:rsidR="00BF3C06" w:rsidRPr="00BD42BD">
        <w:t>dropout after a first psychotherapy visit always a bad outcome?</w:t>
      </w:r>
      <w:r w:rsidRPr="00BD42BD">
        <w:t xml:space="preserve"> </w:t>
      </w:r>
      <w:r w:rsidRPr="00BD42BD">
        <w:rPr>
          <w:i/>
          <w:iCs/>
        </w:rPr>
        <w:t>Psychiatric Services</w:t>
      </w:r>
      <w:r w:rsidRPr="00BD42BD">
        <w:t xml:space="preserve">, </w:t>
      </w:r>
      <w:r w:rsidRPr="00BD42BD">
        <w:rPr>
          <w:i/>
          <w:iCs/>
        </w:rPr>
        <w:t>63</w:t>
      </w:r>
      <w:r w:rsidRPr="00BD42BD">
        <w:t>(7), 705–707. https://doi.org/10.1176/appi.ps.201100309</w:t>
      </w:r>
    </w:p>
    <w:p w14:paraId="70B17979" w14:textId="2C6143CC" w:rsidR="00E64FF9" w:rsidRPr="00BD42BD" w:rsidRDefault="00E64FF9" w:rsidP="00E64FF9">
      <w:pPr>
        <w:spacing w:line="480" w:lineRule="auto"/>
        <w:ind w:left="720" w:hanging="720"/>
      </w:pPr>
      <w:r w:rsidRPr="00BD42BD">
        <w:t xml:space="preserve">Stewart, L. A., Clarke, M., Rovers, M., Riley, R. D., Simmonds, M., Stewart, G., &amp; Tierney, J. F. (2015). Preferred </w:t>
      </w:r>
      <w:r w:rsidR="00BF3C06" w:rsidRPr="00BD42BD">
        <w:t>reporting items for a systematic review and meta-analysis of individual participant data</w:t>
      </w:r>
      <w:r w:rsidRPr="00BD42BD">
        <w:t xml:space="preserve">. </w:t>
      </w:r>
      <w:r w:rsidRPr="00BD42BD">
        <w:rPr>
          <w:i/>
          <w:iCs/>
        </w:rPr>
        <w:t>JAMA</w:t>
      </w:r>
      <w:r w:rsidRPr="00BD42BD">
        <w:t xml:space="preserve">, </w:t>
      </w:r>
      <w:r w:rsidRPr="00BD42BD">
        <w:rPr>
          <w:i/>
          <w:iCs/>
        </w:rPr>
        <w:t>313</w:t>
      </w:r>
      <w:r w:rsidRPr="00BD42BD">
        <w:t>(16), 1657. https://doi.org/10.1001/jama.2015.3656</w:t>
      </w:r>
    </w:p>
    <w:p w14:paraId="638E0A1F" w14:textId="77777777" w:rsidR="00E64FF9" w:rsidRPr="00BD42BD" w:rsidRDefault="00E64FF9" w:rsidP="00E64FF9">
      <w:pPr>
        <w:spacing w:line="480" w:lineRule="auto"/>
        <w:ind w:left="720" w:hanging="720"/>
      </w:pPr>
      <w:r w:rsidRPr="00BD42BD">
        <w:t xml:space="preserve">Sun, S., Goldberg, S. B., Loucks, E. B., &amp; Brewer, J. A. (2021). Mindfulness-based interventions among people of color: A systematic review and meta-analysis. </w:t>
      </w:r>
      <w:r w:rsidRPr="00BD42BD">
        <w:rPr>
          <w:i/>
          <w:iCs/>
        </w:rPr>
        <w:t>Psychotherapy Research</w:t>
      </w:r>
      <w:r w:rsidRPr="00BD42BD">
        <w:t>, 1–14. https://doi.org/10.1080/10503307.2021.1937369</w:t>
      </w:r>
    </w:p>
    <w:p w14:paraId="5B272825" w14:textId="77777777" w:rsidR="00E64FF9" w:rsidRPr="00BD42BD" w:rsidRDefault="00E64FF9" w:rsidP="00E64FF9">
      <w:pPr>
        <w:spacing w:line="480" w:lineRule="auto"/>
        <w:ind w:left="720" w:hanging="720"/>
      </w:pPr>
      <w:r w:rsidRPr="00BD42BD">
        <w:t xml:space="preserve">Swift, J. K., &amp; Greenberg, R. P. (2012). Premature discontinuation in adult psychotherapy: A meta-analysis. </w:t>
      </w:r>
      <w:r w:rsidRPr="00BD42BD">
        <w:rPr>
          <w:i/>
          <w:iCs/>
        </w:rPr>
        <w:t>Journal of Consulting and Clinical Psychology</w:t>
      </w:r>
      <w:r w:rsidRPr="00BD42BD">
        <w:t xml:space="preserve">, </w:t>
      </w:r>
      <w:r w:rsidRPr="00BD42BD">
        <w:rPr>
          <w:i/>
          <w:iCs/>
        </w:rPr>
        <w:t>80</w:t>
      </w:r>
      <w:r w:rsidRPr="00BD42BD">
        <w:t>(4), 547–559. https://doi.org/10.1037/a0028226</w:t>
      </w:r>
    </w:p>
    <w:p w14:paraId="083BE7F7" w14:textId="77777777" w:rsidR="00E64FF9" w:rsidRPr="00BD42BD" w:rsidRDefault="00E64FF9" w:rsidP="00E64FF9">
      <w:pPr>
        <w:spacing w:line="480" w:lineRule="auto"/>
        <w:ind w:left="720" w:hanging="720"/>
      </w:pPr>
      <w:r w:rsidRPr="00BD42BD">
        <w:lastRenderedPageBreak/>
        <w:t xml:space="preserve">Swift, J. K., Greenberg, R. P., Tompkins, K. A., &amp; Parkin, S. R. (2017). Treatment refusal and premature termination in psychotherapy, pharmacotherapy, and their combination: A meta-analysis of head-to-head comparisons. </w:t>
      </w:r>
      <w:r w:rsidRPr="00BD42BD">
        <w:rPr>
          <w:i/>
          <w:iCs/>
        </w:rPr>
        <w:t>Psychotherapy</w:t>
      </w:r>
      <w:r w:rsidRPr="00BD42BD">
        <w:t xml:space="preserve">, </w:t>
      </w:r>
      <w:r w:rsidRPr="00BD42BD">
        <w:rPr>
          <w:i/>
          <w:iCs/>
        </w:rPr>
        <w:t>54</w:t>
      </w:r>
      <w:r w:rsidRPr="00BD42BD">
        <w:t>(1), 47–57. https://doi.org/10.1037/pst0000104</w:t>
      </w:r>
    </w:p>
    <w:p w14:paraId="7D3E9E02" w14:textId="77777777" w:rsidR="00E64FF9" w:rsidRPr="00BD42BD" w:rsidRDefault="00E64FF9" w:rsidP="00E64FF9">
      <w:pPr>
        <w:spacing w:line="480" w:lineRule="auto"/>
        <w:ind w:left="720" w:hanging="720"/>
      </w:pPr>
      <w:proofErr w:type="spellStart"/>
      <w:r w:rsidRPr="00BD42BD">
        <w:t>Tolin</w:t>
      </w:r>
      <w:proofErr w:type="spellEnd"/>
      <w:r w:rsidRPr="00BD42BD">
        <w:t xml:space="preserve">, D. F., McKay, D., Forman, E. M., Klonsky, E. D., &amp; Thombs, B. D. (2015). Empirically supported treatment: Recommendations for a new model. </w:t>
      </w:r>
      <w:r w:rsidRPr="00BD42BD">
        <w:rPr>
          <w:i/>
          <w:iCs/>
        </w:rPr>
        <w:t>Clinical Psychology: Science and Practice</w:t>
      </w:r>
      <w:r w:rsidRPr="00BD42BD">
        <w:t xml:space="preserve">, </w:t>
      </w:r>
      <w:r w:rsidRPr="00BD42BD">
        <w:rPr>
          <w:i/>
          <w:iCs/>
        </w:rPr>
        <w:t>22</w:t>
      </w:r>
      <w:r w:rsidRPr="00BD42BD">
        <w:t>(4), 317–338. https://doi.org/10.1037/h0101729</w:t>
      </w:r>
    </w:p>
    <w:p w14:paraId="27E1FB40" w14:textId="166ABF3C" w:rsidR="00844876" w:rsidRPr="00844876" w:rsidRDefault="00844876" w:rsidP="00844876">
      <w:pPr>
        <w:spacing w:line="480" w:lineRule="auto"/>
        <w:ind w:left="720" w:hanging="720"/>
      </w:pPr>
      <w:proofErr w:type="spellStart"/>
      <w:r w:rsidRPr="00844876">
        <w:t>Treleaven</w:t>
      </w:r>
      <w:proofErr w:type="spellEnd"/>
      <w:r w:rsidRPr="00844876">
        <w:t xml:space="preserve">, D. A. (2018). </w:t>
      </w:r>
      <w:r w:rsidRPr="00844876">
        <w:rPr>
          <w:i/>
          <w:iCs/>
        </w:rPr>
        <w:t>Trauma-</w:t>
      </w:r>
      <w:r w:rsidR="00BF3C06" w:rsidRPr="00844876">
        <w:rPr>
          <w:i/>
          <w:iCs/>
        </w:rPr>
        <w:t>sensitive mindfulness: practices for safe and transformative healing</w:t>
      </w:r>
      <w:r w:rsidR="00BF3C06" w:rsidRPr="00844876">
        <w:t xml:space="preserve"> </w:t>
      </w:r>
      <w:r w:rsidRPr="00844876">
        <w:t>(1st ed.). W. W. Norton &amp; Company.</w:t>
      </w:r>
    </w:p>
    <w:p w14:paraId="6640A42A" w14:textId="77777777" w:rsidR="00E64FF9" w:rsidRPr="00BD42BD" w:rsidRDefault="00E64FF9" w:rsidP="00E64FF9">
      <w:pPr>
        <w:spacing w:line="480" w:lineRule="auto"/>
        <w:ind w:left="720" w:hanging="720"/>
      </w:pPr>
      <w:r w:rsidRPr="00BD42BD">
        <w:t xml:space="preserve">Viechtbauer, W., &amp; Cheung, M. W. L. (2010). Outlier and influence diagnostics for meta-analysis. </w:t>
      </w:r>
      <w:r w:rsidRPr="00BD42BD">
        <w:rPr>
          <w:i/>
          <w:iCs/>
        </w:rPr>
        <w:t>Research Synthesis Methods</w:t>
      </w:r>
      <w:r w:rsidRPr="00BD42BD">
        <w:t xml:space="preserve">, </w:t>
      </w:r>
      <w:r w:rsidRPr="00BD42BD">
        <w:rPr>
          <w:i/>
          <w:iCs/>
        </w:rPr>
        <w:t>1</w:t>
      </w:r>
      <w:r w:rsidRPr="00BD42BD">
        <w:t>(2), 112–125. https://doi.org/10.1002/jrsm.11</w:t>
      </w:r>
    </w:p>
    <w:p w14:paraId="58E6DFC2" w14:textId="18371A7F" w:rsidR="00E64FF9" w:rsidRPr="00BD42BD" w:rsidRDefault="00E64FF9" w:rsidP="00E64FF9">
      <w:pPr>
        <w:spacing w:line="480" w:lineRule="auto"/>
        <w:ind w:left="720" w:hanging="720"/>
      </w:pPr>
      <w:proofErr w:type="spellStart"/>
      <w:r w:rsidRPr="00BD42BD">
        <w:t>Warnick</w:t>
      </w:r>
      <w:proofErr w:type="spellEnd"/>
      <w:r w:rsidRPr="00BD42BD">
        <w:t xml:space="preserve">, E. M., Gonzalez, A., Robin </w:t>
      </w:r>
      <w:proofErr w:type="spellStart"/>
      <w:r w:rsidRPr="00BD42BD">
        <w:t>Weersing</w:t>
      </w:r>
      <w:proofErr w:type="spellEnd"/>
      <w:r w:rsidRPr="00BD42BD">
        <w:t xml:space="preserve">, V., </w:t>
      </w:r>
      <w:proofErr w:type="spellStart"/>
      <w:r w:rsidRPr="00BD42BD">
        <w:t>Scahill</w:t>
      </w:r>
      <w:proofErr w:type="spellEnd"/>
      <w:r w:rsidRPr="00BD42BD">
        <w:t xml:space="preserve">, L., &amp; Woolston, J. (2011). Defining dropout from youth psychotherapy: </w:t>
      </w:r>
      <w:r w:rsidR="00BF3C06">
        <w:t>H</w:t>
      </w:r>
      <w:r w:rsidR="00BF3C06" w:rsidRPr="00BD42BD">
        <w:t xml:space="preserve">ow </w:t>
      </w:r>
      <w:r w:rsidRPr="00BD42BD">
        <w:t xml:space="preserve">definitions shape the prevalence and predictors of attrition. </w:t>
      </w:r>
      <w:r w:rsidRPr="00BD42BD">
        <w:rPr>
          <w:i/>
          <w:iCs/>
        </w:rPr>
        <w:t>Child and Adolescent Mental Health</w:t>
      </w:r>
      <w:r w:rsidRPr="00BD42BD">
        <w:t xml:space="preserve">, </w:t>
      </w:r>
      <w:r w:rsidRPr="00BD42BD">
        <w:rPr>
          <w:i/>
          <w:iCs/>
        </w:rPr>
        <w:t>17</w:t>
      </w:r>
      <w:r w:rsidRPr="00BD42BD">
        <w:t>(2), 76–85. https://doi.org/10.1111/j.1475-3588.2011.00606.x</w:t>
      </w:r>
    </w:p>
    <w:p w14:paraId="75FA10CF" w14:textId="77777777" w:rsidR="00C017A1" w:rsidRPr="00BD42BD" w:rsidRDefault="00C017A1" w:rsidP="00267FA5">
      <w:pPr>
        <w:shd w:val="clear" w:color="auto" w:fill="FFFFFF"/>
        <w:spacing w:line="360" w:lineRule="auto"/>
        <w:outlineLvl w:val="1"/>
        <w:rPr>
          <w:b/>
          <w:bCs/>
        </w:rPr>
        <w:sectPr w:rsidR="00C017A1" w:rsidRPr="00BD42BD" w:rsidSect="006C73B1">
          <w:headerReference w:type="default" r:id="rId11"/>
          <w:headerReference w:type="first" r:id="rId12"/>
          <w:pgSz w:w="12240" w:h="15840"/>
          <w:pgMar w:top="1440" w:right="1440" w:bottom="1440" w:left="1440" w:header="720" w:footer="720" w:gutter="0"/>
          <w:cols w:space="720"/>
          <w:docGrid w:linePitch="360"/>
        </w:sectPr>
      </w:pPr>
    </w:p>
    <w:p w14:paraId="3C7E99F0" w14:textId="4E9E936A" w:rsidR="00584049" w:rsidRPr="00BD42BD" w:rsidRDefault="00584049" w:rsidP="00024603">
      <w:bookmarkStart w:id="3" w:name="_Hlk75166972"/>
      <w:r w:rsidRPr="00BD42BD">
        <w:rPr>
          <w:b/>
          <w:bCs/>
        </w:rPr>
        <w:lastRenderedPageBreak/>
        <w:t>Table 1</w:t>
      </w:r>
      <w:r w:rsidRPr="00BD42BD">
        <w:rPr>
          <w:color w:val="000000"/>
        </w:rPr>
        <w:t xml:space="preserve"> </w:t>
      </w:r>
      <w:r w:rsidR="00AF2B89" w:rsidRPr="00BD42BD">
        <w:rPr>
          <w:i/>
          <w:iCs/>
        </w:rPr>
        <w:t>Meta-analytic estimates of overall and differential attrition</w:t>
      </w:r>
    </w:p>
    <w:tbl>
      <w:tblPr>
        <w:tblpPr w:leftFromText="180" w:rightFromText="180" w:vertAnchor="page" w:horzAnchor="margin" w:tblpY="1951"/>
        <w:tblW w:w="12420" w:type="dxa"/>
        <w:tblBorders>
          <w:top w:val="single" w:sz="4" w:space="0" w:color="auto"/>
          <w:bottom w:val="single" w:sz="4" w:space="0" w:color="auto"/>
        </w:tblBorders>
        <w:tblLayout w:type="fixed"/>
        <w:tblLook w:val="04A0" w:firstRow="1" w:lastRow="0" w:firstColumn="1" w:lastColumn="0" w:noHBand="0" w:noVBand="1"/>
      </w:tblPr>
      <w:tblGrid>
        <w:gridCol w:w="1440"/>
        <w:gridCol w:w="810"/>
        <w:gridCol w:w="2160"/>
        <w:gridCol w:w="2520"/>
        <w:gridCol w:w="1080"/>
        <w:gridCol w:w="2340"/>
        <w:gridCol w:w="2070"/>
      </w:tblGrid>
      <w:tr w:rsidR="00935075" w:rsidRPr="00BD42BD" w14:paraId="72FB42C2" w14:textId="77777777" w:rsidTr="003D1B73">
        <w:trPr>
          <w:trHeight w:val="318"/>
        </w:trPr>
        <w:tc>
          <w:tcPr>
            <w:tcW w:w="1440" w:type="dxa"/>
            <w:tcBorders>
              <w:top w:val="single" w:sz="4" w:space="0" w:color="auto"/>
              <w:bottom w:val="single" w:sz="4" w:space="0" w:color="auto"/>
            </w:tcBorders>
            <w:shd w:val="clear" w:color="auto" w:fill="auto"/>
            <w:noWrap/>
            <w:hideMark/>
          </w:tcPr>
          <w:p w14:paraId="14B44430" w14:textId="77777777" w:rsidR="001B2BE6" w:rsidRPr="00BD42BD" w:rsidRDefault="001B2BE6" w:rsidP="00CC13CE">
            <w:pPr>
              <w:rPr>
                <w:color w:val="000000"/>
              </w:rPr>
            </w:pPr>
            <w:r w:rsidRPr="00BD42BD">
              <w:rPr>
                <w:color w:val="000000"/>
              </w:rPr>
              <w:t>Model</w:t>
            </w:r>
          </w:p>
        </w:tc>
        <w:tc>
          <w:tcPr>
            <w:tcW w:w="810" w:type="dxa"/>
            <w:tcBorders>
              <w:top w:val="single" w:sz="4" w:space="0" w:color="auto"/>
              <w:bottom w:val="single" w:sz="4" w:space="0" w:color="auto"/>
            </w:tcBorders>
            <w:shd w:val="clear" w:color="auto" w:fill="auto"/>
            <w:noWrap/>
            <w:hideMark/>
          </w:tcPr>
          <w:p w14:paraId="62A8A619" w14:textId="77777777" w:rsidR="001B2BE6" w:rsidRPr="00BD42BD" w:rsidRDefault="001B2BE6" w:rsidP="00CC13CE">
            <w:pPr>
              <w:rPr>
                <w:color w:val="000000"/>
              </w:rPr>
            </w:pPr>
            <w:r w:rsidRPr="00BD42BD">
              <w:rPr>
                <w:color w:val="000000"/>
              </w:rPr>
              <w:t>k</w:t>
            </w:r>
          </w:p>
        </w:tc>
        <w:tc>
          <w:tcPr>
            <w:tcW w:w="2160" w:type="dxa"/>
            <w:tcBorders>
              <w:top w:val="single" w:sz="4" w:space="0" w:color="auto"/>
              <w:bottom w:val="single" w:sz="4" w:space="0" w:color="auto"/>
            </w:tcBorders>
            <w:shd w:val="clear" w:color="auto" w:fill="auto"/>
            <w:noWrap/>
            <w:hideMark/>
          </w:tcPr>
          <w:p w14:paraId="7AF903EA" w14:textId="77777777" w:rsidR="001B2BE6" w:rsidRPr="00BD42BD" w:rsidRDefault="001B2BE6" w:rsidP="00CC13CE">
            <w:pPr>
              <w:rPr>
                <w:color w:val="000000"/>
              </w:rPr>
            </w:pPr>
            <w:r w:rsidRPr="00BD42BD">
              <w:rPr>
                <w:color w:val="000000"/>
              </w:rPr>
              <w:t>ES 95% CI</w:t>
            </w:r>
          </w:p>
        </w:tc>
        <w:tc>
          <w:tcPr>
            <w:tcW w:w="2520" w:type="dxa"/>
            <w:tcBorders>
              <w:top w:val="single" w:sz="4" w:space="0" w:color="auto"/>
              <w:bottom w:val="single" w:sz="4" w:space="0" w:color="auto"/>
            </w:tcBorders>
            <w:shd w:val="clear" w:color="auto" w:fill="auto"/>
            <w:noWrap/>
            <w:hideMark/>
          </w:tcPr>
          <w:p w14:paraId="3E182B5C" w14:textId="4CFE873C" w:rsidR="001B2BE6" w:rsidRPr="00BD42BD" w:rsidRDefault="001B2BE6" w:rsidP="00CC13CE">
            <w:pPr>
              <w:rPr>
                <w:color w:val="000000"/>
              </w:rPr>
            </w:pPr>
            <w:r w:rsidRPr="00BD42BD">
              <w:rPr>
                <w:color w:val="000000"/>
              </w:rPr>
              <w:t>I</w:t>
            </w:r>
            <w:r w:rsidRPr="00BD42BD">
              <w:rPr>
                <w:color w:val="000000"/>
                <w:vertAlign w:val="superscript"/>
              </w:rPr>
              <w:t>2</w:t>
            </w:r>
            <w:r w:rsidRPr="00BD42BD">
              <w:rPr>
                <w:color w:val="000000"/>
              </w:rPr>
              <w:t xml:space="preserve"> 95% CI</w:t>
            </w:r>
          </w:p>
        </w:tc>
        <w:tc>
          <w:tcPr>
            <w:tcW w:w="1080" w:type="dxa"/>
            <w:tcBorders>
              <w:top w:val="single" w:sz="4" w:space="0" w:color="auto"/>
              <w:bottom w:val="single" w:sz="4" w:space="0" w:color="auto"/>
            </w:tcBorders>
            <w:shd w:val="clear" w:color="auto" w:fill="auto"/>
            <w:noWrap/>
            <w:hideMark/>
          </w:tcPr>
          <w:p w14:paraId="40442BEF" w14:textId="77777777" w:rsidR="001B2BE6" w:rsidRPr="00BD42BD" w:rsidRDefault="001B2BE6" w:rsidP="00CC13CE">
            <w:pPr>
              <w:rPr>
                <w:color w:val="000000"/>
              </w:rPr>
            </w:pPr>
            <w:proofErr w:type="spellStart"/>
            <w:r w:rsidRPr="00BD42BD">
              <w:rPr>
                <w:color w:val="000000"/>
              </w:rPr>
              <w:t>k</w:t>
            </w:r>
            <w:r w:rsidRPr="00BD42BD">
              <w:rPr>
                <w:color w:val="000000"/>
                <w:vertAlign w:val="subscript"/>
              </w:rPr>
              <w:t>imp</w:t>
            </w:r>
            <w:proofErr w:type="spellEnd"/>
          </w:p>
        </w:tc>
        <w:tc>
          <w:tcPr>
            <w:tcW w:w="2340" w:type="dxa"/>
            <w:tcBorders>
              <w:top w:val="single" w:sz="4" w:space="0" w:color="auto"/>
              <w:bottom w:val="single" w:sz="4" w:space="0" w:color="auto"/>
            </w:tcBorders>
            <w:shd w:val="clear" w:color="auto" w:fill="auto"/>
            <w:noWrap/>
            <w:hideMark/>
          </w:tcPr>
          <w:p w14:paraId="12563C8E" w14:textId="455F05F3" w:rsidR="001B2BE6" w:rsidRPr="00BD42BD" w:rsidRDefault="001B2BE6" w:rsidP="00CC13CE">
            <w:pPr>
              <w:rPr>
                <w:color w:val="000000"/>
              </w:rPr>
            </w:pPr>
            <w:proofErr w:type="spellStart"/>
            <w:r w:rsidRPr="00BD42BD">
              <w:rPr>
                <w:color w:val="000000"/>
              </w:rPr>
              <w:t>ES</w:t>
            </w:r>
            <w:r w:rsidRPr="00BD42BD">
              <w:rPr>
                <w:color w:val="000000"/>
                <w:vertAlign w:val="subscript"/>
              </w:rPr>
              <w:t>adj</w:t>
            </w:r>
            <w:proofErr w:type="spellEnd"/>
            <w:r w:rsidRPr="00BD42BD">
              <w:rPr>
                <w:color w:val="000000"/>
              </w:rPr>
              <w:t xml:space="preserve"> 95% CI</w:t>
            </w:r>
          </w:p>
        </w:tc>
        <w:tc>
          <w:tcPr>
            <w:tcW w:w="2070" w:type="dxa"/>
            <w:tcBorders>
              <w:top w:val="single" w:sz="4" w:space="0" w:color="auto"/>
              <w:bottom w:val="single" w:sz="4" w:space="0" w:color="auto"/>
            </w:tcBorders>
            <w:shd w:val="clear" w:color="auto" w:fill="auto"/>
            <w:noWrap/>
            <w:hideMark/>
          </w:tcPr>
          <w:p w14:paraId="42B69EEA" w14:textId="246C5C4E" w:rsidR="001B2BE6" w:rsidRPr="00BD42BD" w:rsidRDefault="001B2BE6" w:rsidP="00CC13CE">
            <w:pPr>
              <w:rPr>
                <w:color w:val="000000"/>
              </w:rPr>
            </w:pPr>
            <w:proofErr w:type="spellStart"/>
            <w:r w:rsidRPr="00BD42BD">
              <w:rPr>
                <w:color w:val="000000"/>
              </w:rPr>
              <w:t>ES</w:t>
            </w:r>
            <w:r w:rsidRPr="00BD42BD">
              <w:rPr>
                <w:color w:val="000000"/>
                <w:vertAlign w:val="subscript"/>
              </w:rPr>
              <w:t>outlier</w:t>
            </w:r>
            <w:proofErr w:type="spellEnd"/>
            <w:r w:rsidRPr="00BD42BD">
              <w:rPr>
                <w:color w:val="000000"/>
              </w:rPr>
              <w:t xml:space="preserve"> 95% CI</w:t>
            </w:r>
          </w:p>
        </w:tc>
      </w:tr>
      <w:tr w:rsidR="00935075" w:rsidRPr="00BD42BD" w14:paraId="3FE958E9" w14:textId="77777777" w:rsidTr="00935075">
        <w:trPr>
          <w:trHeight w:val="397"/>
        </w:trPr>
        <w:tc>
          <w:tcPr>
            <w:tcW w:w="1440" w:type="dxa"/>
            <w:tcBorders>
              <w:top w:val="single" w:sz="4" w:space="0" w:color="auto"/>
            </w:tcBorders>
            <w:shd w:val="clear" w:color="auto" w:fill="auto"/>
            <w:noWrap/>
            <w:hideMark/>
          </w:tcPr>
          <w:p w14:paraId="2C3CFED2" w14:textId="77777777" w:rsidR="001B2BE6" w:rsidRPr="00BD42BD" w:rsidRDefault="001B2BE6" w:rsidP="00CC13CE">
            <w:pPr>
              <w:rPr>
                <w:color w:val="000000"/>
              </w:rPr>
            </w:pPr>
            <w:r w:rsidRPr="00BD42BD">
              <w:rPr>
                <w:color w:val="000000"/>
              </w:rPr>
              <w:t>MBIs</w:t>
            </w:r>
          </w:p>
        </w:tc>
        <w:tc>
          <w:tcPr>
            <w:tcW w:w="810" w:type="dxa"/>
            <w:tcBorders>
              <w:top w:val="single" w:sz="4" w:space="0" w:color="auto"/>
            </w:tcBorders>
            <w:shd w:val="clear" w:color="auto" w:fill="auto"/>
            <w:noWrap/>
            <w:hideMark/>
          </w:tcPr>
          <w:p w14:paraId="3B0878F5" w14:textId="5EB50AE6" w:rsidR="001B2BE6" w:rsidRPr="00BD42BD" w:rsidRDefault="00935075" w:rsidP="00CC13CE">
            <w:pPr>
              <w:rPr>
                <w:color w:val="000000"/>
              </w:rPr>
            </w:pPr>
            <w:r w:rsidRPr="00BD42BD">
              <w:rPr>
                <w:color w:val="000000"/>
              </w:rPr>
              <w:t>114</w:t>
            </w:r>
          </w:p>
        </w:tc>
        <w:tc>
          <w:tcPr>
            <w:tcW w:w="2160" w:type="dxa"/>
            <w:tcBorders>
              <w:top w:val="single" w:sz="4" w:space="0" w:color="auto"/>
            </w:tcBorders>
            <w:shd w:val="clear" w:color="auto" w:fill="auto"/>
            <w:noWrap/>
            <w:hideMark/>
          </w:tcPr>
          <w:p w14:paraId="4F153176" w14:textId="77777777" w:rsidR="001B2BE6" w:rsidRPr="00BD42BD" w:rsidRDefault="001B2BE6" w:rsidP="00CC13CE">
            <w:pPr>
              <w:rPr>
                <w:color w:val="000000"/>
              </w:rPr>
            </w:pPr>
            <w:r w:rsidRPr="00BD42BD">
              <w:rPr>
                <w:color w:val="000000"/>
              </w:rPr>
              <w:t>0.19 [0.16, 0.22]</w:t>
            </w:r>
            <w:r w:rsidRPr="00BD42BD">
              <w:rPr>
                <w:vertAlign w:val="superscript"/>
              </w:rPr>
              <w:t xml:space="preserve"> </w:t>
            </w:r>
          </w:p>
        </w:tc>
        <w:tc>
          <w:tcPr>
            <w:tcW w:w="2520" w:type="dxa"/>
            <w:tcBorders>
              <w:top w:val="single" w:sz="4" w:space="0" w:color="auto"/>
            </w:tcBorders>
            <w:shd w:val="clear" w:color="auto" w:fill="auto"/>
            <w:noWrap/>
            <w:hideMark/>
          </w:tcPr>
          <w:p w14:paraId="7B174944" w14:textId="626FF03F" w:rsidR="001B2BE6" w:rsidRPr="00BD42BD" w:rsidRDefault="00935075" w:rsidP="00CC13CE">
            <w:pPr>
              <w:rPr>
                <w:color w:val="000000"/>
              </w:rPr>
            </w:pPr>
            <w:r w:rsidRPr="00BD42BD">
              <w:rPr>
                <w:color w:val="000000"/>
              </w:rPr>
              <w:t>94.69 [93.00, 96.08]</w:t>
            </w:r>
          </w:p>
        </w:tc>
        <w:tc>
          <w:tcPr>
            <w:tcW w:w="1080" w:type="dxa"/>
            <w:tcBorders>
              <w:top w:val="single" w:sz="4" w:space="0" w:color="auto"/>
            </w:tcBorders>
            <w:shd w:val="clear" w:color="auto" w:fill="auto"/>
            <w:noWrap/>
            <w:hideMark/>
          </w:tcPr>
          <w:p w14:paraId="4762A7E5" w14:textId="77777777" w:rsidR="001B2BE6" w:rsidRPr="00BD42BD" w:rsidRDefault="001B2BE6" w:rsidP="00CC13CE">
            <w:pPr>
              <w:rPr>
                <w:color w:val="000000"/>
              </w:rPr>
            </w:pPr>
            <w:r w:rsidRPr="00BD42BD">
              <w:rPr>
                <w:color w:val="000000"/>
              </w:rPr>
              <w:t>0</w:t>
            </w:r>
          </w:p>
        </w:tc>
        <w:tc>
          <w:tcPr>
            <w:tcW w:w="2340" w:type="dxa"/>
            <w:tcBorders>
              <w:top w:val="single" w:sz="4" w:space="0" w:color="auto"/>
            </w:tcBorders>
            <w:shd w:val="clear" w:color="auto" w:fill="auto"/>
            <w:noWrap/>
            <w:hideMark/>
          </w:tcPr>
          <w:p w14:paraId="2ECFCF23" w14:textId="77777777" w:rsidR="001B2BE6" w:rsidRPr="00BD42BD" w:rsidRDefault="001B2BE6" w:rsidP="00CC13CE">
            <w:pPr>
              <w:rPr>
                <w:color w:val="000000"/>
              </w:rPr>
            </w:pPr>
            <w:r w:rsidRPr="00BD42BD">
              <w:rPr>
                <w:color w:val="000000"/>
              </w:rPr>
              <w:t>0.19 [0.16, 0.22]</w:t>
            </w:r>
            <w:r w:rsidRPr="00BD42BD">
              <w:rPr>
                <w:vertAlign w:val="superscript"/>
              </w:rPr>
              <w:t xml:space="preserve"> </w:t>
            </w:r>
          </w:p>
        </w:tc>
        <w:tc>
          <w:tcPr>
            <w:tcW w:w="2070" w:type="dxa"/>
            <w:tcBorders>
              <w:top w:val="single" w:sz="4" w:space="0" w:color="auto"/>
            </w:tcBorders>
            <w:shd w:val="clear" w:color="auto" w:fill="auto"/>
            <w:noWrap/>
            <w:hideMark/>
          </w:tcPr>
          <w:p w14:paraId="1A54BD28" w14:textId="7B6080CB" w:rsidR="001B2BE6" w:rsidRPr="00BD42BD" w:rsidRDefault="001B2BE6" w:rsidP="00CC13CE">
            <w:pPr>
              <w:rPr>
                <w:color w:val="000000"/>
              </w:rPr>
            </w:pPr>
            <w:r w:rsidRPr="00BD42BD">
              <w:rPr>
                <w:color w:val="000000"/>
              </w:rPr>
              <w:t>0.18 [0.</w:t>
            </w:r>
            <w:r w:rsidR="00935075" w:rsidRPr="00BD42BD">
              <w:rPr>
                <w:color w:val="000000"/>
              </w:rPr>
              <w:t>17</w:t>
            </w:r>
            <w:r w:rsidRPr="00BD42BD">
              <w:rPr>
                <w:color w:val="000000"/>
              </w:rPr>
              <w:t>, 0.20]</w:t>
            </w:r>
          </w:p>
        </w:tc>
      </w:tr>
      <w:tr w:rsidR="00935075" w:rsidRPr="00BD42BD" w14:paraId="7F1751C1" w14:textId="77777777" w:rsidTr="003D1B73">
        <w:trPr>
          <w:trHeight w:val="318"/>
        </w:trPr>
        <w:tc>
          <w:tcPr>
            <w:tcW w:w="1440" w:type="dxa"/>
            <w:shd w:val="clear" w:color="auto" w:fill="auto"/>
            <w:noWrap/>
            <w:hideMark/>
          </w:tcPr>
          <w:p w14:paraId="7604B104" w14:textId="77777777" w:rsidR="001B2BE6" w:rsidRPr="00BD42BD" w:rsidRDefault="001B2BE6" w:rsidP="00CC13CE">
            <w:pPr>
              <w:rPr>
                <w:color w:val="000000"/>
              </w:rPr>
            </w:pPr>
            <w:r w:rsidRPr="00BD42BD">
              <w:rPr>
                <w:color w:val="000000"/>
              </w:rPr>
              <w:t>Control</w:t>
            </w:r>
          </w:p>
        </w:tc>
        <w:tc>
          <w:tcPr>
            <w:tcW w:w="810" w:type="dxa"/>
            <w:shd w:val="clear" w:color="auto" w:fill="auto"/>
            <w:noWrap/>
            <w:hideMark/>
          </w:tcPr>
          <w:p w14:paraId="2D07E682" w14:textId="60FFA11E" w:rsidR="001B2BE6" w:rsidRPr="00BD42BD" w:rsidRDefault="00935075" w:rsidP="00CC13CE">
            <w:pPr>
              <w:rPr>
                <w:color w:val="000000"/>
              </w:rPr>
            </w:pPr>
            <w:r w:rsidRPr="00BD42BD">
              <w:rPr>
                <w:color w:val="000000"/>
              </w:rPr>
              <w:t>114</w:t>
            </w:r>
          </w:p>
        </w:tc>
        <w:tc>
          <w:tcPr>
            <w:tcW w:w="2160" w:type="dxa"/>
            <w:shd w:val="clear" w:color="auto" w:fill="auto"/>
            <w:noWrap/>
            <w:hideMark/>
          </w:tcPr>
          <w:p w14:paraId="2322CD0A" w14:textId="0876DE8A" w:rsidR="001B2BE6" w:rsidRPr="00BD42BD" w:rsidRDefault="00935075" w:rsidP="00935075">
            <w:pPr>
              <w:rPr>
                <w:color w:val="000000"/>
              </w:rPr>
            </w:pPr>
            <w:r w:rsidRPr="00BD42BD">
              <w:rPr>
                <w:color w:val="000000"/>
              </w:rPr>
              <w:t>0.19 [0.16, 0.21]</w:t>
            </w:r>
          </w:p>
        </w:tc>
        <w:tc>
          <w:tcPr>
            <w:tcW w:w="2520" w:type="dxa"/>
            <w:shd w:val="clear" w:color="auto" w:fill="auto"/>
            <w:noWrap/>
            <w:hideMark/>
          </w:tcPr>
          <w:p w14:paraId="0920BAE0" w14:textId="026531D5" w:rsidR="001B2BE6" w:rsidRPr="00BD42BD" w:rsidRDefault="00935075" w:rsidP="00CC13CE">
            <w:pPr>
              <w:rPr>
                <w:color w:val="000000"/>
              </w:rPr>
            </w:pPr>
            <w:r w:rsidRPr="00BD42BD">
              <w:rPr>
                <w:color w:val="000000"/>
              </w:rPr>
              <w:t>91.76 [89.07, 94.05]</w:t>
            </w:r>
          </w:p>
        </w:tc>
        <w:tc>
          <w:tcPr>
            <w:tcW w:w="1080" w:type="dxa"/>
            <w:shd w:val="clear" w:color="auto" w:fill="auto"/>
            <w:noWrap/>
            <w:hideMark/>
          </w:tcPr>
          <w:p w14:paraId="47ADC65E" w14:textId="77777777" w:rsidR="001B2BE6" w:rsidRPr="00BD42BD" w:rsidRDefault="001B2BE6" w:rsidP="00CC13CE">
            <w:pPr>
              <w:rPr>
                <w:color w:val="000000"/>
              </w:rPr>
            </w:pPr>
            <w:r w:rsidRPr="00BD42BD">
              <w:rPr>
                <w:color w:val="000000"/>
              </w:rPr>
              <w:t>0</w:t>
            </w:r>
          </w:p>
        </w:tc>
        <w:tc>
          <w:tcPr>
            <w:tcW w:w="2340" w:type="dxa"/>
            <w:shd w:val="clear" w:color="auto" w:fill="auto"/>
            <w:noWrap/>
            <w:hideMark/>
          </w:tcPr>
          <w:p w14:paraId="709FD751" w14:textId="7F355E4A" w:rsidR="001B2BE6" w:rsidRPr="00BD42BD" w:rsidRDefault="001B2BE6" w:rsidP="00CC13CE">
            <w:pPr>
              <w:rPr>
                <w:color w:val="000000"/>
              </w:rPr>
            </w:pPr>
            <w:r w:rsidRPr="00BD42BD">
              <w:rPr>
                <w:color w:val="000000"/>
              </w:rPr>
              <w:t>0.</w:t>
            </w:r>
            <w:r w:rsidR="00935075" w:rsidRPr="00BD42BD">
              <w:rPr>
                <w:color w:val="000000"/>
              </w:rPr>
              <w:t xml:space="preserve">19 </w:t>
            </w:r>
            <w:r w:rsidRPr="00BD42BD">
              <w:rPr>
                <w:color w:val="000000"/>
              </w:rPr>
              <w:t>[0.16, 0.21]</w:t>
            </w:r>
            <w:r w:rsidRPr="00BD42BD">
              <w:rPr>
                <w:vertAlign w:val="superscript"/>
              </w:rPr>
              <w:t xml:space="preserve"> </w:t>
            </w:r>
          </w:p>
        </w:tc>
        <w:tc>
          <w:tcPr>
            <w:tcW w:w="2070" w:type="dxa"/>
            <w:shd w:val="clear" w:color="auto" w:fill="auto"/>
            <w:noWrap/>
            <w:hideMark/>
          </w:tcPr>
          <w:p w14:paraId="7BA4DF4C" w14:textId="667A3279" w:rsidR="001B2BE6" w:rsidRPr="00BD42BD" w:rsidRDefault="001B2BE6" w:rsidP="00CC13CE">
            <w:pPr>
              <w:rPr>
                <w:color w:val="000000"/>
              </w:rPr>
            </w:pPr>
            <w:r w:rsidRPr="00BD42BD">
              <w:rPr>
                <w:color w:val="000000"/>
              </w:rPr>
              <w:t>0.</w:t>
            </w:r>
            <w:r w:rsidR="00935075" w:rsidRPr="00BD42BD">
              <w:rPr>
                <w:color w:val="000000"/>
              </w:rPr>
              <w:t xml:space="preserve">18 </w:t>
            </w:r>
            <w:r w:rsidRPr="00BD42BD">
              <w:rPr>
                <w:color w:val="000000"/>
              </w:rPr>
              <w:t>[0.</w:t>
            </w:r>
            <w:r w:rsidR="00935075" w:rsidRPr="00BD42BD">
              <w:rPr>
                <w:color w:val="000000"/>
              </w:rPr>
              <w:t>16</w:t>
            </w:r>
            <w:r w:rsidRPr="00BD42BD">
              <w:rPr>
                <w:color w:val="000000"/>
              </w:rPr>
              <w:t>, 0.</w:t>
            </w:r>
            <w:r w:rsidR="00935075" w:rsidRPr="00BD42BD">
              <w:rPr>
                <w:color w:val="000000"/>
              </w:rPr>
              <w:t>20</w:t>
            </w:r>
            <w:r w:rsidRPr="00BD42BD">
              <w:rPr>
                <w:color w:val="000000"/>
              </w:rPr>
              <w:t>]</w:t>
            </w:r>
          </w:p>
        </w:tc>
      </w:tr>
      <w:tr w:rsidR="00935075" w:rsidRPr="00BD42BD" w14:paraId="0A5FF31F" w14:textId="77777777" w:rsidTr="003D1B73">
        <w:trPr>
          <w:trHeight w:val="318"/>
        </w:trPr>
        <w:tc>
          <w:tcPr>
            <w:tcW w:w="1440" w:type="dxa"/>
            <w:shd w:val="clear" w:color="auto" w:fill="auto"/>
            <w:noWrap/>
            <w:hideMark/>
          </w:tcPr>
          <w:p w14:paraId="3CA84FBA" w14:textId="77777777" w:rsidR="001B2BE6" w:rsidRPr="00BD42BD" w:rsidRDefault="001B2BE6" w:rsidP="00CC13CE">
            <w:pPr>
              <w:rPr>
                <w:color w:val="000000"/>
              </w:rPr>
            </w:pPr>
            <w:r w:rsidRPr="00BD42BD">
              <w:rPr>
                <w:color w:val="000000"/>
              </w:rPr>
              <w:t>Differential</w:t>
            </w:r>
          </w:p>
        </w:tc>
        <w:tc>
          <w:tcPr>
            <w:tcW w:w="810" w:type="dxa"/>
            <w:shd w:val="clear" w:color="auto" w:fill="auto"/>
            <w:noWrap/>
            <w:hideMark/>
          </w:tcPr>
          <w:p w14:paraId="20075ABB" w14:textId="78EF3048" w:rsidR="001B2BE6" w:rsidRPr="00BD42BD" w:rsidRDefault="00935075" w:rsidP="00CC13CE">
            <w:pPr>
              <w:rPr>
                <w:color w:val="000000"/>
              </w:rPr>
            </w:pPr>
            <w:r w:rsidRPr="00BD42BD">
              <w:rPr>
                <w:color w:val="000000"/>
              </w:rPr>
              <w:t>114</w:t>
            </w:r>
          </w:p>
        </w:tc>
        <w:tc>
          <w:tcPr>
            <w:tcW w:w="2160" w:type="dxa"/>
            <w:shd w:val="clear" w:color="auto" w:fill="auto"/>
            <w:noWrap/>
            <w:hideMark/>
          </w:tcPr>
          <w:p w14:paraId="55306856" w14:textId="0B1C42AE" w:rsidR="001B2BE6" w:rsidRPr="00BD42BD" w:rsidRDefault="00935075" w:rsidP="00935075">
            <w:pPr>
              <w:rPr>
                <w:color w:val="000000"/>
              </w:rPr>
            </w:pPr>
            <w:r w:rsidRPr="00BD42BD">
              <w:rPr>
                <w:color w:val="000000"/>
              </w:rPr>
              <w:t>0.05 [-0.08, 0.18]</w:t>
            </w:r>
          </w:p>
        </w:tc>
        <w:tc>
          <w:tcPr>
            <w:tcW w:w="2520" w:type="dxa"/>
            <w:shd w:val="clear" w:color="auto" w:fill="auto"/>
            <w:noWrap/>
            <w:hideMark/>
          </w:tcPr>
          <w:p w14:paraId="3D1F921F" w14:textId="5636BEE3" w:rsidR="001B2BE6" w:rsidRPr="00BD42BD" w:rsidRDefault="00935075" w:rsidP="00CC13CE">
            <w:pPr>
              <w:rPr>
                <w:color w:val="000000"/>
              </w:rPr>
            </w:pPr>
            <w:r w:rsidRPr="00BD42BD">
              <w:rPr>
                <w:color w:val="000000"/>
              </w:rPr>
              <w:t>28.01 [8.12, 51.16]</w:t>
            </w:r>
          </w:p>
        </w:tc>
        <w:tc>
          <w:tcPr>
            <w:tcW w:w="1080" w:type="dxa"/>
            <w:shd w:val="clear" w:color="auto" w:fill="auto"/>
            <w:noWrap/>
            <w:hideMark/>
          </w:tcPr>
          <w:p w14:paraId="7F3571CB" w14:textId="77777777" w:rsidR="001B2BE6" w:rsidRPr="00BD42BD" w:rsidRDefault="001B2BE6" w:rsidP="00CC13CE">
            <w:pPr>
              <w:rPr>
                <w:color w:val="000000"/>
              </w:rPr>
            </w:pPr>
            <w:r w:rsidRPr="00BD42BD">
              <w:rPr>
                <w:color w:val="000000"/>
              </w:rPr>
              <w:t>22</w:t>
            </w:r>
          </w:p>
        </w:tc>
        <w:tc>
          <w:tcPr>
            <w:tcW w:w="2340" w:type="dxa"/>
            <w:shd w:val="clear" w:color="auto" w:fill="auto"/>
            <w:noWrap/>
            <w:hideMark/>
          </w:tcPr>
          <w:p w14:paraId="405B8456" w14:textId="0D45F4B7" w:rsidR="001B2BE6" w:rsidRPr="00BD42BD" w:rsidRDefault="001B2BE6" w:rsidP="00CC13CE">
            <w:pPr>
              <w:rPr>
                <w:color w:val="000000"/>
              </w:rPr>
            </w:pPr>
            <w:r w:rsidRPr="00BD42BD">
              <w:rPr>
                <w:color w:val="000000"/>
              </w:rPr>
              <w:t>0.23 [0.08, 0.</w:t>
            </w:r>
            <w:r w:rsidR="00935075" w:rsidRPr="00BD42BD">
              <w:rPr>
                <w:color w:val="000000"/>
              </w:rPr>
              <w:t>37</w:t>
            </w:r>
            <w:r w:rsidRPr="00BD42BD">
              <w:rPr>
                <w:color w:val="000000"/>
              </w:rPr>
              <w:t>]</w:t>
            </w:r>
            <w:r w:rsidRPr="00BD42BD">
              <w:rPr>
                <w:vertAlign w:val="superscript"/>
              </w:rPr>
              <w:t xml:space="preserve"> </w:t>
            </w:r>
          </w:p>
        </w:tc>
        <w:tc>
          <w:tcPr>
            <w:tcW w:w="2070" w:type="dxa"/>
            <w:shd w:val="clear" w:color="auto" w:fill="auto"/>
            <w:noWrap/>
            <w:hideMark/>
          </w:tcPr>
          <w:p w14:paraId="4B580260" w14:textId="77777777" w:rsidR="001B2BE6" w:rsidRPr="00BD42BD" w:rsidRDefault="001B2BE6" w:rsidP="00CC13CE">
            <w:pPr>
              <w:rPr>
                <w:color w:val="000000"/>
              </w:rPr>
            </w:pPr>
            <w:r w:rsidRPr="00BD42BD">
              <w:rPr>
                <w:color w:val="000000"/>
              </w:rPr>
              <w:t>0.11 [0.00, 0.22]</w:t>
            </w:r>
            <w:r w:rsidRPr="00BD42BD">
              <w:rPr>
                <w:vertAlign w:val="superscript"/>
              </w:rPr>
              <w:t xml:space="preserve"> </w:t>
            </w:r>
          </w:p>
        </w:tc>
      </w:tr>
    </w:tbl>
    <w:p w14:paraId="4C681AA4" w14:textId="421F446B" w:rsidR="00E6454A" w:rsidRPr="00BD42BD" w:rsidRDefault="00C8554D" w:rsidP="00584049">
      <w:pPr>
        <w:ind w:left="90"/>
        <w:sectPr w:rsidR="00E6454A" w:rsidRPr="00BD42BD" w:rsidSect="005F0375">
          <w:pgSz w:w="15840" w:h="12240" w:orient="landscape"/>
          <w:pgMar w:top="1440" w:right="1980" w:bottom="1440" w:left="1440" w:header="720" w:footer="720" w:gutter="0"/>
          <w:cols w:space="720"/>
          <w:titlePg/>
          <w:docGrid w:linePitch="360"/>
        </w:sectPr>
      </w:pPr>
      <w:r w:rsidRPr="00BD42BD">
        <w:t>Note: k = number of studies;</w:t>
      </w:r>
      <w:r w:rsidR="00D27DB6" w:rsidRPr="00BD42BD">
        <w:t xml:space="preserve"> MBI = overall attrition in mindfulness-based interventions; Control = overall attrition in active controls; Differential = differential attrition in MBIs relative to controls;</w:t>
      </w:r>
      <w:r w:rsidRPr="00BD42BD">
        <w:t xml:space="preserve"> ES = effect size in percentage units for MBI and Control </w:t>
      </w:r>
      <w:r w:rsidR="00D27DB6" w:rsidRPr="00BD42BD">
        <w:t xml:space="preserve">models </w:t>
      </w:r>
      <w:r w:rsidRPr="00BD42BD">
        <w:t>and log odds ratio for Differential</w:t>
      </w:r>
      <w:r w:rsidR="00D27DB6" w:rsidRPr="00BD42BD">
        <w:t xml:space="preserve"> model</w:t>
      </w:r>
      <w:r w:rsidRPr="00BD42BD">
        <w:t xml:space="preserve">; CI = confidence interval; </w:t>
      </w:r>
      <w:r w:rsidR="00C611E3" w:rsidRPr="00BD42BD">
        <w:t>I</w:t>
      </w:r>
      <w:r w:rsidR="00C611E3" w:rsidRPr="00BD42BD">
        <w:rPr>
          <w:vertAlign w:val="superscript"/>
        </w:rPr>
        <w:t>2</w:t>
      </w:r>
      <w:r w:rsidR="00C611E3" w:rsidRPr="00BD42BD">
        <w:t xml:space="preserve"> = heterogeneity; </w:t>
      </w:r>
      <w:proofErr w:type="spellStart"/>
      <w:r w:rsidR="00C611E3" w:rsidRPr="00BD42BD">
        <w:t>k</w:t>
      </w:r>
      <w:r w:rsidR="00C611E3" w:rsidRPr="00BD42BD">
        <w:rPr>
          <w:vertAlign w:val="subscript"/>
        </w:rPr>
        <w:t>imp</w:t>
      </w:r>
      <w:proofErr w:type="spellEnd"/>
      <w:r w:rsidR="00C611E3" w:rsidRPr="00BD42BD">
        <w:t xml:space="preserve"> = number of imputed studies necessary for funnel plot symmetry</w:t>
      </w:r>
      <w:r w:rsidR="00B83782" w:rsidRPr="00BD42BD">
        <w:t xml:space="preserve">; </w:t>
      </w:r>
      <w:proofErr w:type="spellStart"/>
      <w:r w:rsidR="00B83782" w:rsidRPr="00BD42BD">
        <w:t>ES</w:t>
      </w:r>
      <w:r w:rsidR="00B83782" w:rsidRPr="00BD42BD">
        <w:rPr>
          <w:vertAlign w:val="subscript"/>
        </w:rPr>
        <w:t>adj</w:t>
      </w:r>
      <w:proofErr w:type="spellEnd"/>
      <w:r w:rsidR="00B83782" w:rsidRPr="00BD42BD">
        <w:t xml:space="preserve"> = trim-and-fill adjusted effect size</w:t>
      </w:r>
      <w:r w:rsidR="00F916E0" w:rsidRPr="00BD42BD">
        <w:t xml:space="preserve">; </w:t>
      </w:r>
      <w:proofErr w:type="spellStart"/>
      <w:r w:rsidR="00D27DB6" w:rsidRPr="00BD42BD">
        <w:rPr>
          <w:color w:val="000000"/>
        </w:rPr>
        <w:t>k</w:t>
      </w:r>
      <w:r w:rsidR="00D27DB6" w:rsidRPr="00BD42BD">
        <w:rPr>
          <w:color w:val="000000"/>
          <w:vertAlign w:val="subscript"/>
        </w:rPr>
        <w:t>outlier</w:t>
      </w:r>
      <w:proofErr w:type="spellEnd"/>
      <w:r w:rsidR="00D27DB6" w:rsidRPr="00BD42BD">
        <w:t xml:space="preserve"> = number of outliers; </w:t>
      </w:r>
      <w:proofErr w:type="spellStart"/>
      <w:r w:rsidR="009E727B" w:rsidRPr="00BD42BD">
        <w:rPr>
          <w:color w:val="000000"/>
        </w:rPr>
        <w:t>ES</w:t>
      </w:r>
      <w:r w:rsidR="009E727B" w:rsidRPr="00BD42BD">
        <w:rPr>
          <w:color w:val="000000"/>
          <w:vertAlign w:val="subscript"/>
        </w:rPr>
        <w:t>outlier</w:t>
      </w:r>
      <w:proofErr w:type="spellEnd"/>
      <w:r w:rsidR="009E727B" w:rsidRPr="00BD42BD">
        <w:t xml:space="preserve"> </w:t>
      </w:r>
      <w:r w:rsidR="009E727B" w:rsidRPr="00BD42BD">
        <w:rPr>
          <w:rFonts w:hint="eastAsia"/>
        </w:rPr>
        <w:t>=</w:t>
      </w:r>
      <w:r w:rsidR="009E727B" w:rsidRPr="00BD42BD">
        <w:t xml:space="preserve"> </w:t>
      </w:r>
      <w:r w:rsidR="00D10877" w:rsidRPr="00BD42BD">
        <w:t>effect size after removing outliers</w:t>
      </w:r>
      <w:bookmarkEnd w:id="3"/>
    </w:p>
    <w:p w14:paraId="5C74E7DD" w14:textId="1A214FF7" w:rsidR="00CC13CE" w:rsidRPr="00BD42BD" w:rsidRDefault="00E6454A" w:rsidP="00584049">
      <w:pPr>
        <w:ind w:left="90"/>
        <w:rPr>
          <w:i/>
          <w:iCs/>
        </w:rPr>
      </w:pPr>
      <w:r w:rsidRPr="00FA2E40">
        <w:rPr>
          <w:b/>
          <w:bCs/>
        </w:rPr>
        <w:lastRenderedPageBreak/>
        <w:t xml:space="preserve">Table 2 </w:t>
      </w:r>
      <w:r w:rsidRPr="00FA2E40">
        <w:rPr>
          <w:i/>
          <w:iCs/>
        </w:rPr>
        <w:t xml:space="preserve">Results of moderator tests (k = </w:t>
      </w:r>
      <w:r w:rsidR="009D2469" w:rsidRPr="00FA2E40">
        <w:rPr>
          <w:i/>
          <w:iCs/>
        </w:rPr>
        <w:t>114</w:t>
      </w:r>
      <w:r w:rsidRPr="00FA2E40">
        <w:rPr>
          <w:i/>
          <w:iCs/>
        </w:rPr>
        <w:t>)</w:t>
      </w:r>
    </w:p>
    <w:tbl>
      <w:tblPr>
        <w:tblW w:w="14066" w:type="dxa"/>
        <w:tblLook w:val="04A0" w:firstRow="1" w:lastRow="0" w:firstColumn="1" w:lastColumn="0" w:noHBand="0" w:noVBand="1"/>
      </w:tblPr>
      <w:tblGrid>
        <w:gridCol w:w="2123"/>
        <w:gridCol w:w="2300"/>
        <w:gridCol w:w="1543"/>
        <w:gridCol w:w="2243"/>
        <w:gridCol w:w="1894"/>
        <w:gridCol w:w="2452"/>
        <w:gridCol w:w="1511"/>
      </w:tblGrid>
      <w:tr w:rsidR="00C90A7B" w:rsidRPr="00BD42BD" w14:paraId="0AD5C851" w14:textId="77777777" w:rsidTr="001A0AEB">
        <w:trPr>
          <w:trHeight w:val="360"/>
        </w:trPr>
        <w:tc>
          <w:tcPr>
            <w:tcW w:w="2123" w:type="dxa"/>
            <w:tcBorders>
              <w:top w:val="single" w:sz="8" w:space="0" w:color="auto"/>
              <w:left w:val="nil"/>
              <w:bottom w:val="single" w:sz="8" w:space="0" w:color="auto"/>
              <w:right w:val="nil"/>
            </w:tcBorders>
            <w:shd w:val="clear" w:color="auto" w:fill="auto"/>
            <w:noWrap/>
            <w:hideMark/>
          </w:tcPr>
          <w:p w14:paraId="682098B2" w14:textId="77777777" w:rsidR="00E6454A" w:rsidRPr="00BD42BD" w:rsidRDefault="00E6454A" w:rsidP="00E6454A">
            <w:pPr>
              <w:rPr>
                <w:color w:val="000000"/>
                <w:sz w:val="22"/>
                <w:lang w:eastAsia="en-US"/>
              </w:rPr>
            </w:pPr>
            <w:r w:rsidRPr="00BD42BD">
              <w:rPr>
                <w:color w:val="000000"/>
                <w:sz w:val="22"/>
                <w:lang w:eastAsia="en-US"/>
              </w:rPr>
              <w:t>Predictor</w:t>
            </w:r>
          </w:p>
        </w:tc>
        <w:tc>
          <w:tcPr>
            <w:tcW w:w="2300" w:type="dxa"/>
            <w:tcBorders>
              <w:top w:val="single" w:sz="8" w:space="0" w:color="auto"/>
              <w:left w:val="nil"/>
              <w:bottom w:val="single" w:sz="8" w:space="0" w:color="auto"/>
              <w:right w:val="nil"/>
            </w:tcBorders>
            <w:shd w:val="clear" w:color="auto" w:fill="auto"/>
            <w:noWrap/>
            <w:hideMark/>
          </w:tcPr>
          <w:p w14:paraId="458EC8EB" w14:textId="77777777" w:rsidR="00E6454A" w:rsidRPr="00BD42BD" w:rsidRDefault="00E6454A" w:rsidP="00E6454A">
            <w:pPr>
              <w:rPr>
                <w:color w:val="000000"/>
                <w:sz w:val="22"/>
                <w:lang w:eastAsia="en-US"/>
              </w:rPr>
            </w:pPr>
            <w:proofErr w:type="spellStart"/>
            <w:r w:rsidRPr="00BD42BD">
              <w:rPr>
                <w:color w:val="000000"/>
                <w:sz w:val="22"/>
                <w:lang w:eastAsia="en-US"/>
              </w:rPr>
              <w:t>MBI</w:t>
            </w:r>
            <w:r w:rsidRPr="00BD42BD">
              <w:rPr>
                <w:color w:val="000000"/>
                <w:sz w:val="22"/>
                <w:vertAlign w:val="subscript"/>
                <w:lang w:eastAsia="en-US"/>
              </w:rPr>
              <w:t>b</w:t>
            </w:r>
            <w:proofErr w:type="spellEnd"/>
            <w:r w:rsidRPr="00BD42BD">
              <w:rPr>
                <w:color w:val="000000"/>
                <w:sz w:val="22"/>
                <w:vertAlign w:val="subscript"/>
                <w:lang w:eastAsia="en-US"/>
              </w:rPr>
              <w:t xml:space="preserve"> </w:t>
            </w:r>
          </w:p>
        </w:tc>
        <w:tc>
          <w:tcPr>
            <w:tcW w:w="1543" w:type="dxa"/>
            <w:tcBorders>
              <w:top w:val="single" w:sz="8" w:space="0" w:color="auto"/>
              <w:left w:val="nil"/>
              <w:bottom w:val="single" w:sz="8" w:space="0" w:color="auto"/>
              <w:right w:val="nil"/>
            </w:tcBorders>
            <w:shd w:val="clear" w:color="auto" w:fill="auto"/>
            <w:noWrap/>
            <w:hideMark/>
          </w:tcPr>
          <w:p w14:paraId="11BEBA90" w14:textId="7238DA4C" w:rsidR="00E6454A" w:rsidRPr="00BD42BD" w:rsidRDefault="00E6454A" w:rsidP="00E6454A">
            <w:pPr>
              <w:rPr>
                <w:color w:val="000000"/>
                <w:sz w:val="22"/>
                <w:lang w:eastAsia="en-US"/>
              </w:rPr>
            </w:pPr>
            <w:proofErr w:type="spellStart"/>
            <w:r w:rsidRPr="00BD42BD">
              <w:rPr>
                <w:color w:val="000000"/>
                <w:sz w:val="22"/>
                <w:lang w:eastAsia="en-US"/>
              </w:rPr>
              <w:t>MBI</w:t>
            </w:r>
            <w:r w:rsidRPr="00BD42BD">
              <w:rPr>
                <w:color w:val="000000"/>
                <w:sz w:val="22"/>
                <w:vertAlign w:val="subscript"/>
                <w:lang w:eastAsia="en-US"/>
              </w:rPr>
              <w:t>p</w:t>
            </w:r>
            <w:proofErr w:type="spellEnd"/>
          </w:p>
        </w:tc>
        <w:tc>
          <w:tcPr>
            <w:tcW w:w="2243" w:type="dxa"/>
            <w:tcBorders>
              <w:top w:val="single" w:sz="8" w:space="0" w:color="auto"/>
              <w:left w:val="nil"/>
              <w:bottom w:val="single" w:sz="8" w:space="0" w:color="auto"/>
              <w:right w:val="nil"/>
            </w:tcBorders>
            <w:shd w:val="clear" w:color="auto" w:fill="auto"/>
            <w:noWrap/>
            <w:hideMark/>
          </w:tcPr>
          <w:p w14:paraId="5D07DBF6" w14:textId="77777777" w:rsidR="00E6454A" w:rsidRPr="00BD42BD" w:rsidRDefault="00E6454A" w:rsidP="00E6454A">
            <w:pPr>
              <w:rPr>
                <w:color w:val="000000"/>
                <w:sz w:val="22"/>
                <w:lang w:eastAsia="en-US"/>
              </w:rPr>
            </w:pPr>
            <w:proofErr w:type="spellStart"/>
            <w:r w:rsidRPr="00BD42BD">
              <w:rPr>
                <w:color w:val="000000"/>
                <w:sz w:val="22"/>
                <w:lang w:eastAsia="en-US"/>
              </w:rPr>
              <w:t>Control</w:t>
            </w:r>
            <w:r w:rsidRPr="00BD42BD">
              <w:rPr>
                <w:color w:val="000000"/>
                <w:sz w:val="22"/>
                <w:vertAlign w:val="subscript"/>
                <w:lang w:eastAsia="en-US"/>
              </w:rPr>
              <w:t>b</w:t>
            </w:r>
            <w:proofErr w:type="spellEnd"/>
          </w:p>
        </w:tc>
        <w:tc>
          <w:tcPr>
            <w:tcW w:w="1894" w:type="dxa"/>
            <w:tcBorders>
              <w:top w:val="single" w:sz="8" w:space="0" w:color="auto"/>
              <w:left w:val="nil"/>
              <w:bottom w:val="single" w:sz="8" w:space="0" w:color="auto"/>
              <w:right w:val="nil"/>
            </w:tcBorders>
            <w:shd w:val="clear" w:color="auto" w:fill="auto"/>
            <w:noWrap/>
            <w:hideMark/>
          </w:tcPr>
          <w:p w14:paraId="118E484F" w14:textId="0A1B8136" w:rsidR="00E6454A" w:rsidRPr="00BD42BD" w:rsidRDefault="00E6454A" w:rsidP="00E6454A">
            <w:pPr>
              <w:rPr>
                <w:color w:val="000000"/>
                <w:sz w:val="22"/>
                <w:lang w:eastAsia="en-US"/>
              </w:rPr>
            </w:pPr>
            <w:proofErr w:type="spellStart"/>
            <w:r w:rsidRPr="00BD42BD">
              <w:rPr>
                <w:color w:val="000000"/>
                <w:sz w:val="22"/>
                <w:lang w:eastAsia="en-US"/>
              </w:rPr>
              <w:t>Control</w:t>
            </w:r>
            <w:r w:rsidRPr="00BD42BD">
              <w:rPr>
                <w:color w:val="000000"/>
                <w:sz w:val="22"/>
                <w:vertAlign w:val="subscript"/>
                <w:lang w:eastAsia="en-US"/>
              </w:rPr>
              <w:t>p</w:t>
            </w:r>
            <w:proofErr w:type="spellEnd"/>
          </w:p>
        </w:tc>
        <w:tc>
          <w:tcPr>
            <w:tcW w:w="2452" w:type="dxa"/>
            <w:tcBorders>
              <w:top w:val="single" w:sz="8" w:space="0" w:color="auto"/>
              <w:left w:val="nil"/>
              <w:bottom w:val="single" w:sz="8" w:space="0" w:color="auto"/>
              <w:right w:val="nil"/>
            </w:tcBorders>
            <w:shd w:val="clear" w:color="auto" w:fill="auto"/>
            <w:noWrap/>
            <w:hideMark/>
          </w:tcPr>
          <w:p w14:paraId="1A78AD4F" w14:textId="77777777" w:rsidR="00E6454A" w:rsidRPr="00BD42BD" w:rsidRDefault="00E6454A" w:rsidP="00E6454A">
            <w:pPr>
              <w:rPr>
                <w:color w:val="000000"/>
                <w:sz w:val="22"/>
                <w:lang w:eastAsia="en-US"/>
              </w:rPr>
            </w:pPr>
            <w:proofErr w:type="spellStart"/>
            <w:r w:rsidRPr="00BD42BD">
              <w:rPr>
                <w:color w:val="000000"/>
                <w:sz w:val="22"/>
                <w:lang w:eastAsia="en-US"/>
              </w:rPr>
              <w:t>Differential</w:t>
            </w:r>
            <w:r w:rsidRPr="00BD42BD">
              <w:rPr>
                <w:color w:val="000000"/>
                <w:sz w:val="22"/>
                <w:vertAlign w:val="subscript"/>
                <w:lang w:eastAsia="en-US"/>
              </w:rPr>
              <w:t>b</w:t>
            </w:r>
            <w:proofErr w:type="spellEnd"/>
          </w:p>
        </w:tc>
        <w:tc>
          <w:tcPr>
            <w:tcW w:w="1511" w:type="dxa"/>
            <w:tcBorders>
              <w:top w:val="single" w:sz="8" w:space="0" w:color="auto"/>
              <w:left w:val="nil"/>
              <w:bottom w:val="single" w:sz="8" w:space="0" w:color="auto"/>
              <w:right w:val="nil"/>
            </w:tcBorders>
            <w:shd w:val="clear" w:color="auto" w:fill="auto"/>
            <w:noWrap/>
            <w:hideMark/>
          </w:tcPr>
          <w:p w14:paraId="229D626E" w14:textId="77777777" w:rsidR="00E6454A" w:rsidRPr="00BD42BD" w:rsidRDefault="00E6454A" w:rsidP="00E6454A">
            <w:pPr>
              <w:rPr>
                <w:color w:val="000000"/>
                <w:sz w:val="22"/>
                <w:lang w:eastAsia="en-US"/>
              </w:rPr>
            </w:pPr>
            <w:proofErr w:type="spellStart"/>
            <w:r w:rsidRPr="00BD42BD">
              <w:rPr>
                <w:color w:val="000000"/>
                <w:sz w:val="22"/>
                <w:lang w:eastAsia="en-US"/>
              </w:rPr>
              <w:t>Differential</w:t>
            </w:r>
            <w:r w:rsidRPr="00BD42BD">
              <w:rPr>
                <w:color w:val="000000"/>
                <w:sz w:val="22"/>
                <w:vertAlign w:val="subscript"/>
                <w:lang w:eastAsia="en-US"/>
              </w:rPr>
              <w:t>p</w:t>
            </w:r>
            <w:proofErr w:type="spellEnd"/>
          </w:p>
        </w:tc>
      </w:tr>
      <w:tr w:rsidR="00C90A7B" w:rsidRPr="00BD42BD" w14:paraId="3939F24A" w14:textId="77777777" w:rsidTr="001A0AEB">
        <w:trPr>
          <w:trHeight w:val="302"/>
        </w:trPr>
        <w:tc>
          <w:tcPr>
            <w:tcW w:w="2123" w:type="dxa"/>
            <w:tcBorders>
              <w:top w:val="nil"/>
              <w:left w:val="nil"/>
              <w:bottom w:val="nil"/>
              <w:right w:val="nil"/>
            </w:tcBorders>
            <w:shd w:val="clear" w:color="auto" w:fill="auto"/>
            <w:noWrap/>
            <w:hideMark/>
          </w:tcPr>
          <w:p w14:paraId="4672814D" w14:textId="77777777" w:rsidR="00E6454A" w:rsidRPr="00BD42BD" w:rsidRDefault="00E6454A" w:rsidP="00E6454A">
            <w:pPr>
              <w:rPr>
                <w:b/>
                <w:bCs/>
                <w:color w:val="000000"/>
                <w:sz w:val="22"/>
                <w:lang w:eastAsia="en-US"/>
              </w:rPr>
            </w:pPr>
            <w:r w:rsidRPr="00BD42BD">
              <w:rPr>
                <w:b/>
                <w:bCs/>
                <w:color w:val="000000"/>
                <w:sz w:val="22"/>
                <w:lang w:eastAsia="en-US"/>
              </w:rPr>
              <w:t>Participant factors</w:t>
            </w:r>
          </w:p>
        </w:tc>
        <w:tc>
          <w:tcPr>
            <w:tcW w:w="2300" w:type="dxa"/>
            <w:tcBorders>
              <w:top w:val="nil"/>
              <w:left w:val="nil"/>
              <w:bottom w:val="nil"/>
              <w:right w:val="nil"/>
            </w:tcBorders>
            <w:shd w:val="clear" w:color="auto" w:fill="auto"/>
            <w:noWrap/>
            <w:hideMark/>
          </w:tcPr>
          <w:p w14:paraId="31D73174" w14:textId="77777777" w:rsidR="00E6454A" w:rsidRPr="00BD42BD" w:rsidRDefault="00E6454A" w:rsidP="00E6454A">
            <w:pPr>
              <w:rPr>
                <w:b/>
                <w:bCs/>
                <w:color w:val="000000"/>
                <w:sz w:val="22"/>
                <w:lang w:eastAsia="en-US"/>
              </w:rPr>
            </w:pPr>
            <w:r w:rsidRPr="00BD42BD">
              <w:rPr>
                <w:b/>
                <w:bCs/>
                <w:color w:val="000000"/>
                <w:sz w:val="22"/>
                <w:lang w:eastAsia="en-US"/>
              </w:rPr>
              <w:t> </w:t>
            </w:r>
          </w:p>
        </w:tc>
        <w:tc>
          <w:tcPr>
            <w:tcW w:w="1543" w:type="dxa"/>
            <w:tcBorders>
              <w:top w:val="nil"/>
              <w:left w:val="nil"/>
              <w:bottom w:val="nil"/>
              <w:right w:val="nil"/>
            </w:tcBorders>
            <w:shd w:val="clear" w:color="auto" w:fill="auto"/>
            <w:noWrap/>
            <w:hideMark/>
          </w:tcPr>
          <w:p w14:paraId="2790F7BF" w14:textId="77777777" w:rsidR="00E6454A" w:rsidRPr="00BD42BD" w:rsidRDefault="00E6454A" w:rsidP="00E6454A">
            <w:pPr>
              <w:rPr>
                <w:b/>
                <w:bCs/>
                <w:color w:val="000000"/>
                <w:sz w:val="22"/>
                <w:lang w:eastAsia="en-US"/>
              </w:rPr>
            </w:pPr>
            <w:r w:rsidRPr="00BD42BD">
              <w:rPr>
                <w:b/>
                <w:bCs/>
                <w:color w:val="000000"/>
                <w:sz w:val="22"/>
                <w:lang w:eastAsia="en-US"/>
              </w:rPr>
              <w:t> </w:t>
            </w:r>
          </w:p>
        </w:tc>
        <w:tc>
          <w:tcPr>
            <w:tcW w:w="2243" w:type="dxa"/>
            <w:tcBorders>
              <w:top w:val="nil"/>
              <w:left w:val="nil"/>
              <w:bottom w:val="nil"/>
              <w:right w:val="nil"/>
            </w:tcBorders>
            <w:shd w:val="clear" w:color="auto" w:fill="auto"/>
            <w:noWrap/>
            <w:hideMark/>
          </w:tcPr>
          <w:p w14:paraId="7F7D3499" w14:textId="77777777" w:rsidR="00E6454A" w:rsidRPr="00BD42BD" w:rsidRDefault="00E6454A" w:rsidP="00E6454A">
            <w:pPr>
              <w:rPr>
                <w:color w:val="000000"/>
                <w:sz w:val="22"/>
                <w:lang w:eastAsia="en-US"/>
              </w:rPr>
            </w:pPr>
            <w:r w:rsidRPr="00BD42BD">
              <w:rPr>
                <w:color w:val="000000"/>
                <w:sz w:val="22"/>
                <w:lang w:eastAsia="en-US"/>
              </w:rPr>
              <w:t> </w:t>
            </w:r>
          </w:p>
        </w:tc>
        <w:tc>
          <w:tcPr>
            <w:tcW w:w="1894" w:type="dxa"/>
            <w:tcBorders>
              <w:top w:val="nil"/>
              <w:left w:val="nil"/>
              <w:bottom w:val="nil"/>
              <w:right w:val="nil"/>
            </w:tcBorders>
            <w:shd w:val="clear" w:color="auto" w:fill="auto"/>
            <w:noWrap/>
            <w:hideMark/>
          </w:tcPr>
          <w:p w14:paraId="0157C61A" w14:textId="77777777" w:rsidR="00E6454A" w:rsidRPr="00BD42BD" w:rsidRDefault="00E6454A" w:rsidP="00E6454A">
            <w:pPr>
              <w:rPr>
                <w:color w:val="000000"/>
                <w:sz w:val="22"/>
                <w:lang w:eastAsia="en-US"/>
              </w:rPr>
            </w:pPr>
            <w:r w:rsidRPr="00BD42BD">
              <w:rPr>
                <w:color w:val="000000"/>
                <w:sz w:val="22"/>
                <w:lang w:eastAsia="en-US"/>
              </w:rPr>
              <w:t> </w:t>
            </w:r>
          </w:p>
        </w:tc>
        <w:tc>
          <w:tcPr>
            <w:tcW w:w="2452" w:type="dxa"/>
            <w:tcBorders>
              <w:top w:val="nil"/>
              <w:left w:val="nil"/>
              <w:bottom w:val="nil"/>
              <w:right w:val="nil"/>
            </w:tcBorders>
            <w:shd w:val="clear" w:color="auto" w:fill="auto"/>
            <w:noWrap/>
            <w:hideMark/>
          </w:tcPr>
          <w:p w14:paraId="1F5771F2" w14:textId="77777777" w:rsidR="00E6454A" w:rsidRPr="00BD42BD" w:rsidRDefault="00E6454A" w:rsidP="00E6454A">
            <w:pPr>
              <w:rPr>
                <w:color w:val="000000"/>
                <w:sz w:val="22"/>
                <w:lang w:eastAsia="en-US"/>
              </w:rPr>
            </w:pPr>
            <w:r w:rsidRPr="00BD42BD">
              <w:rPr>
                <w:color w:val="000000"/>
                <w:sz w:val="22"/>
                <w:lang w:eastAsia="en-US"/>
              </w:rPr>
              <w:t> </w:t>
            </w:r>
          </w:p>
        </w:tc>
        <w:tc>
          <w:tcPr>
            <w:tcW w:w="1511" w:type="dxa"/>
            <w:tcBorders>
              <w:top w:val="nil"/>
              <w:left w:val="nil"/>
              <w:bottom w:val="nil"/>
              <w:right w:val="nil"/>
            </w:tcBorders>
            <w:shd w:val="clear" w:color="auto" w:fill="auto"/>
            <w:noWrap/>
            <w:hideMark/>
          </w:tcPr>
          <w:p w14:paraId="78BB019E" w14:textId="77777777" w:rsidR="00E6454A" w:rsidRPr="00BD42BD" w:rsidRDefault="00E6454A" w:rsidP="00E6454A">
            <w:pPr>
              <w:rPr>
                <w:color w:val="000000"/>
                <w:sz w:val="22"/>
                <w:lang w:eastAsia="en-US"/>
              </w:rPr>
            </w:pPr>
            <w:r w:rsidRPr="00BD42BD">
              <w:rPr>
                <w:color w:val="000000"/>
                <w:sz w:val="22"/>
                <w:lang w:eastAsia="en-US"/>
              </w:rPr>
              <w:t> </w:t>
            </w:r>
          </w:p>
        </w:tc>
      </w:tr>
      <w:tr w:rsidR="001A0AEB" w:rsidRPr="00BD42BD" w14:paraId="0F7639AD" w14:textId="77777777" w:rsidTr="001A0AEB">
        <w:trPr>
          <w:trHeight w:val="302"/>
        </w:trPr>
        <w:tc>
          <w:tcPr>
            <w:tcW w:w="2123" w:type="dxa"/>
            <w:tcBorders>
              <w:top w:val="nil"/>
              <w:left w:val="nil"/>
              <w:bottom w:val="nil"/>
              <w:right w:val="nil"/>
            </w:tcBorders>
            <w:shd w:val="clear" w:color="auto" w:fill="auto"/>
            <w:noWrap/>
            <w:hideMark/>
          </w:tcPr>
          <w:p w14:paraId="7F10C1B1" w14:textId="77777777" w:rsidR="001A0AEB" w:rsidRPr="00BD42BD" w:rsidRDefault="001A0AEB" w:rsidP="001A0AEB">
            <w:pPr>
              <w:rPr>
                <w:color w:val="000000"/>
                <w:sz w:val="22"/>
                <w:lang w:eastAsia="en-US"/>
              </w:rPr>
            </w:pPr>
            <w:r w:rsidRPr="00BD42BD">
              <w:rPr>
                <w:color w:val="000000"/>
                <w:sz w:val="22"/>
                <w:lang w:eastAsia="en-US"/>
              </w:rPr>
              <w:t>Age</w:t>
            </w:r>
          </w:p>
        </w:tc>
        <w:tc>
          <w:tcPr>
            <w:tcW w:w="2300" w:type="dxa"/>
            <w:tcBorders>
              <w:top w:val="nil"/>
              <w:left w:val="nil"/>
              <w:bottom w:val="nil"/>
              <w:right w:val="nil"/>
            </w:tcBorders>
            <w:shd w:val="clear" w:color="auto" w:fill="auto"/>
            <w:noWrap/>
            <w:vAlign w:val="center"/>
            <w:hideMark/>
          </w:tcPr>
          <w:p w14:paraId="40E3A813" w14:textId="7059D978" w:rsidR="001A0AEB" w:rsidRPr="00F37C18" w:rsidRDefault="001A0AEB" w:rsidP="001A0AEB">
            <w:pPr>
              <w:rPr>
                <w:color w:val="000000"/>
                <w:sz w:val="22"/>
                <w:highlight w:val="green"/>
                <w:lang w:eastAsia="en-US"/>
              </w:rPr>
            </w:pPr>
            <w:r>
              <w:rPr>
                <w:color w:val="000000"/>
                <w:sz w:val="22"/>
                <w:szCs w:val="22"/>
              </w:rPr>
              <w:t>0.00 [0.00, 0.00]</w:t>
            </w:r>
          </w:p>
        </w:tc>
        <w:tc>
          <w:tcPr>
            <w:tcW w:w="1543" w:type="dxa"/>
            <w:tcBorders>
              <w:top w:val="nil"/>
              <w:left w:val="nil"/>
              <w:bottom w:val="nil"/>
              <w:right w:val="nil"/>
            </w:tcBorders>
            <w:shd w:val="clear" w:color="auto" w:fill="auto"/>
            <w:noWrap/>
            <w:vAlign w:val="bottom"/>
            <w:hideMark/>
          </w:tcPr>
          <w:p w14:paraId="78B3B5A5" w14:textId="5CEAD7AE" w:rsidR="001A0AEB" w:rsidRPr="00BD42BD" w:rsidRDefault="001A0AEB" w:rsidP="001A0AEB">
            <w:pPr>
              <w:rPr>
                <w:color w:val="000000"/>
                <w:sz w:val="22"/>
                <w:lang w:eastAsia="en-US"/>
              </w:rPr>
            </w:pPr>
            <w:r w:rsidRPr="00BD42BD">
              <w:rPr>
                <w:color w:val="000000"/>
                <w:sz w:val="22"/>
              </w:rPr>
              <w:t>.102</w:t>
            </w:r>
          </w:p>
        </w:tc>
        <w:tc>
          <w:tcPr>
            <w:tcW w:w="2243" w:type="dxa"/>
            <w:tcBorders>
              <w:top w:val="nil"/>
              <w:left w:val="nil"/>
              <w:bottom w:val="nil"/>
              <w:right w:val="nil"/>
            </w:tcBorders>
            <w:shd w:val="clear" w:color="auto" w:fill="auto"/>
            <w:noWrap/>
            <w:vAlign w:val="center"/>
            <w:hideMark/>
          </w:tcPr>
          <w:p w14:paraId="214C657E" w14:textId="04CE61A4" w:rsidR="001A0AEB" w:rsidRPr="00BD42BD" w:rsidRDefault="001A0AEB" w:rsidP="001A0AEB">
            <w:pPr>
              <w:rPr>
                <w:color w:val="000000"/>
                <w:sz w:val="22"/>
                <w:lang w:eastAsia="en-US"/>
              </w:rPr>
            </w:pPr>
            <w:r>
              <w:rPr>
                <w:color w:val="000000"/>
                <w:sz w:val="22"/>
                <w:szCs w:val="22"/>
              </w:rPr>
              <w:t>-0.00 [-0.00, -0.00]</w:t>
            </w:r>
          </w:p>
        </w:tc>
        <w:tc>
          <w:tcPr>
            <w:tcW w:w="1894" w:type="dxa"/>
            <w:tcBorders>
              <w:top w:val="nil"/>
              <w:left w:val="nil"/>
              <w:bottom w:val="nil"/>
              <w:right w:val="nil"/>
            </w:tcBorders>
            <w:shd w:val="clear" w:color="auto" w:fill="auto"/>
            <w:noWrap/>
            <w:vAlign w:val="bottom"/>
            <w:hideMark/>
          </w:tcPr>
          <w:p w14:paraId="0ADE51A4" w14:textId="695C7588" w:rsidR="001A0AEB" w:rsidRPr="00BD42BD" w:rsidRDefault="001A0AEB" w:rsidP="001A0AEB">
            <w:pPr>
              <w:rPr>
                <w:color w:val="000000"/>
                <w:sz w:val="22"/>
                <w:lang w:eastAsia="en-US"/>
              </w:rPr>
            </w:pPr>
            <w:r w:rsidRPr="00BD42BD">
              <w:rPr>
                <w:color w:val="000000"/>
                <w:sz w:val="22"/>
              </w:rPr>
              <w:t>.005**</w:t>
            </w:r>
          </w:p>
        </w:tc>
        <w:tc>
          <w:tcPr>
            <w:tcW w:w="2452" w:type="dxa"/>
            <w:tcBorders>
              <w:top w:val="nil"/>
              <w:left w:val="nil"/>
              <w:bottom w:val="nil"/>
              <w:right w:val="nil"/>
            </w:tcBorders>
            <w:shd w:val="clear" w:color="auto" w:fill="auto"/>
            <w:noWrap/>
            <w:vAlign w:val="center"/>
            <w:hideMark/>
          </w:tcPr>
          <w:p w14:paraId="0DEEC345" w14:textId="021E7D84" w:rsidR="001A0AEB" w:rsidRPr="00BD42BD" w:rsidRDefault="001A0AEB" w:rsidP="001A0AEB">
            <w:pPr>
              <w:rPr>
                <w:color w:val="000000"/>
                <w:sz w:val="22"/>
                <w:lang w:eastAsia="en-US"/>
              </w:rPr>
            </w:pPr>
            <w:r>
              <w:rPr>
                <w:color w:val="000000"/>
                <w:sz w:val="22"/>
                <w:szCs w:val="22"/>
              </w:rPr>
              <w:t>0.00 [-0.01, 0.01]</w:t>
            </w:r>
          </w:p>
        </w:tc>
        <w:tc>
          <w:tcPr>
            <w:tcW w:w="1511" w:type="dxa"/>
            <w:tcBorders>
              <w:top w:val="nil"/>
              <w:left w:val="nil"/>
              <w:bottom w:val="nil"/>
              <w:right w:val="nil"/>
            </w:tcBorders>
            <w:shd w:val="clear" w:color="auto" w:fill="auto"/>
            <w:noWrap/>
            <w:vAlign w:val="bottom"/>
            <w:hideMark/>
          </w:tcPr>
          <w:p w14:paraId="1BC5D482" w14:textId="5E8269DC" w:rsidR="001A0AEB" w:rsidRPr="00BD42BD" w:rsidRDefault="001A0AEB" w:rsidP="001A0AEB">
            <w:pPr>
              <w:rPr>
                <w:color w:val="000000"/>
                <w:sz w:val="22"/>
                <w:lang w:eastAsia="en-US"/>
              </w:rPr>
            </w:pPr>
            <w:r w:rsidRPr="00BD42BD">
              <w:rPr>
                <w:color w:val="000000"/>
                <w:sz w:val="22"/>
              </w:rPr>
              <w:t>.728</w:t>
            </w:r>
          </w:p>
        </w:tc>
      </w:tr>
      <w:tr w:rsidR="001A0AEB" w:rsidRPr="00BD42BD" w14:paraId="2881C292" w14:textId="77777777" w:rsidTr="001A0AEB">
        <w:trPr>
          <w:trHeight w:val="302"/>
        </w:trPr>
        <w:tc>
          <w:tcPr>
            <w:tcW w:w="2123" w:type="dxa"/>
            <w:tcBorders>
              <w:top w:val="nil"/>
              <w:left w:val="nil"/>
              <w:bottom w:val="nil"/>
              <w:right w:val="nil"/>
            </w:tcBorders>
            <w:shd w:val="clear" w:color="auto" w:fill="auto"/>
            <w:noWrap/>
            <w:hideMark/>
          </w:tcPr>
          <w:p w14:paraId="458F4909" w14:textId="77777777" w:rsidR="001A0AEB" w:rsidRPr="00BD42BD" w:rsidRDefault="001A0AEB" w:rsidP="001A0AEB">
            <w:pPr>
              <w:rPr>
                <w:color w:val="000000"/>
                <w:sz w:val="22"/>
                <w:lang w:eastAsia="en-US"/>
              </w:rPr>
            </w:pPr>
            <w:r w:rsidRPr="00BD42BD">
              <w:rPr>
                <w:color w:val="000000"/>
                <w:sz w:val="22"/>
                <w:lang w:eastAsia="en-US"/>
              </w:rPr>
              <w:t>Percentage REM</w:t>
            </w:r>
          </w:p>
        </w:tc>
        <w:tc>
          <w:tcPr>
            <w:tcW w:w="2300" w:type="dxa"/>
            <w:tcBorders>
              <w:top w:val="nil"/>
              <w:left w:val="nil"/>
              <w:bottom w:val="nil"/>
              <w:right w:val="nil"/>
            </w:tcBorders>
            <w:shd w:val="clear" w:color="auto" w:fill="auto"/>
            <w:noWrap/>
            <w:vAlign w:val="center"/>
            <w:hideMark/>
          </w:tcPr>
          <w:p w14:paraId="24F1B809" w14:textId="363FEED4" w:rsidR="001A0AEB" w:rsidRPr="00F37C18" w:rsidRDefault="001A0AEB" w:rsidP="001A0AEB">
            <w:pPr>
              <w:rPr>
                <w:color w:val="000000"/>
                <w:sz w:val="22"/>
                <w:highlight w:val="green"/>
                <w:lang w:eastAsia="en-US"/>
              </w:rPr>
            </w:pPr>
            <w:r>
              <w:rPr>
                <w:color w:val="000000"/>
                <w:sz w:val="22"/>
                <w:szCs w:val="22"/>
              </w:rPr>
              <w:t>0.00 [0.00, 0.00]</w:t>
            </w:r>
          </w:p>
        </w:tc>
        <w:tc>
          <w:tcPr>
            <w:tcW w:w="1543" w:type="dxa"/>
            <w:tcBorders>
              <w:top w:val="nil"/>
              <w:left w:val="nil"/>
              <w:bottom w:val="nil"/>
              <w:right w:val="nil"/>
            </w:tcBorders>
            <w:shd w:val="clear" w:color="auto" w:fill="auto"/>
            <w:noWrap/>
            <w:vAlign w:val="bottom"/>
            <w:hideMark/>
          </w:tcPr>
          <w:p w14:paraId="682DFBF9" w14:textId="7DA40AB6" w:rsidR="001A0AEB" w:rsidRPr="00BD42BD" w:rsidRDefault="001A0AEB" w:rsidP="001A0AEB">
            <w:pPr>
              <w:rPr>
                <w:color w:val="000000"/>
                <w:sz w:val="22"/>
                <w:lang w:eastAsia="en-US"/>
              </w:rPr>
            </w:pPr>
            <w:r w:rsidRPr="00BD42BD">
              <w:rPr>
                <w:color w:val="000000"/>
                <w:sz w:val="22"/>
              </w:rPr>
              <w:t>.684</w:t>
            </w:r>
          </w:p>
        </w:tc>
        <w:tc>
          <w:tcPr>
            <w:tcW w:w="2243" w:type="dxa"/>
            <w:tcBorders>
              <w:top w:val="nil"/>
              <w:left w:val="nil"/>
              <w:bottom w:val="nil"/>
              <w:right w:val="nil"/>
            </w:tcBorders>
            <w:shd w:val="clear" w:color="auto" w:fill="auto"/>
            <w:noWrap/>
            <w:vAlign w:val="bottom"/>
            <w:hideMark/>
          </w:tcPr>
          <w:p w14:paraId="47285CF8" w14:textId="7421255C" w:rsidR="001A0AEB" w:rsidRPr="00BD42BD" w:rsidRDefault="001A0AEB" w:rsidP="001A0AEB">
            <w:pPr>
              <w:rPr>
                <w:color w:val="000000"/>
                <w:sz w:val="22"/>
                <w:lang w:eastAsia="en-US"/>
              </w:rPr>
            </w:pPr>
            <w:r>
              <w:rPr>
                <w:color w:val="000000"/>
                <w:sz w:val="22"/>
                <w:szCs w:val="22"/>
              </w:rPr>
              <w:t>0.00 [0.00, 0.00]</w:t>
            </w:r>
          </w:p>
        </w:tc>
        <w:tc>
          <w:tcPr>
            <w:tcW w:w="1894" w:type="dxa"/>
            <w:tcBorders>
              <w:top w:val="nil"/>
              <w:left w:val="nil"/>
              <w:bottom w:val="nil"/>
              <w:right w:val="nil"/>
            </w:tcBorders>
            <w:shd w:val="clear" w:color="auto" w:fill="auto"/>
            <w:noWrap/>
            <w:vAlign w:val="bottom"/>
            <w:hideMark/>
          </w:tcPr>
          <w:p w14:paraId="728363F1" w14:textId="2EE8CBC5" w:rsidR="001A0AEB" w:rsidRPr="00BD42BD" w:rsidRDefault="001A0AEB" w:rsidP="001A0AEB">
            <w:pPr>
              <w:rPr>
                <w:color w:val="000000"/>
                <w:sz w:val="22"/>
                <w:lang w:eastAsia="en-US"/>
              </w:rPr>
            </w:pPr>
            <w:r w:rsidRPr="00BD42BD">
              <w:rPr>
                <w:color w:val="000000"/>
                <w:sz w:val="22"/>
              </w:rPr>
              <w:t>.240</w:t>
            </w:r>
          </w:p>
        </w:tc>
        <w:tc>
          <w:tcPr>
            <w:tcW w:w="2452" w:type="dxa"/>
            <w:tcBorders>
              <w:top w:val="nil"/>
              <w:left w:val="nil"/>
              <w:bottom w:val="nil"/>
              <w:right w:val="nil"/>
            </w:tcBorders>
            <w:shd w:val="clear" w:color="auto" w:fill="auto"/>
            <w:noWrap/>
            <w:vAlign w:val="center"/>
            <w:hideMark/>
          </w:tcPr>
          <w:p w14:paraId="359E0A30" w14:textId="2F26BCA2" w:rsidR="001A0AEB" w:rsidRPr="00BD42BD" w:rsidRDefault="001A0AEB" w:rsidP="001A0AEB">
            <w:pPr>
              <w:rPr>
                <w:color w:val="000000"/>
                <w:sz w:val="22"/>
                <w:lang w:eastAsia="en-US"/>
              </w:rPr>
            </w:pPr>
            <w:r>
              <w:rPr>
                <w:color w:val="000000"/>
                <w:sz w:val="22"/>
                <w:szCs w:val="22"/>
              </w:rPr>
              <w:t>-0.00 [-0.01, 0.01]</w:t>
            </w:r>
          </w:p>
        </w:tc>
        <w:tc>
          <w:tcPr>
            <w:tcW w:w="1511" w:type="dxa"/>
            <w:tcBorders>
              <w:top w:val="nil"/>
              <w:left w:val="nil"/>
              <w:bottom w:val="nil"/>
              <w:right w:val="nil"/>
            </w:tcBorders>
            <w:shd w:val="clear" w:color="auto" w:fill="auto"/>
            <w:noWrap/>
            <w:vAlign w:val="bottom"/>
            <w:hideMark/>
          </w:tcPr>
          <w:p w14:paraId="0AF9B42C" w14:textId="1F0E36DA" w:rsidR="001A0AEB" w:rsidRPr="00BD42BD" w:rsidRDefault="001A0AEB" w:rsidP="001A0AEB">
            <w:pPr>
              <w:rPr>
                <w:color w:val="000000"/>
                <w:sz w:val="22"/>
                <w:lang w:eastAsia="en-US"/>
              </w:rPr>
            </w:pPr>
            <w:r w:rsidRPr="00BD42BD">
              <w:rPr>
                <w:color w:val="000000"/>
                <w:sz w:val="22"/>
              </w:rPr>
              <w:t>.561</w:t>
            </w:r>
          </w:p>
        </w:tc>
      </w:tr>
      <w:tr w:rsidR="001A0AEB" w:rsidRPr="00BD42BD" w14:paraId="68D84B52" w14:textId="77777777" w:rsidTr="001A0AEB">
        <w:trPr>
          <w:trHeight w:val="302"/>
        </w:trPr>
        <w:tc>
          <w:tcPr>
            <w:tcW w:w="2123" w:type="dxa"/>
            <w:tcBorders>
              <w:top w:val="nil"/>
              <w:left w:val="nil"/>
              <w:bottom w:val="nil"/>
              <w:right w:val="nil"/>
            </w:tcBorders>
            <w:shd w:val="clear" w:color="auto" w:fill="auto"/>
            <w:noWrap/>
            <w:hideMark/>
          </w:tcPr>
          <w:p w14:paraId="15121290" w14:textId="77777777" w:rsidR="001A0AEB" w:rsidRPr="00BD42BD" w:rsidRDefault="001A0AEB" w:rsidP="001A0AEB">
            <w:pPr>
              <w:rPr>
                <w:color w:val="000000"/>
                <w:sz w:val="22"/>
                <w:lang w:eastAsia="en-US"/>
              </w:rPr>
            </w:pPr>
            <w:r w:rsidRPr="00BD42BD">
              <w:rPr>
                <w:color w:val="000000"/>
                <w:sz w:val="22"/>
                <w:lang w:eastAsia="en-US"/>
              </w:rPr>
              <w:t>Percentage female</w:t>
            </w:r>
          </w:p>
        </w:tc>
        <w:tc>
          <w:tcPr>
            <w:tcW w:w="2300" w:type="dxa"/>
            <w:tcBorders>
              <w:top w:val="nil"/>
              <w:left w:val="nil"/>
              <w:bottom w:val="nil"/>
              <w:right w:val="nil"/>
            </w:tcBorders>
            <w:shd w:val="clear" w:color="auto" w:fill="auto"/>
            <w:noWrap/>
            <w:vAlign w:val="center"/>
            <w:hideMark/>
          </w:tcPr>
          <w:p w14:paraId="715EE8A4" w14:textId="5CB9328C" w:rsidR="001A0AEB" w:rsidRPr="00BD42BD" w:rsidRDefault="001A0AEB" w:rsidP="001A0AEB">
            <w:pPr>
              <w:rPr>
                <w:color w:val="000000"/>
                <w:sz w:val="22"/>
                <w:lang w:eastAsia="en-US"/>
              </w:rPr>
            </w:pPr>
            <w:r>
              <w:rPr>
                <w:color w:val="000000"/>
                <w:sz w:val="22"/>
                <w:szCs w:val="22"/>
              </w:rPr>
              <w:t>0.00 [0.00, 0.00]</w:t>
            </w:r>
          </w:p>
        </w:tc>
        <w:tc>
          <w:tcPr>
            <w:tcW w:w="1543" w:type="dxa"/>
            <w:tcBorders>
              <w:top w:val="nil"/>
              <w:left w:val="nil"/>
              <w:bottom w:val="nil"/>
              <w:right w:val="nil"/>
            </w:tcBorders>
            <w:shd w:val="clear" w:color="auto" w:fill="auto"/>
            <w:noWrap/>
            <w:vAlign w:val="bottom"/>
            <w:hideMark/>
          </w:tcPr>
          <w:p w14:paraId="610FBC9C" w14:textId="27F39EA4" w:rsidR="001A0AEB" w:rsidRPr="00BD42BD" w:rsidRDefault="001A0AEB" w:rsidP="001A0AEB">
            <w:pPr>
              <w:rPr>
                <w:color w:val="000000"/>
                <w:sz w:val="22"/>
                <w:lang w:eastAsia="en-US"/>
              </w:rPr>
            </w:pPr>
            <w:r w:rsidRPr="00BD42BD">
              <w:rPr>
                <w:color w:val="000000"/>
                <w:sz w:val="22"/>
              </w:rPr>
              <w:t>.922</w:t>
            </w:r>
          </w:p>
        </w:tc>
        <w:tc>
          <w:tcPr>
            <w:tcW w:w="2243" w:type="dxa"/>
            <w:tcBorders>
              <w:top w:val="nil"/>
              <w:left w:val="nil"/>
              <w:bottom w:val="nil"/>
              <w:right w:val="nil"/>
            </w:tcBorders>
            <w:shd w:val="clear" w:color="auto" w:fill="auto"/>
            <w:noWrap/>
            <w:vAlign w:val="center"/>
            <w:hideMark/>
          </w:tcPr>
          <w:p w14:paraId="33C38F34" w14:textId="55E1F528" w:rsidR="001A0AEB" w:rsidRPr="00BD42BD" w:rsidRDefault="001A0AEB" w:rsidP="001A0AEB">
            <w:pPr>
              <w:rPr>
                <w:color w:val="000000"/>
                <w:sz w:val="22"/>
                <w:lang w:eastAsia="en-US"/>
              </w:rPr>
            </w:pPr>
            <w:r>
              <w:rPr>
                <w:color w:val="000000"/>
                <w:sz w:val="22"/>
                <w:szCs w:val="22"/>
              </w:rPr>
              <w:t>0.00 [-0.00, 0.00]</w:t>
            </w:r>
          </w:p>
        </w:tc>
        <w:tc>
          <w:tcPr>
            <w:tcW w:w="1894" w:type="dxa"/>
            <w:tcBorders>
              <w:top w:val="nil"/>
              <w:left w:val="nil"/>
              <w:bottom w:val="nil"/>
              <w:right w:val="nil"/>
            </w:tcBorders>
            <w:shd w:val="clear" w:color="auto" w:fill="auto"/>
            <w:noWrap/>
            <w:vAlign w:val="bottom"/>
            <w:hideMark/>
          </w:tcPr>
          <w:p w14:paraId="70599242" w14:textId="6BC8675F" w:rsidR="001A0AEB" w:rsidRPr="00BD42BD" w:rsidRDefault="001A0AEB" w:rsidP="001A0AEB">
            <w:pPr>
              <w:rPr>
                <w:color w:val="000000"/>
                <w:sz w:val="22"/>
                <w:lang w:eastAsia="en-US"/>
              </w:rPr>
            </w:pPr>
            <w:r w:rsidRPr="00BD42BD">
              <w:rPr>
                <w:color w:val="000000"/>
                <w:sz w:val="22"/>
              </w:rPr>
              <w:t>.866</w:t>
            </w:r>
          </w:p>
        </w:tc>
        <w:tc>
          <w:tcPr>
            <w:tcW w:w="2452" w:type="dxa"/>
            <w:tcBorders>
              <w:top w:val="nil"/>
              <w:left w:val="nil"/>
              <w:bottom w:val="nil"/>
              <w:right w:val="nil"/>
            </w:tcBorders>
            <w:shd w:val="clear" w:color="auto" w:fill="auto"/>
            <w:noWrap/>
            <w:vAlign w:val="center"/>
            <w:hideMark/>
          </w:tcPr>
          <w:p w14:paraId="374CDC0C" w14:textId="4B44C10B" w:rsidR="001A0AEB" w:rsidRPr="00BD42BD" w:rsidRDefault="001A0AEB" w:rsidP="001A0AEB">
            <w:pPr>
              <w:rPr>
                <w:color w:val="000000"/>
                <w:sz w:val="22"/>
                <w:lang w:eastAsia="en-US"/>
              </w:rPr>
            </w:pPr>
            <w:r>
              <w:rPr>
                <w:color w:val="000000"/>
                <w:sz w:val="22"/>
                <w:szCs w:val="22"/>
              </w:rPr>
              <w:t>0.00 [-0.00, 0.01]</w:t>
            </w:r>
          </w:p>
        </w:tc>
        <w:tc>
          <w:tcPr>
            <w:tcW w:w="1511" w:type="dxa"/>
            <w:tcBorders>
              <w:top w:val="nil"/>
              <w:left w:val="nil"/>
              <w:bottom w:val="nil"/>
              <w:right w:val="nil"/>
            </w:tcBorders>
            <w:shd w:val="clear" w:color="auto" w:fill="auto"/>
            <w:noWrap/>
            <w:vAlign w:val="bottom"/>
            <w:hideMark/>
          </w:tcPr>
          <w:p w14:paraId="1AA28BC2" w14:textId="64DAB345" w:rsidR="001A0AEB" w:rsidRPr="00BD42BD" w:rsidRDefault="001A0AEB" w:rsidP="001A0AEB">
            <w:pPr>
              <w:rPr>
                <w:color w:val="000000"/>
                <w:sz w:val="22"/>
                <w:lang w:eastAsia="en-US"/>
              </w:rPr>
            </w:pPr>
            <w:r w:rsidRPr="00BD42BD">
              <w:rPr>
                <w:color w:val="000000"/>
                <w:sz w:val="22"/>
              </w:rPr>
              <w:t>.446</w:t>
            </w:r>
          </w:p>
        </w:tc>
      </w:tr>
      <w:tr w:rsidR="001A0AEB" w:rsidRPr="00BD42BD" w14:paraId="73E84EB1" w14:textId="77777777" w:rsidTr="001A0AEB">
        <w:trPr>
          <w:trHeight w:val="302"/>
        </w:trPr>
        <w:tc>
          <w:tcPr>
            <w:tcW w:w="2123" w:type="dxa"/>
            <w:tcBorders>
              <w:top w:val="nil"/>
              <w:left w:val="nil"/>
              <w:bottom w:val="nil"/>
              <w:right w:val="nil"/>
            </w:tcBorders>
            <w:shd w:val="clear" w:color="auto" w:fill="auto"/>
            <w:noWrap/>
            <w:hideMark/>
          </w:tcPr>
          <w:p w14:paraId="4CCE6B52" w14:textId="77777777" w:rsidR="001A0AEB" w:rsidRPr="00BD42BD" w:rsidRDefault="001A0AEB" w:rsidP="001A0AEB">
            <w:pPr>
              <w:rPr>
                <w:color w:val="000000"/>
                <w:sz w:val="22"/>
                <w:lang w:eastAsia="en-US"/>
              </w:rPr>
            </w:pPr>
            <w:r w:rsidRPr="00BD42BD">
              <w:rPr>
                <w:color w:val="000000"/>
                <w:sz w:val="22"/>
                <w:lang w:eastAsia="en-US"/>
              </w:rPr>
              <w:t>Percentage married</w:t>
            </w:r>
          </w:p>
        </w:tc>
        <w:tc>
          <w:tcPr>
            <w:tcW w:w="2300" w:type="dxa"/>
            <w:tcBorders>
              <w:top w:val="nil"/>
              <w:left w:val="nil"/>
              <w:bottom w:val="nil"/>
              <w:right w:val="nil"/>
            </w:tcBorders>
            <w:shd w:val="clear" w:color="auto" w:fill="auto"/>
            <w:noWrap/>
            <w:vAlign w:val="center"/>
            <w:hideMark/>
          </w:tcPr>
          <w:p w14:paraId="25F7FD29" w14:textId="6EA167FC" w:rsidR="001A0AEB" w:rsidRPr="00BD42BD" w:rsidRDefault="001A0AEB" w:rsidP="001A0AEB">
            <w:pPr>
              <w:rPr>
                <w:color w:val="000000"/>
                <w:sz w:val="22"/>
                <w:lang w:eastAsia="en-US"/>
              </w:rPr>
            </w:pPr>
            <w:r>
              <w:rPr>
                <w:color w:val="000000"/>
                <w:sz w:val="22"/>
                <w:szCs w:val="22"/>
              </w:rPr>
              <w:t>0.00 [0.00, 0.00]</w:t>
            </w:r>
          </w:p>
        </w:tc>
        <w:tc>
          <w:tcPr>
            <w:tcW w:w="1543" w:type="dxa"/>
            <w:tcBorders>
              <w:top w:val="nil"/>
              <w:left w:val="nil"/>
              <w:bottom w:val="nil"/>
              <w:right w:val="nil"/>
            </w:tcBorders>
            <w:shd w:val="clear" w:color="auto" w:fill="auto"/>
            <w:noWrap/>
            <w:vAlign w:val="bottom"/>
            <w:hideMark/>
          </w:tcPr>
          <w:p w14:paraId="35B7D59A" w14:textId="20AE2E9B" w:rsidR="001A0AEB" w:rsidRPr="00BD42BD" w:rsidRDefault="001A0AEB" w:rsidP="001A0AEB">
            <w:pPr>
              <w:rPr>
                <w:color w:val="000000"/>
                <w:sz w:val="22"/>
                <w:lang w:eastAsia="en-US"/>
              </w:rPr>
            </w:pPr>
            <w:r w:rsidRPr="00BD42BD">
              <w:rPr>
                <w:color w:val="000000"/>
                <w:sz w:val="22"/>
              </w:rPr>
              <w:t>.054</w:t>
            </w:r>
          </w:p>
        </w:tc>
        <w:tc>
          <w:tcPr>
            <w:tcW w:w="2243" w:type="dxa"/>
            <w:tcBorders>
              <w:top w:val="nil"/>
              <w:left w:val="nil"/>
              <w:bottom w:val="nil"/>
              <w:right w:val="nil"/>
            </w:tcBorders>
            <w:shd w:val="clear" w:color="auto" w:fill="auto"/>
            <w:noWrap/>
            <w:vAlign w:val="center"/>
            <w:hideMark/>
          </w:tcPr>
          <w:p w14:paraId="688A4843" w14:textId="60DBF554" w:rsidR="001A0AEB" w:rsidRPr="00BD42BD" w:rsidRDefault="001A0AEB" w:rsidP="001A0AEB">
            <w:pPr>
              <w:rPr>
                <w:color w:val="000000"/>
                <w:sz w:val="22"/>
                <w:lang w:eastAsia="en-US"/>
              </w:rPr>
            </w:pPr>
            <w:r>
              <w:rPr>
                <w:color w:val="000000"/>
                <w:sz w:val="22"/>
                <w:szCs w:val="22"/>
              </w:rPr>
              <w:t>-0.00 [-0.00, 0.00]</w:t>
            </w:r>
          </w:p>
        </w:tc>
        <w:tc>
          <w:tcPr>
            <w:tcW w:w="1894" w:type="dxa"/>
            <w:tcBorders>
              <w:top w:val="nil"/>
              <w:left w:val="nil"/>
              <w:bottom w:val="nil"/>
              <w:right w:val="nil"/>
            </w:tcBorders>
            <w:shd w:val="clear" w:color="auto" w:fill="auto"/>
            <w:noWrap/>
            <w:vAlign w:val="bottom"/>
            <w:hideMark/>
          </w:tcPr>
          <w:p w14:paraId="1C0331F2" w14:textId="6BFFCD29" w:rsidR="001A0AEB" w:rsidRPr="00BD42BD" w:rsidRDefault="001A0AEB" w:rsidP="001A0AEB">
            <w:pPr>
              <w:rPr>
                <w:color w:val="000000"/>
                <w:sz w:val="22"/>
                <w:lang w:eastAsia="en-US"/>
              </w:rPr>
            </w:pPr>
            <w:r w:rsidRPr="00BD42BD">
              <w:rPr>
                <w:color w:val="000000"/>
                <w:sz w:val="22"/>
              </w:rPr>
              <w:t>.014*</w:t>
            </w:r>
          </w:p>
        </w:tc>
        <w:tc>
          <w:tcPr>
            <w:tcW w:w="2452" w:type="dxa"/>
            <w:tcBorders>
              <w:top w:val="nil"/>
              <w:left w:val="nil"/>
              <w:bottom w:val="nil"/>
              <w:right w:val="nil"/>
            </w:tcBorders>
            <w:shd w:val="clear" w:color="auto" w:fill="auto"/>
            <w:noWrap/>
            <w:vAlign w:val="center"/>
            <w:hideMark/>
          </w:tcPr>
          <w:p w14:paraId="419FD134" w14:textId="770510C9" w:rsidR="001A0AEB" w:rsidRPr="00BD42BD" w:rsidRDefault="001A0AEB" w:rsidP="001A0AEB">
            <w:pPr>
              <w:rPr>
                <w:color w:val="000000"/>
                <w:sz w:val="22"/>
                <w:lang w:eastAsia="en-US"/>
              </w:rPr>
            </w:pPr>
            <w:r>
              <w:rPr>
                <w:color w:val="000000"/>
                <w:sz w:val="22"/>
                <w:szCs w:val="22"/>
              </w:rPr>
              <w:t>0.00 [-0.01, 0.01]</w:t>
            </w:r>
          </w:p>
        </w:tc>
        <w:tc>
          <w:tcPr>
            <w:tcW w:w="1511" w:type="dxa"/>
            <w:tcBorders>
              <w:top w:val="nil"/>
              <w:left w:val="nil"/>
              <w:bottom w:val="nil"/>
              <w:right w:val="nil"/>
            </w:tcBorders>
            <w:shd w:val="clear" w:color="auto" w:fill="auto"/>
            <w:noWrap/>
            <w:vAlign w:val="bottom"/>
            <w:hideMark/>
          </w:tcPr>
          <w:p w14:paraId="2B298BE3" w14:textId="18CCF79C" w:rsidR="001A0AEB" w:rsidRPr="00BD42BD" w:rsidRDefault="001A0AEB" w:rsidP="001A0AEB">
            <w:pPr>
              <w:rPr>
                <w:color w:val="000000"/>
                <w:sz w:val="22"/>
                <w:lang w:eastAsia="en-US"/>
              </w:rPr>
            </w:pPr>
            <w:r w:rsidRPr="00BD42BD">
              <w:rPr>
                <w:color w:val="000000"/>
                <w:sz w:val="22"/>
              </w:rPr>
              <w:t>.489</w:t>
            </w:r>
          </w:p>
        </w:tc>
      </w:tr>
      <w:tr w:rsidR="001A0AEB" w:rsidRPr="00BD42BD" w14:paraId="3056F80F" w14:textId="77777777" w:rsidTr="001A0AEB">
        <w:trPr>
          <w:trHeight w:val="302"/>
        </w:trPr>
        <w:tc>
          <w:tcPr>
            <w:tcW w:w="2123" w:type="dxa"/>
            <w:tcBorders>
              <w:top w:val="nil"/>
              <w:left w:val="nil"/>
              <w:bottom w:val="nil"/>
              <w:right w:val="nil"/>
            </w:tcBorders>
            <w:shd w:val="clear" w:color="auto" w:fill="auto"/>
            <w:noWrap/>
            <w:hideMark/>
          </w:tcPr>
          <w:p w14:paraId="321FC43A" w14:textId="77777777" w:rsidR="001A0AEB" w:rsidRPr="00BD42BD" w:rsidRDefault="001A0AEB" w:rsidP="001A0AEB">
            <w:pPr>
              <w:rPr>
                <w:color w:val="000000"/>
                <w:sz w:val="22"/>
                <w:lang w:eastAsia="en-US"/>
              </w:rPr>
            </w:pPr>
            <w:r w:rsidRPr="00BD42BD">
              <w:rPr>
                <w:color w:val="000000"/>
                <w:sz w:val="22"/>
                <w:lang w:eastAsia="en-US"/>
              </w:rPr>
              <w:t>Some college</w:t>
            </w:r>
          </w:p>
        </w:tc>
        <w:tc>
          <w:tcPr>
            <w:tcW w:w="2300" w:type="dxa"/>
            <w:tcBorders>
              <w:top w:val="nil"/>
              <w:left w:val="nil"/>
              <w:bottom w:val="nil"/>
              <w:right w:val="nil"/>
            </w:tcBorders>
            <w:shd w:val="clear" w:color="auto" w:fill="auto"/>
            <w:noWrap/>
            <w:vAlign w:val="center"/>
            <w:hideMark/>
          </w:tcPr>
          <w:p w14:paraId="07B7BC84" w14:textId="7FAA74E2" w:rsidR="001A0AEB" w:rsidRPr="00BD42BD" w:rsidRDefault="001A0AEB" w:rsidP="001A0AEB">
            <w:pPr>
              <w:rPr>
                <w:color w:val="000000"/>
                <w:sz w:val="22"/>
                <w:lang w:eastAsia="en-US"/>
              </w:rPr>
            </w:pPr>
            <w:r>
              <w:rPr>
                <w:color w:val="000000"/>
                <w:sz w:val="22"/>
              </w:rPr>
              <w:t>0.02 [-0.04, 0.09]</w:t>
            </w:r>
          </w:p>
        </w:tc>
        <w:tc>
          <w:tcPr>
            <w:tcW w:w="1543" w:type="dxa"/>
            <w:tcBorders>
              <w:top w:val="nil"/>
              <w:left w:val="nil"/>
              <w:bottom w:val="nil"/>
              <w:right w:val="nil"/>
            </w:tcBorders>
            <w:shd w:val="clear" w:color="auto" w:fill="auto"/>
            <w:noWrap/>
            <w:vAlign w:val="bottom"/>
            <w:hideMark/>
          </w:tcPr>
          <w:p w14:paraId="2EC7C675" w14:textId="63EF5035" w:rsidR="001A0AEB" w:rsidRPr="00BD42BD" w:rsidRDefault="001A0AEB" w:rsidP="001A0AEB">
            <w:pPr>
              <w:rPr>
                <w:color w:val="000000"/>
                <w:sz w:val="22"/>
                <w:lang w:eastAsia="en-US"/>
              </w:rPr>
            </w:pPr>
            <w:r w:rsidRPr="00BD42BD">
              <w:rPr>
                <w:color w:val="000000"/>
                <w:sz w:val="22"/>
              </w:rPr>
              <w:t>.437</w:t>
            </w:r>
          </w:p>
        </w:tc>
        <w:tc>
          <w:tcPr>
            <w:tcW w:w="2243" w:type="dxa"/>
            <w:tcBorders>
              <w:top w:val="nil"/>
              <w:left w:val="nil"/>
              <w:bottom w:val="nil"/>
              <w:right w:val="nil"/>
            </w:tcBorders>
            <w:shd w:val="clear" w:color="auto" w:fill="auto"/>
            <w:noWrap/>
            <w:vAlign w:val="center"/>
            <w:hideMark/>
          </w:tcPr>
          <w:p w14:paraId="41153A50" w14:textId="0EB7B117" w:rsidR="001A0AEB" w:rsidRPr="00BD42BD" w:rsidRDefault="001A0AEB" w:rsidP="001A0AEB">
            <w:pPr>
              <w:rPr>
                <w:color w:val="000000"/>
                <w:sz w:val="22"/>
                <w:lang w:eastAsia="en-US"/>
              </w:rPr>
            </w:pPr>
            <w:r>
              <w:rPr>
                <w:color w:val="000000"/>
                <w:sz w:val="22"/>
                <w:szCs w:val="22"/>
              </w:rPr>
              <w:t>0.04 [-0.01, 0.09]</w:t>
            </w:r>
          </w:p>
        </w:tc>
        <w:tc>
          <w:tcPr>
            <w:tcW w:w="1894" w:type="dxa"/>
            <w:tcBorders>
              <w:top w:val="nil"/>
              <w:left w:val="nil"/>
              <w:bottom w:val="nil"/>
              <w:right w:val="nil"/>
            </w:tcBorders>
            <w:shd w:val="clear" w:color="auto" w:fill="auto"/>
            <w:noWrap/>
            <w:vAlign w:val="bottom"/>
            <w:hideMark/>
          </w:tcPr>
          <w:p w14:paraId="666AF7A9" w14:textId="5DC8DAF7" w:rsidR="001A0AEB" w:rsidRPr="00BD42BD" w:rsidRDefault="001A0AEB" w:rsidP="001A0AEB">
            <w:pPr>
              <w:rPr>
                <w:color w:val="000000"/>
                <w:sz w:val="22"/>
                <w:lang w:eastAsia="en-US"/>
              </w:rPr>
            </w:pPr>
            <w:r w:rsidRPr="00BD42BD">
              <w:rPr>
                <w:color w:val="000000"/>
                <w:sz w:val="22"/>
              </w:rPr>
              <w:t>.130</w:t>
            </w:r>
          </w:p>
        </w:tc>
        <w:tc>
          <w:tcPr>
            <w:tcW w:w="2452" w:type="dxa"/>
            <w:tcBorders>
              <w:top w:val="nil"/>
              <w:left w:val="nil"/>
              <w:bottom w:val="nil"/>
              <w:right w:val="nil"/>
            </w:tcBorders>
            <w:shd w:val="clear" w:color="auto" w:fill="auto"/>
            <w:noWrap/>
            <w:vAlign w:val="center"/>
            <w:hideMark/>
          </w:tcPr>
          <w:p w14:paraId="30ABFE1D" w14:textId="134C2613" w:rsidR="001A0AEB" w:rsidRPr="00BD42BD" w:rsidRDefault="001A0AEB" w:rsidP="001A0AEB">
            <w:pPr>
              <w:rPr>
                <w:color w:val="000000"/>
                <w:sz w:val="22"/>
                <w:lang w:eastAsia="en-US"/>
              </w:rPr>
            </w:pPr>
            <w:r>
              <w:rPr>
                <w:color w:val="000000"/>
                <w:sz w:val="22"/>
                <w:szCs w:val="22"/>
              </w:rPr>
              <w:t>-0.24 [-0.50, 0.01]</w:t>
            </w:r>
          </w:p>
        </w:tc>
        <w:tc>
          <w:tcPr>
            <w:tcW w:w="1511" w:type="dxa"/>
            <w:tcBorders>
              <w:top w:val="nil"/>
              <w:left w:val="nil"/>
              <w:bottom w:val="nil"/>
              <w:right w:val="nil"/>
            </w:tcBorders>
            <w:shd w:val="clear" w:color="auto" w:fill="auto"/>
            <w:noWrap/>
            <w:vAlign w:val="bottom"/>
            <w:hideMark/>
          </w:tcPr>
          <w:p w14:paraId="514071B4" w14:textId="660CFADF" w:rsidR="001A0AEB" w:rsidRPr="00BD42BD" w:rsidRDefault="001A0AEB" w:rsidP="001A0AEB">
            <w:pPr>
              <w:rPr>
                <w:color w:val="000000"/>
                <w:sz w:val="22"/>
                <w:lang w:eastAsia="en-US"/>
              </w:rPr>
            </w:pPr>
            <w:r w:rsidRPr="00BD42BD">
              <w:rPr>
                <w:color w:val="000000"/>
                <w:sz w:val="22"/>
              </w:rPr>
              <w:t>.063</w:t>
            </w:r>
          </w:p>
        </w:tc>
      </w:tr>
      <w:tr w:rsidR="001A0AEB" w:rsidRPr="00BD42BD" w14:paraId="7EC8053C" w14:textId="77777777" w:rsidTr="001A0AEB">
        <w:trPr>
          <w:trHeight w:val="302"/>
        </w:trPr>
        <w:tc>
          <w:tcPr>
            <w:tcW w:w="2123" w:type="dxa"/>
            <w:tcBorders>
              <w:top w:val="nil"/>
              <w:left w:val="nil"/>
              <w:bottom w:val="nil"/>
              <w:right w:val="nil"/>
            </w:tcBorders>
            <w:shd w:val="clear" w:color="auto" w:fill="auto"/>
            <w:noWrap/>
            <w:hideMark/>
          </w:tcPr>
          <w:p w14:paraId="13771FFC" w14:textId="77777777" w:rsidR="001A0AEB" w:rsidRPr="00BD42BD" w:rsidRDefault="001A0AEB" w:rsidP="001A0AEB">
            <w:pPr>
              <w:rPr>
                <w:color w:val="000000"/>
                <w:sz w:val="22"/>
                <w:lang w:eastAsia="en-US"/>
              </w:rPr>
            </w:pPr>
            <w:r w:rsidRPr="00BD42BD">
              <w:rPr>
                <w:color w:val="000000"/>
                <w:sz w:val="22"/>
                <w:lang w:eastAsia="en-US"/>
              </w:rPr>
              <w:t>Population</w:t>
            </w:r>
          </w:p>
        </w:tc>
        <w:tc>
          <w:tcPr>
            <w:tcW w:w="2300" w:type="dxa"/>
            <w:tcBorders>
              <w:top w:val="nil"/>
              <w:left w:val="nil"/>
              <w:bottom w:val="nil"/>
              <w:right w:val="nil"/>
            </w:tcBorders>
            <w:shd w:val="clear" w:color="auto" w:fill="auto"/>
            <w:noWrap/>
            <w:vAlign w:val="center"/>
            <w:hideMark/>
          </w:tcPr>
          <w:p w14:paraId="5C12B36D"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547A553B"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7424A334"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3C95FBE0"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60EC8F1F"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6E3B94CA" w14:textId="77777777" w:rsidR="001A0AEB" w:rsidRPr="00BD42BD" w:rsidRDefault="001A0AEB" w:rsidP="001A0AEB">
            <w:pPr>
              <w:rPr>
                <w:sz w:val="22"/>
                <w:lang w:eastAsia="en-US"/>
              </w:rPr>
            </w:pPr>
          </w:p>
        </w:tc>
      </w:tr>
      <w:tr w:rsidR="001A0AEB" w:rsidRPr="00BD42BD" w14:paraId="322DB891" w14:textId="77777777" w:rsidTr="001A0AEB">
        <w:trPr>
          <w:trHeight w:val="302"/>
        </w:trPr>
        <w:tc>
          <w:tcPr>
            <w:tcW w:w="2123" w:type="dxa"/>
            <w:tcBorders>
              <w:top w:val="nil"/>
              <w:left w:val="nil"/>
              <w:bottom w:val="nil"/>
              <w:right w:val="nil"/>
            </w:tcBorders>
            <w:shd w:val="clear" w:color="auto" w:fill="auto"/>
            <w:noWrap/>
            <w:hideMark/>
          </w:tcPr>
          <w:p w14:paraId="5A7DD8BD" w14:textId="77777777" w:rsidR="001A0AEB" w:rsidRPr="00BD42BD" w:rsidRDefault="001A0AEB" w:rsidP="001A0AEB">
            <w:pPr>
              <w:rPr>
                <w:color w:val="000000"/>
                <w:sz w:val="22"/>
                <w:lang w:eastAsia="en-US"/>
              </w:rPr>
            </w:pPr>
            <w:r w:rsidRPr="00BD42BD">
              <w:rPr>
                <w:color w:val="000000"/>
                <w:sz w:val="22"/>
                <w:lang w:eastAsia="en-US"/>
              </w:rPr>
              <w:t xml:space="preserve">    Psychiatric</w:t>
            </w:r>
          </w:p>
        </w:tc>
        <w:tc>
          <w:tcPr>
            <w:tcW w:w="2300" w:type="dxa"/>
            <w:tcBorders>
              <w:top w:val="nil"/>
              <w:left w:val="nil"/>
              <w:bottom w:val="nil"/>
              <w:right w:val="nil"/>
            </w:tcBorders>
            <w:shd w:val="clear" w:color="auto" w:fill="auto"/>
            <w:noWrap/>
            <w:vAlign w:val="center"/>
            <w:hideMark/>
          </w:tcPr>
          <w:p w14:paraId="28F0B3F0" w14:textId="7ACDC576" w:rsidR="001A0AEB" w:rsidRPr="00BD42BD" w:rsidRDefault="001A0AEB" w:rsidP="001A0AEB">
            <w:pPr>
              <w:rPr>
                <w:color w:val="000000"/>
                <w:sz w:val="22"/>
                <w:lang w:eastAsia="en-US"/>
              </w:rPr>
            </w:pPr>
            <w:r>
              <w:rPr>
                <w:color w:val="000000"/>
                <w:sz w:val="22"/>
                <w:szCs w:val="22"/>
              </w:rPr>
              <w:t>0.02 [-0.04, 0.09]</w:t>
            </w:r>
          </w:p>
        </w:tc>
        <w:tc>
          <w:tcPr>
            <w:tcW w:w="1543" w:type="dxa"/>
            <w:tcBorders>
              <w:top w:val="nil"/>
              <w:left w:val="nil"/>
              <w:bottom w:val="nil"/>
              <w:right w:val="nil"/>
            </w:tcBorders>
            <w:shd w:val="clear" w:color="auto" w:fill="auto"/>
            <w:noWrap/>
            <w:vAlign w:val="bottom"/>
            <w:hideMark/>
          </w:tcPr>
          <w:p w14:paraId="3533B988" w14:textId="61E8DD83" w:rsidR="001A0AEB" w:rsidRPr="00BD42BD" w:rsidRDefault="001A0AEB" w:rsidP="001A0AEB">
            <w:pPr>
              <w:rPr>
                <w:color w:val="000000"/>
                <w:sz w:val="22"/>
                <w:lang w:eastAsia="en-US"/>
              </w:rPr>
            </w:pPr>
            <w:r w:rsidRPr="00BD42BD">
              <w:rPr>
                <w:color w:val="000000"/>
                <w:sz w:val="22"/>
              </w:rPr>
              <w:t>.437</w:t>
            </w:r>
          </w:p>
        </w:tc>
        <w:tc>
          <w:tcPr>
            <w:tcW w:w="2243" w:type="dxa"/>
            <w:tcBorders>
              <w:top w:val="nil"/>
              <w:left w:val="nil"/>
              <w:bottom w:val="nil"/>
              <w:right w:val="nil"/>
            </w:tcBorders>
            <w:shd w:val="clear" w:color="auto" w:fill="auto"/>
            <w:noWrap/>
            <w:vAlign w:val="center"/>
            <w:hideMark/>
          </w:tcPr>
          <w:p w14:paraId="1C616ADA" w14:textId="557D3548" w:rsidR="001A0AEB" w:rsidRPr="00BD42BD" w:rsidRDefault="001A0AEB" w:rsidP="001A0AEB">
            <w:pPr>
              <w:rPr>
                <w:color w:val="000000"/>
                <w:sz w:val="22"/>
                <w:lang w:eastAsia="en-US"/>
              </w:rPr>
            </w:pPr>
            <w:r>
              <w:rPr>
                <w:color w:val="000000"/>
                <w:sz w:val="22"/>
                <w:szCs w:val="22"/>
              </w:rPr>
              <w:t>0.04 [-0.01, 0.09]</w:t>
            </w:r>
          </w:p>
        </w:tc>
        <w:tc>
          <w:tcPr>
            <w:tcW w:w="1894" w:type="dxa"/>
            <w:tcBorders>
              <w:top w:val="nil"/>
              <w:left w:val="nil"/>
              <w:bottom w:val="nil"/>
              <w:right w:val="nil"/>
            </w:tcBorders>
            <w:shd w:val="clear" w:color="auto" w:fill="auto"/>
            <w:noWrap/>
            <w:vAlign w:val="bottom"/>
            <w:hideMark/>
          </w:tcPr>
          <w:p w14:paraId="604CFBDE" w14:textId="7722E9A5" w:rsidR="001A0AEB" w:rsidRPr="00BD42BD" w:rsidRDefault="001A0AEB" w:rsidP="001A0AEB">
            <w:pPr>
              <w:rPr>
                <w:color w:val="000000"/>
                <w:sz w:val="22"/>
                <w:lang w:eastAsia="en-US"/>
              </w:rPr>
            </w:pPr>
            <w:r w:rsidRPr="00BD42BD">
              <w:rPr>
                <w:color w:val="000000"/>
                <w:sz w:val="22"/>
              </w:rPr>
              <w:t>.130</w:t>
            </w:r>
          </w:p>
        </w:tc>
        <w:tc>
          <w:tcPr>
            <w:tcW w:w="2452" w:type="dxa"/>
            <w:tcBorders>
              <w:top w:val="nil"/>
              <w:left w:val="nil"/>
              <w:bottom w:val="nil"/>
              <w:right w:val="nil"/>
            </w:tcBorders>
            <w:shd w:val="clear" w:color="auto" w:fill="auto"/>
            <w:noWrap/>
            <w:vAlign w:val="center"/>
            <w:hideMark/>
          </w:tcPr>
          <w:p w14:paraId="04676937" w14:textId="137E4D5E" w:rsidR="001A0AEB" w:rsidRPr="00BD42BD" w:rsidRDefault="001A0AEB" w:rsidP="001A0AEB">
            <w:pPr>
              <w:rPr>
                <w:color w:val="000000"/>
                <w:sz w:val="22"/>
                <w:lang w:eastAsia="en-US"/>
              </w:rPr>
            </w:pPr>
            <w:r>
              <w:rPr>
                <w:color w:val="000000"/>
                <w:sz w:val="22"/>
                <w:szCs w:val="22"/>
              </w:rPr>
              <w:t>-0.24 [-0.50, 0.01]</w:t>
            </w:r>
          </w:p>
        </w:tc>
        <w:tc>
          <w:tcPr>
            <w:tcW w:w="1511" w:type="dxa"/>
            <w:tcBorders>
              <w:top w:val="nil"/>
              <w:left w:val="nil"/>
              <w:bottom w:val="nil"/>
              <w:right w:val="nil"/>
            </w:tcBorders>
            <w:shd w:val="clear" w:color="auto" w:fill="auto"/>
            <w:noWrap/>
            <w:vAlign w:val="bottom"/>
            <w:hideMark/>
          </w:tcPr>
          <w:p w14:paraId="0E3C163C" w14:textId="17855073" w:rsidR="001A0AEB" w:rsidRPr="00BD42BD" w:rsidRDefault="001A0AEB" w:rsidP="001A0AEB">
            <w:pPr>
              <w:rPr>
                <w:color w:val="000000"/>
                <w:sz w:val="22"/>
                <w:lang w:eastAsia="en-US"/>
              </w:rPr>
            </w:pPr>
            <w:r w:rsidRPr="00BD42BD">
              <w:rPr>
                <w:color w:val="000000"/>
                <w:sz w:val="22"/>
              </w:rPr>
              <w:t>.063</w:t>
            </w:r>
          </w:p>
        </w:tc>
      </w:tr>
      <w:tr w:rsidR="001A0AEB" w:rsidRPr="00BD42BD" w14:paraId="3EFE5E61" w14:textId="77777777" w:rsidTr="001A0AEB">
        <w:trPr>
          <w:trHeight w:val="302"/>
        </w:trPr>
        <w:tc>
          <w:tcPr>
            <w:tcW w:w="2123" w:type="dxa"/>
            <w:tcBorders>
              <w:top w:val="nil"/>
              <w:left w:val="nil"/>
              <w:bottom w:val="nil"/>
              <w:right w:val="nil"/>
            </w:tcBorders>
            <w:shd w:val="clear" w:color="auto" w:fill="auto"/>
            <w:noWrap/>
            <w:hideMark/>
          </w:tcPr>
          <w:p w14:paraId="1F0E5211" w14:textId="77777777" w:rsidR="001A0AEB" w:rsidRPr="00BD42BD" w:rsidRDefault="001A0AEB" w:rsidP="001A0AEB">
            <w:pPr>
              <w:rPr>
                <w:color w:val="000000"/>
                <w:sz w:val="22"/>
                <w:lang w:eastAsia="en-US"/>
              </w:rPr>
            </w:pPr>
            <w:r w:rsidRPr="00BD42BD">
              <w:rPr>
                <w:color w:val="000000"/>
                <w:sz w:val="22"/>
                <w:lang w:eastAsia="en-US"/>
              </w:rPr>
              <w:t xml:space="preserve">    Medical</w:t>
            </w:r>
          </w:p>
        </w:tc>
        <w:tc>
          <w:tcPr>
            <w:tcW w:w="2300" w:type="dxa"/>
            <w:tcBorders>
              <w:top w:val="nil"/>
              <w:left w:val="nil"/>
              <w:bottom w:val="nil"/>
              <w:right w:val="nil"/>
            </w:tcBorders>
            <w:shd w:val="clear" w:color="auto" w:fill="auto"/>
            <w:noWrap/>
            <w:vAlign w:val="center"/>
            <w:hideMark/>
          </w:tcPr>
          <w:p w14:paraId="036F2348" w14:textId="6DB0A62F" w:rsidR="001A0AEB" w:rsidRPr="00BD42BD" w:rsidRDefault="001A0AEB" w:rsidP="001A0AEB">
            <w:pPr>
              <w:rPr>
                <w:color w:val="000000"/>
                <w:sz w:val="22"/>
                <w:lang w:eastAsia="en-US"/>
              </w:rPr>
            </w:pPr>
            <w:r>
              <w:rPr>
                <w:color w:val="000000"/>
                <w:sz w:val="22"/>
                <w:szCs w:val="22"/>
              </w:rPr>
              <w:t>-0.01 [-0.06, 0.05]</w:t>
            </w:r>
          </w:p>
        </w:tc>
        <w:tc>
          <w:tcPr>
            <w:tcW w:w="1543" w:type="dxa"/>
            <w:tcBorders>
              <w:top w:val="nil"/>
              <w:left w:val="nil"/>
              <w:bottom w:val="nil"/>
              <w:right w:val="nil"/>
            </w:tcBorders>
            <w:shd w:val="clear" w:color="auto" w:fill="auto"/>
            <w:noWrap/>
            <w:vAlign w:val="bottom"/>
            <w:hideMark/>
          </w:tcPr>
          <w:p w14:paraId="59A9311C" w14:textId="77A030D1" w:rsidR="001A0AEB" w:rsidRPr="00BD42BD" w:rsidRDefault="001A0AEB" w:rsidP="001A0AEB">
            <w:pPr>
              <w:rPr>
                <w:color w:val="000000"/>
                <w:sz w:val="22"/>
                <w:lang w:eastAsia="en-US"/>
              </w:rPr>
            </w:pPr>
            <w:r w:rsidRPr="00BD42BD">
              <w:rPr>
                <w:color w:val="000000"/>
                <w:sz w:val="22"/>
              </w:rPr>
              <w:t>.867</w:t>
            </w:r>
          </w:p>
        </w:tc>
        <w:tc>
          <w:tcPr>
            <w:tcW w:w="2243" w:type="dxa"/>
            <w:tcBorders>
              <w:top w:val="nil"/>
              <w:left w:val="nil"/>
              <w:bottom w:val="nil"/>
              <w:right w:val="nil"/>
            </w:tcBorders>
            <w:shd w:val="clear" w:color="auto" w:fill="auto"/>
            <w:noWrap/>
            <w:vAlign w:val="center"/>
            <w:hideMark/>
          </w:tcPr>
          <w:p w14:paraId="4ACDE29A" w14:textId="4B4DF810" w:rsidR="001A0AEB" w:rsidRPr="00BD42BD" w:rsidRDefault="001A0AEB" w:rsidP="001A0AEB">
            <w:pPr>
              <w:rPr>
                <w:color w:val="000000"/>
                <w:sz w:val="22"/>
                <w:lang w:eastAsia="en-US"/>
              </w:rPr>
            </w:pPr>
            <w:r>
              <w:rPr>
                <w:color w:val="000000"/>
                <w:sz w:val="22"/>
                <w:szCs w:val="22"/>
              </w:rPr>
              <w:t>-0.03 [-0.08, 0.02]</w:t>
            </w:r>
          </w:p>
        </w:tc>
        <w:tc>
          <w:tcPr>
            <w:tcW w:w="1894" w:type="dxa"/>
            <w:tcBorders>
              <w:top w:val="nil"/>
              <w:left w:val="nil"/>
              <w:bottom w:val="nil"/>
              <w:right w:val="nil"/>
            </w:tcBorders>
            <w:shd w:val="clear" w:color="auto" w:fill="auto"/>
            <w:noWrap/>
            <w:vAlign w:val="bottom"/>
            <w:hideMark/>
          </w:tcPr>
          <w:p w14:paraId="577B0935" w14:textId="36F97566" w:rsidR="001A0AEB" w:rsidRPr="00BD42BD" w:rsidRDefault="001A0AEB" w:rsidP="001A0AEB">
            <w:pPr>
              <w:rPr>
                <w:color w:val="000000"/>
                <w:sz w:val="22"/>
                <w:lang w:eastAsia="en-US"/>
              </w:rPr>
            </w:pPr>
            <w:r w:rsidRPr="00BD42BD">
              <w:rPr>
                <w:color w:val="000000"/>
                <w:sz w:val="22"/>
              </w:rPr>
              <w:t>.291</w:t>
            </w:r>
          </w:p>
        </w:tc>
        <w:tc>
          <w:tcPr>
            <w:tcW w:w="2452" w:type="dxa"/>
            <w:tcBorders>
              <w:top w:val="nil"/>
              <w:left w:val="nil"/>
              <w:bottom w:val="nil"/>
              <w:right w:val="nil"/>
            </w:tcBorders>
            <w:shd w:val="clear" w:color="auto" w:fill="auto"/>
            <w:noWrap/>
            <w:vAlign w:val="center"/>
            <w:hideMark/>
          </w:tcPr>
          <w:p w14:paraId="261D193C" w14:textId="6B3F9480" w:rsidR="001A0AEB" w:rsidRPr="00BD42BD" w:rsidRDefault="001A0AEB" w:rsidP="001A0AEB">
            <w:pPr>
              <w:rPr>
                <w:color w:val="000000"/>
                <w:sz w:val="22"/>
                <w:lang w:eastAsia="en-US"/>
              </w:rPr>
            </w:pPr>
            <w:r>
              <w:rPr>
                <w:color w:val="000000"/>
                <w:sz w:val="22"/>
                <w:szCs w:val="22"/>
              </w:rPr>
              <w:t>0.19 [-0.07, 0.45]</w:t>
            </w:r>
          </w:p>
        </w:tc>
        <w:tc>
          <w:tcPr>
            <w:tcW w:w="1511" w:type="dxa"/>
            <w:tcBorders>
              <w:top w:val="nil"/>
              <w:left w:val="nil"/>
              <w:bottom w:val="nil"/>
              <w:right w:val="nil"/>
            </w:tcBorders>
            <w:shd w:val="clear" w:color="auto" w:fill="auto"/>
            <w:noWrap/>
            <w:vAlign w:val="bottom"/>
            <w:hideMark/>
          </w:tcPr>
          <w:p w14:paraId="455DEA9D" w14:textId="7E81C05D" w:rsidR="001A0AEB" w:rsidRPr="00BD42BD" w:rsidRDefault="001A0AEB" w:rsidP="001A0AEB">
            <w:pPr>
              <w:rPr>
                <w:color w:val="000000"/>
                <w:sz w:val="22"/>
                <w:lang w:eastAsia="en-US"/>
              </w:rPr>
            </w:pPr>
            <w:r w:rsidRPr="00BD42BD">
              <w:rPr>
                <w:color w:val="000000"/>
                <w:sz w:val="22"/>
              </w:rPr>
              <w:t>.153</w:t>
            </w:r>
          </w:p>
        </w:tc>
      </w:tr>
      <w:tr w:rsidR="001A0AEB" w:rsidRPr="00BD42BD" w14:paraId="798E176D" w14:textId="77777777" w:rsidTr="001A0AEB">
        <w:trPr>
          <w:trHeight w:val="302"/>
        </w:trPr>
        <w:tc>
          <w:tcPr>
            <w:tcW w:w="2123" w:type="dxa"/>
            <w:tcBorders>
              <w:top w:val="nil"/>
              <w:left w:val="nil"/>
              <w:bottom w:val="nil"/>
              <w:right w:val="nil"/>
            </w:tcBorders>
            <w:shd w:val="clear" w:color="auto" w:fill="auto"/>
            <w:noWrap/>
            <w:hideMark/>
          </w:tcPr>
          <w:p w14:paraId="3F7784CF" w14:textId="77777777" w:rsidR="001A0AEB" w:rsidRPr="00BD42BD" w:rsidRDefault="001A0AEB" w:rsidP="001A0AEB">
            <w:pPr>
              <w:rPr>
                <w:color w:val="000000"/>
                <w:sz w:val="22"/>
                <w:lang w:eastAsia="en-US"/>
              </w:rPr>
            </w:pPr>
            <w:r w:rsidRPr="00BD42BD">
              <w:rPr>
                <w:color w:val="000000"/>
                <w:sz w:val="22"/>
                <w:lang w:eastAsia="en-US"/>
              </w:rPr>
              <w:t xml:space="preserve">    Veterans</w:t>
            </w:r>
          </w:p>
        </w:tc>
        <w:tc>
          <w:tcPr>
            <w:tcW w:w="2300" w:type="dxa"/>
            <w:tcBorders>
              <w:top w:val="nil"/>
              <w:left w:val="nil"/>
              <w:bottom w:val="nil"/>
              <w:right w:val="nil"/>
            </w:tcBorders>
            <w:shd w:val="clear" w:color="auto" w:fill="auto"/>
            <w:noWrap/>
            <w:vAlign w:val="center"/>
            <w:hideMark/>
          </w:tcPr>
          <w:p w14:paraId="672EBD4F" w14:textId="4D999809" w:rsidR="001A0AEB" w:rsidRPr="00BD42BD" w:rsidRDefault="001A0AEB" w:rsidP="001A0AEB">
            <w:pPr>
              <w:rPr>
                <w:color w:val="000000"/>
                <w:sz w:val="22"/>
                <w:lang w:eastAsia="en-US"/>
              </w:rPr>
            </w:pPr>
            <w:r>
              <w:rPr>
                <w:color w:val="000000"/>
                <w:sz w:val="22"/>
                <w:szCs w:val="22"/>
              </w:rPr>
              <w:t>0.04 [-0.08, 0.16]</w:t>
            </w:r>
          </w:p>
        </w:tc>
        <w:tc>
          <w:tcPr>
            <w:tcW w:w="1543" w:type="dxa"/>
            <w:tcBorders>
              <w:top w:val="nil"/>
              <w:left w:val="nil"/>
              <w:bottom w:val="nil"/>
              <w:right w:val="nil"/>
            </w:tcBorders>
            <w:shd w:val="clear" w:color="auto" w:fill="auto"/>
            <w:noWrap/>
            <w:vAlign w:val="bottom"/>
            <w:hideMark/>
          </w:tcPr>
          <w:p w14:paraId="07215DD0" w14:textId="0EAFBC30" w:rsidR="001A0AEB" w:rsidRPr="00BD42BD" w:rsidRDefault="001A0AEB" w:rsidP="001A0AEB">
            <w:pPr>
              <w:rPr>
                <w:color w:val="000000"/>
                <w:sz w:val="22"/>
                <w:lang w:eastAsia="en-US"/>
              </w:rPr>
            </w:pPr>
            <w:r w:rsidRPr="00BD42BD">
              <w:rPr>
                <w:color w:val="000000"/>
                <w:sz w:val="22"/>
              </w:rPr>
              <w:t>.516</w:t>
            </w:r>
          </w:p>
        </w:tc>
        <w:tc>
          <w:tcPr>
            <w:tcW w:w="2243" w:type="dxa"/>
            <w:tcBorders>
              <w:top w:val="nil"/>
              <w:left w:val="nil"/>
              <w:bottom w:val="nil"/>
              <w:right w:val="nil"/>
            </w:tcBorders>
            <w:shd w:val="clear" w:color="auto" w:fill="auto"/>
            <w:noWrap/>
            <w:vAlign w:val="center"/>
            <w:hideMark/>
          </w:tcPr>
          <w:p w14:paraId="2618AD6F" w14:textId="483F6FEA" w:rsidR="001A0AEB" w:rsidRPr="00BD42BD" w:rsidRDefault="001A0AEB" w:rsidP="001A0AEB">
            <w:pPr>
              <w:rPr>
                <w:color w:val="000000"/>
                <w:sz w:val="22"/>
                <w:lang w:eastAsia="en-US"/>
              </w:rPr>
            </w:pPr>
            <w:r>
              <w:rPr>
                <w:color w:val="000000"/>
                <w:sz w:val="22"/>
                <w:szCs w:val="22"/>
              </w:rPr>
              <w:t>0.02 [-0.08, 0.12]</w:t>
            </w:r>
          </w:p>
        </w:tc>
        <w:tc>
          <w:tcPr>
            <w:tcW w:w="1894" w:type="dxa"/>
            <w:tcBorders>
              <w:top w:val="nil"/>
              <w:left w:val="nil"/>
              <w:bottom w:val="nil"/>
              <w:right w:val="nil"/>
            </w:tcBorders>
            <w:shd w:val="clear" w:color="auto" w:fill="auto"/>
            <w:noWrap/>
            <w:vAlign w:val="bottom"/>
            <w:hideMark/>
          </w:tcPr>
          <w:p w14:paraId="1BC24FFF" w14:textId="407807F6" w:rsidR="001A0AEB" w:rsidRPr="00BD42BD" w:rsidRDefault="001A0AEB" w:rsidP="001A0AEB">
            <w:pPr>
              <w:rPr>
                <w:color w:val="000000"/>
                <w:sz w:val="22"/>
                <w:lang w:eastAsia="en-US"/>
              </w:rPr>
            </w:pPr>
            <w:r w:rsidRPr="00BD42BD">
              <w:rPr>
                <w:color w:val="000000"/>
                <w:sz w:val="22"/>
              </w:rPr>
              <w:t>.709</w:t>
            </w:r>
          </w:p>
        </w:tc>
        <w:tc>
          <w:tcPr>
            <w:tcW w:w="2452" w:type="dxa"/>
            <w:tcBorders>
              <w:top w:val="nil"/>
              <w:left w:val="nil"/>
              <w:bottom w:val="nil"/>
              <w:right w:val="nil"/>
            </w:tcBorders>
            <w:shd w:val="clear" w:color="auto" w:fill="auto"/>
            <w:noWrap/>
            <w:vAlign w:val="center"/>
            <w:hideMark/>
          </w:tcPr>
          <w:p w14:paraId="0883A6DB" w14:textId="000FA74C" w:rsidR="001A0AEB" w:rsidRPr="00BD42BD" w:rsidRDefault="001A0AEB" w:rsidP="001A0AEB">
            <w:pPr>
              <w:rPr>
                <w:color w:val="000000"/>
                <w:sz w:val="22"/>
                <w:lang w:eastAsia="en-US"/>
              </w:rPr>
            </w:pPr>
            <w:r>
              <w:rPr>
                <w:color w:val="000000"/>
                <w:sz w:val="22"/>
                <w:szCs w:val="22"/>
              </w:rPr>
              <w:t>-0.04 [-0.58, 0.51]</w:t>
            </w:r>
          </w:p>
        </w:tc>
        <w:tc>
          <w:tcPr>
            <w:tcW w:w="1511" w:type="dxa"/>
            <w:tcBorders>
              <w:top w:val="nil"/>
              <w:left w:val="nil"/>
              <w:bottom w:val="nil"/>
              <w:right w:val="nil"/>
            </w:tcBorders>
            <w:shd w:val="clear" w:color="auto" w:fill="auto"/>
            <w:noWrap/>
            <w:vAlign w:val="bottom"/>
            <w:hideMark/>
          </w:tcPr>
          <w:p w14:paraId="3DA4E265" w14:textId="4F57EE36" w:rsidR="001A0AEB" w:rsidRPr="00BD42BD" w:rsidRDefault="001A0AEB" w:rsidP="001A0AEB">
            <w:pPr>
              <w:rPr>
                <w:color w:val="000000"/>
                <w:sz w:val="22"/>
                <w:lang w:eastAsia="en-US"/>
              </w:rPr>
            </w:pPr>
            <w:r w:rsidRPr="00BD42BD">
              <w:rPr>
                <w:color w:val="000000"/>
                <w:sz w:val="22"/>
              </w:rPr>
              <w:t>.893</w:t>
            </w:r>
          </w:p>
        </w:tc>
      </w:tr>
      <w:tr w:rsidR="001A0AEB" w:rsidRPr="00BD42BD" w14:paraId="2B360CD8" w14:textId="77777777" w:rsidTr="001A0AEB">
        <w:trPr>
          <w:trHeight w:val="302"/>
        </w:trPr>
        <w:tc>
          <w:tcPr>
            <w:tcW w:w="2123" w:type="dxa"/>
            <w:tcBorders>
              <w:top w:val="nil"/>
              <w:left w:val="nil"/>
              <w:bottom w:val="nil"/>
              <w:right w:val="nil"/>
            </w:tcBorders>
            <w:shd w:val="clear" w:color="auto" w:fill="auto"/>
            <w:noWrap/>
            <w:hideMark/>
          </w:tcPr>
          <w:p w14:paraId="5B25AF86" w14:textId="77777777" w:rsidR="001A0AEB" w:rsidRPr="00BD42BD" w:rsidRDefault="001A0AEB" w:rsidP="001A0AEB">
            <w:pPr>
              <w:rPr>
                <w:color w:val="000000"/>
                <w:sz w:val="22"/>
                <w:lang w:eastAsia="en-US"/>
              </w:rPr>
            </w:pPr>
            <w:r w:rsidRPr="00BD42BD">
              <w:rPr>
                <w:color w:val="000000"/>
                <w:sz w:val="22"/>
                <w:lang w:eastAsia="en-US"/>
              </w:rPr>
              <w:t xml:space="preserve">    Non-clinical</w:t>
            </w:r>
          </w:p>
        </w:tc>
        <w:tc>
          <w:tcPr>
            <w:tcW w:w="2300" w:type="dxa"/>
            <w:tcBorders>
              <w:top w:val="nil"/>
              <w:left w:val="nil"/>
              <w:bottom w:val="nil"/>
              <w:right w:val="nil"/>
            </w:tcBorders>
            <w:shd w:val="clear" w:color="auto" w:fill="auto"/>
            <w:noWrap/>
            <w:vAlign w:val="center"/>
            <w:hideMark/>
          </w:tcPr>
          <w:p w14:paraId="4FCB9C7E" w14:textId="3BF77ED6" w:rsidR="001A0AEB" w:rsidRPr="00BD42BD" w:rsidRDefault="001A0AEB" w:rsidP="001A0AEB">
            <w:pPr>
              <w:rPr>
                <w:color w:val="000000"/>
                <w:sz w:val="22"/>
                <w:lang w:eastAsia="en-US"/>
              </w:rPr>
            </w:pPr>
            <w:r>
              <w:rPr>
                <w:color w:val="000000"/>
                <w:sz w:val="22"/>
                <w:szCs w:val="22"/>
              </w:rPr>
              <w:t>-0.02 [-0.09, 0.04]</w:t>
            </w:r>
          </w:p>
        </w:tc>
        <w:tc>
          <w:tcPr>
            <w:tcW w:w="1543" w:type="dxa"/>
            <w:tcBorders>
              <w:top w:val="nil"/>
              <w:left w:val="nil"/>
              <w:bottom w:val="nil"/>
              <w:right w:val="nil"/>
            </w:tcBorders>
            <w:shd w:val="clear" w:color="auto" w:fill="auto"/>
            <w:noWrap/>
            <w:vAlign w:val="bottom"/>
            <w:hideMark/>
          </w:tcPr>
          <w:p w14:paraId="513F6E6E" w14:textId="6E58FA91" w:rsidR="001A0AEB" w:rsidRPr="00BD42BD" w:rsidRDefault="001A0AEB" w:rsidP="001A0AEB">
            <w:pPr>
              <w:rPr>
                <w:color w:val="000000"/>
                <w:sz w:val="22"/>
                <w:lang w:eastAsia="en-US"/>
              </w:rPr>
            </w:pPr>
            <w:r w:rsidRPr="00BD42BD">
              <w:rPr>
                <w:color w:val="000000"/>
                <w:sz w:val="22"/>
              </w:rPr>
              <w:t>.523</w:t>
            </w:r>
          </w:p>
        </w:tc>
        <w:tc>
          <w:tcPr>
            <w:tcW w:w="2243" w:type="dxa"/>
            <w:tcBorders>
              <w:top w:val="nil"/>
              <w:left w:val="nil"/>
              <w:bottom w:val="nil"/>
              <w:right w:val="nil"/>
            </w:tcBorders>
            <w:shd w:val="clear" w:color="auto" w:fill="auto"/>
            <w:noWrap/>
            <w:vAlign w:val="center"/>
            <w:hideMark/>
          </w:tcPr>
          <w:p w14:paraId="097C57F1" w14:textId="7316452A" w:rsidR="001A0AEB" w:rsidRPr="00BD42BD" w:rsidRDefault="001A0AEB" w:rsidP="001A0AEB">
            <w:pPr>
              <w:rPr>
                <w:color w:val="000000"/>
                <w:sz w:val="22"/>
                <w:lang w:eastAsia="en-US"/>
              </w:rPr>
            </w:pPr>
            <w:r>
              <w:rPr>
                <w:color w:val="000000"/>
                <w:sz w:val="22"/>
                <w:szCs w:val="22"/>
              </w:rPr>
              <w:t>-0.01 [-0.07, 0.04]</w:t>
            </w:r>
          </w:p>
        </w:tc>
        <w:tc>
          <w:tcPr>
            <w:tcW w:w="1894" w:type="dxa"/>
            <w:tcBorders>
              <w:top w:val="nil"/>
              <w:left w:val="nil"/>
              <w:bottom w:val="nil"/>
              <w:right w:val="nil"/>
            </w:tcBorders>
            <w:shd w:val="clear" w:color="auto" w:fill="auto"/>
            <w:noWrap/>
            <w:vAlign w:val="bottom"/>
            <w:hideMark/>
          </w:tcPr>
          <w:p w14:paraId="02467433" w14:textId="4FF930F8" w:rsidR="001A0AEB" w:rsidRPr="00BD42BD" w:rsidRDefault="001A0AEB" w:rsidP="001A0AEB">
            <w:pPr>
              <w:rPr>
                <w:color w:val="000000"/>
                <w:sz w:val="22"/>
                <w:lang w:eastAsia="en-US"/>
              </w:rPr>
            </w:pPr>
            <w:r w:rsidRPr="00BD42BD">
              <w:rPr>
                <w:color w:val="000000"/>
                <w:sz w:val="22"/>
              </w:rPr>
              <w:t>.657</w:t>
            </w:r>
          </w:p>
        </w:tc>
        <w:tc>
          <w:tcPr>
            <w:tcW w:w="2452" w:type="dxa"/>
            <w:tcBorders>
              <w:top w:val="nil"/>
              <w:left w:val="nil"/>
              <w:bottom w:val="nil"/>
              <w:right w:val="nil"/>
            </w:tcBorders>
            <w:shd w:val="clear" w:color="auto" w:fill="auto"/>
            <w:noWrap/>
            <w:vAlign w:val="center"/>
            <w:hideMark/>
          </w:tcPr>
          <w:p w14:paraId="63E46C1E" w14:textId="12549ECC" w:rsidR="001A0AEB" w:rsidRPr="00BD42BD" w:rsidRDefault="001A0AEB" w:rsidP="001A0AEB">
            <w:pPr>
              <w:rPr>
                <w:color w:val="000000"/>
                <w:sz w:val="22"/>
                <w:lang w:eastAsia="en-US"/>
              </w:rPr>
            </w:pPr>
            <w:r>
              <w:rPr>
                <w:color w:val="000000"/>
                <w:sz w:val="22"/>
                <w:szCs w:val="22"/>
              </w:rPr>
              <w:t>0.05 [-0.26, 0.36]</w:t>
            </w:r>
          </w:p>
        </w:tc>
        <w:tc>
          <w:tcPr>
            <w:tcW w:w="1511" w:type="dxa"/>
            <w:tcBorders>
              <w:top w:val="nil"/>
              <w:left w:val="nil"/>
              <w:bottom w:val="nil"/>
              <w:right w:val="nil"/>
            </w:tcBorders>
            <w:shd w:val="clear" w:color="auto" w:fill="auto"/>
            <w:noWrap/>
            <w:vAlign w:val="bottom"/>
            <w:hideMark/>
          </w:tcPr>
          <w:p w14:paraId="4D149F74" w14:textId="58704BF5" w:rsidR="001A0AEB" w:rsidRPr="00BD42BD" w:rsidRDefault="001A0AEB" w:rsidP="001A0AEB">
            <w:pPr>
              <w:rPr>
                <w:color w:val="000000"/>
                <w:sz w:val="22"/>
                <w:lang w:eastAsia="en-US"/>
              </w:rPr>
            </w:pPr>
            <w:r w:rsidRPr="00BD42BD">
              <w:rPr>
                <w:color w:val="000000"/>
                <w:sz w:val="22"/>
              </w:rPr>
              <w:t>.746</w:t>
            </w:r>
          </w:p>
        </w:tc>
      </w:tr>
      <w:tr w:rsidR="001A0AEB" w:rsidRPr="00BD42BD" w14:paraId="5629D03F" w14:textId="77777777" w:rsidTr="001A0AEB">
        <w:trPr>
          <w:trHeight w:val="302"/>
        </w:trPr>
        <w:tc>
          <w:tcPr>
            <w:tcW w:w="2123" w:type="dxa"/>
            <w:tcBorders>
              <w:top w:val="nil"/>
              <w:left w:val="nil"/>
              <w:bottom w:val="nil"/>
              <w:right w:val="nil"/>
            </w:tcBorders>
            <w:shd w:val="clear" w:color="auto" w:fill="auto"/>
            <w:noWrap/>
            <w:hideMark/>
          </w:tcPr>
          <w:p w14:paraId="53977CEE" w14:textId="77777777" w:rsidR="001A0AEB" w:rsidRPr="00BD42BD" w:rsidRDefault="001A0AEB" w:rsidP="001A0AEB">
            <w:pPr>
              <w:rPr>
                <w:color w:val="000000"/>
                <w:sz w:val="22"/>
                <w:lang w:eastAsia="en-US"/>
              </w:rPr>
            </w:pPr>
            <w:r w:rsidRPr="00BD42BD">
              <w:rPr>
                <w:color w:val="000000"/>
                <w:sz w:val="22"/>
                <w:lang w:eastAsia="en-US"/>
              </w:rPr>
              <w:t>Country</w:t>
            </w:r>
          </w:p>
        </w:tc>
        <w:tc>
          <w:tcPr>
            <w:tcW w:w="2300" w:type="dxa"/>
            <w:tcBorders>
              <w:top w:val="nil"/>
              <w:left w:val="nil"/>
              <w:bottom w:val="nil"/>
              <w:right w:val="nil"/>
            </w:tcBorders>
            <w:shd w:val="clear" w:color="auto" w:fill="auto"/>
            <w:noWrap/>
            <w:vAlign w:val="center"/>
            <w:hideMark/>
          </w:tcPr>
          <w:p w14:paraId="75A094B8"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2C764404"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501C19F4"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611C90F0"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1FF1253A"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012DD3FA" w14:textId="77777777" w:rsidR="001A0AEB" w:rsidRPr="00BD42BD" w:rsidRDefault="001A0AEB" w:rsidP="001A0AEB">
            <w:pPr>
              <w:rPr>
                <w:sz w:val="22"/>
                <w:lang w:eastAsia="en-US"/>
              </w:rPr>
            </w:pPr>
          </w:p>
        </w:tc>
      </w:tr>
      <w:tr w:rsidR="001A0AEB" w:rsidRPr="00BD42BD" w14:paraId="1F4EA30E" w14:textId="77777777" w:rsidTr="001A0AEB">
        <w:trPr>
          <w:trHeight w:val="302"/>
        </w:trPr>
        <w:tc>
          <w:tcPr>
            <w:tcW w:w="2123" w:type="dxa"/>
            <w:tcBorders>
              <w:top w:val="nil"/>
              <w:left w:val="nil"/>
              <w:bottom w:val="nil"/>
              <w:right w:val="nil"/>
            </w:tcBorders>
            <w:shd w:val="clear" w:color="auto" w:fill="auto"/>
            <w:noWrap/>
            <w:hideMark/>
          </w:tcPr>
          <w:p w14:paraId="1D26E418" w14:textId="77777777" w:rsidR="001A0AEB" w:rsidRPr="00BD42BD" w:rsidRDefault="001A0AEB" w:rsidP="001A0AEB">
            <w:pPr>
              <w:rPr>
                <w:color w:val="000000"/>
                <w:sz w:val="22"/>
                <w:lang w:eastAsia="en-US"/>
              </w:rPr>
            </w:pPr>
            <w:r w:rsidRPr="00BD42BD">
              <w:rPr>
                <w:color w:val="000000"/>
                <w:sz w:val="22"/>
                <w:lang w:eastAsia="en-US"/>
              </w:rPr>
              <w:t xml:space="preserve">    Asia</w:t>
            </w:r>
          </w:p>
        </w:tc>
        <w:tc>
          <w:tcPr>
            <w:tcW w:w="2300" w:type="dxa"/>
            <w:tcBorders>
              <w:top w:val="nil"/>
              <w:left w:val="nil"/>
              <w:bottom w:val="nil"/>
              <w:right w:val="nil"/>
            </w:tcBorders>
            <w:shd w:val="clear" w:color="auto" w:fill="auto"/>
            <w:noWrap/>
            <w:vAlign w:val="center"/>
            <w:hideMark/>
          </w:tcPr>
          <w:p w14:paraId="78093E8A" w14:textId="7C012A10" w:rsidR="001A0AEB" w:rsidRPr="00BD42BD" w:rsidRDefault="001A0AEB" w:rsidP="001A0AEB">
            <w:pPr>
              <w:rPr>
                <w:color w:val="000000"/>
                <w:sz w:val="22"/>
                <w:lang w:eastAsia="en-US"/>
              </w:rPr>
            </w:pPr>
            <w:r>
              <w:rPr>
                <w:color w:val="000000"/>
                <w:sz w:val="22"/>
                <w:szCs w:val="22"/>
              </w:rPr>
              <w:t>-0.01 [-0.11, 0.10]</w:t>
            </w:r>
          </w:p>
        </w:tc>
        <w:tc>
          <w:tcPr>
            <w:tcW w:w="1543" w:type="dxa"/>
            <w:tcBorders>
              <w:top w:val="nil"/>
              <w:left w:val="nil"/>
              <w:bottom w:val="nil"/>
              <w:right w:val="nil"/>
            </w:tcBorders>
            <w:shd w:val="clear" w:color="auto" w:fill="auto"/>
            <w:noWrap/>
            <w:vAlign w:val="bottom"/>
            <w:hideMark/>
          </w:tcPr>
          <w:p w14:paraId="15B11B76" w14:textId="7632E3CC" w:rsidR="001A0AEB" w:rsidRPr="00BD42BD" w:rsidRDefault="001A0AEB" w:rsidP="001A0AEB">
            <w:pPr>
              <w:rPr>
                <w:color w:val="000000"/>
                <w:sz w:val="22"/>
                <w:lang w:eastAsia="en-US"/>
              </w:rPr>
            </w:pPr>
            <w:r w:rsidRPr="00BD42BD">
              <w:rPr>
                <w:color w:val="000000"/>
                <w:sz w:val="22"/>
              </w:rPr>
              <w:t>.908</w:t>
            </w:r>
          </w:p>
        </w:tc>
        <w:tc>
          <w:tcPr>
            <w:tcW w:w="2243" w:type="dxa"/>
            <w:tcBorders>
              <w:top w:val="nil"/>
              <w:left w:val="nil"/>
              <w:bottom w:val="nil"/>
              <w:right w:val="nil"/>
            </w:tcBorders>
            <w:shd w:val="clear" w:color="auto" w:fill="auto"/>
            <w:noWrap/>
            <w:vAlign w:val="center"/>
            <w:hideMark/>
          </w:tcPr>
          <w:p w14:paraId="467743ED" w14:textId="4764F6D2" w:rsidR="001A0AEB" w:rsidRPr="00BD42BD" w:rsidRDefault="001A0AEB" w:rsidP="001A0AEB">
            <w:pPr>
              <w:rPr>
                <w:color w:val="000000"/>
                <w:sz w:val="22"/>
                <w:lang w:eastAsia="en-US"/>
              </w:rPr>
            </w:pPr>
            <w:r>
              <w:rPr>
                <w:color w:val="000000"/>
                <w:sz w:val="22"/>
                <w:szCs w:val="22"/>
              </w:rPr>
              <w:t>-0.01 [-0.10, 0.08]</w:t>
            </w:r>
          </w:p>
        </w:tc>
        <w:tc>
          <w:tcPr>
            <w:tcW w:w="1894" w:type="dxa"/>
            <w:tcBorders>
              <w:top w:val="nil"/>
              <w:left w:val="nil"/>
              <w:bottom w:val="nil"/>
              <w:right w:val="nil"/>
            </w:tcBorders>
            <w:shd w:val="clear" w:color="auto" w:fill="auto"/>
            <w:noWrap/>
            <w:vAlign w:val="bottom"/>
            <w:hideMark/>
          </w:tcPr>
          <w:p w14:paraId="6875AE91" w14:textId="7F905F34" w:rsidR="001A0AEB" w:rsidRPr="00BD42BD" w:rsidRDefault="001A0AEB" w:rsidP="001A0AEB">
            <w:pPr>
              <w:rPr>
                <w:color w:val="000000"/>
                <w:sz w:val="22"/>
                <w:lang w:eastAsia="en-US"/>
              </w:rPr>
            </w:pPr>
            <w:r w:rsidRPr="00BD42BD">
              <w:rPr>
                <w:color w:val="000000"/>
                <w:sz w:val="22"/>
              </w:rPr>
              <w:t>.763</w:t>
            </w:r>
          </w:p>
        </w:tc>
        <w:tc>
          <w:tcPr>
            <w:tcW w:w="2452" w:type="dxa"/>
            <w:tcBorders>
              <w:top w:val="nil"/>
              <w:left w:val="nil"/>
              <w:bottom w:val="nil"/>
              <w:right w:val="nil"/>
            </w:tcBorders>
            <w:shd w:val="clear" w:color="auto" w:fill="auto"/>
            <w:noWrap/>
            <w:vAlign w:val="center"/>
            <w:hideMark/>
          </w:tcPr>
          <w:p w14:paraId="05B6D7DB" w14:textId="314047E5" w:rsidR="001A0AEB" w:rsidRPr="00BD42BD" w:rsidRDefault="001A0AEB" w:rsidP="001A0AEB">
            <w:pPr>
              <w:rPr>
                <w:color w:val="000000"/>
                <w:sz w:val="22"/>
                <w:lang w:eastAsia="en-US"/>
              </w:rPr>
            </w:pPr>
            <w:r>
              <w:rPr>
                <w:color w:val="000000"/>
                <w:sz w:val="22"/>
                <w:szCs w:val="22"/>
              </w:rPr>
              <w:t>0.14 [-0.27, 0.56]</w:t>
            </w:r>
          </w:p>
        </w:tc>
        <w:tc>
          <w:tcPr>
            <w:tcW w:w="1511" w:type="dxa"/>
            <w:tcBorders>
              <w:top w:val="nil"/>
              <w:left w:val="nil"/>
              <w:bottom w:val="nil"/>
              <w:right w:val="nil"/>
            </w:tcBorders>
            <w:shd w:val="clear" w:color="auto" w:fill="auto"/>
            <w:noWrap/>
            <w:vAlign w:val="bottom"/>
            <w:hideMark/>
          </w:tcPr>
          <w:p w14:paraId="5283A49B" w14:textId="2457A04C" w:rsidR="001A0AEB" w:rsidRPr="00BD42BD" w:rsidRDefault="001A0AEB" w:rsidP="001A0AEB">
            <w:pPr>
              <w:rPr>
                <w:color w:val="000000"/>
                <w:sz w:val="22"/>
                <w:lang w:eastAsia="en-US"/>
              </w:rPr>
            </w:pPr>
            <w:r w:rsidRPr="00BD42BD">
              <w:rPr>
                <w:color w:val="000000"/>
                <w:sz w:val="22"/>
              </w:rPr>
              <w:t>.491</w:t>
            </w:r>
          </w:p>
        </w:tc>
      </w:tr>
      <w:tr w:rsidR="001A0AEB" w:rsidRPr="00BD42BD" w14:paraId="12EB8A13" w14:textId="77777777" w:rsidTr="001A0AEB">
        <w:trPr>
          <w:trHeight w:val="302"/>
        </w:trPr>
        <w:tc>
          <w:tcPr>
            <w:tcW w:w="2123" w:type="dxa"/>
            <w:tcBorders>
              <w:top w:val="nil"/>
              <w:left w:val="nil"/>
              <w:bottom w:val="nil"/>
              <w:right w:val="nil"/>
            </w:tcBorders>
            <w:shd w:val="clear" w:color="auto" w:fill="auto"/>
            <w:noWrap/>
            <w:hideMark/>
          </w:tcPr>
          <w:p w14:paraId="26D21446" w14:textId="77777777" w:rsidR="001A0AEB" w:rsidRPr="00BD42BD" w:rsidRDefault="001A0AEB" w:rsidP="001A0AEB">
            <w:pPr>
              <w:rPr>
                <w:color w:val="000000"/>
                <w:sz w:val="22"/>
                <w:lang w:eastAsia="en-US"/>
              </w:rPr>
            </w:pPr>
            <w:r w:rsidRPr="00BD42BD">
              <w:rPr>
                <w:color w:val="000000"/>
                <w:sz w:val="22"/>
                <w:lang w:eastAsia="en-US"/>
              </w:rPr>
              <w:t xml:space="preserve">    Europe</w:t>
            </w:r>
          </w:p>
        </w:tc>
        <w:tc>
          <w:tcPr>
            <w:tcW w:w="2300" w:type="dxa"/>
            <w:tcBorders>
              <w:top w:val="nil"/>
              <w:left w:val="nil"/>
              <w:bottom w:val="nil"/>
              <w:right w:val="nil"/>
            </w:tcBorders>
            <w:shd w:val="clear" w:color="auto" w:fill="auto"/>
            <w:noWrap/>
            <w:vAlign w:val="center"/>
            <w:hideMark/>
          </w:tcPr>
          <w:p w14:paraId="64608025" w14:textId="0FEEF6B3" w:rsidR="001A0AEB" w:rsidRPr="00BD42BD" w:rsidRDefault="001A0AEB" w:rsidP="001A0AEB">
            <w:pPr>
              <w:rPr>
                <w:color w:val="000000"/>
                <w:sz w:val="22"/>
                <w:lang w:eastAsia="en-US"/>
              </w:rPr>
            </w:pPr>
            <w:r>
              <w:rPr>
                <w:color w:val="000000"/>
                <w:sz w:val="22"/>
                <w:szCs w:val="22"/>
              </w:rPr>
              <w:t>-0.01 [-0.09, 0.07]</w:t>
            </w:r>
          </w:p>
        </w:tc>
        <w:tc>
          <w:tcPr>
            <w:tcW w:w="1543" w:type="dxa"/>
            <w:tcBorders>
              <w:top w:val="nil"/>
              <w:left w:val="nil"/>
              <w:bottom w:val="nil"/>
              <w:right w:val="nil"/>
            </w:tcBorders>
            <w:shd w:val="clear" w:color="auto" w:fill="auto"/>
            <w:noWrap/>
            <w:vAlign w:val="bottom"/>
            <w:hideMark/>
          </w:tcPr>
          <w:p w14:paraId="6520E68D" w14:textId="2F7A247F" w:rsidR="001A0AEB" w:rsidRPr="00BD42BD" w:rsidRDefault="001A0AEB" w:rsidP="001A0AEB">
            <w:pPr>
              <w:rPr>
                <w:color w:val="000000"/>
                <w:sz w:val="22"/>
                <w:lang w:eastAsia="en-US"/>
              </w:rPr>
            </w:pPr>
            <w:r w:rsidRPr="00BD42BD">
              <w:rPr>
                <w:color w:val="000000"/>
                <w:sz w:val="22"/>
              </w:rPr>
              <w:t>.773</w:t>
            </w:r>
          </w:p>
        </w:tc>
        <w:tc>
          <w:tcPr>
            <w:tcW w:w="2243" w:type="dxa"/>
            <w:tcBorders>
              <w:top w:val="nil"/>
              <w:left w:val="nil"/>
              <w:bottom w:val="nil"/>
              <w:right w:val="nil"/>
            </w:tcBorders>
            <w:shd w:val="clear" w:color="auto" w:fill="auto"/>
            <w:noWrap/>
            <w:vAlign w:val="center"/>
            <w:hideMark/>
          </w:tcPr>
          <w:p w14:paraId="3A39AAA1" w14:textId="5038080A" w:rsidR="001A0AEB" w:rsidRPr="00BD42BD" w:rsidRDefault="001A0AEB" w:rsidP="001A0AEB">
            <w:pPr>
              <w:rPr>
                <w:color w:val="000000"/>
                <w:sz w:val="22"/>
                <w:lang w:eastAsia="en-US"/>
              </w:rPr>
            </w:pPr>
            <w:r>
              <w:rPr>
                <w:color w:val="000000"/>
                <w:sz w:val="22"/>
                <w:szCs w:val="22"/>
              </w:rPr>
              <w:t>-0.02 [-0.09, 0.05]</w:t>
            </w:r>
          </w:p>
        </w:tc>
        <w:tc>
          <w:tcPr>
            <w:tcW w:w="1894" w:type="dxa"/>
            <w:tcBorders>
              <w:top w:val="nil"/>
              <w:left w:val="nil"/>
              <w:bottom w:val="nil"/>
              <w:right w:val="nil"/>
            </w:tcBorders>
            <w:shd w:val="clear" w:color="auto" w:fill="auto"/>
            <w:noWrap/>
            <w:vAlign w:val="bottom"/>
            <w:hideMark/>
          </w:tcPr>
          <w:p w14:paraId="5153C28C" w14:textId="2671A993" w:rsidR="001A0AEB" w:rsidRPr="00BD42BD" w:rsidRDefault="001A0AEB" w:rsidP="001A0AEB">
            <w:pPr>
              <w:rPr>
                <w:color w:val="000000"/>
                <w:sz w:val="22"/>
                <w:lang w:eastAsia="en-US"/>
              </w:rPr>
            </w:pPr>
            <w:r w:rsidRPr="00BD42BD">
              <w:rPr>
                <w:color w:val="000000"/>
                <w:sz w:val="22"/>
              </w:rPr>
              <w:t>.577</w:t>
            </w:r>
          </w:p>
        </w:tc>
        <w:tc>
          <w:tcPr>
            <w:tcW w:w="2452" w:type="dxa"/>
            <w:tcBorders>
              <w:top w:val="nil"/>
              <w:left w:val="nil"/>
              <w:bottom w:val="nil"/>
              <w:right w:val="nil"/>
            </w:tcBorders>
            <w:shd w:val="clear" w:color="auto" w:fill="auto"/>
            <w:noWrap/>
            <w:vAlign w:val="center"/>
            <w:hideMark/>
          </w:tcPr>
          <w:p w14:paraId="155B4975" w14:textId="660C471D" w:rsidR="001A0AEB" w:rsidRPr="00BD42BD" w:rsidRDefault="001A0AEB" w:rsidP="001A0AEB">
            <w:pPr>
              <w:rPr>
                <w:color w:val="000000"/>
                <w:sz w:val="22"/>
                <w:lang w:eastAsia="en-US"/>
              </w:rPr>
            </w:pPr>
            <w:r>
              <w:rPr>
                <w:color w:val="000000"/>
                <w:sz w:val="22"/>
                <w:szCs w:val="22"/>
              </w:rPr>
              <w:t>0.04 [-0.32, 0.41]</w:t>
            </w:r>
          </w:p>
        </w:tc>
        <w:tc>
          <w:tcPr>
            <w:tcW w:w="1511" w:type="dxa"/>
            <w:tcBorders>
              <w:top w:val="nil"/>
              <w:left w:val="nil"/>
              <w:bottom w:val="nil"/>
              <w:right w:val="nil"/>
            </w:tcBorders>
            <w:shd w:val="clear" w:color="auto" w:fill="auto"/>
            <w:noWrap/>
            <w:vAlign w:val="bottom"/>
            <w:hideMark/>
          </w:tcPr>
          <w:p w14:paraId="6A1DC3C0" w14:textId="23BEEF48" w:rsidR="001A0AEB" w:rsidRPr="00BD42BD" w:rsidRDefault="001A0AEB" w:rsidP="001A0AEB">
            <w:pPr>
              <w:rPr>
                <w:color w:val="000000"/>
                <w:sz w:val="22"/>
                <w:lang w:eastAsia="en-US"/>
              </w:rPr>
            </w:pPr>
            <w:r w:rsidRPr="00BD42BD">
              <w:rPr>
                <w:color w:val="000000"/>
                <w:sz w:val="22"/>
              </w:rPr>
              <w:t>.820</w:t>
            </w:r>
          </w:p>
        </w:tc>
      </w:tr>
      <w:tr w:rsidR="001A0AEB" w:rsidRPr="00BD42BD" w14:paraId="110F3F1A" w14:textId="77777777" w:rsidTr="001A0AEB">
        <w:trPr>
          <w:trHeight w:val="302"/>
        </w:trPr>
        <w:tc>
          <w:tcPr>
            <w:tcW w:w="2123" w:type="dxa"/>
            <w:tcBorders>
              <w:top w:val="nil"/>
              <w:left w:val="nil"/>
              <w:bottom w:val="nil"/>
              <w:right w:val="nil"/>
            </w:tcBorders>
            <w:shd w:val="clear" w:color="auto" w:fill="auto"/>
            <w:noWrap/>
            <w:hideMark/>
          </w:tcPr>
          <w:p w14:paraId="711CAEE6" w14:textId="77777777" w:rsidR="001A0AEB" w:rsidRPr="00BD42BD" w:rsidRDefault="001A0AEB" w:rsidP="001A0AEB">
            <w:pPr>
              <w:rPr>
                <w:color w:val="000000"/>
                <w:sz w:val="22"/>
                <w:lang w:eastAsia="en-US"/>
              </w:rPr>
            </w:pPr>
            <w:r w:rsidRPr="00BD42BD">
              <w:rPr>
                <w:color w:val="000000"/>
                <w:sz w:val="22"/>
                <w:lang w:eastAsia="en-US"/>
              </w:rPr>
              <w:t xml:space="preserve">    North America</w:t>
            </w:r>
          </w:p>
        </w:tc>
        <w:tc>
          <w:tcPr>
            <w:tcW w:w="2300" w:type="dxa"/>
            <w:tcBorders>
              <w:top w:val="nil"/>
              <w:left w:val="nil"/>
              <w:bottom w:val="nil"/>
              <w:right w:val="nil"/>
            </w:tcBorders>
            <w:shd w:val="clear" w:color="auto" w:fill="auto"/>
            <w:noWrap/>
            <w:vAlign w:val="center"/>
            <w:hideMark/>
          </w:tcPr>
          <w:p w14:paraId="746EB001" w14:textId="29BD9C0E" w:rsidR="001A0AEB" w:rsidRPr="00BD42BD" w:rsidRDefault="001A0AEB" w:rsidP="001A0AEB">
            <w:pPr>
              <w:rPr>
                <w:color w:val="000000"/>
                <w:sz w:val="22"/>
                <w:lang w:eastAsia="en-US"/>
              </w:rPr>
            </w:pPr>
            <w:r>
              <w:rPr>
                <w:color w:val="000000"/>
                <w:sz w:val="22"/>
                <w:szCs w:val="22"/>
              </w:rPr>
              <w:t>0.04 [-0.02, 0.10]</w:t>
            </w:r>
          </w:p>
        </w:tc>
        <w:tc>
          <w:tcPr>
            <w:tcW w:w="1543" w:type="dxa"/>
            <w:tcBorders>
              <w:top w:val="nil"/>
              <w:left w:val="nil"/>
              <w:bottom w:val="nil"/>
              <w:right w:val="nil"/>
            </w:tcBorders>
            <w:shd w:val="clear" w:color="auto" w:fill="auto"/>
            <w:noWrap/>
            <w:vAlign w:val="bottom"/>
            <w:hideMark/>
          </w:tcPr>
          <w:p w14:paraId="5562F958" w14:textId="7E2C0612" w:rsidR="001A0AEB" w:rsidRPr="00BD42BD" w:rsidRDefault="001A0AEB" w:rsidP="001A0AEB">
            <w:pPr>
              <w:rPr>
                <w:color w:val="000000"/>
                <w:sz w:val="22"/>
                <w:lang w:eastAsia="en-US"/>
              </w:rPr>
            </w:pPr>
            <w:r w:rsidRPr="00BD42BD">
              <w:rPr>
                <w:color w:val="000000"/>
                <w:sz w:val="22"/>
              </w:rPr>
              <w:t>.150</w:t>
            </w:r>
          </w:p>
        </w:tc>
        <w:tc>
          <w:tcPr>
            <w:tcW w:w="2243" w:type="dxa"/>
            <w:tcBorders>
              <w:top w:val="nil"/>
              <w:left w:val="nil"/>
              <w:bottom w:val="nil"/>
              <w:right w:val="nil"/>
            </w:tcBorders>
            <w:shd w:val="clear" w:color="auto" w:fill="auto"/>
            <w:noWrap/>
            <w:vAlign w:val="center"/>
            <w:hideMark/>
          </w:tcPr>
          <w:p w14:paraId="51047CDC" w14:textId="48CA60A1" w:rsidR="001A0AEB" w:rsidRPr="00BD42BD" w:rsidRDefault="001A0AEB" w:rsidP="001A0AEB">
            <w:pPr>
              <w:rPr>
                <w:color w:val="000000"/>
                <w:sz w:val="22"/>
                <w:lang w:eastAsia="en-US"/>
              </w:rPr>
            </w:pPr>
            <w:r>
              <w:rPr>
                <w:color w:val="000000"/>
                <w:sz w:val="22"/>
                <w:szCs w:val="22"/>
              </w:rPr>
              <w:t>0.05 [-0.00, 0.10]</w:t>
            </w:r>
          </w:p>
        </w:tc>
        <w:tc>
          <w:tcPr>
            <w:tcW w:w="1894" w:type="dxa"/>
            <w:tcBorders>
              <w:top w:val="nil"/>
              <w:left w:val="nil"/>
              <w:bottom w:val="nil"/>
              <w:right w:val="nil"/>
            </w:tcBorders>
            <w:shd w:val="clear" w:color="auto" w:fill="auto"/>
            <w:noWrap/>
            <w:vAlign w:val="bottom"/>
            <w:hideMark/>
          </w:tcPr>
          <w:p w14:paraId="3436E03C" w14:textId="51F443AC" w:rsidR="001A0AEB" w:rsidRPr="00BD42BD" w:rsidRDefault="001A0AEB" w:rsidP="001A0AEB">
            <w:pPr>
              <w:rPr>
                <w:color w:val="000000"/>
                <w:sz w:val="22"/>
                <w:lang w:eastAsia="en-US"/>
              </w:rPr>
            </w:pPr>
            <w:r w:rsidRPr="00BD42BD">
              <w:rPr>
                <w:color w:val="000000"/>
                <w:sz w:val="22"/>
              </w:rPr>
              <w:t>.056</w:t>
            </w:r>
          </w:p>
        </w:tc>
        <w:tc>
          <w:tcPr>
            <w:tcW w:w="2452" w:type="dxa"/>
            <w:tcBorders>
              <w:top w:val="nil"/>
              <w:left w:val="nil"/>
              <w:bottom w:val="nil"/>
              <w:right w:val="nil"/>
            </w:tcBorders>
            <w:shd w:val="clear" w:color="auto" w:fill="auto"/>
            <w:noWrap/>
            <w:vAlign w:val="center"/>
            <w:hideMark/>
          </w:tcPr>
          <w:p w14:paraId="38452F3F" w14:textId="23EDFFC0" w:rsidR="001A0AEB" w:rsidRPr="00BD42BD" w:rsidRDefault="001A0AEB" w:rsidP="001A0AEB">
            <w:pPr>
              <w:rPr>
                <w:color w:val="000000"/>
                <w:sz w:val="22"/>
                <w:lang w:eastAsia="en-US"/>
              </w:rPr>
            </w:pPr>
            <w:r>
              <w:rPr>
                <w:color w:val="000000"/>
                <w:sz w:val="22"/>
                <w:szCs w:val="22"/>
              </w:rPr>
              <w:t>-0.10 [-0.38, 0.17]</w:t>
            </w:r>
          </w:p>
        </w:tc>
        <w:tc>
          <w:tcPr>
            <w:tcW w:w="1511" w:type="dxa"/>
            <w:tcBorders>
              <w:top w:val="nil"/>
              <w:left w:val="nil"/>
              <w:bottom w:val="nil"/>
              <w:right w:val="nil"/>
            </w:tcBorders>
            <w:shd w:val="clear" w:color="auto" w:fill="auto"/>
            <w:noWrap/>
            <w:vAlign w:val="bottom"/>
            <w:hideMark/>
          </w:tcPr>
          <w:p w14:paraId="5132485F" w14:textId="4B1EBFEA" w:rsidR="001A0AEB" w:rsidRPr="00BD42BD" w:rsidRDefault="001A0AEB" w:rsidP="001A0AEB">
            <w:pPr>
              <w:rPr>
                <w:color w:val="000000"/>
                <w:sz w:val="22"/>
                <w:lang w:eastAsia="en-US"/>
              </w:rPr>
            </w:pPr>
            <w:r w:rsidRPr="00BD42BD">
              <w:rPr>
                <w:color w:val="000000"/>
                <w:sz w:val="22"/>
              </w:rPr>
              <w:t>.462</w:t>
            </w:r>
          </w:p>
        </w:tc>
      </w:tr>
      <w:tr w:rsidR="001A0AEB" w:rsidRPr="00BD42BD" w14:paraId="0C27E502" w14:textId="77777777" w:rsidTr="001A0AEB">
        <w:trPr>
          <w:trHeight w:val="302"/>
        </w:trPr>
        <w:tc>
          <w:tcPr>
            <w:tcW w:w="2123" w:type="dxa"/>
            <w:tcBorders>
              <w:top w:val="nil"/>
              <w:left w:val="nil"/>
              <w:bottom w:val="nil"/>
              <w:right w:val="nil"/>
            </w:tcBorders>
            <w:shd w:val="clear" w:color="auto" w:fill="auto"/>
            <w:noWrap/>
            <w:hideMark/>
          </w:tcPr>
          <w:p w14:paraId="10F49314" w14:textId="77777777" w:rsidR="001A0AEB" w:rsidRPr="00BD42BD" w:rsidRDefault="001A0AEB" w:rsidP="001A0AEB">
            <w:pPr>
              <w:rPr>
                <w:color w:val="000000"/>
                <w:sz w:val="22"/>
                <w:lang w:eastAsia="en-US"/>
              </w:rPr>
            </w:pPr>
            <w:r w:rsidRPr="00BD42BD">
              <w:rPr>
                <w:color w:val="000000"/>
                <w:sz w:val="22"/>
                <w:lang w:eastAsia="en-US"/>
              </w:rPr>
              <w:t xml:space="preserve">    South America</w:t>
            </w:r>
          </w:p>
        </w:tc>
        <w:tc>
          <w:tcPr>
            <w:tcW w:w="2300" w:type="dxa"/>
            <w:tcBorders>
              <w:top w:val="nil"/>
              <w:left w:val="nil"/>
              <w:bottom w:val="nil"/>
              <w:right w:val="nil"/>
            </w:tcBorders>
            <w:shd w:val="clear" w:color="auto" w:fill="auto"/>
            <w:noWrap/>
            <w:vAlign w:val="center"/>
            <w:hideMark/>
          </w:tcPr>
          <w:p w14:paraId="11BB1673" w14:textId="23932C7C" w:rsidR="001A0AEB" w:rsidRPr="00BD42BD" w:rsidRDefault="001A0AEB" w:rsidP="001A0AEB">
            <w:pPr>
              <w:rPr>
                <w:color w:val="000000"/>
                <w:sz w:val="22"/>
                <w:lang w:eastAsia="en-US"/>
              </w:rPr>
            </w:pPr>
            <w:r>
              <w:rPr>
                <w:color w:val="000000"/>
                <w:sz w:val="22"/>
                <w:szCs w:val="22"/>
              </w:rPr>
              <w:t>0.08 [-0.15, 0.30]</w:t>
            </w:r>
          </w:p>
        </w:tc>
        <w:tc>
          <w:tcPr>
            <w:tcW w:w="1543" w:type="dxa"/>
            <w:tcBorders>
              <w:top w:val="nil"/>
              <w:left w:val="nil"/>
              <w:bottom w:val="nil"/>
              <w:right w:val="nil"/>
            </w:tcBorders>
            <w:shd w:val="clear" w:color="auto" w:fill="auto"/>
            <w:noWrap/>
            <w:vAlign w:val="bottom"/>
            <w:hideMark/>
          </w:tcPr>
          <w:p w14:paraId="5158E563" w14:textId="4DBAFC9E" w:rsidR="001A0AEB" w:rsidRPr="00BD42BD" w:rsidRDefault="001A0AEB" w:rsidP="001A0AEB">
            <w:pPr>
              <w:rPr>
                <w:color w:val="000000"/>
                <w:sz w:val="22"/>
                <w:lang w:eastAsia="en-US"/>
              </w:rPr>
            </w:pPr>
            <w:r w:rsidRPr="00BD42BD">
              <w:rPr>
                <w:color w:val="000000"/>
                <w:sz w:val="22"/>
              </w:rPr>
              <w:t>.499</w:t>
            </w:r>
          </w:p>
        </w:tc>
        <w:tc>
          <w:tcPr>
            <w:tcW w:w="2243" w:type="dxa"/>
            <w:tcBorders>
              <w:top w:val="nil"/>
              <w:left w:val="nil"/>
              <w:bottom w:val="nil"/>
              <w:right w:val="nil"/>
            </w:tcBorders>
            <w:shd w:val="clear" w:color="auto" w:fill="auto"/>
            <w:noWrap/>
            <w:vAlign w:val="center"/>
            <w:hideMark/>
          </w:tcPr>
          <w:p w14:paraId="5A64D5DD" w14:textId="097BBDB4" w:rsidR="001A0AEB" w:rsidRPr="00BD42BD" w:rsidRDefault="001A0AEB" w:rsidP="001A0AEB">
            <w:pPr>
              <w:rPr>
                <w:color w:val="000000"/>
                <w:sz w:val="22"/>
                <w:lang w:eastAsia="en-US"/>
              </w:rPr>
            </w:pPr>
            <w:r>
              <w:rPr>
                <w:color w:val="000000"/>
                <w:sz w:val="22"/>
                <w:szCs w:val="22"/>
              </w:rPr>
              <w:t>-0.03 [-0.22, 0.17]</w:t>
            </w:r>
          </w:p>
        </w:tc>
        <w:tc>
          <w:tcPr>
            <w:tcW w:w="1894" w:type="dxa"/>
            <w:tcBorders>
              <w:top w:val="nil"/>
              <w:left w:val="nil"/>
              <w:bottom w:val="nil"/>
              <w:right w:val="nil"/>
            </w:tcBorders>
            <w:shd w:val="clear" w:color="auto" w:fill="auto"/>
            <w:noWrap/>
            <w:vAlign w:val="bottom"/>
            <w:hideMark/>
          </w:tcPr>
          <w:p w14:paraId="696D6363" w14:textId="600132BC" w:rsidR="001A0AEB" w:rsidRPr="00BD42BD" w:rsidRDefault="001A0AEB" w:rsidP="001A0AEB">
            <w:pPr>
              <w:rPr>
                <w:color w:val="000000"/>
                <w:sz w:val="22"/>
                <w:lang w:eastAsia="en-US"/>
              </w:rPr>
            </w:pPr>
            <w:r w:rsidRPr="00BD42BD">
              <w:rPr>
                <w:color w:val="000000"/>
                <w:sz w:val="22"/>
              </w:rPr>
              <w:t>.781</w:t>
            </w:r>
          </w:p>
        </w:tc>
        <w:tc>
          <w:tcPr>
            <w:tcW w:w="2452" w:type="dxa"/>
            <w:tcBorders>
              <w:top w:val="nil"/>
              <w:left w:val="nil"/>
              <w:bottom w:val="nil"/>
              <w:right w:val="nil"/>
            </w:tcBorders>
            <w:shd w:val="clear" w:color="auto" w:fill="auto"/>
            <w:noWrap/>
            <w:vAlign w:val="center"/>
            <w:hideMark/>
          </w:tcPr>
          <w:p w14:paraId="248AC095" w14:textId="298E3151" w:rsidR="001A0AEB" w:rsidRPr="00BD42BD" w:rsidRDefault="001A0AEB" w:rsidP="001A0AEB">
            <w:pPr>
              <w:rPr>
                <w:color w:val="000000"/>
                <w:sz w:val="22"/>
                <w:lang w:eastAsia="en-US"/>
              </w:rPr>
            </w:pPr>
            <w:r>
              <w:rPr>
                <w:color w:val="000000"/>
                <w:sz w:val="22"/>
                <w:szCs w:val="22"/>
              </w:rPr>
              <w:t>0.64 [-0.34, 1.61]</w:t>
            </w:r>
          </w:p>
        </w:tc>
        <w:tc>
          <w:tcPr>
            <w:tcW w:w="1511" w:type="dxa"/>
            <w:tcBorders>
              <w:top w:val="nil"/>
              <w:left w:val="nil"/>
              <w:bottom w:val="nil"/>
              <w:right w:val="nil"/>
            </w:tcBorders>
            <w:shd w:val="clear" w:color="auto" w:fill="auto"/>
            <w:noWrap/>
            <w:vAlign w:val="bottom"/>
            <w:hideMark/>
          </w:tcPr>
          <w:p w14:paraId="7A0AD204" w14:textId="48F3BE6F" w:rsidR="001A0AEB" w:rsidRPr="00BD42BD" w:rsidRDefault="001A0AEB" w:rsidP="001A0AEB">
            <w:pPr>
              <w:rPr>
                <w:color w:val="000000"/>
                <w:sz w:val="22"/>
                <w:lang w:eastAsia="en-US"/>
              </w:rPr>
            </w:pPr>
            <w:r w:rsidRPr="00BD42BD">
              <w:rPr>
                <w:color w:val="000000"/>
                <w:sz w:val="22"/>
              </w:rPr>
              <w:t>.201</w:t>
            </w:r>
          </w:p>
        </w:tc>
      </w:tr>
      <w:tr w:rsidR="001A0AEB" w:rsidRPr="00BD42BD" w14:paraId="3A36865E" w14:textId="77777777" w:rsidTr="001A0AEB">
        <w:trPr>
          <w:trHeight w:val="302"/>
        </w:trPr>
        <w:tc>
          <w:tcPr>
            <w:tcW w:w="2123" w:type="dxa"/>
            <w:tcBorders>
              <w:top w:val="nil"/>
              <w:left w:val="nil"/>
              <w:bottom w:val="nil"/>
              <w:right w:val="nil"/>
            </w:tcBorders>
            <w:shd w:val="clear" w:color="auto" w:fill="auto"/>
            <w:noWrap/>
            <w:hideMark/>
          </w:tcPr>
          <w:p w14:paraId="71893373" w14:textId="77777777" w:rsidR="001A0AEB" w:rsidRPr="00BD42BD" w:rsidRDefault="001A0AEB" w:rsidP="001A0AEB">
            <w:pPr>
              <w:rPr>
                <w:color w:val="000000"/>
                <w:sz w:val="22"/>
                <w:lang w:eastAsia="en-US"/>
              </w:rPr>
            </w:pPr>
            <w:r w:rsidRPr="00BD42BD">
              <w:rPr>
                <w:color w:val="000000"/>
                <w:sz w:val="22"/>
                <w:lang w:eastAsia="en-US"/>
              </w:rPr>
              <w:t xml:space="preserve">    Iran</w:t>
            </w:r>
          </w:p>
        </w:tc>
        <w:tc>
          <w:tcPr>
            <w:tcW w:w="2300" w:type="dxa"/>
            <w:tcBorders>
              <w:top w:val="nil"/>
              <w:left w:val="nil"/>
              <w:bottom w:val="nil"/>
              <w:right w:val="nil"/>
            </w:tcBorders>
            <w:shd w:val="clear" w:color="auto" w:fill="auto"/>
            <w:noWrap/>
            <w:vAlign w:val="center"/>
            <w:hideMark/>
          </w:tcPr>
          <w:p w14:paraId="3787A5AF" w14:textId="5023400D" w:rsidR="001A0AEB" w:rsidRPr="00BD42BD" w:rsidRDefault="001A0AEB" w:rsidP="001A0AEB">
            <w:pPr>
              <w:rPr>
                <w:color w:val="000000"/>
                <w:sz w:val="22"/>
                <w:lang w:eastAsia="en-US"/>
              </w:rPr>
            </w:pPr>
            <w:r>
              <w:rPr>
                <w:color w:val="000000"/>
                <w:sz w:val="22"/>
                <w:szCs w:val="22"/>
              </w:rPr>
              <w:t>-0.09 [-0.23, 0.05]</w:t>
            </w:r>
          </w:p>
        </w:tc>
        <w:tc>
          <w:tcPr>
            <w:tcW w:w="1543" w:type="dxa"/>
            <w:tcBorders>
              <w:top w:val="nil"/>
              <w:left w:val="nil"/>
              <w:bottom w:val="nil"/>
              <w:right w:val="nil"/>
            </w:tcBorders>
            <w:shd w:val="clear" w:color="auto" w:fill="auto"/>
            <w:noWrap/>
            <w:vAlign w:val="bottom"/>
            <w:hideMark/>
          </w:tcPr>
          <w:p w14:paraId="69EBFB6B" w14:textId="7B3B1D16" w:rsidR="001A0AEB" w:rsidRPr="00BD42BD" w:rsidRDefault="001A0AEB" w:rsidP="001A0AEB">
            <w:pPr>
              <w:rPr>
                <w:color w:val="000000"/>
                <w:sz w:val="22"/>
                <w:lang w:eastAsia="en-US"/>
              </w:rPr>
            </w:pPr>
            <w:r w:rsidRPr="00BD42BD">
              <w:rPr>
                <w:color w:val="000000"/>
                <w:sz w:val="22"/>
              </w:rPr>
              <w:t>.208</w:t>
            </w:r>
          </w:p>
        </w:tc>
        <w:tc>
          <w:tcPr>
            <w:tcW w:w="2243" w:type="dxa"/>
            <w:tcBorders>
              <w:top w:val="nil"/>
              <w:left w:val="nil"/>
              <w:bottom w:val="nil"/>
              <w:right w:val="nil"/>
            </w:tcBorders>
            <w:shd w:val="clear" w:color="auto" w:fill="auto"/>
            <w:noWrap/>
            <w:vAlign w:val="center"/>
            <w:hideMark/>
          </w:tcPr>
          <w:p w14:paraId="1D1937B4" w14:textId="53954389" w:rsidR="001A0AEB" w:rsidRPr="00BD42BD" w:rsidRDefault="001A0AEB" w:rsidP="001A0AEB">
            <w:pPr>
              <w:rPr>
                <w:color w:val="000000"/>
                <w:sz w:val="22"/>
                <w:lang w:eastAsia="en-US"/>
              </w:rPr>
            </w:pPr>
            <w:r>
              <w:rPr>
                <w:color w:val="000000"/>
                <w:sz w:val="22"/>
                <w:szCs w:val="22"/>
              </w:rPr>
              <w:t>-0.10 [-0.22, 0.02]</w:t>
            </w:r>
          </w:p>
        </w:tc>
        <w:tc>
          <w:tcPr>
            <w:tcW w:w="1894" w:type="dxa"/>
            <w:tcBorders>
              <w:top w:val="nil"/>
              <w:left w:val="nil"/>
              <w:bottom w:val="nil"/>
              <w:right w:val="nil"/>
            </w:tcBorders>
            <w:shd w:val="clear" w:color="auto" w:fill="auto"/>
            <w:noWrap/>
            <w:vAlign w:val="bottom"/>
            <w:hideMark/>
          </w:tcPr>
          <w:p w14:paraId="6B7AA338" w14:textId="2438580A" w:rsidR="001A0AEB" w:rsidRPr="00BD42BD" w:rsidRDefault="001A0AEB" w:rsidP="001A0AEB">
            <w:pPr>
              <w:rPr>
                <w:color w:val="000000"/>
                <w:sz w:val="22"/>
                <w:lang w:eastAsia="en-US"/>
              </w:rPr>
            </w:pPr>
            <w:r w:rsidRPr="00BD42BD">
              <w:rPr>
                <w:color w:val="000000"/>
                <w:sz w:val="22"/>
              </w:rPr>
              <w:t>.099</w:t>
            </w:r>
          </w:p>
        </w:tc>
        <w:tc>
          <w:tcPr>
            <w:tcW w:w="2452" w:type="dxa"/>
            <w:tcBorders>
              <w:top w:val="nil"/>
              <w:left w:val="nil"/>
              <w:bottom w:val="nil"/>
              <w:right w:val="nil"/>
            </w:tcBorders>
            <w:shd w:val="clear" w:color="auto" w:fill="auto"/>
            <w:noWrap/>
            <w:vAlign w:val="center"/>
            <w:hideMark/>
          </w:tcPr>
          <w:p w14:paraId="5AD48956" w14:textId="3BF0F7B9" w:rsidR="001A0AEB" w:rsidRPr="00BD42BD" w:rsidRDefault="001A0AEB" w:rsidP="001A0AEB">
            <w:pPr>
              <w:rPr>
                <w:color w:val="000000"/>
                <w:sz w:val="22"/>
                <w:lang w:eastAsia="en-US"/>
              </w:rPr>
            </w:pPr>
            <w:r>
              <w:rPr>
                <w:color w:val="000000"/>
                <w:sz w:val="22"/>
                <w:szCs w:val="22"/>
              </w:rPr>
              <w:t>0.34 [-0.58, 1.27]</w:t>
            </w:r>
          </w:p>
        </w:tc>
        <w:tc>
          <w:tcPr>
            <w:tcW w:w="1511" w:type="dxa"/>
            <w:tcBorders>
              <w:top w:val="nil"/>
              <w:left w:val="nil"/>
              <w:bottom w:val="nil"/>
              <w:right w:val="nil"/>
            </w:tcBorders>
            <w:shd w:val="clear" w:color="auto" w:fill="auto"/>
            <w:noWrap/>
            <w:vAlign w:val="bottom"/>
            <w:hideMark/>
          </w:tcPr>
          <w:p w14:paraId="26A59AF6" w14:textId="50C36358" w:rsidR="001A0AEB" w:rsidRPr="00BD42BD" w:rsidRDefault="001A0AEB" w:rsidP="001A0AEB">
            <w:pPr>
              <w:rPr>
                <w:color w:val="000000"/>
                <w:sz w:val="22"/>
                <w:lang w:eastAsia="en-US"/>
              </w:rPr>
            </w:pPr>
            <w:r w:rsidRPr="00BD42BD">
              <w:rPr>
                <w:color w:val="000000"/>
                <w:sz w:val="22"/>
              </w:rPr>
              <w:t>.466</w:t>
            </w:r>
          </w:p>
        </w:tc>
      </w:tr>
      <w:tr w:rsidR="001A0AEB" w:rsidRPr="00BD42BD" w14:paraId="26DF7EC5" w14:textId="77777777" w:rsidTr="001A0AEB">
        <w:trPr>
          <w:trHeight w:val="302"/>
        </w:trPr>
        <w:tc>
          <w:tcPr>
            <w:tcW w:w="2123" w:type="dxa"/>
            <w:tcBorders>
              <w:top w:val="nil"/>
              <w:left w:val="nil"/>
              <w:bottom w:val="nil"/>
              <w:right w:val="nil"/>
            </w:tcBorders>
            <w:shd w:val="clear" w:color="auto" w:fill="auto"/>
            <w:noWrap/>
            <w:hideMark/>
          </w:tcPr>
          <w:p w14:paraId="58CD8410" w14:textId="77777777" w:rsidR="001A0AEB" w:rsidRPr="00BD42BD" w:rsidRDefault="001A0AEB" w:rsidP="001A0AEB">
            <w:pPr>
              <w:rPr>
                <w:color w:val="000000"/>
                <w:sz w:val="22"/>
                <w:lang w:eastAsia="en-US"/>
              </w:rPr>
            </w:pPr>
            <w:r w:rsidRPr="00BD42BD">
              <w:rPr>
                <w:color w:val="000000"/>
                <w:sz w:val="22"/>
                <w:lang w:eastAsia="en-US"/>
              </w:rPr>
              <w:t xml:space="preserve">    Others</w:t>
            </w:r>
          </w:p>
        </w:tc>
        <w:tc>
          <w:tcPr>
            <w:tcW w:w="2300" w:type="dxa"/>
            <w:tcBorders>
              <w:top w:val="nil"/>
              <w:left w:val="nil"/>
              <w:bottom w:val="nil"/>
              <w:right w:val="nil"/>
            </w:tcBorders>
            <w:shd w:val="clear" w:color="auto" w:fill="auto"/>
            <w:noWrap/>
            <w:vAlign w:val="center"/>
            <w:hideMark/>
          </w:tcPr>
          <w:p w14:paraId="5F503154" w14:textId="3B67D3D9" w:rsidR="001A0AEB" w:rsidRPr="00BD42BD" w:rsidRDefault="001A0AEB" w:rsidP="001A0AEB">
            <w:pPr>
              <w:rPr>
                <w:color w:val="000000"/>
                <w:sz w:val="22"/>
                <w:lang w:eastAsia="en-US"/>
              </w:rPr>
            </w:pPr>
            <w:r>
              <w:rPr>
                <w:color w:val="000000"/>
                <w:sz w:val="22"/>
                <w:szCs w:val="22"/>
              </w:rPr>
              <w:t>-0.15 [-0.30, 0.00]</w:t>
            </w:r>
          </w:p>
        </w:tc>
        <w:tc>
          <w:tcPr>
            <w:tcW w:w="1543" w:type="dxa"/>
            <w:tcBorders>
              <w:top w:val="nil"/>
              <w:left w:val="nil"/>
              <w:bottom w:val="nil"/>
              <w:right w:val="nil"/>
            </w:tcBorders>
            <w:shd w:val="clear" w:color="auto" w:fill="auto"/>
            <w:noWrap/>
            <w:vAlign w:val="bottom"/>
            <w:hideMark/>
          </w:tcPr>
          <w:p w14:paraId="2281435A" w14:textId="6545A376" w:rsidR="001A0AEB" w:rsidRPr="00BD42BD" w:rsidRDefault="001A0AEB" w:rsidP="001A0AEB">
            <w:pPr>
              <w:rPr>
                <w:color w:val="000000"/>
                <w:sz w:val="22"/>
                <w:lang w:eastAsia="en-US"/>
              </w:rPr>
            </w:pPr>
            <w:r w:rsidRPr="00BD42BD">
              <w:rPr>
                <w:color w:val="000000"/>
                <w:sz w:val="22"/>
              </w:rPr>
              <w:t>.051</w:t>
            </w:r>
          </w:p>
        </w:tc>
        <w:tc>
          <w:tcPr>
            <w:tcW w:w="2243" w:type="dxa"/>
            <w:tcBorders>
              <w:top w:val="nil"/>
              <w:left w:val="nil"/>
              <w:bottom w:val="nil"/>
              <w:right w:val="nil"/>
            </w:tcBorders>
            <w:shd w:val="clear" w:color="auto" w:fill="auto"/>
            <w:noWrap/>
            <w:vAlign w:val="center"/>
            <w:hideMark/>
          </w:tcPr>
          <w:p w14:paraId="54019362" w14:textId="6B830FF4" w:rsidR="001A0AEB" w:rsidRPr="00BD42BD" w:rsidRDefault="001A0AEB" w:rsidP="001A0AEB">
            <w:pPr>
              <w:rPr>
                <w:color w:val="000000"/>
                <w:sz w:val="22"/>
                <w:lang w:eastAsia="en-US"/>
              </w:rPr>
            </w:pPr>
            <w:r>
              <w:rPr>
                <w:color w:val="000000"/>
                <w:sz w:val="22"/>
                <w:szCs w:val="22"/>
              </w:rPr>
              <w:t>-0.08 [-0.22, 0.05]</w:t>
            </w:r>
          </w:p>
        </w:tc>
        <w:tc>
          <w:tcPr>
            <w:tcW w:w="1894" w:type="dxa"/>
            <w:tcBorders>
              <w:top w:val="nil"/>
              <w:left w:val="nil"/>
              <w:bottom w:val="nil"/>
              <w:right w:val="nil"/>
            </w:tcBorders>
            <w:shd w:val="clear" w:color="auto" w:fill="auto"/>
            <w:noWrap/>
            <w:vAlign w:val="bottom"/>
            <w:hideMark/>
          </w:tcPr>
          <w:p w14:paraId="5B7FFF93" w14:textId="3EB8438C" w:rsidR="001A0AEB" w:rsidRPr="00BD42BD" w:rsidRDefault="001A0AEB" w:rsidP="001A0AEB">
            <w:pPr>
              <w:rPr>
                <w:color w:val="000000"/>
                <w:sz w:val="22"/>
                <w:lang w:eastAsia="en-US"/>
              </w:rPr>
            </w:pPr>
            <w:r w:rsidRPr="00BD42BD">
              <w:rPr>
                <w:color w:val="000000"/>
                <w:sz w:val="22"/>
              </w:rPr>
              <w:t>.211</w:t>
            </w:r>
          </w:p>
        </w:tc>
        <w:tc>
          <w:tcPr>
            <w:tcW w:w="2452" w:type="dxa"/>
            <w:tcBorders>
              <w:top w:val="nil"/>
              <w:left w:val="nil"/>
              <w:bottom w:val="nil"/>
              <w:right w:val="nil"/>
            </w:tcBorders>
            <w:shd w:val="clear" w:color="auto" w:fill="auto"/>
            <w:noWrap/>
            <w:vAlign w:val="center"/>
            <w:hideMark/>
          </w:tcPr>
          <w:p w14:paraId="587C9699" w14:textId="3004BB35" w:rsidR="001A0AEB" w:rsidRPr="00BD42BD" w:rsidRDefault="001A0AEB" w:rsidP="001A0AEB">
            <w:pPr>
              <w:rPr>
                <w:color w:val="000000"/>
                <w:sz w:val="22"/>
                <w:lang w:eastAsia="en-US"/>
              </w:rPr>
            </w:pPr>
            <w:r>
              <w:rPr>
                <w:color w:val="000000"/>
                <w:sz w:val="22"/>
                <w:szCs w:val="22"/>
              </w:rPr>
              <w:t>-0.91 [-1.91, 0.09]</w:t>
            </w:r>
          </w:p>
        </w:tc>
        <w:tc>
          <w:tcPr>
            <w:tcW w:w="1511" w:type="dxa"/>
            <w:tcBorders>
              <w:top w:val="nil"/>
              <w:left w:val="nil"/>
              <w:bottom w:val="nil"/>
              <w:right w:val="nil"/>
            </w:tcBorders>
            <w:shd w:val="clear" w:color="auto" w:fill="auto"/>
            <w:noWrap/>
            <w:vAlign w:val="bottom"/>
            <w:hideMark/>
          </w:tcPr>
          <w:p w14:paraId="3EAA5083" w14:textId="593182F4" w:rsidR="001A0AEB" w:rsidRPr="00BD42BD" w:rsidRDefault="001A0AEB" w:rsidP="001A0AEB">
            <w:pPr>
              <w:rPr>
                <w:color w:val="000000"/>
                <w:sz w:val="22"/>
                <w:lang w:eastAsia="en-US"/>
              </w:rPr>
            </w:pPr>
            <w:r w:rsidRPr="00BD42BD">
              <w:rPr>
                <w:color w:val="000000"/>
                <w:sz w:val="22"/>
              </w:rPr>
              <w:t>.075</w:t>
            </w:r>
          </w:p>
        </w:tc>
      </w:tr>
      <w:tr w:rsidR="001A0AEB" w:rsidRPr="00BD42BD" w14:paraId="343090D9" w14:textId="77777777" w:rsidTr="001A0AEB">
        <w:trPr>
          <w:trHeight w:val="302"/>
        </w:trPr>
        <w:tc>
          <w:tcPr>
            <w:tcW w:w="2123" w:type="dxa"/>
            <w:tcBorders>
              <w:top w:val="nil"/>
              <w:left w:val="nil"/>
              <w:bottom w:val="nil"/>
              <w:right w:val="nil"/>
            </w:tcBorders>
            <w:shd w:val="clear" w:color="auto" w:fill="auto"/>
            <w:noWrap/>
            <w:hideMark/>
          </w:tcPr>
          <w:p w14:paraId="670F027D" w14:textId="77777777" w:rsidR="001A0AEB" w:rsidRPr="00BD42BD" w:rsidRDefault="001A0AEB" w:rsidP="001A0AEB">
            <w:pPr>
              <w:rPr>
                <w:b/>
                <w:bCs/>
                <w:color w:val="000000"/>
                <w:sz w:val="22"/>
                <w:lang w:eastAsia="en-US"/>
              </w:rPr>
            </w:pPr>
            <w:r w:rsidRPr="00BD42BD">
              <w:rPr>
                <w:b/>
                <w:bCs/>
                <w:color w:val="000000"/>
                <w:sz w:val="22"/>
                <w:lang w:eastAsia="en-US"/>
              </w:rPr>
              <w:t>Program factors</w:t>
            </w:r>
          </w:p>
        </w:tc>
        <w:tc>
          <w:tcPr>
            <w:tcW w:w="2300" w:type="dxa"/>
            <w:tcBorders>
              <w:top w:val="nil"/>
              <w:left w:val="nil"/>
              <w:bottom w:val="nil"/>
              <w:right w:val="nil"/>
            </w:tcBorders>
            <w:shd w:val="clear" w:color="auto" w:fill="auto"/>
            <w:noWrap/>
            <w:vAlign w:val="center"/>
            <w:hideMark/>
          </w:tcPr>
          <w:p w14:paraId="45DF54B8" w14:textId="77777777" w:rsidR="001A0AEB" w:rsidRPr="00BD42BD" w:rsidRDefault="001A0AEB" w:rsidP="001A0AEB">
            <w:pPr>
              <w:rPr>
                <w:b/>
                <w:bCs/>
                <w:color w:val="000000"/>
                <w:sz w:val="22"/>
                <w:lang w:eastAsia="en-US"/>
              </w:rPr>
            </w:pPr>
          </w:p>
        </w:tc>
        <w:tc>
          <w:tcPr>
            <w:tcW w:w="1543" w:type="dxa"/>
            <w:tcBorders>
              <w:top w:val="nil"/>
              <w:left w:val="nil"/>
              <w:bottom w:val="nil"/>
              <w:right w:val="nil"/>
            </w:tcBorders>
            <w:shd w:val="clear" w:color="auto" w:fill="auto"/>
            <w:noWrap/>
            <w:hideMark/>
          </w:tcPr>
          <w:p w14:paraId="23C1F27C"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62803824"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6BF6A6A6"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70642BE2"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4DF4676D" w14:textId="77777777" w:rsidR="001A0AEB" w:rsidRPr="00BD42BD" w:rsidRDefault="001A0AEB" w:rsidP="001A0AEB">
            <w:pPr>
              <w:rPr>
                <w:sz w:val="22"/>
                <w:lang w:eastAsia="en-US"/>
              </w:rPr>
            </w:pPr>
          </w:p>
        </w:tc>
      </w:tr>
      <w:tr w:rsidR="001A0AEB" w:rsidRPr="00BD42BD" w14:paraId="31F45286" w14:textId="77777777" w:rsidTr="001A0AEB">
        <w:trPr>
          <w:trHeight w:val="302"/>
        </w:trPr>
        <w:tc>
          <w:tcPr>
            <w:tcW w:w="2123" w:type="dxa"/>
            <w:tcBorders>
              <w:top w:val="nil"/>
              <w:left w:val="nil"/>
              <w:bottom w:val="nil"/>
              <w:right w:val="nil"/>
            </w:tcBorders>
            <w:shd w:val="clear" w:color="auto" w:fill="auto"/>
            <w:noWrap/>
            <w:hideMark/>
          </w:tcPr>
          <w:p w14:paraId="46319CEA" w14:textId="77777777" w:rsidR="001A0AEB" w:rsidRPr="00BD42BD" w:rsidRDefault="001A0AEB" w:rsidP="001A0AEB">
            <w:pPr>
              <w:rPr>
                <w:color w:val="000000"/>
                <w:sz w:val="22"/>
                <w:lang w:eastAsia="en-US"/>
              </w:rPr>
            </w:pPr>
            <w:r w:rsidRPr="00BD42BD">
              <w:rPr>
                <w:color w:val="000000"/>
                <w:sz w:val="22"/>
                <w:lang w:eastAsia="en-US"/>
              </w:rPr>
              <w:t>Treatment duration</w:t>
            </w:r>
          </w:p>
        </w:tc>
        <w:tc>
          <w:tcPr>
            <w:tcW w:w="2300" w:type="dxa"/>
            <w:tcBorders>
              <w:top w:val="nil"/>
              <w:left w:val="nil"/>
              <w:bottom w:val="nil"/>
              <w:right w:val="nil"/>
            </w:tcBorders>
            <w:shd w:val="clear" w:color="auto" w:fill="auto"/>
            <w:noWrap/>
            <w:vAlign w:val="center"/>
            <w:hideMark/>
          </w:tcPr>
          <w:p w14:paraId="785D8CCE"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37EFA5D6"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7FB9C4E6"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14C3BAAC"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33DD0990"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41C4B22D" w14:textId="77777777" w:rsidR="001A0AEB" w:rsidRPr="00BD42BD" w:rsidRDefault="001A0AEB" w:rsidP="001A0AEB">
            <w:pPr>
              <w:rPr>
                <w:sz w:val="22"/>
                <w:lang w:eastAsia="en-US"/>
              </w:rPr>
            </w:pPr>
          </w:p>
        </w:tc>
      </w:tr>
      <w:tr w:rsidR="001A0AEB" w:rsidRPr="00BD42BD" w14:paraId="024C94B1" w14:textId="77777777" w:rsidTr="001A0AEB">
        <w:trPr>
          <w:trHeight w:val="302"/>
        </w:trPr>
        <w:tc>
          <w:tcPr>
            <w:tcW w:w="2123" w:type="dxa"/>
            <w:tcBorders>
              <w:top w:val="nil"/>
              <w:left w:val="nil"/>
              <w:bottom w:val="nil"/>
              <w:right w:val="nil"/>
            </w:tcBorders>
            <w:shd w:val="clear" w:color="auto" w:fill="auto"/>
            <w:noWrap/>
            <w:hideMark/>
          </w:tcPr>
          <w:p w14:paraId="050EA0EC" w14:textId="77777777" w:rsidR="001A0AEB" w:rsidRPr="00BD42BD" w:rsidRDefault="001A0AEB" w:rsidP="001A0AEB">
            <w:pPr>
              <w:rPr>
                <w:color w:val="000000"/>
                <w:sz w:val="22"/>
                <w:lang w:eastAsia="en-US"/>
              </w:rPr>
            </w:pPr>
            <w:r w:rsidRPr="00BD42BD">
              <w:rPr>
                <w:color w:val="000000"/>
                <w:sz w:val="22"/>
                <w:lang w:eastAsia="en-US"/>
              </w:rPr>
              <w:t xml:space="preserve">    # MBIs sessions </w:t>
            </w:r>
          </w:p>
        </w:tc>
        <w:tc>
          <w:tcPr>
            <w:tcW w:w="2300" w:type="dxa"/>
            <w:tcBorders>
              <w:top w:val="nil"/>
              <w:left w:val="nil"/>
              <w:bottom w:val="nil"/>
              <w:right w:val="nil"/>
            </w:tcBorders>
            <w:shd w:val="clear" w:color="auto" w:fill="auto"/>
            <w:noWrap/>
            <w:vAlign w:val="center"/>
            <w:hideMark/>
          </w:tcPr>
          <w:p w14:paraId="1D4020BA" w14:textId="3ACE8733" w:rsidR="001A0AEB" w:rsidRPr="00BD42BD" w:rsidRDefault="001A0AEB" w:rsidP="001A0AEB">
            <w:pPr>
              <w:rPr>
                <w:color w:val="000000"/>
                <w:sz w:val="22"/>
                <w:lang w:eastAsia="en-US"/>
              </w:rPr>
            </w:pPr>
            <w:r>
              <w:rPr>
                <w:color w:val="000000"/>
                <w:sz w:val="22"/>
              </w:rPr>
              <w:t>0.00 [-0.010, 0.02]</w:t>
            </w:r>
          </w:p>
        </w:tc>
        <w:tc>
          <w:tcPr>
            <w:tcW w:w="1543" w:type="dxa"/>
            <w:tcBorders>
              <w:top w:val="nil"/>
              <w:left w:val="nil"/>
              <w:bottom w:val="nil"/>
              <w:right w:val="nil"/>
            </w:tcBorders>
            <w:shd w:val="clear" w:color="auto" w:fill="auto"/>
            <w:noWrap/>
            <w:vAlign w:val="bottom"/>
            <w:hideMark/>
          </w:tcPr>
          <w:p w14:paraId="403452BE" w14:textId="0770748F" w:rsidR="001A0AEB" w:rsidRPr="00BD42BD" w:rsidRDefault="001A0AEB" w:rsidP="001A0AEB">
            <w:pPr>
              <w:rPr>
                <w:color w:val="000000"/>
                <w:sz w:val="22"/>
                <w:lang w:eastAsia="en-US"/>
              </w:rPr>
            </w:pPr>
            <w:r w:rsidRPr="00BD42BD">
              <w:rPr>
                <w:color w:val="000000"/>
                <w:sz w:val="22"/>
              </w:rPr>
              <w:t>.601</w:t>
            </w:r>
          </w:p>
        </w:tc>
        <w:tc>
          <w:tcPr>
            <w:tcW w:w="2243" w:type="dxa"/>
            <w:tcBorders>
              <w:top w:val="nil"/>
              <w:left w:val="nil"/>
              <w:bottom w:val="nil"/>
              <w:right w:val="nil"/>
            </w:tcBorders>
            <w:shd w:val="clear" w:color="auto" w:fill="auto"/>
            <w:noWrap/>
            <w:vAlign w:val="center"/>
            <w:hideMark/>
          </w:tcPr>
          <w:p w14:paraId="32570E54" w14:textId="5875EAF4" w:rsidR="001A0AEB" w:rsidRPr="00BD42BD" w:rsidRDefault="001A0AEB" w:rsidP="001A0AEB">
            <w:pPr>
              <w:rPr>
                <w:color w:val="000000"/>
                <w:sz w:val="22"/>
                <w:lang w:eastAsia="en-US"/>
              </w:rPr>
            </w:pPr>
            <w:r>
              <w:rPr>
                <w:color w:val="000000"/>
                <w:sz w:val="22"/>
                <w:szCs w:val="22"/>
              </w:rPr>
              <w:t>0.00 [-0.01, 0.01]</w:t>
            </w:r>
          </w:p>
        </w:tc>
        <w:tc>
          <w:tcPr>
            <w:tcW w:w="1894" w:type="dxa"/>
            <w:tcBorders>
              <w:top w:val="nil"/>
              <w:left w:val="nil"/>
              <w:bottom w:val="nil"/>
              <w:right w:val="nil"/>
            </w:tcBorders>
            <w:shd w:val="clear" w:color="auto" w:fill="auto"/>
            <w:noWrap/>
            <w:vAlign w:val="bottom"/>
            <w:hideMark/>
          </w:tcPr>
          <w:p w14:paraId="50CD750C" w14:textId="4101C437" w:rsidR="001A0AEB" w:rsidRPr="00BD42BD" w:rsidRDefault="001A0AEB" w:rsidP="001A0AEB">
            <w:pPr>
              <w:rPr>
                <w:color w:val="000000"/>
                <w:sz w:val="22"/>
                <w:lang w:eastAsia="en-US"/>
              </w:rPr>
            </w:pPr>
            <w:r w:rsidRPr="00BD42BD">
              <w:rPr>
                <w:color w:val="000000"/>
                <w:sz w:val="22"/>
              </w:rPr>
              <w:t>.993</w:t>
            </w:r>
          </w:p>
        </w:tc>
        <w:tc>
          <w:tcPr>
            <w:tcW w:w="2452" w:type="dxa"/>
            <w:tcBorders>
              <w:top w:val="nil"/>
              <w:left w:val="nil"/>
              <w:bottom w:val="nil"/>
              <w:right w:val="nil"/>
            </w:tcBorders>
            <w:shd w:val="clear" w:color="auto" w:fill="auto"/>
            <w:noWrap/>
            <w:vAlign w:val="center"/>
            <w:hideMark/>
          </w:tcPr>
          <w:p w14:paraId="7510209A" w14:textId="6A3F5B30" w:rsidR="001A0AEB" w:rsidRPr="00BD42BD" w:rsidRDefault="001A0AEB" w:rsidP="001A0AEB">
            <w:pPr>
              <w:rPr>
                <w:color w:val="000000"/>
                <w:sz w:val="22"/>
                <w:lang w:eastAsia="en-US"/>
              </w:rPr>
            </w:pPr>
            <w:r>
              <w:rPr>
                <w:color w:val="000000"/>
                <w:sz w:val="22"/>
                <w:szCs w:val="22"/>
              </w:rPr>
              <w:t>0.02 [-0.04, 0.08]</w:t>
            </w:r>
          </w:p>
        </w:tc>
        <w:tc>
          <w:tcPr>
            <w:tcW w:w="1511" w:type="dxa"/>
            <w:tcBorders>
              <w:top w:val="nil"/>
              <w:left w:val="nil"/>
              <w:bottom w:val="nil"/>
              <w:right w:val="nil"/>
            </w:tcBorders>
            <w:shd w:val="clear" w:color="auto" w:fill="auto"/>
            <w:noWrap/>
            <w:vAlign w:val="bottom"/>
            <w:hideMark/>
          </w:tcPr>
          <w:p w14:paraId="06BFAC95" w14:textId="673736DE" w:rsidR="001A0AEB" w:rsidRPr="00BD42BD" w:rsidRDefault="001A0AEB" w:rsidP="001A0AEB">
            <w:pPr>
              <w:rPr>
                <w:color w:val="000000"/>
                <w:sz w:val="22"/>
                <w:lang w:eastAsia="en-US"/>
              </w:rPr>
            </w:pPr>
            <w:r w:rsidRPr="00BD42BD">
              <w:rPr>
                <w:color w:val="000000"/>
                <w:sz w:val="22"/>
              </w:rPr>
              <w:t>.570</w:t>
            </w:r>
          </w:p>
        </w:tc>
      </w:tr>
      <w:tr w:rsidR="001A0AEB" w:rsidRPr="00BD42BD" w14:paraId="68BCA0FA" w14:textId="77777777" w:rsidTr="001A0AEB">
        <w:trPr>
          <w:trHeight w:val="302"/>
        </w:trPr>
        <w:tc>
          <w:tcPr>
            <w:tcW w:w="2123" w:type="dxa"/>
            <w:tcBorders>
              <w:top w:val="nil"/>
              <w:left w:val="nil"/>
              <w:bottom w:val="nil"/>
              <w:right w:val="nil"/>
            </w:tcBorders>
            <w:shd w:val="clear" w:color="auto" w:fill="auto"/>
            <w:noWrap/>
            <w:hideMark/>
          </w:tcPr>
          <w:p w14:paraId="4EF1057E" w14:textId="77777777" w:rsidR="001A0AEB" w:rsidRPr="00BD42BD" w:rsidRDefault="001A0AEB" w:rsidP="001A0AEB">
            <w:pPr>
              <w:rPr>
                <w:color w:val="000000"/>
                <w:sz w:val="22"/>
                <w:lang w:eastAsia="en-US"/>
              </w:rPr>
            </w:pPr>
            <w:r w:rsidRPr="00BD42BD">
              <w:rPr>
                <w:color w:val="000000"/>
                <w:sz w:val="22"/>
                <w:lang w:eastAsia="en-US"/>
              </w:rPr>
              <w:t xml:space="preserve">    # Control sessions</w:t>
            </w:r>
          </w:p>
        </w:tc>
        <w:tc>
          <w:tcPr>
            <w:tcW w:w="2300" w:type="dxa"/>
            <w:tcBorders>
              <w:top w:val="nil"/>
              <w:left w:val="nil"/>
              <w:bottom w:val="nil"/>
              <w:right w:val="nil"/>
            </w:tcBorders>
            <w:shd w:val="clear" w:color="auto" w:fill="auto"/>
            <w:noWrap/>
            <w:vAlign w:val="center"/>
            <w:hideMark/>
          </w:tcPr>
          <w:p w14:paraId="0F6C9FA6" w14:textId="07CE43D5" w:rsidR="001A0AEB" w:rsidRPr="00BD42BD" w:rsidRDefault="001A0AEB" w:rsidP="001A0AEB">
            <w:pPr>
              <w:rPr>
                <w:color w:val="000000"/>
                <w:sz w:val="22"/>
                <w:lang w:eastAsia="en-US"/>
              </w:rPr>
            </w:pPr>
            <w:r>
              <w:rPr>
                <w:color w:val="000000"/>
                <w:sz w:val="22"/>
              </w:rPr>
              <w:t>0.00 [-0.010, 0.02]</w:t>
            </w:r>
          </w:p>
        </w:tc>
        <w:tc>
          <w:tcPr>
            <w:tcW w:w="1543" w:type="dxa"/>
            <w:tcBorders>
              <w:top w:val="nil"/>
              <w:left w:val="nil"/>
              <w:bottom w:val="nil"/>
              <w:right w:val="nil"/>
            </w:tcBorders>
            <w:shd w:val="clear" w:color="auto" w:fill="auto"/>
            <w:noWrap/>
            <w:vAlign w:val="bottom"/>
            <w:hideMark/>
          </w:tcPr>
          <w:p w14:paraId="55356ADC" w14:textId="70E511EE" w:rsidR="001A0AEB" w:rsidRPr="00BD42BD" w:rsidRDefault="001A0AEB" w:rsidP="001A0AEB">
            <w:pPr>
              <w:rPr>
                <w:color w:val="000000"/>
                <w:sz w:val="22"/>
                <w:lang w:eastAsia="en-US"/>
              </w:rPr>
            </w:pPr>
            <w:r w:rsidRPr="00BD42BD">
              <w:rPr>
                <w:color w:val="000000"/>
                <w:sz w:val="22"/>
              </w:rPr>
              <w:t>.601</w:t>
            </w:r>
          </w:p>
        </w:tc>
        <w:tc>
          <w:tcPr>
            <w:tcW w:w="2243" w:type="dxa"/>
            <w:tcBorders>
              <w:top w:val="nil"/>
              <w:left w:val="nil"/>
              <w:bottom w:val="nil"/>
              <w:right w:val="nil"/>
            </w:tcBorders>
            <w:shd w:val="clear" w:color="auto" w:fill="auto"/>
            <w:noWrap/>
            <w:vAlign w:val="center"/>
            <w:hideMark/>
          </w:tcPr>
          <w:p w14:paraId="7D5165AA" w14:textId="7E241108" w:rsidR="001A0AEB" w:rsidRPr="00BD42BD" w:rsidRDefault="001A0AEB" w:rsidP="001A0AEB">
            <w:pPr>
              <w:rPr>
                <w:color w:val="000000"/>
                <w:sz w:val="22"/>
                <w:lang w:eastAsia="en-US"/>
              </w:rPr>
            </w:pPr>
            <w:r>
              <w:rPr>
                <w:color w:val="000000"/>
                <w:sz w:val="22"/>
                <w:szCs w:val="22"/>
              </w:rPr>
              <w:t>0.00 [-0.01, 0.01]</w:t>
            </w:r>
          </w:p>
        </w:tc>
        <w:tc>
          <w:tcPr>
            <w:tcW w:w="1894" w:type="dxa"/>
            <w:tcBorders>
              <w:top w:val="nil"/>
              <w:left w:val="nil"/>
              <w:bottom w:val="nil"/>
              <w:right w:val="nil"/>
            </w:tcBorders>
            <w:shd w:val="clear" w:color="auto" w:fill="auto"/>
            <w:noWrap/>
            <w:vAlign w:val="bottom"/>
            <w:hideMark/>
          </w:tcPr>
          <w:p w14:paraId="36B6329B" w14:textId="29BDAD49" w:rsidR="001A0AEB" w:rsidRPr="00BD42BD" w:rsidRDefault="001A0AEB" w:rsidP="001A0AEB">
            <w:pPr>
              <w:rPr>
                <w:color w:val="000000"/>
                <w:sz w:val="22"/>
                <w:lang w:eastAsia="en-US"/>
              </w:rPr>
            </w:pPr>
            <w:r w:rsidRPr="00BD42BD">
              <w:rPr>
                <w:color w:val="000000"/>
                <w:sz w:val="22"/>
              </w:rPr>
              <w:t>.993</w:t>
            </w:r>
          </w:p>
        </w:tc>
        <w:tc>
          <w:tcPr>
            <w:tcW w:w="2452" w:type="dxa"/>
            <w:tcBorders>
              <w:top w:val="nil"/>
              <w:left w:val="nil"/>
              <w:bottom w:val="nil"/>
              <w:right w:val="nil"/>
            </w:tcBorders>
            <w:shd w:val="clear" w:color="auto" w:fill="auto"/>
            <w:noWrap/>
            <w:vAlign w:val="center"/>
            <w:hideMark/>
          </w:tcPr>
          <w:p w14:paraId="06C023ED" w14:textId="627F1CF4" w:rsidR="001A0AEB" w:rsidRPr="00BD42BD" w:rsidRDefault="001A0AEB" w:rsidP="001A0AEB">
            <w:pPr>
              <w:rPr>
                <w:color w:val="000000"/>
                <w:sz w:val="22"/>
                <w:lang w:eastAsia="en-US"/>
              </w:rPr>
            </w:pPr>
            <w:r>
              <w:rPr>
                <w:color w:val="000000"/>
                <w:sz w:val="22"/>
                <w:szCs w:val="22"/>
              </w:rPr>
              <w:t>0.02 [-0.04, 0.08]</w:t>
            </w:r>
          </w:p>
        </w:tc>
        <w:tc>
          <w:tcPr>
            <w:tcW w:w="1511" w:type="dxa"/>
            <w:tcBorders>
              <w:top w:val="nil"/>
              <w:left w:val="nil"/>
              <w:bottom w:val="nil"/>
              <w:right w:val="nil"/>
            </w:tcBorders>
            <w:shd w:val="clear" w:color="auto" w:fill="auto"/>
            <w:noWrap/>
            <w:vAlign w:val="bottom"/>
            <w:hideMark/>
          </w:tcPr>
          <w:p w14:paraId="142EF6BE" w14:textId="6D65F83B" w:rsidR="001A0AEB" w:rsidRPr="00BD42BD" w:rsidRDefault="001A0AEB" w:rsidP="001A0AEB">
            <w:pPr>
              <w:rPr>
                <w:color w:val="000000"/>
                <w:sz w:val="22"/>
                <w:lang w:eastAsia="en-US"/>
              </w:rPr>
            </w:pPr>
            <w:r w:rsidRPr="00BD42BD">
              <w:rPr>
                <w:color w:val="000000"/>
                <w:sz w:val="22"/>
              </w:rPr>
              <w:t>.570</w:t>
            </w:r>
          </w:p>
        </w:tc>
      </w:tr>
      <w:tr w:rsidR="001A0AEB" w:rsidRPr="00BD42BD" w14:paraId="14D72A47" w14:textId="77777777" w:rsidTr="001A0AEB">
        <w:trPr>
          <w:trHeight w:val="302"/>
        </w:trPr>
        <w:tc>
          <w:tcPr>
            <w:tcW w:w="2123" w:type="dxa"/>
            <w:tcBorders>
              <w:top w:val="nil"/>
              <w:left w:val="nil"/>
              <w:bottom w:val="nil"/>
              <w:right w:val="nil"/>
            </w:tcBorders>
            <w:shd w:val="clear" w:color="auto" w:fill="auto"/>
            <w:noWrap/>
            <w:hideMark/>
          </w:tcPr>
          <w:p w14:paraId="27787B60" w14:textId="77777777" w:rsidR="001A0AEB" w:rsidRPr="00BD42BD" w:rsidRDefault="001A0AEB" w:rsidP="001A0AEB">
            <w:pPr>
              <w:rPr>
                <w:color w:val="000000"/>
                <w:sz w:val="22"/>
                <w:lang w:eastAsia="en-US"/>
              </w:rPr>
            </w:pPr>
            <w:r w:rsidRPr="00BD42BD">
              <w:rPr>
                <w:color w:val="000000"/>
                <w:sz w:val="22"/>
                <w:lang w:eastAsia="en-US"/>
              </w:rPr>
              <w:t>MBI type</w:t>
            </w:r>
            <w:r w:rsidRPr="00BD42BD">
              <w:rPr>
                <w:color w:val="000000"/>
                <w:sz w:val="22"/>
                <w:vertAlign w:val="superscript"/>
                <w:lang w:eastAsia="en-US"/>
              </w:rPr>
              <w:t xml:space="preserve"> </w:t>
            </w:r>
          </w:p>
        </w:tc>
        <w:tc>
          <w:tcPr>
            <w:tcW w:w="2300" w:type="dxa"/>
            <w:tcBorders>
              <w:top w:val="nil"/>
              <w:left w:val="nil"/>
              <w:bottom w:val="nil"/>
              <w:right w:val="nil"/>
            </w:tcBorders>
            <w:shd w:val="clear" w:color="auto" w:fill="auto"/>
            <w:noWrap/>
            <w:vAlign w:val="center"/>
            <w:hideMark/>
          </w:tcPr>
          <w:p w14:paraId="5421E292"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32FDECEE"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527743E5"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44749570"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4795BD15"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5683AED6" w14:textId="77777777" w:rsidR="001A0AEB" w:rsidRPr="00BD42BD" w:rsidRDefault="001A0AEB" w:rsidP="001A0AEB">
            <w:pPr>
              <w:rPr>
                <w:sz w:val="22"/>
                <w:lang w:eastAsia="en-US"/>
              </w:rPr>
            </w:pPr>
          </w:p>
        </w:tc>
      </w:tr>
      <w:tr w:rsidR="001A0AEB" w:rsidRPr="00BD42BD" w14:paraId="52DE0BF5" w14:textId="77777777" w:rsidTr="001A0AEB">
        <w:trPr>
          <w:trHeight w:val="302"/>
        </w:trPr>
        <w:tc>
          <w:tcPr>
            <w:tcW w:w="2123" w:type="dxa"/>
            <w:tcBorders>
              <w:top w:val="nil"/>
              <w:left w:val="nil"/>
              <w:bottom w:val="nil"/>
              <w:right w:val="nil"/>
            </w:tcBorders>
            <w:shd w:val="clear" w:color="auto" w:fill="auto"/>
            <w:noWrap/>
            <w:hideMark/>
          </w:tcPr>
          <w:p w14:paraId="1D7D93CD" w14:textId="77777777" w:rsidR="001A0AEB" w:rsidRPr="00BD42BD" w:rsidRDefault="001A0AEB" w:rsidP="001A0AEB">
            <w:pPr>
              <w:rPr>
                <w:color w:val="000000"/>
                <w:sz w:val="22"/>
                <w:lang w:eastAsia="en-US"/>
              </w:rPr>
            </w:pPr>
            <w:r w:rsidRPr="00BD42BD">
              <w:rPr>
                <w:color w:val="000000"/>
                <w:sz w:val="22"/>
                <w:lang w:eastAsia="en-US"/>
              </w:rPr>
              <w:t xml:space="preserve">    MBSR</w:t>
            </w:r>
          </w:p>
        </w:tc>
        <w:tc>
          <w:tcPr>
            <w:tcW w:w="2300" w:type="dxa"/>
            <w:tcBorders>
              <w:top w:val="nil"/>
              <w:left w:val="nil"/>
              <w:bottom w:val="nil"/>
              <w:right w:val="nil"/>
            </w:tcBorders>
            <w:shd w:val="clear" w:color="auto" w:fill="auto"/>
            <w:noWrap/>
            <w:vAlign w:val="center"/>
            <w:hideMark/>
          </w:tcPr>
          <w:p w14:paraId="759BE72D" w14:textId="63C358CB" w:rsidR="001A0AEB" w:rsidRPr="00BD42BD" w:rsidRDefault="001A0AEB" w:rsidP="001A0AEB">
            <w:pPr>
              <w:rPr>
                <w:color w:val="000000"/>
                <w:sz w:val="22"/>
                <w:lang w:eastAsia="en-US"/>
              </w:rPr>
            </w:pPr>
            <w:r>
              <w:rPr>
                <w:color w:val="000000"/>
                <w:sz w:val="22"/>
                <w:szCs w:val="22"/>
              </w:rPr>
              <w:t>-0.04 [-0.10, 0.02]</w:t>
            </w:r>
          </w:p>
        </w:tc>
        <w:tc>
          <w:tcPr>
            <w:tcW w:w="1543" w:type="dxa"/>
            <w:tcBorders>
              <w:top w:val="nil"/>
              <w:left w:val="nil"/>
              <w:bottom w:val="nil"/>
              <w:right w:val="nil"/>
            </w:tcBorders>
            <w:shd w:val="clear" w:color="auto" w:fill="auto"/>
            <w:noWrap/>
            <w:vAlign w:val="bottom"/>
            <w:hideMark/>
          </w:tcPr>
          <w:p w14:paraId="7900A307" w14:textId="23E2270E" w:rsidR="001A0AEB" w:rsidRPr="00BD42BD" w:rsidRDefault="001A0AEB" w:rsidP="001A0AEB">
            <w:pPr>
              <w:rPr>
                <w:color w:val="000000"/>
                <w:sz w:val="22"/>
                <w:lang w:eastAsia="en-US"/>
              </w:rPr>
            </w:pPr>
            <w:r w:rsidRPr="00BD42BD">
              <w:rPr>
                <w:color w:val="000000"/>
                <w:sz w:val="22"/>
              </w:rPr>
              <w:t>.214</w:t>
            </w:r>
          </w:p>
        </w:tc>
        <w:tc>
          <w:tcPr>
            <w:tcW w:w="2243" w:type="dxa"/>
            <w:tcBorders>
              <w:top w:val="nil"/>
              <w:left w:val="nil"/>
              <w:bottom w:val="nil"/>
              <w:right w:val="nil"/>
            </w:tcBorders>
            <w:shd w:val="clear" w:color="auto" w:fill="auto"/>
            <w:noWrap/>
            <w:vAlign w:val="center"/>
            <w:hideMark/>
          </w:tcPr>
          <w:p w14:paraId="287B4326" w14:textId="1C90BCB9" w:rsidR="001A0AEB" w:rsidRPr="00BD42BD" w:rsidRDefault="001A0AEB" w:rsidP="001A0AEB">
            <w:pPr>
              <w:rPr>
                <w:color w:val="000000"/>
                <w:sz w:val="22"/>
                <w:lang w:eastAsia="en-US"/>
              </w:rPr>
            </w:pPr>
            <w:r>
              <w:rPr>
                <w:color w:val="000000"/>
                <w:sz w:val="22"/>
                <w:szCs w:val="22"/>
              </w:rPr>
              <w:t>-0.03 [-0.09, 0.02]</w:t>
            </w:r>
          </w:p>
        </w:tc>
        <w:tc>
          <w:tcPr>
            <w:tcW w:w="1894" w:type="dxa"/>
            <w:tcBorders>
              <w:top w:val="nil"/>
              <w:left w:val="nil"/>
              <w:bottom w:val="nil"/>
              <w:right w:val="nil"/>
            </w:tcBorders>
            <w:shd w:val="clear" w:color="auto" w:fill="auto"/>
            <w:noWrap/>
            <w:vAlign w:val="bottom"/>
            <w:hideMark/>
          </w:tcPr>
          <w:p w14:paraId="1BCBC92C" w14:textId="5C60D218" w:rsidR="001A0AEB" w:rsidRPr="00BD42BD" w:rsidRDefault="001A0AEB" w:rsidP="001A0AEB">
            <w:pPr>
              <w:rPr>
                <w:color w:val="000000"/>
                <w:sz w:val="22"/>
                <w:lang w:eastAsia="en-US"/>
              </w:rPr>
            </w:pPr>
            <w:r w:rsidRPr="00BD42BD">
              <w:rPr>
                <w:color w:val="000000"/>
                <w:sz w:val="22"/>
              </w:rPr>
              <w:t>.200</w:t>
            </w:r>
          </w:p>
        </w:tc>
        <w:tc>
          <w:tcPr>
            <w:tcW w:w="2452" w:type="dxa"/>
            <w:tcBorders>
              <w:top w:val="nil"/>
              <w:left w:val="nil"/>
              <w:bottom w:val="nil"/>
              <w:right w:val="nil"/>
            </w:tcBorders>
            <w:shd w:val="clear" w:color="auto" w:fill="auto"/>
            <w:noWrap/>
            <w:vAlign w:val="center"/>
            <w:hideMark/>
          </w:tcPr>
          <w:p w14:paraId="73F15195" w14:textId="093ED5DB" w:rsidR="001A0AEB" w:rsidRPr="00BD42BD" w:rsidRDefault="001A0AEB" w:rsidP="001A0AEB">
            <w:pPr>
              <w:rPr>
                <w:color w:val="000000"/>
                <w:sz w:val="22"/>
                <w:lang w:eastAsia="en-US"/>
              </w:rPr>
            </w:pPr>
            <w:r>
              <w:rPr>
                <w:color w:val="000000"/>
                <w:sz w:val="22"/>
                <w:szCs w:val="22"/>
              </w:rPr>
              <w:t>-0.02 [-0.28, 0.24]</w:t>
            </w:r>
          </w:p>
        </w:tc>
        <w:tc>
          <w:tcPr>
            <w:tcW w:w="1511" w:type="dxa"/>
            <w:tcBorders>
              <w:top w:val="nil"/>
              <w:left w:val="nil"/>
              <w:bottom w:val="nil"/>
              <w:right w:val="nil"/>
            </w:tcBorders>
            <w:shd w:val="clear" w:color="auto" w:fill="auto"/>
            <w:noWrap/>
            <w:vAlign w:val="bottom"/>
            <w:hideMark/>
          </w:tcPr>
          <w:p w14:paraId="0BD3AE9A" w14:textId="6371259E" w:rsidR="001A0AEB" w:rsidRPr="00BD42BD" w:rsidRDefault="001A0AEB" w:rsidP="001A0AEB">
            <w:pPr>
              <w:rPr>
                <w:color w:val="000000"/>
                <w:sz w:val="22"/>
                <w:lang w:eastAsia="en-US"/>
              </w:rPr>
            </w:pPr>
            <w:r w:rsidRPr="00BD42BD">
              <w:rPr>
                <w:color w:val="000000"/>
                <w:sz w:val="22"/>
              </w:rPr>
              <w:t>.875</w:t>
            </w:r>
          </w:p>
        </w:tc>
      </w:tr>
      <w:tr w:rsidR="001A0AEB" w:rsidRPr="00BD42BD" w14:paraId="7E6C6A1F" w14:textId="77777777" w:rsidTr="001A0AEB">
        <w:trPr>
          <w:trHeight w:val="302"/>
        </w:trPr>
        <w:tc>
          <w:tcPr>
            <w:tcW w:w="2123" w:type="dxa"/>
            <w:tcBorders>
              <w:top w:val="nil"/>
              <w:left w:val="nil"/>
              <w:bottom w:val="nil"/>
              <w:right w:val="nil"/>
            </w:tcBorders>
            <w:shd w:val="clear" w:color="auto" w:fill="auto"/>
            <w:noWrap/>
            <w:hideMark/>
          </w:tcPr>
          <w:p w14:paraId="2B7D90D2" w14:textId="77777777" w:rsidR="001A0AEB" w:rsidRPr="00BD42BD" w:rsidRDefault="001A0AEB" w:rsidP="001A0AEB">
            <w:pPr>
              <w:rPr>
                <w:color w:val="000000"/>
                <w:sz w:val="22"/>
                <w:lang w:eastAsia="en-US"/>
              </w:rPr>
            </w:pPr>
            <w:r w:rsidRPr="00BD42BD">
              <w:rPr>
                <w:color w:val="000000"/>
                <w:sz w:val="22"/>
                <w:lang w:eastAsia="en-US"/>
              </w:rPr>
              <w:t xml:space="preserve">    MBCT</w:t>
            </w:r>
          </w:p>
        </w:tc>
        <w:tc>
          <w:tcPr>
            <w:tcW w:w="2300" w:type="dxa"/>
            <w:tcBorders>
              <w:top w:val="nil"/>
              <w:left w:val="nil"/>
              <w:bottom w:val="nil"/>
              <w:right w:val="nil"/>
            </w:tcBorders>
            <w:shd w:val="clear" w:color="auto" w:fill="auto"/>
            <w:noWrap/>
            <w:vAlign w:val="center"/>
            <w:hideMark/>
          </w:tcPr>
          <w:p w14:paraId="0B298177" w14:textId="4E8F660F" w:rsidR="001A0AEB" w:rsidRPr="00BD42BD" w:rsidRDefault="001A0AEB" w:rsidP="001A0AEB">
            <w:pPr>
              <w:rPr>
                <w:color w:val="000000"/>
                <w:sz w:val="22"/>
                <w:lang w:eastAsia="en-US"/>
              </w:rPr>
            </w:pPr>
            <w:r>
              <w:rPr>
                <w:color w:val="000000"/>
                <w:sz w:val="22"/>
                <w:szCs w:val="22"/>
              </w:rPr>
              <w:t>-0.01 [-0.07, 0.06]</w:t>
            </w:r>
          </w:p>
        </w:tc>
        <w:tc>
          <w:tcPr>
            <w:tcW w:w="1543" w:type="dxa"/>
            <w:tcBorders>
              <w:top w:val="nil"/>
              <w:left w:val="nil"/>
              <w:bottom w:val="nil"/>
              <w:right w:val="nil"/>
            </w:tcBorders>
            <w:shd w:val="clear" w:color="auto" w:fill="auto"/>
            <w:noWrap/>
            <w:vAlign w:val="bottom"/>
            <w:hideMark/>
          </w:tcPr>
          <w:p w14:paraId="5258560C" w14:textId="5E348056" w:rsidR="001A0AEB" w:rsidRPr="00BD42BD" w:rsidRDefault="001A0AEB" w:rsidP="001A0AEB">
            <w:pPr>
              <w:rPr>
                <w:color w:val="000000"/>
                <w:sz w:val="22"/>
                <w:lang w:eastAsia="en-US"/>
              </w:rPr>
            </w:pPr>
            <w:r w:rsidRPr="00BD42BD">
              <w:rPr>
                <w:color w:val="000000"/>
                <w:sz w:val="22"/>
              </w:rPr>
              <w:t>.829</w:t>
            </w:r>
          </w:p>
        </w:tc>
        <w:tc>
          <w:tcPr>
            <w:tcW w:w="2243" w:type="dxa"/>
            <w:tcBorders>
              <w:top w:val="nil"/>
              <w:left w:val="nil"/>
              <w:bottom w:val="nil"/>
              <w:right w:val="nil"/>
            </w:tcBorders>
            <w:shd w:val="clear" w:color="auto" w:fill="auto"/>
            <w:noWrap/>
            <w:vAlign w:val="center"/>
            <w:hideMark/>
          </w:tcPr>
          <w:p w14:paraId="21E9DD75" w14:textId="55EF7F61" w:rsidR="001A0AEB" w:rsidRPr="00BD42BD" w:rsidRDefault="001A0AEB" w:rsidP="001A0AEB">
            <w:pPr>
              <w:rPr>
                <w:color w:val="000000"/>
                <w:sz w:val="22"/>
                <w:lang w:eastAsia="en-US"/>
              </w:rPr>
            </w:pPr>
            <w:r>
              <w:rPr>
                <w:color w:val="000000"/>
                <w:sz w:val="22"/>
                <w:szCs w:val="22"/>
              </w:rPr>
              <w:t>-0.01 [-0.07, 0.05]</w:t>
            </w:r>
          </w:p>
        </w:tc>
        <w:tc>
          <w:tcPr>
            <w:tcW w:w="1894" w:type="dxa"/>
            <w:tcBorders>
              <w:top w:val="nil"/>
              <w:left w:val="nil"/>
              <w:bottom w:val="nil"/>
              <w:right w:val="nil"/>
            </w:tcBorders>
            <w:shd w:val="clear" w:color="auto" w:fill="auto"/>
            <w:noWrap/>
            <w:vAlign w:val="bottom"/>
            <w:hideMark/>
          </w:tcPr>
          <w:p w14:paraId="23E195D7" w14:textId="120B0C24" w:rsidR="001A0AEB" w:rsidRPr="00BD42BD" w:rsidRDefault="001A0AEB" w:rsidP="001A0AEB">
            <w:pPr>
              <w:rPr>
                <w:color w:val="000000"/>
                <w:sz w:val="22"/>
                <w:lang w:eastAsia="en-US"/>
              </w:rPr>
            </w:pPr>
            <w:r w:rsidRPr="00BD42BD">
              <w:rPr>
                <w:color w:val="000000"/>
                <w:sz w:val="22"/>
              </w:rPr>
              <w:t>.726</w:t>
            </w:r>
          </w:p>
        </w:tc>
        <w:tc>
          <w:tcPr>
            <w:tcW w:w="2452" w:type="dxa"/>
            <w:tcBorders>
              <w:top w:val="nil"/>
              <w:left w:val="nil"/>
              <w:bottom w:val="nil"/>
              <w:right w:val="nil"/>
            </w:tcBorders>
            <w:shd w:val="clear" w:color="auto" w:fill="auto"/>
            <w:noWrap/>
            <w:vAlign w:val="center"/>
            <w:hideMark/>
          </w:tcPr>
          <w:p w14:paraId="203E25C2" w14:textId="10DB6F6C" w:rsidR="001A0AEB" w:rsidRPr="00BD42BD" w:rsidRDefault="001A0AEB" w:rsidP="001A0AEB">
            <w:pPr>
              <w:rPr>
                <w:color w:val="000000"/>
                <w:sz w:val="22"/>
                <w:lang w:eastAsia="en-US"/>
              </w:rPr>
            </w:pPr>
            <w:r>
              <w:rPr>
                <w:color w:val="000000"/>
                <w:sz w:val="22"/>
                <w:szCs w:val="22"/>
              </w:rPr>
              <w:t>0.04 [-0.25, 0.33]</w:t>
            </w:r>
          </w:p>
        </w:tc>
        <w:tc>
          <w:tcPr>
            <w:tcW w:w="1511" w:type="dxa"/>
            <w:tcBorders>
              <w:top w:val="nil"/>
              <w:left w:val="nil"/>
              <w:bottom w:val="nil"/>
              <w:right w:val="nil"/>
            </w:tcBorders>
            <w:shd w:val="clear" w:color="auto" w:fill="auto"/>
            <w:noWrap/>
            <w:vAlign w:val="bottom"/>
            <w:hideMark/>
          </w:tcPr>
          <w:p w14:paraId="0B3B565A" w14:textId="1D6BECBA" w:rsidR="001A0AEB" w:rsidRPr="00BD42BD" w:rsidRDefault="001A0AEB" w:rsidP="001A0AEB">
            <w:pPr>
              <w:rPr>
                <w:color w:val="000000"/>
                <w:sz w:val="22"/>
                <w:lang w:eastAsia="en-US"/>
              </w:rPr>
            </w:pPr>
            <w:r w:rsidRPr="00BD42BD">
              <w:rPr>
                <w:color w:val="000000"/>
                <w:sz w:val="22"/>
              </w:rPr>
              <w:t>.777</w:t>
            </w:r>
          </w:p>
        </w:tc>
      </w:tr>
      <w:tr w:rsidR="001A0AEB" w:rsidRPr="00BD42BD" w14:paraId="782663C0" w14:textId="77777777" w:rsidTr="001A0AEB">
        <w:trPr>
          <w:trHeight w:val="302"/>
        </w:trPr>
        <w:tc>
          <w:tcPr>
            <w:tcW w:w="2123" w:type="dxa"/>
            <w:tcBorders>
              <w:top w:val="nil"/>
              <w:left w:val="nil"/>
              <w:bottom w:val="nil"/>
              <w:right w:val="nil"/>
            </w:tcBorders>
            <w:shd w:val="clear" w:color="auto" w:fill="auto"/>
            <w:noWrap/>
            <w:hideMark/>
          </w:tcPr>
          <w:p w14:paraId="203026A4" w14:textId="77777777" w:rsidR="001A0AEB" w:rsidRPr="00BD42BD" w:rsidRDefault="001A0AEB" w:rsidP="001A0AEB">
            <w:pPr>
              <w:rPr>
                <w:color w:val="000000"/>
                <w:sz w:val="22"/>
                <w:lang w:eastAsia="en-US"/>
              </w:rPr>
            </w:pPr>
            <w:r w:rsidRPr="00BD42BD">
              <w:rPr>
                <w:color w:val="000000"/>
                <w:sz w:val="22"/>
                <w:lang w:eastAsia="en-US"/>
              </w:rPr>
              <w:t xml:space="preserve">    MORE</w:t>
            </w:r>
          </w:p>
        </w:tc>
        <w:tc>
          <w:tcPr>
            <w:tcW w:w="2300" w:type="dxa"/>
            <w:tcBorders>
              <w:top w:val="nil"/>
              <w:left w:val="nil"/>
              <w:bottom w:val="nil"/>
              <w:right w:val="nil"/>
            </w:tcBorders>
            <w:shd w:val="clear" w:color="auto" w:fill="auto"/>
            <w:noWrap/>
            <w:vAlign w:val="center"/>
            <w:hideMark/>
          </w:tcPr>
          <w:p w14:paraId="72473352" w14:textId="4CFF1253" w:rsidR="001A0AEB" w:rsidRPr="00BD42BD" w:rsidRDefault="001A0AEB" w:rsidP="001A0AEB">
            <w:pPr>
              <w:rPr>
                <w:color w:val="000000"/>
                <w:sz w:val="22"/>
                <w:lang w:eastAsia="en-US"/>
              </w:rPr>
            </w:pPr>
            <w:r>
              <w:rPr>
                <w:color w:val="000000"/>
                <w:sz w:val="22"/>
                <w:szCs w:val="22"/>
              </w:rPr>
              <w:t>0.09 [-0.05, 0.23]</w:t>
            </w:r>
          </w:p>
        </w:tc>
        <w:tc>
          <w:tcPr>
            <w:tcW w:w="1543" w:type="dxa"/>
            <w:tcBorders>
              <w:top w:val="nil"/>
              <w:left w:val="nil"/>
              <w:bottom w:val="nil"/>
              <w:right w:val="nil"/>
            </w:tcBorders>
            <w:shd w:val="clear" w:color="auto" w:fill="auto"/>
            <w:noWrap/>
            <w:vAlign w:val="bottom"/>
            <w:hideMark/>
          </w:tcPr>
          <w:p w14:paraId="3088D783" w14:textId="01C8226E" w:rsidR="001A0AEB" w:rsidRPr="00BD42BD" w:rsidRDefault="001A0AEB" w:rsidP="001A0AEB">
            <w:pPr>
              <w:rPr>
                <w:color w:val="000000"/>
                <w:sz w:val="22"/>
                <w:lang w:eastAsia="en-US"/>
              </w:rPr>
            </w:pPr>
            <w:r w:rsidRPr="00BD42BD">
              <w:rPr>
                <w:color w:val="000000"/>
                <w:sz w:val="22"/>
              </w:rPr>
              <w:t>.208</w:t>
            </w:r>
          </w:p>
        </w:tc>
        <w:tc>
          <w:tcPr>
            <w:tcW w:w="2243" w:type="dxa"/>
            <w:tcBorders>
              <w:top w:val="nil"/>
              <w:left w:val="nil"/>
              <w:bottom w:val="nil"/>
              <w:right w:val="nil"/>
            </w:tcBorders>
            <w:shd w:val="clear" w:color="auto" w:fill="auto"/>
            <w:noWrap/>
            <w:vAlign w:val="center"/>
            <w:hideMark/>
          </w:tcPr>
          <w:p w14:paraId="0CC086D9" w14:textId="6494224B" w:rsidR="001A0AEB" w:rsidRPr="00BD42BD" w:rsidRDefault="001A0AEB" w:rsidP="001A0AEB">
            <w:pPr>
              <w:rPr>
                <w:color w:val="000000"/>
                <w:sz w:val="22"/>
                <w:lang w:eastAsia="en-US"/>
              </w:rPr>
            </w:pPr>
            <w:r>
              <w:rPr>
                <w:color w:val="000000"/>
                <w:sz w:val="22"/>
                <w:szCs w:val="22"/>
              </w:rPr>
              <w:t>0.06 [-0.06, 0.19]</w:t>
            </w:r>
          </w:p>
        </w:tc>
        <w:tc>
          <w:tcPr>
            <w:tcW w:w="1894" w:type="dxa"/>
            <w:tcBorders>
              <w:top w:val="nil"/>
              <w:left w:val="nil"/>
              <w:bottom w:val="nil"/>
              <w:right w:val="nil"/>
            </w:tcBorders>
            <w:shd w:val="clear" w:color="auto" w:fill="auto"/>
            <w:noWrap/>
            <w:vAlign w:val="bottom"/>
            <w:hideMark/>
          </w:tcPr>
          <w:p w14:paraId="5101E688" w14:textId="69346194" w:rsidR="001A0AEB" w:rsidRPr="00BD42BD" w:rsidRDefault="001A0AEB" w:rsidP="001A0AEB">
            <w:pPr>
              <w:rPr>
                <w:color w:val="000000"/>
                <w:sz w:val="22"/>
                <w:lang w:eastAsia="en-US"/>
              </w:rPr>
            </w:pPr>
            <w:r w:rsidRPr="00BD42BD">
              <w:rPr>
                <w:color w:val="000000"/>
                <w:sz w:val="22"/>
              </w:rPr>
              <w:t>.349</w:t>
            </w:r>
          </w:p>
        </w:tc>
        <w:tc>
          <w:tcPr>
            <w:tcW w:w="2452" w:type="dxa"/>
            <w:tcBorders>
              <w:top w:val="nil"/>
              <w:left w:val="nil"/>
              <w:bottom w:val="nil"/>
              <w:right w:val="nil"/>
            </w:tcBorders>
            <w:shd w:val="clear" w:color="auto" w:fill="auto"/>
            <w:noWrap/>
            <w:vAlign w:val="center"/>
            <w:hideMark/>
          </w:tcPr>
          <w:p w14:paraId="50F5D5FB" w14:textId="39E82790" w:rsidR="001A0AEB" w:rsidRPr="00BD42BD" w:rsidRDefault="001A0AEB" w:rsidP="001A0AEB">
            <w:pPr>
              <w:rPr>
                <w:color w:val="000000"/>
                <w:sz w:val="22"/>
                <w:lang w:eastAsia="en-US"/>
              </w:rPr>
            </w:pPr>
            <w:r>
              <w:rPr>
                <w:color w:val="000000"/>
                <w:sz w:val="22"/>
                <w:szCs w:val="22"/>
              </w:rPr>
              <w:t>0.26 [-0.31, 0.82]</w:t>
            </w:r>
          </w:p>
        </w:tc>
        <w:tc>
          <w:tcPr>
            <w:tcW w:w="1511" w:type="dxa"/>
            <w:tcBorders>
              <w:top w:val="nil"/>
              <w:left w:val="nil"/>
              <w:bottom w:val="nil"/>
              <w:right w:val="nil"/>
            </w:tcBorders>
            <w:shd w:val="clear" w:color="auto" w:fill="auto"/>
            <w:noWrap/>
            <w:vAlign w:val="bottom"/>
            <w:hideMark/>
          </w:tcPr>
          <w:p w14:paraId="021EF194" w14:textId="5C64F0B3" w:rsidR="001A0AEB" w:rsidRPr="00BD42BD" w:rsidRDefault="001A0AEB" w:rsidP="001A0AEB">
            <w:pPr>
              <w:rPr>
                <w:color w:val="000000"/>
                <w:sz w:val="22"/>
                <w:lang w:eastAsia="en-US"/>
              </w:rPr>
            </w:pPr>
            <w:r w:rsidRPr="00BD42BD">
              <w:rPr>
                <w:color w:val="000000"/>
                <w:sz w:val="22"/>
              </w:rPr>
              <w:t>.376</w:t>
            </w:r>
          </w:p>
        </w:tc>
      </w:tr>
      <w:tr w:rsidR="001A0AEB" w:rsidRPr="00BD42BD" w14:paraId="399E9A3E" w14:textId="77777777" w:rsidTr="001A0AEB">
        <w:trPr>
          <w:trHeight w:val="302"/>
        </w:trPr>
        <w:tc>
          <w:tcPr>
            <w:tcW w:w="2123" w:type="dxa"/>
            <w:tcBorders>
              <w:top w:val="nil"/>
              <w:left w:val="nil"/>
              <w:bottom w:val="nil"/>
              <w:right w:val="nil"/>
            </w:tcBorders>
            <w:shd w:val="clear" w:color="auto" w:fill="auto"/>
            <w:noWrap/>
            <w:hideMark/>
          </w:tcPr>
          <w:p w14:paraId="73CDA44D" w14:textId="77777777" w:rsidR="001A0AEB" w:rsidRPr="00BD42BD" w:rsidRDefault="001A0AEB" w:rsidP="001A0AEB">
            <w:pPr>
              <w:rPr>
                <w:color w:val="000000"/>
                <w:sz w:val="22"/>
                <w:lang w:eastAsia="en-US"/>
              </w:rPr>
            </w:pPr>
            <w:r w:rsidRPr="00BD42BD">
              <w:rPr>
                <w:color w:val="000000"/>
                <w:sz w:val="22"/>
                <w:lang w:eastAsia="en-US"/>
              </w:rPr>
              <w:t xml:space="preserve">    MBCR</w:t>
            </w:r>
          </w:p>
        </w:tc>
        <w:tc>
          <w:tcPr>
            <w:tcW w:w="2300" w:type="dxa"/>
            <w:tcBorders>
              <w:top w:val="nil"/>
              <w:left w:val="nil"/>
              <w:bottom w:val="nil"/>
              <w:right w:val="nil"/>
            </w:tcBorders>
            <w:shd w:val="clear" w:color="auto" w:fill="auto"/>
            <w:noWrap/>
            <w:vAlign w:val="center"/>
            <w:hideMark/>
          </w:tcPr>
          <w:p w14:paraId="33250FF1" w14:textId="049625E6" w:rsidR="001A0AEB" w:rsidRPr="00BD42BD" w:rsidRDefault="001A0AEB" w:rsidP="001A0AEB">
            <w:pPr>
              <w:rPr>
                <w:color w:val="000000"/>
                <w:sz w:val="22"/>
                <w:lang w:eastAsia="en-US"/>
              </w:rPr>
            </w:pPr>
            <w:r>
              <w:rPr>
                <w:color w:val="000000"/>
                <w:sz w:val="22"/>
                <w:szCs w:val="22"/>
              </w:rPr>
              <w:t>0.16 [-0.14, 0.45]</w:t>
            </w:r>
          </w:p>
        </w:tc>
        <w:tc>
          <w:tcPr>
            <w:tcW w:w="1543" w:type="dxa"/>
            <w:tcBorders>
              <w:top w:val="nil"/>
              <w:left w:val="nil"/>
              <w:bottom w:val="nil"/>
              <w:right w:val="nil"/>
            </w:tcBorders>
            <w:shd w:val="clear" w:color="auto" w:fill="auto"/>
            <w:noWrap/>
            <w:vAlign w:val="bottom"/>
            <w:hideMark/>
          </w:tcPr>
          <w:p w14:paraId="2FE14EAB" w14:textId="4FEE33DA" w:rsidR="001A0AEB" w:rsidRPr="00BD42BD" w:rsidRDefault="001A0AEB" w:rsidP="001A0AEB">
            <w:pPr>
              <w:rPr>
                <w:color w:val="000000"/>
                <w:sz w:val="22"/>
                <w:lang w:eastAsia="en-US"/>
              </w:rPr>
            </w:pPr>
            <w:r w:rsidRPr="00BD42BD">
              <w:rPr>
                <w:color w:val="000000"/>
                <w:sz w:val="22"/>
              </w:rPr>
              <w:t>.305</w:t>
            </w:r>
          </w:p>
        </w:tc>
        <w:tc>
          <w:tcPr>
            <w:tcW w:w="2243" w:type="dxa"/>
            <w:tcBorders>
              <w:top w:val="nil"/>
              <w:left w:val="nil"/>
              <w:bottom w:val="nil"/>
              <w:right w:val="nil"/>
            </w:tcBorders>
            <w:shd w:val="clear" w:color="auto" w:fill="auto"/>
            <w:noWrap/>
            <w:vAlign w:val="center"/>
            <w:hideMark/>
          </w:tcPr>
          <w:p w14:paraId="7193BFD9" w14:textId="0C3F1421" w:rsidR="001A0AEB" w:rsidRPr="00BD42BD" w:rsidRDefault="001A0AEB" w:rsidP="001A0AEB">
            <w:pPr>
              <w:rPr>
                <w:color w:val="000000"/>
                <w:sz w:val="22"/>
                <w:lang w:eastAsia="en-US"/>
              </w:rPr>
            </w:pPr>
            <w:r>
              <w:rPr>
                <w:color w:val="000000"/>
                <w:sz w:val="22"/>
                <w:szCs w:val="22"/>
              </w:rPr>
              <w:t>0.11 [-0.14, 0.37]</w:t>
            </w:r>
          </w:p>
        </w:tc>
        <w:tc>
          <w:tcPr>
            <w:tcW w:w="1894" w:type="dxa"/>
            <w:tcBorders>
              <w:top w:val="nil"/>
              <w:left w:val="nil"/>
              <w:bottom w:val="nil"/>
              <w:right w:val="nil"/>
            </w:tcBorders>
            <w:shd w:val="clear" w:color="auto" w:fill="auto"/>
            <w:noWrap/>
            <w:vAlign w:val="bottom"/>
            <w:hideMark/>
          </w:tcPr>
          <w:p w14:paraId="4C33DDD8" w14:textId="54647DC4" w:rsidR="001A0AEB" w:rsidRPr="00BD42BD" w:rsidRDefault="001A0AEB" w:rsidP="001A0AEB">
            <w:pPr>
              <w:rPr>
                <w:color w:val="000000"/>
                <w:sz w:val="22"/>
                <w:lang w:eastAsia="en-US"/>
              </w:rPr>
            </w:pPr>
            <w:r w:rsidRPr="00BD42BD">
              <w:rPr>
                <w:color w:val="000000"/>
                <w:sz w:val="22"/>
              </w:rPr>
              <w:t>.388</w:t>
            </w:r>
          </w:p>
        </w:tc>
        <w:tc>
          <w:tcPr>
            <w:tcW w:w="2452" w:type="dxa"/>
            <w:tcBorders>
              <w:top w:val="nil"/>
              <w:left w:val="nil"/>
              <w:bottom w:val="nil"/>
              <w:right w:val="nil"/>
            </w:tcBorders>
            <w:shd w:val="clear" w:color="auto" w:fill="auto"/>
            <w:noWrap/>
            <w:vAlign w:val="center"/>
            <w:hideMark/>
          </w:tcPr>
          <w:p w14:paraId="7CD2849A" w14:textId="2C5B745E" w:rsidR="001A0AEB" w:rsidRPr="00BD42BD" w:rsidRDefault="001A0AEB" w:rsidP="001A0AEB">
            <w:pPr>
              <w:rPr>
                <w:color w:val="000000"/>
                <w:sz w:val="22"/>
                <w:lang w:eastAsia="en-US"/>
              </w:rPr>
            </w:pPr>
            <w:r>
              <w:rPr>
                <w:color w:val="000000"/>
                <w:sz w:val="22"/>
                <w:szCs w:val="22"/>
              </w:rPr>
              <w:t>0.17 [-0.73, 1.08]</w:t>
            </w:r>
          </w:p>
        </w:tc>
        <w:tc>
          <w:tcPr>
            <w:tcW w:w="1511" w:type="dxa"/>
            <w:tcBorders>
              <w:top w:val="nil"/>
              <w:left w:val="nil"/>
              <w:bottom w:val="nil"/>
              <w:right w:val="nil"/>
            </w:tcBorders>
            <w:shd w:val="clear" w:color="auto" w:fill="auto"/>
            <w:noWrap/>
            <w:vAlign w:val="bottom"/>
            <w:hideMark/>
          </w:tcPr>
          <w:p w14:paraId="3335FFAF" w14:textId="7D537986" w:rsidR="001A0AEB" w:rsidRPr="00BD42BD" w:rsidRDefault="001A0AEB" w:rsidP="001A0AEB">
            <w:pPr>
              <w:rPr>
                <w:color w:val="000000"/>
                <w:sz w:val="22"/>
                <w:lang w:eastAsia="en-US"/>
              </w:rPr>
            </w:pPr>
            <w:r w:rsidRPr="00BD42BD">
              <w:rPr>
                <w:color w:val="000000"/>
                <w:sz w:val="22"/>
              </w:rPr>
              <w:t>.707</w:t>
            </w:r>
          </w:p>
        </w:tc>
      </w:tr>
      <w:tr w:rsidR="001A0AEB" w:rsidRPr="00BD42BD" w14:paraId="1079B950" w14:textId="77777777" w:rsidTr="001A0AEB">
        <w:trPr>
          <w:trHeight w:val="302"/>
        </w:trPr>
        <w:tc>
          <w:tcPr>
            <w:tcW w:w="2123" w:type="dxa"/>
            <w:tcBorders>
              <w:top w:val="nil"/>
              <w:left w:val="nil"/>
              <w:bottom w:val="nil"/>
              <w:right w:val="nil"/>
            </w:tcBorders>
            <w:shd w:val="clear" w:color="auto" w:fill="auto"/>
            <w:noWrap/>
            <w:hideMark/>
          </w:tcPr>
          <w:p w14:paraId="149002CF" w14:textId="77777777" w:rsidR="001A0AEB" w:rsidRPr="00BD42BD" w:rsidRDefault="001A0AEB" w:rsidP="001A0AEB">
            <w:pPr>
              <w:rPr>
                <w:color w:val="000000"/>
                <w:sz w:val="22"/>
                <w:lang w:eastAsia="en-US"/>
              </w:rPr>
            </w:pPr>
            <w:r w:rsidRPr="00BD42BD">
              <w:rPr>
                <w:color w:val="000000"/>
                <w:sz w:val="22"/>
                <w:lang w:eastAsia="en-US"/>
              </w:rPr>
              <w:t xml:space="preserve">    MBRP</w:t>
            </w:r>
          </w:p>
        </w:tc>
        <w:tc>
          <w:tcPr>
            <w:tcW w:w="2300" w:type="dxa"/>
            <w:tcBorders>
              <w:top w:val="nil"/>
              <w:left w:val="nil"/>
              <w:bottom w:val="nil"/>
              <w:right w:val="nil"/>
            </w:tcBorders>
            <w:shd w:val="clear" w:color="auto" w:fill="auto"/>
            <w:noWrap/>
            <w:vAlign w:val="center"/>
            <w:hideMark/>
          </w:tcPr>
          <w:p w14:paraId="73C88135" w14:textId="54ABC7D4" w:rsidR="001A0AEB" w:rsidRPr="00BD42BD" w:rsidRDefault="001A0AEB" w:rsidP="001A0AEB">
            <w:pPr>
              <w:rPr>
                <w:color w:val="000000"/>
                <w:sz w:val="22"/>
                <w:lang w:eastAsia="en-US"/>
              </w:rPr>
            </w:pPr>
            <w:r>
              <w:rPr>
                <w:color w:val="000000"/>
                <w:sz w:val="22"/>
                <w:szCs w:val="22"/>
              </w:rPr>
              <w:t>0.11 [-0.02, 0.23]</w:t>
            </w:r>
          </w:p>
        </w:tc>
        <w:tc>
          <w:tcPr>
            <w:tcW w:w="1543" w:type="dxa"/>
            <w:tcBorders>
              <w:top w:val="nil"/>
              <w:left w:val="nil"/>
              <w:bottom w:val="nil"/>
              <w:right w:val="nil"/>
            </w:tcBorders>
            <w:shd w:val="clear" w:color="auto" w:fill="auto"/>
            <w:noWrap/>
            <w:vAlign w:val="bottom"/>
            <w:hideMark/>
          </w:tcPr>
          <w:p w14:paraId="6E11CF6E" w14:textId="672AC521" w:rsidR="001A0AEB" w:rsidRPr="00BD42BD" w:rsidRDefault="001A0AEB" w:rsidP="001A0AEB">
            <w:pPr>
              <w:rPr>
                <w:color w:val="000000"/>
                <w:sz w:val="22"/>
                <w:lang w:eastAsia="en-US"/>
              </w:rPr>
            </w:pPr>
            <w:r w:rsidRPr="00BD42BD">
              <w:rPr>
                <w:color w:val="000000"/>
                <w:sz w:val="22"/>
              </w:rPr>
              <w:t>.109</w:t>
            </w:r>
          </w:p>
        </w:tc>
        <w:tc>
          <w:tcPr>
            <w:tcW w:w="2243" w:type="dxa"/>
            <w:tcBorders>
              <w:top w:val="nil"/>
              <w:left w:val="nil"/>
              <w:bottom w:val="nil"/>
              <w:right w:val="nil"/>
            </w:tcBorders>
            <w:shd w:val="clear" w:color="auto" w:fill="auto"/>
            <w:noWrap/>
            <w:vAlign w:val="center"/>
            <w:hideMark/>
          </w:tcPr>
          <w:p w14:paraId="3C4F8E7F" w14:textId="5F340D25" w:rsidR="001A0AEB" w:rsidRPr="00BD42BD" w:rsidRDefault="001A0AEB" w:rsidP="001A0AEB">
            <w:pPr>
              <w:rPr>
                <w:color w:val="000000"/>
                <w:sz w:val="22"/>
                <w:lang w:eastAsia="en-US"/>
              </w:rPr>
            </w:pPr>
            <w:r>
              <w:rPr>
                <w:color w:val="000000"/>
                <w:sz w:val="22"/>
                <w:szCs w:val="22"/>
              </w:rPr>
              <w:t>0.13 [0.02, 0.25]</w:t>
            </w:r>
          </w:p>
        </w:tc>
        <w:tc>
          <w:tcPr>
            <w:tcW w:w="1894" w:type="dxa"/>
            <w:tcBorders>
              <w:top w:val="nil"/>
              <w:left w:val="nil"/>
              <w:bottom w:val="nil"/>
              <w:right w:val="nil"/>
            </w:tcBorders>
            <w:shd w:val="clear" w:color="auto" w:fill="auto"/>
            <w:noWrap/>
            <w:vAlign w:val="bottom"/>
            <w:hideMark/>
          </w:tcPr>
          <w:p w14:paraId="531A6864" w14:textId="73F91271" w:rsidR="001A0AEB" w:rsidRPr="00BD42BD" w:rsidRDefault="001A0AEB" w:rsidP="001A0AEB">
            <w:pPr>
              <w:rPr>
                <w:color w:val="000000"/>
                <w:sz w:val="22"/>
                <w:lang w:eastAsia="en-US"/>
              </w:rPr>
            </w:pPr>
            <w:r w:rsidRPr="00BD42BD">
              <w:rPr>
                <w:color w:val="000000"/>
                <w:sz w:val="22"/>
              </w:rPr>
              <w:t>.019*</w:t>
            </w:r>
          </w:p>
        </w:tc>
        <w:tc>
          <w:tcPr>
            <w:tcW w:w="2452" w:type="dxa"/>
            <w:tcBorders>
              <w:top w:val="nil"/>
              <w:left w:val="nil"/>
              <w:bottom w:val="nil"/>
              <w:right w:val="nil"/>
            </w:tcBorders>
            <w:shd w:val="clear" w:color="auto" w:fill="auto"/>
            <w:noWrap/>
            <w:vAlign w:val="center"/>
            <w:hideMark/>
          </w:tcPr>
          <w:p w14:paraId="37239E65" w14:textId="0CA2FD2D" w:rsidR="001A0AEB" w:rsidRPr="00BD42BD" w:rsidRDefault="001A0AEB" w:rsidP="001A0AEB">
            <w:pPr>
              <w:rPr>
                <w:color w:val="000000"/>
                <w:sz w:val="22"/>
                <w:lang w:eastAsia="en-US"/>
              </w:rPr>
            </w:pPr>
            <w:r>
              <w:rPr>
                <w:color w:val="000000"/>
                <w:sz w:val="22"/>
                <w:szCs w:val="22"/>
              </w:rPr>
              <w:t>-0.26 [-0.72, 0.20]</w:t>
            </w:r>
          </w:p>
        </w:tc>
        <w:tc>
          <w:tcPr>
            <w:tcW w:w="1511" w:type="dxa"/>
            <w:tcBorders>
              <w:top w:val="nil"/>
              <w:left w:val="nil"/>
              <w:bottom w:val="nil"/>
              <w:right w:val="nil"/>
            </w:tcBorders>
            <w:shd w:val="clear" w:color="auto" w:fill="auto"/>
            <w:noWrap/>
            <w:vAlign w:val="bottom"/>
            <w:hideMark/>
          </w:tcPr>
          <w:p w14:paraId="6C8048E7" w14:textId="2B3849CD" w:rsidR="001A0AEB" w:rsidRPr="00BD42BD" w:rsidRDefault="001A0AEB" w:rsidP="001A0AEB">
            <w:pPr>
              <w:rPr>
                <w:color w:val="000000"/>
                <w:sz w:val="22"/>
                <w:lang w:eastAsia="en-US"/>
              </w:rPr>
            </w:pPr>
            <w:r w:rsidRPr="00BD42BD">
              <w:rPr>
                <w:color w:val="000000"/>
                <w:sz w:val="22"/>
              </w:rPr>
              <w:t>.261</w:t>
            </w:r>
          </w:p>
        </w:tc>
      </w:tr>
      <w:tr w:rsidR="001A0AEB" w:rsidRPr="00BD42BD" w14:paraId="6C24DDDC" w14:textId="77777777" w:rsidTr="001A0AEB">
        <w:trPr>
          <w:trHeight w:val="302"/>
        </w:trPr>
        <w:tc>
          <w:tcPr>
            <w:tcW w:w="2123" w:type="dxa"/>
            <w:tcBorders>
              <w:top w:val="nil"/>
              <w:left w:val="nil"/>
              <w:bottom w:val="nil"/>
              <w:right w:val="nil"/>
            </w:tcBorders>
            <w:shd w:val="clear" w:color="auto" w:fill="auto"/>
            <w:noWrap/>
            <w:hideMark/>
          </w:tcPr>
          <w:p w14:paraId="28C6DB0D" w14:textId="3D51AC7F" w:rsidR="001A0AEB" w:rsidRPr="00BD42BD" w:rsidRDefault="001A0AEB" w:rsidP="001A0AEB">
            <w:pPr>
              <w:rPr>
                <w:color w:val="000000"/>
                <w:sz w:val="22"/>
                <w:lang w:eastAsia="en-US"/>
              </w:rPr>
            </w:pPr>
            <w:r w:rsidRPr="00BD42BD">
              <w:rPr>
                <w:color w:val="000000"/>
                <w:sz w:val="22"/>
                <w:lang w:eastAsia="en-US"/>
              </w:rPr>
              <w:lastRenderedPageBreak/>
              <w:t xml:space="preserve">Specific active control </w:t>
            </w:r>
          </w:p>
        </w:tc>
        <w:tc>
          <w:tcPr>
            <w:tcW w:w="2300" w:type="dxa"/>
            <w:tcBorders>
              <w:top w:val="nil"/>
              <w:left w:val="nil"/>
              <w:bottom w:val="nil"/>
              <w:right w:val="nil"/>
            </w:tcBorders>
            <w:shd w:val="clear" w:color="auto" w:fill="auto"/>
            <w:noWrap/>
            <w:vAlign w:val="center"/>
            <w:hideMark/>
          </w:tcPr>
          <w:p w14:paraId="6FCE42E8" w14:textId="587C1A0C" w:rsidR="001A0AEB" w:rsidRPr="00BD42BD" w:rsidRDefault="001A0AEB" w:rsidP="001A0AEB">
            <w:pPr>
              <w:rPr>
                <w:color w:val="000000"/>
                <w:sz w:val="22"/>
                <w:lang w:eastAsia="en-US"/>
              </w:rPr>
            </w:pPr>
            <w:r>
              <w:rPr>
                <w:color w:val="000000"/>
                <w:sz w:val="22"/>
                <w:szCs w:val="22"/>
              </w:rPr>
              <w:t>0.06 [-0.05, 0.16]</w:t>
            </w:r>
          </w:p>
        </w:tc>
        <w:tc>
          <w:tcPr>
            <w:tcW w:w="1543" w:type="dxa"/>
            <w:tcBorders>
              <w:top w:val="nil"/>
              <w:left w:val="nil"/>
              <w:bottom w:val="nil"/>
              <w:right w:val="nil"/>
            </w:tcBorders>
            <w:shd w:val="clear" w:color="auto" w:fill="auto"/>
            <w:noWrap/>
            <w:vAlign w:val="bottom"/>
            <w:hideMark/>
          </w:tcPr>
          <w:p w14:paraId="56E9BF88" w14:textId="2693F101" w:rsidR="001A0AEB" w:rsidRPr="00BD42BD" w:rsidRDefault="001A0AEB" w:rsidP="001A0AEB">
            <w:pPr>
              <w:rPr>
                <w:color w:val="000000"/>
                <w:sz w:val="22"/>
                <w:lang w:eastAsia="en-US"/>
              </w:rPr>
            </w:pPr>
            <w:r w:rsidRPr="00BD42BD">
              <w:rPr>
                <w:color w:val="000000"/>
                <w:sz w:val="22"/>
              </w:rPr>
              <w:t>.290</w:t>
            </w:r>
          </w:p>
        </w:tc>
        <w:tc>
          <w:tcPr>
            <w:tcW w:w="2243" w:type="dxa"/>
            <w:tcBorders>
              <w:top w:val="nil"/>
              <w:left w:val="nil"/>
              <w:bottom w:val="nil"/>
              <w:right w:val="nil"/>
            </w:tcBorders>
            <w:shd w:val="clear" w:color="auto" w:fill="auto"/>
            <w:noWrap/>
            <w:vAlign w:val="center"/>
            <w:hideMark/>
          </w:tcPr>
          <w:p w14:paraId="6065AAFB" w14:textId="1B53E6B3" w:rsidR="001A0AEB" w:rsidRPr="00BD42BD" w:rsidRDefault="001A0AEB" w:rsidP="001A0AEB">
            <w:pPr>
              <w:rPr>
                <w:color w:val="000000"/>
                <w:sz w:val="22"/>
                <w:lang w:eastAsia="en-US"/>
              </w:rPr>
            </w:pPr>
            <w:r>
              <w:rPr>
                <w:color w:val="000000"/>
                <w:sz w:val="22"/>
                <w:szCs w:val="22"/>
              </w:rPr>
              <w:t>0.03 [-0.07, 0.12]</w:t>
            </w:r>
          </w:p>
        </w:tc>
        <w:tc>
          <w:tcPr>
            <w:tcW w:w="1894" w:type="dxa"/>
            <w:tcBorders>
              <w:top w:val="nil"/>
              <w:left w:val="nil"/>
              <w:bottom w:val="nil"/>
              <w:right w:val="nil"/>
            </w:tcBorders>
            <w:shd w:val="clear" w:color="auto" w:fill="auto"/>
            <w:noWrap/>
            <w:vAlign w:val="bottom"/>
            <w:hideMark/>
          </w:tcPr>
          <w:p w14:paraId="375D5293" w14:textId="432D1CAC" w:rsidR="001A0AEB" w:rsidRPr="00BD42BD" w:rsidRDefault="001A0AEB" w:rsidP="001A0AEB">
            <w:pPr>
              <w:rPr>
                <w:color w:val="000000"/>
                <w:sz w:val="22"/>
                <w:lang w:eastAsia="en-US"/>
              </w:rPr>
            </w:pPr>
            <w:r w:rsidRPr="00BD42BD">
              <w:rPr>
                <w:color w:val="000000"/>
                <w:sz w:val="22"/>
              </w:rPr>
              <w:t>.591</w:t>
            </w:r>
          </w:p>
        </w:tc>
        <w:tc>
          <w:tcPr>
            <w:tcW w:w="2452" w:type="dxa"/>
            <w:tcBorders>
              <w:top w:val="nil"/>
              <w:left w:val="nil"/>
              <w:bottom w:val="nil"/>
              <w:right w:val="nil"/>
            </w:tcBorders>
            <w:shd w:val="clear" w:color="auto" w:fill="auto"/>
            <w:noWrap/>
            <w:vAlign w:val="center"/>
            <w:hideMark/>
          </w:tcPr>
          <w:p w14:paraId="1235A0C1" w14:textId="5A68B85B" w:rsidR="001A0AEB" w:rsidRPr="00BD42BD" w:rsidRDefault="001A0AEB" w:rsidP="001A0AEB">
            <w:pPr>
              <w:rPr>
                <w:color w:val="000000"/>
                <w:sz w:val="22"/>
                <w:lang w:eastAsia="en-US"/>
              </w:rPr>
            </w:pPr>
            <w:r>
              <w:rPr>
                <w:color w:val="000000"/>
                <w:sz w:val="22"/>
                <w:szCs w:val="22"/>
              </w:rPr>
              <w:t>-0.01 [-0.52, 0.50]</w:t>
            </w:r>
          </w:p>
        </w:tc>
        <w:tc>
          <w:tcPr>
            <w:tcW w:w="1511" w:type="dxa"/>
            <w:tcBorders>
              <w:top w:val="nil"/>
              <w:left w:val="nil"/>
              <w:bottom w:val="nil"/>
              <w:right w:val="nil"/>
            </w:tcBorders>
            <w:shd w:val="clear" w:color="auto" w:fill="auto"/>
            <w:noWrap/>
            <w:vAlign w:val="bottom"/>
            <w:hideMark/>
          </w:tcPr>
          <w:p w14:paraId="2E64CD4D" w14:textId="6339A60E" w:rsidR="001A0AEB" w:rsidRPr="00BD42BD" w:rsidRDefault="001A0AEB" w:rsidP="001A0AEB">
            <w:pPr>
              <w:rPr>
                <w:color w:val="000000"/>
                <w:sz w:val="22"/>
                <w:lang w:eastAsia="en-US"/>
              </w:rPr>
            </w:pPr>
            <w:r w:rsidRPr="00BD42BD">
              <w:rPr>
                <w:color w:val="000000"/>
                <w:sz w:val="22"/>
              </w:rPr>
              <w:t>.969</w:t>
            </w:r>
          </w:p>
        </w:tc>
      </w:tr>
      <w:tr w:rsidR="001A0AEB" w:rsidRPr="00BD42BD" w14:paraId="54EDB468" w14:textId="77777777" w:rsidTr="001A0AEB">
        <w:trPr>
          <w:trHeight w:val="302"/>
        </w:trPr>
        <w:tc>
          <w:tcPr>
            <w:tcW w:w="2123" w:type="dxa"/>
            <w:tcBorders>
              <w:top w:val="nil"/>
              <w:left w:val="nil"/>
              <w:bottom w:val="nil"/>
              <w:right w:val="nil"/>
            </w:tcBorders>
            <w:shd w:val="clear" w:color="auto" w:fill="auto"/>
            <w:noWrap/>
            <w:hideMark/>
          </w:tcPr>
          <w:p w14:paraId="5D60276C" w14:textId="77777777" w:rsidR="001A0AEB" w:rsidRPr="00BD42BD" w:rsidRDefault="001A0AEB" w:rsidP="001A0AEB">
            <w:pPr>
              <w:rPr>
                <w:color w:val="000000"/>
                <w:sz w:val="22"/>
                <w:lang w:eastAsia="en-US"/>
              </w:rPr>
            </w:pPr>
            <w:r w:rsidRPr="00BD42BD">
              <w:rPr>
                <w:color w:val="000000"/>
                <w:sz w:val="22"/>
                <w:lang w:eastAsia="en-US"/>
              </w:rPr>
              <w:t>Treatment adaptation</w:t>
            </w:r>
          </w:p>
        </w:tc>
        <w:tc>
          <w:tcPr>
            <w:tcW w:w="2300" w:type="dxa"/>
            <w:tcBorders>
              <w:top w:val="nil"/>
              <w:left w:val="nil"/>
              <w:bottom w:val="nil"/>
              <w:right w:val="nil"/>
            </w:tcBorders>
            <w:shd w:val="clear" w:color="auto" w:fill="auto"/>
            <w:noWrap/>
            <w:hideMark/>
          </w:tcPr>
          <w:p w14:paraId="4CD546A8"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2D046E81"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1E100BAE"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689CCA41"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62081AB8"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6BF5EF64" w14:textId="77777777" w:rsidR="001A0AEB" w:rsidRPr="00BD42BD" w:rsidRDefault="001A0AEB" w:rsidP="001A0AEB">
            <w:pPr>
              <w:rPr>
                <w:sz w:val="22"/>
                <w:lang w:eastAsia="en-US"/>
              </w:rPr>
            </w:pPr>
          </w:p>
        </w:tc>
      </w:tr>
      <w:tr w:rsidR="001A0AEB" w:rsidRPr="00BD42BD" w14:paraId="7B486378" w14:textId="77777777" w:rsidTr="001A0AEB">
        <w:trPr>
          <w:trHeight w:val="302"/>
        </w:trPr>
        <w:tc>
          <w:tcPr>
            <w:tcW w:w="2123" w:type="dxa"/>
            <w:tcBorders>
              <w:top w:val="nil"/>
              <w:left w:val="nil"/>
              <w:bottom w:val="nil"/>
              <w:right w:val="nil"/>
            </w:tcBorders>
            <w:shd w:val="clear" w:color="auto" w:fill="auto"/>
            <w:noWrap/>
            <w:hideMark/>
          </w:tcPr>
          <w:p w14:paraId="3E2ED4F8" w14:textId="77777777" w:rsidR="001A0AEB" w:rsidRPr="00BD42BD" w:rsidRDefault="001A0AEB" w:rsidP="001A0AEB">
            <w:pPr>
              <w:rPr>
                <w:color w:val="000000"/>
                <w:sz w:val="22"/>
                <w:lang w:eastAsia="en-US"/>
              </w:rPr>
            </w:pPr>
            <w:r w:rsidRPr="00BD42BD">
              <w:rPr>
                <w:color w:val="000000"/>
                <w:sz w:val="22"/>
                <w:lang w:eastAsia="en-US"/>
              </w:rPr>
              <w:t xml:space="preserve">    For MBIs</w:t>
            </w:r>
            <w:r w:rsidRPr="00BD42BD">
              <w:rPr>
                <w:color w:val="000000"/>
                <w:sz w:val="22"/>
                <w:vertAlign w:val="superscript"/>
                <w:lang w:eastAsia="en-US"/>
              </w:rPr>
              <w:t xml:space="preserve"> </w:t>
            </w:r>
          </w:p>
        </w:tc>
        <w:tc>
          <w:tcPr>
            <w:tcW w:w="2300" w:type="dxa"/>
            <w:tcBorders>
              <w:top w:val="nil"/>
              <w:left w:val="nil"/>
              <w:bottom w:val="nil"/>
              <w:right w:val="nil"/>
            </w:tcBorders>
            <w:shd w:val="clear" w:color="auto" w:fill="auto"/>
            <w:noWrap/>
            <w:vAlign w:val="center"/>
            <w:hideMark/>
          </w:tcPr>
          <w:p w14:paraId="25AD0A1C" w14:textId="7812B888" w:rsidR="001A0AEB" w:rsidRPr="00BD42BD" w:rsidRDefault="001A0AEB" w:rsidP="001A0AEB">
            <w:pPr>
              <w:rPr>
                <w:color w:val="000000"/>
                <w:sz w:val="22"/>
                <w:lang w:eastAsia="en-US"/>
              </w:rPr>
            </w:pPr>
            <w:r>
              <w:rPr>
                <w:color w:val="000000"/>
                <w:sz w:val="22"/>
                <w:szCs w:val="22"/>
              </w:rPr>
              <w:t>-0.01 [-0.07, 0.06]</w:t>
            </w:r>
          </w:p>
        </w:tc>
        <w:tc>
          <w:tcPr>
            <w:tcW w:w="1543" w:type="dxa"/>
            <w:tcBorders>
              <w:top w:val="nil"/>
              <w:left w:val="nil"/>
              <w:bottom w:val="nil"/>
              <w:right w:val="nil"/>
            </w:tcBorders>
            <w:shd w:val="clear" w:color="auto" w:fill="auto"/>
            <w:noWrap/>
            <w:vAlign w:val="bottom"/>
            <w:hideMark/>
          </w:tcPr>
          <w:p w14:paraId="7A6989BE" w14:textId="2A7088C7" w:rsidR="001A0AEB" w:rsidRPr="00BD42BD" w:rsidRDefault="001A0AEB" w:rsidP="001A0AEB">
            <w:pPr>
              <w:rPr>
                <w:color w:val="000000"/>
                <w:sz w:val="22"/>
                <w:lang w:eastAsia="en-US"/>
              </w:rPr>
            </w:pPr>
            <w:r w:rsidRPr="00BD42BD">
              <w:rPr>
                <w:color w:val="000000"/>
                <w:sz w:val="22"/>
              </w:rPr>
              <w:t>.844</w:t>
            </w:r>
          </w:p>
        </w:tc>
        <w:tc>
          <w:tcPr>
            <w:tcW w:w="2243" w:type="dxa"/>
            <w:tcBorders>
              <w:top w:val="nil"/>
              <w:left w:val="nil"/>
              <w:bottom w:val="nil"/>
              <w:right w:val="nil"/>
            </w:tcBorders>
            <w:shd w:val="clear" w:color="auto" w:fill="auto"/>
            <w:noWrap/>
            <w:vAlign w:val="center"/>
            <w:hideMark/>
          </w:tcPr>
          <w:p w14:paraId="3DD6395B" w14:textId="4A15745A" w:rsidR="001A0AEB" w:rsidRPr="00BD42BD" w:rsidRDefault="001A0AEB" w:rsidP="001A0AEB">
            <w:pPr>
              <w:rPr>
                <w:color w:val="000000"/>
                <w:sz w:val="22"/>
                <w:lang w:eastAsia="en-US"/>
              </w:rPr>
            </w:pPr>
            <w:r>
              <w:rPr>
                <w:color w:val="000000"/>
                <w:sz w:val="22"/>
                <w:szCs w:val="22"/>
              </w:rPr>
              <w:t>-0.02 [-0.08, 0.03]</w:t>
            </w:r>
          </w:p>
        </w:tc>
        <w:tc>
          <w:tcPr>
            <w:tcW w:w="1894" w:type="dxa"/>
            <w:tcBorders>
              <w:top w:val="nil"/>
              <w:left w:val="nil"/>
              <w:bottom w:val="nil"/>
              <w:right w:val="nil"/>
            </w:tcBorders>
            <w:shd w:val="clear" w:color="auto" w:fill="auto"/>
            <w:noWrap/>
            <w:vAlign w:val="bottom"/>
            <w:hideMark/>
          </w:tcPr>
          <w:p w14:paraId="5E63314C" w14:textId="2611E5A4" w:rsidR="001A0AEB" w:rsidRPr="00BD42BD" w:rsidRDefault="001A0AEB" w:rsidP="001A0AEB">
            <w:pPr>
              <w:rPr>
                <w:color w:val="000000"/>
                <w:sz w:val="22"/>
                <w:lang w:eastAsia="en-US"/>
              </w:rPr>
            </w:pPr>
            <w:r w:rsidRPr="00BD42BD">
              <w:rPr>
                <w:color w:val="000000"/>
                <w:sz w:val="22"/>
              </w:rPr>
              <w:t>.404</w:t>
            </w:r>
          </w:p>
        </w:tc>
        <w:tc>
          <w:tcPr>
            <w:tcW w:w="2452" w:type="dxa"/>
            <w:tcBorders>
              <w:top w:val="nil"/>
              <w:left w:val="nil"/>
              <w:bottom w:val="nil"/>
              <w:right w:val="nil"/>
            </w:tcBorders>
            <w:shd w:val="clear" w:color="auto" w:fill="auto"/>
            <w:noWrap/>
            <w:vAlign w:val="center"/>
            <w:hideMark/>
          </w:tcPr>
          <w:p w14:paraId="1E671743" w14:textId="69715CB9" w:rsidR="001A0AEB" w:rsidRPr="00BD42BD" w:rsidRDefault="001A0AEB" w:rsidP="001A0AEB">
            <w:pPr>
              <w:rPr>
                <w:color w:val="000000"/>
                <w:sz w:val="22"/>
                <w:lang w:eastAsia="en-US"/>
              </w:rPr>
            </w:pPr>
            <w:r>
              <w:rPr>
                <w:color w:val="000000"/>
                <w:sz w:val="22"/>
                <w:szCs w:val="22"/>
              </w:rPr>
              <w:t>0.04 [-0.24, 0.32]</w:t>
            </w:r>
          </w:p>
        </w:tc>
        <w:tc>
          <w:tcPr>
            <w:tcW w:w="1511" w:type="dxa"/>
            <w:tcBorders>
              <w:top w:val="nil"/>
              <w:left w:val="nil"/>
              <w:bottom w:val="nil"/>
              <w:right w:val="nil"/>
            </w:tcBorders>
            <w:shd w:val="clear" w:color="auto" w:fill="auto"/>
            <w:noWrap/>
            <w:vAlign w:val="bottom"/>
            <w:hideMark/>
          </w:tcPr>
          <w:p w14:paraId="73F43955" w14:textId="7C4F93C1" w:rsidR="001A0AEB" w:rsidRPr="00BD42BD" w:rsidRDefault="001A0AEB" w:rsidP="001A0AEB">
            <w:pPr>
              <w:rPr>
                <w:color w:val="000000"/>
                <w:sz w:val="22"/>
                <w:lang w:eastAsia="en-US"/>
              </w:rPr>
            </w:pPr>
            <w:r w:rsidRPr="00BD42BD">
              <w:rPr>
                <w:color w:val="000000"/>
                <w:sz w:val="22"/>
              </w:rPr>
              <w:t>.789</w:t>
            </w:r>
          </w:p>
        </w:tc>
      </w:tr>
      <w:tr w:rsidR="001A0AEB" w:rsidRPr="00BD42BD" w14:paraId="377DD115" w14:textId="77777777" w:rsidTr="001A0AEB">
        <w:trPr>
          <w:trHeight w:val="302"/>
        </w:trPr>
        <w:tc>
          <w:tcPr>
            <w:tcW w:w="2123" w:type="dxa"/>
            <w:tcBorders>
              <w:top w:val="nil"/>
              <w:left w:val="nil"/>
              <w:bottom w:val="nil"/>
              <w:right w:val="nil"/>
            </w:tcBorders>
            <w:shd w:val="clear" w:color="auto" w:fill="auto"/>
            <w:noWrap/>
            <w:hideMark/>
          </w:tcPr>
          <w:p w14:paraId="231CDA85" w14:textId="77777777" w:rsidR="001A0AEB" w:rsidRPr="00BD42BD" w:rsidRDefault="001A0AEB" w:rsidP="001A0AEB">
            <w:pPr>
              <w:rPr>
                <w:color w:val="000000"/>
                <w:sz w:val="22"/>
                <w:lang w:eastAsia="en-US"/>
              </w:rPr>
            </w:pPr>
            <w:r w:rsidRPr="00BD42BD">
              <w:rPr>
                <w:color w:val="000000"/>
                <w:sz w:val="22"/>
                <w:lang w:eastAsia="en-US"/>
              </w:rPr>
              <w:t xml:space="preserve">    For controls</w:t>
            </w:r>
          </w:p>
        </w:tc>
        <w:tc>
          <w:tcPr>
            <w:tcW w:w="2300" w:type="dxa"/>
            <w:tcBorders>
              <w:top w:val="nil"/>
              <w:left w:val="nil"/>
              <w:bottom w:val="nil"/>
              <w:right w:val="nil"/>
            </w:tcBorders>
            <w:shd w:val="clear" w:color="auto" w:fill="auto"/>
            <w:noWrap/>
            <w:vAlign w:val="center"/>
            <w:hideMark/>
          </w:tcPr>
          <w:p w14:paraId="24F7F7C2" w14:textId="2111D86D" w:rsidR="001A0AEB" w:rsidRPr="00BD42BD" w:rsidRDefault="001A0AEB" w:rsidP="001A0AEB">
            <w:pPr>
              <w:rPr>
                <w:color w:val="000000"/>
                <w:sz w:val="22"/>
                <w:lang w:eastAsia="en-US"/>
              </w:rPr>
            </w:pPr>
            <w:r>
              <w:rPr>
                <w:color w:val="000000"/>
                <w:sz w:val="22"/>
                <w:szCs w:val="22"/>
              </w:rPr>
              <w:t>0.06 [-0.00, 0.13]</w:t>
            </w:r>
          </w:p>
        </w:tc>
        <w:tc>
          <w:tcPr>
            <w:tcW w:w="1543" w:type="dxa"/>
            <w:tcBorders>
              <w:top w:val="nil"/>
              <w:left w:val="nil"/>
              <w:bottom w:val="nil"/>
              <w:right w:val="nil"/>
            </w:tcBorders>
            <w:shd w:val="clear" w:color="auto" w:fill="auto"/>
            <w:noWrap/>
            <w:vAlign w:val="bottom"/>
            <w:hideMark/>
          </w:tcPr>
          <w:p w14:paraId="57E8A657" w14:textId="2B258D52" w:rsidR="001A0AEB" w:rsidRPr="00BD42BD" w:rsidRDefault="001A0AEB" w:rsidP="001A0AEB">
            <w:pPr>
              <w:rPr>
                <w:color w:val="000000"/>
                <w:sz w:val="22"/>
                <w:lang w:eastAsia="en-US"/>
              </w:rPr>
            </w:pPr>
            <w:r w:rsidRPr="00BD42BD">
              <w:rPr>
                <w:color w:val="000000"/>
                <w:sz w:val="22"/>
              </w:rPr>
              <w:t>.059</w:t>
            </w:r>
          </w:p>
        </w:tc>
        <w:tc>
          <w:tcPr>
            <w:tcW w:w="2243" w:type="dxa"/>
            <w:tcBorders>
              <w:top w:val="nil"/>
              <w:left w:val="nil"/>
              <w:bottom w:val="nil"/>
              <w:right w:val="nil"/>
            </w:tcBorders>
            <w:shd w:val="clear" w:color="auto" w:fill="auto"/>
            <w:noWrap/>
            <w:vAlign w:val="center"/>
            <w:hideMark/>
          </w:tcPr>
          <w:p w14:paraId="134241C8" w14:textId="10E7F682" w:rsidR="001A0AEB" w:rsidRPr="00BD42BD" w:rsidRDefault="001A0AEB" w:rsidP="001A0AEB">
            <w:pPr>
              <w:rPr>
                <w:color w:val="000000"/>
                <w:sz w:val="22"/>
                <w:lang w:eastAsia="en-US"/>
              </w:rPr>
            </w:pPr>
            <w:r>
              <w:rPr>
                <w:color w:val="000000"/>
                <w:sz w:val="22"/>
                <w:szCs w:val="22"/>
              </w:rPr>
              <w:t>0.03 [-0.09, 0.09]</w:t>
            </w:r>
          </w:p>
        </w:tc>
        <w:tc>
          <w:tcPr>
            <w:tcW w:w="1894" w:type="dxa"/>
            <w:tcBorders>
              <w:top w:val="nil"/>
              <w:left w:val="nil"/>
              <w:bottom w:val="nil"/>
              <w:right w:val="nil"/>
            </w:tcBorders>
            <w:shd w:val="clear" w:color="auto" w:fill="auto"/>
            <w:noWrap/>
            <w:vAlign w:val="bottom"/>
            <w:hideMark/>
          </w:tcPr>
          <w:p w14:paraId="6FE257E4" w14:textId="7A6EA723" w:rsidR="001A0AEB" w:rsidRPr="00BD42BD" w:rsidRDefault="001A0AEB" w:rsidP="001A0AEB">
            <w:pPr>
              <w:rPr>
                <w:color w:val="000000"/>
                <w:sz w:val="22"/>
                <w:lang w:eastAsia="en-US"/>
              </w:rPr>
            </w:pPr>
            <w:r w:rsidRPr="00BD42BD">
              <w:rPr>
                <w:color w:val="000000"/>
                <w:sz w:val="22"/>
              </w:rPr>
              <w:t>.302</w:t>
            </w:r>
          </w:p>
        </w:tc>
        <w:tc>
          <w:tcPr>
            <w:tcW w:w="2452" w:type="dxa"/>
            <w:tcBorders>
              <w:top w:val="nil"/>
              <w:left w:val="nil"/>
              <w:bottom w:val="nil"/>
              <w:right w:val="nil"/>
            </w:tcBorders>
            <w:shd w:val="clear" w:color="auto" w:fill="auto"/>
            <w:noWrap/>
            <w:vAlign w:val="center"/>
            <w:hideMark/>
          </w:tcPr>
          <w:p w14:paraId="5952B58C" w14:textId="4C50F3BC" w:rsidR="001A0AEB" w:rsidRPr="00BD42BD" w:rsidRDefault="001A0AEB" w:rsidP="001A0AEB">
            <w:pPr>
              <w:rPr>
                <w:color w:val="000000"/>
                <w:sz w:val="22"/>
                <w:lang w:eastAsia="en-US"/>
              </w:rPr>
            </w:pPr>
            <w:r>
              <w:rPr>
                <w:color w:val="000000"/>
                <w:sz w:val="22"/>
                <w:szCs w:val="22"/>
              </w:rPr>
              <w:t>0.23 [-0.10, 0.57]</w:t>
            </w:r>
          </w:p>
        </w:tc>
        <w:tc>
          <w:tcPr>
            <w:tcW w:w="1511" w:type="dxa"/>
            <w:tcBorders>
              <w:top w:val="nil"/>
              <w:left w:val="nil"/>
              <w:bottom w:val="nil"/>
              <w:right w:val="nil"/>
            </w:tcBorders>
            <w:shd w:val="clear" w:color="auto" w:fill="auto"/>
            <w:noWrap/>
            <w:vAlign w:val="bottom"/>
            <w:hideMark/>
          </w:tcPr>
          <w:p w14:paraId="550B8F1B" w14:textId="37D90D8F" w:rsidR="001A0AEB" w:rsidRPr="00BD42BD" w:rsidRDefault="001A0AEB" w:rsidP="001A0AEB">
            <w:pPr>
              <w:rPr>
                <w:color w:val="000000"/>
                <w:sz w:val="22"/>
                <w:lang w:eastAsia="en-US"/>
              </w:rPr>
            </w:pPr>
            <w:r w:rsidRPr="00BD42BD">
              <w:rPr>
                <w:color w:val="000000"/>
                <w:sz w:val="22"/>
              </w:rPr>
              <w:t>.175</w:t>
            </w:r>
          </w:p>
        </w:tc>
      </w:tr>
      <w:tr w:rsidR="001A0AEB" w:rsidRPr="00BD42BD" w14:paraId="520B6B3E" w14:textId="77777777" w:rsidTr="001A0AEB">
        <w:trPr>
          <w:trHeight w:val="302"/>
        </w:trPr>
        <w:tc>
          <w:tcPr>
            <w:tcW w:w="2123" w:type="dxa"/>
            <w:tcBorders>
              <w:top w:val="nil"/>
              <w:left w:val="nil"/>
              <w:bottom w:val="nil"/>
              <w:right w:val="nil"/>
            </w:tcBorders>
            <w:shd w:val="clear" w:color="auto" w:fill="auto"/>
            <w:noWrap/>
            <w:hideMark/>
          </w:tcPr>
          <w:p w14:paraId="70CAD709" w14:textId="77777777" w:rsidR="001A0AEB" w:rsidRPr="00BD42BD" w:rsidRDefault="001A0AEB" w:rsidP="001A0AEB">
            <w:pPr>
              <w:rPr>
                <w:color w:val="000000"/>
                <w:sz w:val="22"/>
                <w:lang w:eastAsia="en-US"/>
              </w:rPr>
            </w:pPr>
            <w:r w:rsidRPr="00BD42BD">
              <w:rPr>
                <w:color w:val="000000"/>
                <w:sz w:val="22"/>
                <w:lang w:eastAsia="en-US"/>
              </w:rPr>
              <w:t>Individual treatment format</w:t>
            </w:r>
            <w:r w:rsidRPr="00BD42BD">
              <w:rPr>
                <w:color w:val="000000"/>
                <w:sz w:val="22"/>
                <w:vertAlign w:val="superscript"/>
                <w:lang w:eastAsia="en-US"/>
              </w:rPr>
              <w:t xml:space="preserve"> </w:t>
            </w:r>
          </w:p>
        </w:tc>
        <w:tc>
          <w:tcPr>
            <w:tcW w:w="2300" w:type="dxa"/>
            <w:tcBorders>
              <w:top w:val="nil"/>
              <w:left w:val="nil"/>
              <w:bottom w:val="nil"/>
              <w:right w:val="nil"/>
            </w:tcBorders>
            <w:shd w:val="clear" w:color="auto" w:fill="auto"/>
            <w:noWrap/>
            <w:vAlign w:val="center"/>
            <w:hideMark/>
          </w:tcPr>
          <w:p w14:paraId="30A86E41" w14:textId="0EC9E73F" w:rsidR="001A0AEB" w:rsidRPr="00BD42BD" w:rsidRDefault="001A0AEB" w:rsidP="001A0AEB">
            <w:pPr>
              <w:rPr>
                <w:color w:val="000000"/>
                <w:sz w:val="22"/>
                <w:lang w:eastAsia="en-US"/>
              </w:rPr>
            </w:pPr>
            <w:r>
              <w:rPr>
                <w:color w:val="000000"/>
                <w:sz w:val="22"/>
                <w:szCs w:val="22"/>
              </w:rPr>
              <w:t>0.00 [-0.11, 0.17]</w:t>
            </w:r>
          </w:p>
        </w:tc>
        <w:tc>
          <w:tcPr>
            <w:tcW w:w="1543" w:type="dxa"/>
            <w:tcBorders>
              <w:top w:val="nil"/>
              <w:left w:val="nil"/>
              <w:bottom w:val="nil"/>
              <w:right w:val="nil"/>
            </w:tcBorders>
            <w:shd w:val="clear" w:color="auto" w:fill="auto"/>
            <w:noWrap/>
            <w:vAlign w:val="bottom"/>
            <w:hideMark/>
          </w:tcPr>
          <w:p w14:paraId="489A825D" w14:textId="7AF65F31" w:rsidR="001A0AEB" w:rsidRPr="00BD42BD" w:rsidRDefault="001A0AEB" w:rsidP="001A0AEB">
            <w:pPr>
              <w:rPr>
                <w:color w:val="000000"/>
                <w:sz w:val="22"/>
                <w:lang w:eastAsia="en-US"/>
              </w:rPr>
            </w:pPr>
            <w:r w:rsidRPr="00BD42BD">
              <w:rPr>
                <w:color w:val="000000"/>
                <w:sz w:val="22"/>
              </w:rPr>
              <w:t>.949</w:t>
            </w:r>
          </w:p>
        </w:tc>
        <w:tc>
          <w:tcPr>
            <w:tcW w:w="2243" w:type="dxa"/>
            <w:tcBorders>
              <w:top w:val="nil"/>
              <w:left w:val="nil"/>
              <w:bottom w:val="nil"/>
              <w:right w:val="nil"/>
            </w:tcBorders>
            <w:shd w:val="clear" w:color="auto" w:fill="auto"/>
            <w:noWrap/>
            <w:vAlign w:val="center"/>
            <w:hideMark/>
          </w:tcPr>
          <w:p w14:paraId="6A87FFF3" w14:textId="442CCAD0" w:rsidR="001A0AEB" w:rsidRPr="00BD42BD" w:rsidRDefault="001A0AEB" w:rsidP="001A0AEB">
            <w:pPr>
              <w:rPr>
                <w:color w:val="000000"/>
                <w:sz w:val="22"/>
                <w:lang w:eastAsia="en-US"/>
              </w:rPr>
            </w:pPr>
            <w:r>
              <w:rPr>
                <w:color w:val="000000"/>
                <w:sz w:val="22"/>
                <w:szCs w:val="22"/>
              </w:rPr>
              <w:t>0.00 [-0.10, 0.10]</w:t>
            </w:r>
          </w:p>
        </w:tc>
        <w:tc>
          <w:tcPr>
            <w:tcW w:w="1894" w:type="dxa"/>
            <w:tcBorders>
              <w:top w:val="nil"/>
              <w:left w:val="nil"/>
              <w:bottom w:val="nil"/>
              <w:right w:val="nil"/>
            </w:tcBorders>
            <w:shd w:val="clear" w:color="auto" w:fill="auto"/>
            <w:noWrap/>
            <w:vAlign w:val="bottom"/>
            <w:hideMark/>
          </w:tcPr>
          <w:p w14:paraId="7E730921" w14:textId="0E1FF181" w:rsidR="001A0AEB" w:rsidRPr="00BD42BD" w:rsidRDefault="001A0AEB" w:rsidP="001A0AEB">
            <w:pPr>
              <w:rPr>
                <w:color w:val="000000"/>
                <w:sz w:val="22"/>
                <w:lang w:eastAsia="en-US"/>
              </w:rPr>
            </w:pPr>
            <w:r w:rsidRPr="00BD42BD">
              <w:rPr>
                <w:color w:val="000000"/>
                <w:sz w:val="22"/>
              </w:rPr>
              <w:t>.960</w:t>
            </w:r>
          </w:p>
        </w:tc>
        <w:tc>
          <w:tcPr>
            <w:tcW w:w="2452" w:type="dxa"/>
            <w:tcBorders>
              <w:top w:val="nil"/>
              <w:left w:val="nil"/>
              <w:bottom w:val="nil"/>
              <w:right w:val="nil"/>
            </w:tcBorders>
            <w:shd w:val="clear" w:color="auto" w:fill="auto"/>
            <w:noWrap/>
            <w:vAlign w:val="center"/>
            <w:hideMark/>
          </w:tcPr>
          <w:p w14:paraId="1E3240DC" w14:textId="536F11B5" w:rsidR="001A0AEB" w:rsidRPr="00BD42BD" w:rsidRDefault="001A0AEB" w:rsidP="001A0AEB">
            <w:pPr>
              <w:rPr>
                <w:color w:val="000000"/>
                <w:sz w:val="22"/>
                <w:lang w:eastAsia="en-US"/>
              </w:rPr>
            </w:pPr>
            <w:r>
              <w:rPr>
                <w:color w:val="000000"/>
                <w:sz w:val="22"/>
                <w:szCs w:val="22"/>
              </w:rPr>
              <w:t>0.22 [-0.32, 0.76]</w:t>
            </w:r>
          </w:p>
        </w:tc>
        <w:tc>
          <w:tcPr>
            <w:tcW w:w="1511" w:type="dxa"/>
            <w:tcBorders>
              <w:top w:val="nil"/>
              <w:left w:val="nil"/>
              <w:bottom w:val="nil"/>
              <w:right w:val="nil"/>
            </w:tcBorders>
            <w:shd w:val="clear" w:color="auto" w:fill="auto"/>
            <w:noWrap/>
            <w:vAlign w:val="bottom"/>
            <w:hideMark/>
          </w:tcPr>
          <w:p w14:paraId="08EEF3CB" w14:textId="553ED8CF" w:rsidR="001A0AEB" w:rsidRPr="00BD42BD" w:rsidRDefault="001A0AEB" w:rsidP="001A0AEB">
            <w:pPr>
              <w:rPr>
                <w:color w:val="000000"/>
                <w:sz w:val="22"/>
                <w:lang w:eastAsia="en-US"/>
              </w:rPr>
            </w:pPr>
            <w:r w:rsidRPr="00BD42BD">
              <w:rPr>
                <w:color w:val="000000"/>
                <w:sz w:val="22"/>
              </w:rPr>
              <w:t>.416</w:t>
            </w:r>
          </w:p>
        </w:tc>
      </w:tr>
      <w:tr w:rsidR="001A0AEB" w:rsidRPr="00BD42BD" w14:paraId="76974AB9" w14:textId="77777777" w:rsidTr="001A0AEB">
        <w:trPr>
          <w:trHeight w:val="302"/>
        </w:trPr>
        <w:tc>
          <w:tcPr>
            <w:tcW w:w="2123" w:type="dxa"/>
            <w:tcBorders>
              <w:top w:val="nil"/>
              <w:left w:val="nil"/>
              <w:bottom w:val="nil"/>
              <w:right w:val="nil"/>
            </w:tcBorders>
            <w:shd w:val="clear" w:color="auto" w:fill="auto"/>
            <w:noWrap/>
            <w:hideMark/>
          </w:tcPr>
          <w:p w14:paraId="1B1E01B7" w14:textId="77777777" w:rsidR="001A0AEB" w:rsidRPr="00BD42BD" w:rsidRDefault="001A0AEB" w:rsidP="001A0AEB">
            <w:pPr>
              <w:rPr>
                <w:b/>
                <w:bCs/>
                <w:color w:val="000000"/>
                <w:sz w:val="22"/>
                <w:lang w:eastAsia="en-US"/>
              </w:rPr>
            </w:pPr>
            <w:r w:rsidRPr="00BD42BD">
              <w:rPr>
                <w:b/>
                <w:bCs/>
                <w:color w:val="000000"/>
                <w:sz w:val="22"/>
                <w:lang w:eastAsia="en-US"/>
              </w:rPr>
              <w:t>Clinician factors</w:t>
            </w:r>
          </w:p>
        </w:tc>
        <w:tc>
          <w:tcPr>
            <w:tcW w:w="2300" w:type="dxa"/>
            <w:tcBorders>
              <w:top w:val="nil"/>
              <w:left w:val="nil"/>
              <w:bottom w:val="nil"/>
              <w:right w:val="nil"/>
            </w:tcBorders>
            <w:shd w:val="clear" w:color="auto" w:fill="auto"/>
            <w:noWrap/>
            <w:hideMark/>
          </w:tcPr>
          <w:p w14:paraId="69349B4D" w14:textId="77777777" w:rsidR="001A0AEB" w:rsidRPr="00BD42BD" w:rsidRDefault="001A0AEB" w:rsidP="001A0AEB">
            <w:pPr>
              <w:rPr>
                <w:b/>
                <w:bCs/>
                <w:color w:val="000000"/>
                <w:sz w:val="22"/>
                <w:lang w:eastAsia="en-US"/>
              </w:rPr>
            </w:pPr>
          </w:p>
        </w:tc>
        <w:tc>
          <w:tcPr>
            <w:tcW w:w="1543" w:type="dxa"/>
            <w:tcBorders>
              <w:top w:val="nil"/>
              <w:left w:val="nil"/>
              <w:bottom w:val="nil"/>
              <w:right w:val="nil"/>
            </w:tcBorders>
            <w:shd w:val="clear" w:color="auto" w:fill="auto"/>
            <w:noWrap/>
            <w:hideMark/>
          </w:tcPr>
          <w:p w14:paraId="2236C04D"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297C0FF5"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177CF682"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30099E29"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7C0568ED" w14:textId="77777777" w:rsidR="001A0AEB" w:rsidRPr="00BD42BD" w:rsidRDefault="001A0AEB" w:rsidP="001A0AEB">
            <w:pPr>
              <w:rPr>
                <w:sz w:val="22"/>
                <w:lang w:eastAsia="en-US"/>
              </w:rPr>
            </w:pPr>
          </w:p>
        </w:tc>
      </w:tr>
      <w:tr w:rsidR="001A0AEB" w:rsidRPr="00BD42BD" w14:paraId="1A39494D" w14:textId="77777777" w:rsidTr="001A0AEB">
        <w:trPr>
          <w:trHeight w:val="302"/>
        </w:trPr>
        <w:tc>
          <w:tcPr>
            <w:tcW w:w="2123" w:type="dxa"/>
            <w:tcBorders>
              <w:top w:val="nil"/>
              <w:left w:val="nil"/>
              <w:bottom w:val="nil"/>
              <w:right w:val="nil"/>
            </w:tcBorders>
            <w:shd w:val="clear" w:color="auto" w:fill="auto"/>
            <w:noWrap/>
            <w:hideMark/>
          </w:tcPr>
          <w:p w14:paraId="251A9A83" w14:textId="77777777" w:rsidR="001A0AEB" w:rsidRPr="00BD42BD" w:rsidRDefault="001A0AEB" w:rsidP="001A0AEB">
            <w:pPr>
              <w:rPr>
                <w:color w:val="000000"/>
                <w:sz w:val="22"/>
                <w:lang w:eastAsia="en-US"/>
              </w:rPr>
            </w:pPr>
            <w:r w:rsidRPr="00BD42BD">
              <w:rPr>
                <w:color w:val="000000"/>
                <w:sz w:val="22"/>
                <w:lang w:eastAsia="en-US"/>
              </w:rPr>
              <w:t>Clinician training</w:t>
            </w:r>
          </w:p>
        </w:tc>
        <w:tc>
          <w:tcPr>
            <w:tcW w:w="2300" w:type="dxa"/>
            <w:tcBorders>
              <w:top w:val="nil"/>
              <w:left w:val="nil"/>
              <w:bottom w:val="nil"/>
              <w:right w:val="nil"/>
            </w:tcBorders>
            <w:shd w:val="clear" w:color="auto" w:fill="auto"/>
            <w:noWrap/>
            <w:hideMark/>
          </w:tcPr>
          <w:p w14:paraId="08A65E72"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7182007F" w14:textId="58AED528"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2359F41C"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4CF6A645"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2D558593"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44F23071" w14:textId="77777777" w:rsidR="001A0AEB" w:rsidRPr="00BD42BD" w:rsidRDefault="001A0AEB" w:rsidP="001A0AEB">
            <w:pPr>
              <w:rPr>
                <w:sz w:val="22"/>
                <w:lang w:eastAsia="en-US"/>
              </w:rPr>
            </w:pPr>
          </w:p>
        </w:tc>
      </w:tr>
      <w:tr w:rsidR="001A0AEB" w:rsidRPr="00BD42BD" w14:paraId="755D21F1" w14:textId="77777777" w:rsidTr="001A0AEB">
        <w:trPr>
          <w:trHeight w:val="302"/>
        </w:trPr>
        <w:tc>
          <w:tcPr>
            <w:tcW w:w="2123" w:type="dxa"/>
            <w:tcBorders>
              <w:top w:val="nil"/>
              <w:left w:val="nil"/>
              <w:bottom w:val="nil"/>
              <w:right w:val="nil"/>
            </w:tcBorders>
            <w:shd w:val="clear" w:color="auto" w:fill="auto"/>
            <w:noWrap/>
            <w:hideMark/>
          </w:tcPr>
          <w:p w14:paraId="22BDD82E" w14:textId="77777777" w:rsidR="001A0AEB" w:rsidRPr="00BD42BD" w:rsidRDefault="001A0AEB" w:rsidP="001A0AEB">
            <w:pPr>
              <w:rPr>
                <w:color w:val="000000"/>
                <w:sz w:val="22"/>
                <w:lang w:eastAsia="en-US"/>
              </w:rPr>
            </w:pPr>
            <w:r w:rsidRPr="00BD42BD">
              <w:rPr>
                <w:color w:val="000000"/>
                <w:sz w:val="22"/>
                <w:lang w:eastAsia="en-US"/>
              </w:rPr>
              <w:t xml:space="preserve">    MBI training</w:t>
            </w:r>
          </w:p>
        </w:tc>
        <w:tc>
          <w:tcPr>
            <w:tcW w:w="2300" w:type="dxa"/>
            <w:tcBorders>
              <w:top w:val="nil"/>
              <w:left w:val="nil"/>
              <w:bottom w:val="nil"/>
              <w:right w:val="nil"/>
            </w:tcBorders>
            <w:shd w:val="clear" w:color="auto" w:fill="auto"/>
            <w:noWrap/>
            <w:vAlign w:val="center"/>
            <w:hideMark/>
          </w:tcPr>
          <w:p w14:paraId="681B21F1" w14:textId="23CBCA11" w:rsidR="001A0AEB" w:rsidRPr="00BD42BD" w:rsidRDefault="001A0AEB" w:rsidP="001A0AEB">
            <w:pPr>
              <w:rPr>
                <w:color w:val="000000"/>
                <w:sz w:val="22"/>
                <w:lang w:eastAsia="en-US"/>
              </w:rPr>
            </w:pPr>
            <w:r>
              <w:rPr>
                <w:color w:val="000000"/>
                <w:sz w:val="22"/>
                <w:szCs w:val="22"/>
              </w:rPr>
              <w:t>-0.03 [-0.11, 0.05]</w:t>
            </w:r>
          </w:p>
        </w:tc>
        <w:tc>
          <w:tcPr>
            <w:tcW w:w="1543" w:type="dxa"/>
            <w:tcBorders>
              <w:top w:val="nil"/>
              <w:left w:val="nil"/>
              <w:bottom w:val="nil"/>
              <w:right w:val="nil"/>
            </w:tcBorders>
            <w:shd w:val="clear" w:color="auto" w:fill="auto"/>
            <w:noWrap/>
            <w:vAlign w:val="bottom"/>
            <w:hideMark/>
          </w:tcPr>
          <w:p w14:paraId="73F21475" w14:textId="601BDA0E" w:rsidR="001A0AEB" w:rsidRPr="00BD42BD" w:rsidRDefault="001A0AEB" w:rsidP="001A0AEB">
            <w:pPr>
              <w:rPr>
                <w:color w:val="000000"/>
                <w:sz w:val="22"/>
                <w:lang w:eastAsia="en-US"/>
              </w:rPr>
            </w:pPr>
            <w:r w:rsidRPr="00BD42BD">
              <w:rPr>
                <w:color w:val="000000"/>
                <w:sz w:val="22"/>
              </w:rPr>
              <w:t>.474</w:t>
            </w:r>
          </w:p>
        </w:tc>
        <w:tc>
          <w:tcPr>
            <w:tcW w:w="2243" w:type="dxa"/>
            <w:tcBorders>
              <w:top w:val="nil"/>
              <w:left w:val="nil"/>
              <w:bottom w:val="nil"/>
              <w:right w:val="nil"/>
            </w:tcBorders>
            <w:shd w:val="clear" w:color="auto" w:fill="auto"/>
            <w:noWrap/>
            <w:vAlign w:val="center"/>
            <w:hideMark/>
          </w:tcPr>
          <w:p w14:paraId="2907BAA6" w14:textId="7891F0CF" w:rsidR="001A0AEB" w:rsidRPr="00BD42BD" w:rsidRDefault="001A0AEB" w:rsidP="001A0AEB">
            <w:pPr>
              <w:rPr>
                <w:color w:val="000000"/>
                <w:sz w:val="22"/>
                <w:lang w:eastAsia="en-US"/>
              </w:rPr>
            </w:pPr>
            <w:r>
              <w:rPr>
                <w:color w:val="000000"/>
                <w:sz w:val="22"/>
                <w:szCs w:val="22"/>
              </w:rPr>
              <w:t>-0.00 [-0.07, 0.07]</w:t>
            </w:r>
          </w:p>
        </w:tc>
        <w:tc>
          <w:tcPr>
            <w:tcW w:w="1894" w:type="dxa"/>
            <w:tcBorders>
              <w:top w:val="nil"/>
              <w:left w:val="nil"/>
              <w:bottom w:val="nil"/>
              <w:right w:val="nil"/>
            </w:tcBorders>
            <w:shd w:val="clear" w:color="auto" w:fill="auto"/>
            <w:noWrap/>
            <w:vAlign w:val="bottom"/>
            <w:hideMark/>
          </w:tcPr>
          <w:p w14:paraId="28904CBF" w14:textId="3013C89F" w:rsidR="001A0AEB" w:rsidRPr="00BD42BD" w:rsidRDefault="001A0AEB" w:rsidP="001A0AEB">
            <w:pPr>
              <w:rPr>
                <w:color w:val="000000"/>
                <w:sz w:val="22"/>
                <w:lang w:eastAsia="en-US"/>
              </w:rPr>
            </w:pPr>
            <w:r w:rsidRPr="00BD42BD">
              <w:rPr>
                <w:color w:val="000000"/>
                <w:sz w:val="22"/>
              </w:rPr>
              <w:t>.904</w:t>
            </w:r>
          </w:p>
        </w:tc>
        <w:tc>
          <w:tcPr>
            <w:tcW w:w="2452" w:type="dxa"/>
            <w:tcBorders>
              <w:top w:val="nil"/>
              <w:left w:val="nil"/>
              <w:bottom w:val="nil"/>
              <w:right w:val="nil"/>
            </w:tcBorders>
            <w:shd w:val="clear" w:color="auto" w:fill="auto"/>
            <w:noWrap/>
            <w:vAlign w:val="center"/>
            <w:hideMark/>
          </w:tcPr>
          <w:p w14:paraId="42DCF814" w14:textId="7CEDD2F5" w:rsidR="001A0AEB" w:rsidRPr="00BD42BD" w:rsidRDefault="001A0AEB" w:rsidP="001A0AEB">
            <w:pPr>
              <w:rPr>
                <w:color w:val="000000"/>
                <w:sz w:val="22"/>
                <w:lang w:eastAsia="en-US"/>
              </w:rPr>
            </w:pPr>
            <w:r>
              <w:rPr>
                <w:color w:val="000000"/>
                <w:sz w:val="22"/>
                <w:szCs w:val="22"/>
              </w:rPr>
              <w:t>-0.23 [-0.56, 0.10]</w:t>
            </w:r>
          </w:p>
        </w:tc>
        <w:tc>
          <w:tcPr>
            <w:tcW w:w="1511" w:type="dxa"/>
            <w:tcBorders>
              <w:top w:val="nil"/>
              <w:left w:val="nil"/>
              <w:bottom w:val="nil"/>
              <w:right w:val="nil"/>
            </w:tcBorders>
            <w:shd w:val="clear" w:color="auto" w:fill="auto"/>
            <w:noWrap/>
            <w:vAlign w:val="bottom"/>
            <w:hideMark/>
          </w:tcPr>
          <w:p w14:paraId="3225F60D" w14:textId="790D4A9F" w:rsidR="001A0AEB" w:rsidRPr="00BD42BD" w:rsidRDefault="001A0AEB" w:rsidP="001A0AEB">
            <w:pPr>
              <w:rPr>
                <w:color w:val="000000"/>
                <w:sz w:val="22"/>
                <w:lang w:eastAsia="en-US"/>
              </w:rPr>
            </w:pPr>
            <w:r w:rsidRPr="00BD42BD">
              <w:rPr>
                <w:color w:val="000000"/>
                <w:sz w:val="22"/>
              </w:rPr>
              <w:t>.175</w:t>
            </w:r>
          </w:p>
        </w:tc>
      </w:tr>
      <w:tr w:rsidR="001A0AEB" w:rsidRPr="00BD42BD" w14:paraId="1EF86E57" w14:textId="77777777" w:rsidTr="001A0AEB">
        <w:trPr>
          <w:trHeight w:val="302"/>
        </w:trPr>
        <w:tc>
          <w:tcPr>
            <w:tcW w:w="2123" w:type="dxa"/>
            <w:tcBorders>
              <w:top w:val="nil"/>
              <w:left w:val="nil"/>
              <w:bottom w:val="nil"/>
              <w:right w:val="nil"/>
            </w:tcBorders>
            <w:shd w:val="clear" w:color="auto" w:fill="auto"/>
            <w:noWrap/>
            <w:hideMark/>
          </w:tcPr>
          <w:p w14:paraId="10EC16DC" w14:textId="77777777" w:rsidR="001A0AEB" w:rsidRPr="00BD42BD" w:rsidRDefault="001A0AEB" w:rsidP="001A0AEB">
            <w:pPr>
              <w:rPr>
                <w:color w:val="000000"/>
                <w:sz w:val="22"/>
                <w:lang w:eastAsia="en-US"/>
              </w:rPr>
            </w:pPr>
            <w:r w:rsidRPr="00BD42BD">
              <w:rPr>
                <w:color w:val="000000"/>
                <w:sz w:val="22"/>
                <w:lang w:eastAsia="en-US"/>
              </w:rPr>
              <w:t xml:space="preserve">    Control training</w:t>
            </w:r>
          </w:p>
        </w:tc>
        <w:tc>
          <w:tcPr>
            <w:tcW w:w="2300" w:type="dxa"/>
            <w:tcBorders>
              <w:top w:val="nil"/>
              <w:left w:val="nil"/>
              <w:bottom w:val="nil"/>
              <w:right w:val="nil"/>
            </w:tcBorders>
            <w:shd w:val="clear" w:color="auto" w:fill="auto"/>
            <w:noWrap/>
            <w:vAlign w:val="center"/>
            <w:hideMark/>
          </w:tcPr>
          <w:p w14:paraId="4C35B696" w14:textId="32BC667D" w:rsidR="001A0AEB" w:rsidRPr="00BD42BD" w:rsidRDefault="001A0AEB" w:rsidP="001A0AEB">
            <w:pPr>
              <w:rPr>
                <w:color w:val="000000"/>
                <w:sz w:val="22"/>
                <w:lang w:eastAsia="en-US"/>
              </w:rPr>
            </w:pPr>
            <w:r>
              <w:rPr>
                <w:color w:val="000000"/>
                <w:sz w:val="22"/>
                <w:szCs w:val="22"/>
              </w:rPr>
              <w:t>-0.05 [-0.12, 0.02]</w:t>
            </w:r>
          </w:p>
        </w:tc>
        <w:tc>
          <w:tcPr>
            <w:tcW w:w="1543" w:type="dxa"/>
            <w:tcBorders>
              <w:top w:val="nil"/>
              <w:left w:val="nil"/>
              <w:bottom w:val="nil"/>
              <w:right w:val="nil"/>
            </w:tcBorders>
            <w:shd w:val="clear" w:color="auto" w:fill="auto"/>
            <w:noWrap/>
            <w:vAlign w:val="bottom"/>
            <w:hideMark/>
          </w:tcPr>
          <w:p w14:paraId="43AA68F7" w14:textId="581D32EF" w:rsidR="001A0AEB" w:rsidRPr="00BD42BD" w:rsidRDefault="001A0AEB" w:rsidP="001A0AEB">
            <w:pPr>
              <w:rPr>
                <w:color w:val="000000"/>
                <w:sz w:val="22"/>
                <w:lang w:eastAsia="en-US"/>
              </w:rPr>
            </w:pPr>
            <w:r w:rsidRPr="00BD42BD">
              <w:rPr>
                <w:color w:val="000000"/>
                <w:sz w:val="22"/>
              </w:rPr>
              <w:t>.155</w:t>
            </w:r>
          </w:p>
        </w:tc>
        <w:tc>
          <w:tcPr>
            <w:tcW w:w="2243" w:type="dxa"/>
            <w:tcBorders>
              <w:top w:val="nil"/>
              <w:left w:val="nil"/>
              <w:bottom w:val="nil"/>
              <w:right w:val="nil"/>
            </w:tcBorders>
            <w:shd w:val="clear" w:color="auto" w:fill="auto"/>
            <w:noWrap/>
            <w:vAlign w:val="center"/>
            <w:hideMark/>
          </w:tcPr>
          <w:p w14:paraId="7B89A8B7" w14:textId="28A07132" w:rsidR="001A0AEB" w:rsidRPr="00BD42BD" w:rsidRDefault="001A0AEB" w:rsidP="001A0AEB">
            <w:pPr>
              <w:rPr>
                <w:color w:val="000000"/>
                <w:sz w:val="22"/>
                <w:lang w:eastAsia="en-US"/>
              </w:rPr>
            </w:pPr>
            <w:r>
              <w:rPr>
                <w:color w:val="000000"/>
                <w:sz w:val="22"/>
                <w:szCs w:val="22"/>
              </w:rPr>
              <w:t>-0.01 [-0.07, 0.06]</w:t>
            </w:r>
          </w:p>
        </w:tc>
        <w:tc>
          <w:tcPr>
            <w:tcW w:w="1894" w:type="dxa"/>
            <w:tcBorders>
              <w:top w:val="nil"/>
              <w:left w:val="nil"/>
              <w:bottom w:val="nil"/>
              <w:right w:val="nil"/>
            </w:tcBorders>
            <w:shd w:val="clear" w:color="auto" w:fill="auto"/>
            <w:noWrap/>
            <w:vAlign w:val="bottom"/>
            <w:hideMark/>
          </w:tcPr>
          <w:p w14:paraId="6B1A5E47" w14:textId="78526946" w:rsidR="001A0AEB" w:rsidRPr="00BD42BD" w:rsidRDefault="001A0AEB" w:rsidP="001A0AEB">
            <w:pPr>
              <w:rPr>
                <w:color w:val="000000"/>
                <w:sz w:val="22"/>
                <w:lang w:eastAsia="en-US"/>
              </w:rPr>
            </w:pPr>
            <w:r w:rsidRPr="00BD42BD">
              <w:rPr>
                <w:color w:val="000000"/>
                <w:sz w:val="22"/>
              </w:rPr>
              <w:t>.838</w:t>
            </w:r>
          </w:p>
        </w:tc>
        <w:tc>
          <w:tcPr>
            <w:tcW w:w="2452" w:type="dxa"/>
            <w:tcBorders>
              <w:top w:val="nil"/>
              <w:left w:val="nil"/>
              <w:bottom w:val="nil"/>
              <w:right w:val="nil"/>
            </w:tcBorders>
            <w:shd w:val="clear" w:color="auto" w:fill="auto"/>
            <w:noWrap/>
            <w:vAlign w:val="center"/>
            <w:hideMark/>
          </w:tcPr>
          <w:p w14:paraId="6D9FB5E9" w14:textId="1E6B1A1A" w:rsidR="001A0AEB" w:rsidRPr="00BD42BD" w:rsidRDefault="001A0AEB" w:rsidP="001A0AEB">
            <w:pPr>
              <w:rPr>
                <w:color w:val="000000"/>
                <w:sz w:val="22"/>
                <w:lang w:eastAsia="en-US"/>
              </w:rPr>
            </w:pPr>
            <w:r>
              <w:rPr>
                <w:color w:val="000000"/>
                <w:sz w:val="22"/>
                <w:szCs w:val="22"/>
              </w:rPr>
              <w:t>-0.34 [-0.63, -0.04]</w:t>
            </w:r>
          </w:p>
        </w:tc>
        <w:tc>
          <w:tcPr>
            <w:tcW w:w="1511" w:type="dxa"/>
            <w:tcBorders>
              <w:top w:val="nil"/>
              <w:left w:val="nil"/>
              <w:bottom w:val="nil"/>
              <w:right w:val="nil"/>
            </w:tcBorders>
            <w:shd w:val="clear" w:color="auto" w:fill="auto"/>
            <w:noWrap/>
            <w:vAlign w:val="bottom"/>
            <w:hideMark/>
          </w:tcPr>
          <w:p w14:paraId="2312B00B" w14:textId="7D9CD194" w:rsidR="001A0AEB" w:rsidRPr="00BD42BD" w:rsidRDefault="001A0AEB" w:rsidP="001A0AEB">
            <w:pPr>
              <w:rPr>
                <w:color w:val="000000"/>
                <w:sz w:val="22"/>
                <w:lang w:eastAsia="en-US"/>
              </w:rPr>
            </w:pPr>
            <w:r w:rsidRPr="00BD42BD">
              <w:rPr>
                <w:color w:val="000000"/>
                <w:sz w:val="22"/>
              </w:rPr>
              <w:t>.026*</w:t>
            </w:r>
          </w:p>
        </w:tc>
      </w:tr>
      <w:tr w:rsidR="001A0AEB" w:rsidRPr="00BD42BD" w14:paraId="6E160641" w14:textId="77777777" w:rsidTr="001A0AEB">
        <w:trPr>
          <w:trHeight w:val="302"/>
        </w:trPr>
        <w:tc>
          <w:tcPr>
            <w:tcW w:w="2123" w:type="dxa"/>
            <w:tcBorders>
              <w:top w:val="nil"/>
              <w:left w:val="nil"/>
              <w:bottom w:val="nil"/>
              <w:right w:val="nil"/>
            </w:tcBorders>
            <w:shd w:val="clear" w:color="auto" w:fill="auto"/>
            <w:noWrap/>
            <w:hideMark/>
          </w:tcPr>
          <w:p w14:paraId="3BADB900" w14:textId="77777777" w:rsidR="001A0AEB" w:rsidRPr="00BD42BD" w:rsidRDefault="001A0AEB" w:rsidP="001A0AEB">
            <w:pPr>
              <w:rPr>
                <w:b/>
                <w:bCs/>
                <w:color w:val="000000"/>
                <w:sz w:val="22"/>
                <w:lang w:eastAsia="en-US"/>
              </w:rPr>
            </w:pPr>
            <w:r w:rsidRPr="00BD42BD">
              <w:rPr>
                <w:b/>
                <w:bCs/>
                <w:color w:val="000000"/>
                <w:sz w:val="22"/>
                <w:lang w:eastAsia="en-US"/>
              </w:rPr>
              <w:t>Study design factors</w:t>
            </w:r>
          </w:p>
        </w:tc>
        <w:tc>
          <w:tcPr>
            <w:tcW w:w="2300" w:type="dxa"/>
            <w:tcBorders>
              <w:top w:val="nil"/>
              <w:left w:val="nil"/>
              <w:bottom w:val="nil"/>
              <w:right w:val="nil"/>
            </w:tcBorders>
            <w:shd w:val="clear" w:color="auto" w:fill="auto"/>
            <w:noWrap/>
            <w:hideMark/>
          </w:tcPr>
          <w:p w14:paraId="129F1416" w14:textId="77777777" w:rsidR="001A0AEB" w:rsidRPr="00BD42BD" w:rsidRDefault="001A0AEB" w:rsidP="001A0AEB">
            <w:pPr>
              <w:rPr>
                <w:b/>
                <w:bCs/>
                <w:color w:val="000000"/>
                <w:sz w:val="22"/>
                <w:lang w:eastAsia="en-US"/>
              </w:rPr>
            </w:pPr>
          </w:p>
        </w:tc>
        <w:tc>
          <w:tcPr>
            <w:tcW w:w="1543" w:type="dxa"/>
            <w:tcBorders>
              <w:top w:val="nil"/>
              <w:left w:val="nil"/>
              <w:bottom w:val="nil"/>
              <w:right w:val="nil"/>
            </w:tcBorders>
            <w:shd w:val="clear" w:color="auto" w:fill="auto"/>
            <w:noWrap/>
            <w:hideMark/>
          </w:tcPr>
          <w:p w14:paraId="7BD256B9"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4F55E307"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2CF36C12"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1185B0EE"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50E14B63" w14:textId="77777777" w:rsidR="001A0AEB" w:rsidRPr="00BD42BD" w:rsidRDefault="001A0AEB" w:rsidP="001A0AEB">
            <w:pPr>
              <w:rPr>
                <w:sz w:val="22"/>
                <w:lang w:eastAsia="en-US"/>
              </w:rPr>
            </w:pPr>
          </w:p>
        </w:tc>
      </w:tr>
      <w:tr w:rsidR="001A0AEB" w:rsidRPr="00BD42BD" w14:paraId="5169FD5F" w14:textId="77777777" w:rsidTr="001A0AEB">
        <w:trPr>
          <w:trHeight w:val="302"/>
        </w:trPr>
        <w:tc>
          <w:tcPr>
            <w:tcW w:w="2123" w:type="dxa"/>
            <w:tcBorders>
              <w:top w:val="nil"/>
              <w:left w:val="nil"/>
              <w:bottom w:val="nil"/>
              <w:right w:val="nil"/>
            </w:tcBorders>
            <w:shd w:val="clear" w:color="auto" w:fill="auto"/>
            <w:noWrap/>
            <w:hideMark/>
          </w:tcPr>
          <w:p w14:paraId="5DFADE07" w14:textId="77777777" w:rsidR="001A0AEB" w:rsidRPr="00BD42BD" w:rsidRDefault="001A0AEB" w:rsidP="001A0AEB">
            <w:pPr>
              <w:rPr>
                <w:color w:val="000000"/>
                <w:sz w:val="22"/>
                <w:lang w:eastAsia="en-US"/>
              </w:rPr>
            </w:pPr>
            <w:r w:rsidRPr="00BD42BD">
              <w:rPr>
                <w:color w:val="000000"/>
                <w:sz w:val="22"/>
                <w:lang w:eastAsia="en-US"/>
              </w:rPr>
              <w:t>Recruitment settings</w:t>
            </w:r>
            <w:r w:rsidRPr="00BD42BD">
              <w:rPr>
                <w:color w:val="000000"/>
                <w:sz w:val="22"/>
                <w:vertAlign w:val="superscript"/>
                <w:lang w:eastAsia="en-US"/>
              </w:rPr>
              <w:t xml:space="preserve"> </w:t>
            </w:r>
          </w:p>
        </w:tc>
        <w:tc>
          <w:tcPr>
            <w:tcW w:w="2300" w:type="dxa"/>
            <w:tcBorders>
              <w:top w:val="nil"/>
              <w:left w:val="nil"/>
              <w:bottom w:val="nil"/>
              <w:right w:val="nil"/>
            </w:tcBorders>
            <w:shd w:val="clear" w:color="auto" w:fill="auto"/>
            <w:noWrap/>
            <w:hideMark/>
          </w:tcPr>
          <w:p w14:paraId="7C249A77" w14:textId="77777777" w:rsidR="001A0AEB" w:rsidRPr="00BD42BD" w:rsidRDefault="001A0AEB" w:rsidP="001A0AEB">
            <w:pPr>
              <w:rPr>
                <w:color w:val="000000"/>
                <w:sz w:val="22"/>
                <w:lang w:eastAsia="en-US"/>
              </w:rPr>
            </w:pPr>
          </w:p>
        </w:tc>
        <w:tc>
          <w:tcPr>
            <w:tcW w:w="1543" w:type="dxa"/>
            <w:tcBorders>
              <w:top w:val="nil"/>
              <w:left w:val="nil"/>
              <w:bottom w:val="nil"/>
              <w:right w:val="nil"/>
            </w:tcBorders>
            <w:shd w:val="clear" w:color="auto" w:fill="auto"/>
            <w:noWrap/>
            <w:hideMark/>
          </w:tcPr>
          <w:p w14:paraId="2346C4F6" w14:textId="77777777" w:rsidR="001A0AEB" w:rsidRPr="00BD42BD" w:rsidRDefault="001A0AEB" w:rsidP="001A0AEB">
            <w:pPr>
              <w:rPr>
                <w:sz w:val="22"/>
                <w:lang w:eastAsia="en-US"/>
              </w:rPr>
            </w:pPr>
          </w:p>
        </w:tc>
        <w:tc>
          <w:tcPr>
            <w:tcW w:w="2243" w:type="dxa"/>
            <w:tcBorders>
              <w:top w:val="nil"/>
              <w:left w:val="nil"/>
              <w:bottom w:val="nil"/>
              <w:right w:val="nil"/>
            </w:tcBorders>
            <w:shd w:val="clear" w:color="auto" w:fill="auto"/>
            <w:noWrap/>
            <w:vAlign w:val="center"/>
            <w:hideMark/>
          </w:tcPr>
          <w:p w14:paraId="6CFEE369" w14:textId="77777777" w:rsidR="001A0AEB" w:rsidRPr="00BD42BD" w:rsidRDefault="001A0AEB" w:rsidP="001A0AEB">
            <w:pPr>
              <w:rPr>
                <w:sz w:val="22"/>
                <w:lang w:eastAsia="en-US"/>
              </w:rPr>
            </w:pPr>
          </w:p>
        </w:tc>
        <w:tc>
          <w:tcPr>
            <w:tcW w:w="1894" w:type="dxa"/>
            <w:tcBorders>
              <w:top w:val="nil"/>
              <w:left w:val="nil"/>
              <w:bottom w:val="nil"/>
              <w:right w:val="nil"/>
            </w:tcBorders>
            <w:shd w:val="clear" w:color="auto" w:fill="auto"/>
            <w:noWrap/>
            <w:hideMark/>
          </w:tcPr>
          <w:p w14:paraId="09672F61" w14:textId="77777777" w:rsidR="001A0AEB" w:rsidRPr="00BD42BD" w:rsidRDefault="001A0AEB" w:rsidP="001A0AEB">
            <w:pPr>
              <w:rPr>
                <w:sz w:val="22"/>
                <w:lang w:eastAsia="en-US"/>
              </w:rPr>
            </w:pPr>
          </w:p>
        </w:tc>
        <w:tc>
          <w:tcPr>
            <w:tcW w:w="2452" w:type="dxa"/>
            <w:tcBorders>
              <w:top w:val="nil"/>
              <w:left w:val="nil"/>
              <w:bottom w:val="nil"/>
              <w:right w:val="nil"/>
            </w:tcBorders>
            <w:shd w:val="clear" w:color="auto" w:fill="auto"/>
            <w:noWrap/>
            <w:vAlign w:val="center"/>
            <w:hideMark/>
          </w:tcPr>
          <w:p w14:paraId="56915602" w14:textId="77777777" w:rsidR="001A0AEB" w:rsidRPr="00BD42BD" w:rsidRDefault="001A0AEB" w:rsidP="001A0AEB">
            <w:pPr>
              <w:rPr>
                <w:sz w:val="22"/>
                <w:lang w:eastAsia="en-US"/>
              </w:rPr>
            </w:pPr>
          </w:p>
        </w:tc>
        <w:tc>
          <w:tcPr>
            <w:tcW w:w="1511" w:type="dxa"/>
            <w:tcBorders>
              <w:top w:val="nil"/>
              <w:left w:val="nil"/>
              <w:bottom w:val="nil"/>
              <w:right w:val="nil"/>
            </w:tcBorders>
            <w:shd w:val="clear" w:color="auto" w:fill="auto"/>
            <w:noWrap/>
            <w:hideMark/>
          </w:tcPr>
          <w:p w14:paraId="209D664B" w14:textId="77777777" w:rsidR="001A0AEB" w:rsidRPr="00BD42BD" w:rsidRDefault="001A0AEB" w:rsidP="001A0AEB">
            <w:pPr>
              <w:rPr>
                <w:sz w:val="22"/>
                <w:lang w:eastAsia="en-US"/>
              </w:rPr>
            </w:pPr>
          </w:p>
        </w:tc>
      </w:tr>
      <w:tr w:rsidR="001A0AEB" w:rsidRPr="00BD42BD" w14:paraId="5CAA9526" w14:textId="77777777" w:rsidTr="001A0AEB">
        <w:trPr>
          <w:trHeight w:val="302"/>
        </w:trPr>
        <w:tc>
          <w:tcPr>
            <w:tcW w:w="2123" w:type="dxa"/>
            <w:tcBorders>
              <w:top w:val="nil"/>
              <w:left w:val="nil"/>
              <w:bottom w:val="nil"/>
              <w:right w:val="nil"/>
            </w:tcBorders>
            <w:shd w:val="clear" w:color="auto" w:fill="auto"/>
            <w:noWrap/>
            <w:hideMark/>
          </w:tcPr>
          <w:p w14:paraId="6A2A1334" w14:textId="77777777" w:rsidR="001A0AEB" w:rsidRPr="00BD42BD" w:rsidRDefault="001A0AEB" w:rsidP="001A0AEB">
            <w:pPr>
              <w:rPr>
                <w:color w:val="000000"/>
                <w:sz w:val="22"/>
                <w:lang w:eastAsia="en-US"/>
              </w:rPr>
            </w:pPr>
            <w:r w:rsidRPr="00BD42BD">
              <w:rPr>
                <w:color w:val="000000"/>
                <w:sz w:val="22"/>
                <w:lang w:eastAsia="en-US"/>
              </w:rPr>
              <w:t xml:space="preserve">    Clinical</w:t>
            </w:r>
          </w:p>
        </w:tc>
        <w:tc>
          <w:tcPr>
            <w:tcW w:w="2300" w:type="dxa"/>
            <w:tcBorders>
              <w:top w:val="nil"/>
              <w:left w:val="nil"/>
              <w:bottom w:val="nil"/>
              <w:right w:val="nil"/>
            </w:tcBorders>
            <w:shd w:val="clear" w:color="auto" w:fill="auto"/>
            <w:noWrap/>
            <w:vAlign w:val="center"/>
            <w:hideMark/>
          </w:tcPr>
          <w:p w14:paraId="6B2FAF18" w14:textId="4101021E" w:rsidR="001A0AEB" w:rsidRPr="00BD42BD" w:rsidRDefault="001A0AEB" w:rsidP="001A0AEB">
            <w:pPr>
              <w:rPr>
                <w:color w:val="000000"/>
                <w:sz w:val="22"/>
                <w:lang w:eastAsia="en-US"/>
              </w:rPr>
            </w:pPr>
            <w:r>
              <w:rPr>
                <w:color w:val="000000"/>
                <w:sz w:val="22"/>
                <w:szCs w:val="22"/>
              </w:rPr>
              <w:t>0.07 [0.01, 0.13]</w:t>
            </w:r>
          </w:p>
        </w:tc>
        <w:tc>
          <w:tcPr>
            <w:tcW w:w="1543" w:type="dxa"/>
            <w:tcBorders>
              <w:top w:val="nil"/>
              <w:left w:val="nil"/>
              <w:bottom w:val="nil"/>
              <w:right w:val="nil"/>
            </w:tcBorders>
            <w:shd w:val="clear" w:color="auto" w:fill="auto"/>
            <w:noWrap/>
            <w:vAlign w:val="bottom"/>
            <w:hideMark/>
          </w:tcPr>
          <w:p w14:paraId="1F5D1991" w14:textId="426FF234" w:rsidR="001A0AEB" w:rsidRPr="00BD42BD" w:rsidRDefault="001A0AEB" w:rsidP="001A0AEB">
            <w:pPr>
              <w:rPr>
                <w:color w:val="000000"/>
                <w:sz w:val="22"/>
                <w:lang w:eastAsia="en-US"/>
              </w:rPr>
            </w:pPr>
            <w:r w:rsidRPr="00BD42BD">
              <w:rPr>
                <w:color w:val="000000"/>
                <w:sz w:val="22"/>
              </w:rPr>
              <w:t>.022*</w:t>
            </w:r>
          </w:p>
        </w:tc>
        <w:tc>
          <w:tcPr>
            <w:tcW w:w="2243" w:type="dxa"/>
            <w:tcBorders>
              <w:top w:val="nil"/>
              <w:left w:val="nil"/>
              <w:bottom w:val="nil"/>
              <w:right w:val="nil"/>
            </w:tcBorders>
            <w:shd w:val="clear" w:color="auto" w:fill="auto"/>
            <w:noWrap/>
            <w:vAlign w:val="center"/>
            <w:hideMark/>
          </w:tcPr>
          <w:p w14:paraId="51AA8E3D" w14:textId="4A3F190E" w:rsidR="001A0AEB" w:rsidRPr="00BD42BD" w:rsidRDefault="001A0AEB" w:rsidP="001A0AEB">
            <w:pPr>
              <w:rPr>
                <w:color w:val="000000"/>
                <w:sz w:val="22"/>
                <w:lang w:eastAsia="en-US"/>
              </w:rPr>
            </w:pPr>
            <w:r>
              <w:rPr>
                <w:color w:val="000000"/>
                <w:sz w:val="22"/>
                <w:szCs w:val="22"/>
              </w:rPr>
              <w:t>0.04 [-0.01, 0.09]</w:t>
            </w:r>
          </w:p>
        </w:tc>
        <w:tc>
          <w:tcPr>
            <w:tcW w:w="1894" w:type="dxa"/>
            <w:tcBorders>
              <w:top w:val="nil"/>
              <w:left w:val="nil"/>
              <w:bottom w:val="nil"/>
              <w:right w:val="nil"/>
            </w:tcBorders>
            <w:shd w:val="clear" w:color="auto" w:fill="auto"/>
            <w:noWrap/>
            <w:vAlign w:val="bottom"/>
            <w:hideMark/>
          </w:tcPr>
          <w:p w14:paraId="171FADB4" w14:textId="152D5846" w:rsidR="001A0AEB" w:rsidRPr="00BD42BD" w:rsidRDefault="001A0AEB" w:rsidP="001A0AEB">
            <w:pPr>
              <w:rPr>
                <w:color w:val="000000"/>
                <w:sz w:val="22"/>
                <w:lang w:eastAsia="en-US"/>
              </w:rPr>
            </w:pPr>
            <w:r w:rsidRPr="00BD42BD">
              <w:rPr>
                <w:color w:val="000000"/>
                <w:sz w:val="22"/>
              </w:rPr>
              <w:t>.127</w:t>
            </w:r>
          </w:p>
        </w:tc>
        <w:tc>
          <w:tcPr>
            <w:tcW w:w="2452" w:type="dxa"/>
            <w:tcBorders>
              <w:top w:val="nil"/>
              <w:left w:val="nil"/>
              <w:bottom w:val="nil"/>
              <w:right w:val="nil"/>
            </w:tcBorders>
            <w:shd w:val="clear" w:color="auto" w:fill="auto"/>
            <w:noWrap/>
            <w:vAlign w:val="center"/>
            <w:hideMark/>
          </w:tcPr>
          <w:p w14:paraId="35578950" w14:textId="7484907D" w:rsidR="001A0AEB" w:rsidRPr="00BD42BD" w:rsidRDefault="001A0AEB" w:rsidP="001A0AEB">
            <w:pPr>
              <w:rPr>
                <w:color w:val="000000"/>
                <w:sz w:val="22"/>
                <w:lang w:eastAsia="en-US"/>
              </w:rPr>
            </w:pPr>
            <w:r>
              <w:rPr>
                <w:color w:val="000000"/>
                <w:sz w:val="22"/>
                <w:szCs w:val="22"/>
              </w:rPr>
              <w:t>0.08 [-0.18, 0.35]</w:t>
            </w:r>
          </w:p>
        </w:tc>
        <w:tc>
          <w:tcPr>
            <w:tcW w:w="1511" w:type="dxa"/>
            <w:tcBorders>
              <w:top w:val="nil"/>
              <w:left w:val="nil"/>
              <w:bottom w:val="nil"/>
              <w:right w:val="nil"/>
            </w:tcBorders>
            <w:shd w:val="clear" w:color="auto" w:fill="auto"/>
            <w:noWrap/>
            <w:vAlign w:val="bottom"/>
            <w:hideMark/>
          </w:tcPr>
          <w:p w14:paraId="7A3BA15E" w14:textId="03F21AFB" w:rsidR="001A0AEB" w:rsidRPr="00BD42BD" w:rsidRDefault="001A0AEB" w:rsidP="001A0AEB">
            <w:pPr>
              <w:rPr>
                <w:color w:val="000000"/>
                <w:sz w:val="22"/>
                <w:lang w:eastAsia="en-US"/>
              </w:rPr>
            </w:pPr>
            <w:r w:rsidRPr="00BD42BD">
              <w:rPr>
                <w:color w:val="000000"/>
                <w:sz w:val="22"/>
              </w:rPr>
              <w:t>.547</w:t>
            </w:r>
          </w:p>
        </w:tc>
      </w:tr>
      <w:tr w:rsidR="001A0AEB" w:rsidRPr="00BD42BD" w14:paraId="55B49819" w14:textId="77777777" w:rsidTr="001A0AEB">
        <w:trPr>
          <w:trHeight w:val="302"/>
        </w:trPr>
        <w:tc>
          <w:tcPr>
            <w:tcW w:w="2123" w:type="dxa"/>
            <w:tcBorders>
              <w:top w:val="nil"/>
              <w:left w:val="nil"/>
              <w:bottom w:val="nil"/>
              <w:right w:val="nil"/>
            </w:tcBorders>
            <w:shd w:val="clear" w:color="auto" w:fill="auto"/>
            <w:noWrap/>
            <w:hideMark/>
          </w:tcPr>
          <w:p w14:paraId="1728B257" w14:textId="77777777" w:rsidR="001A0AEB" w:rsidRPr="00BD42BD" w:rsidRDefault="001A0AEB" w:rsidP="001A0AEB">
            <w:pPr>
              <w:rPr>
                <w:color w:val="000000"/>
                <w:sz w:val="22"/>
                <w:lang w:eastAsia="en-US"/>
              </w:rPr>
            </w:pPr>
            <w:r w:rsidRPr="00BD42BD">
              <w:rPr>
                <w:color w:val="000000"/>
                <w:sz w:val="22"/>
                <w:lang w:eastAsia="en-US"/>
              </w:rPr>
              <w:t xml:space="preserve">    Non-clinical</w:t>
            </w:r>
          </w:p>
        </w:tc>
        <w:tc>
          <w:tcPr>
            <w:tcW w:w="2300" w:type="dxa"/>
            <w:tcBorders>
              <w:top w:val="nil"/>
              <w:left w:val="nil"/>
              <w:bottom w:val="nil"/>
              <w:right w:val="nil"/>
            </w:tcBorders>
            <w:shd w:val="clear" w:color="auto" w:fill="auto"/>
            <w:noWrap/>
            <w:vAlign w:val="center"/>
            <w:hideMark/>
          </w:tcPr>
          <w:p w14:paraId="0F4E7DCA" w14:textId="74A4856F" w:rsidR="001A0AEB" w:rsidRPr="00BD42BD" w:rsidRDefault="001A0AEB" w:rsidP="001A0AEB">
            <w:pPr>
              <w:rPr>
                <w:color w:val="000000"/>
                <w:sz w:val="22"/>
                <w:lang w:eastAsia="en-US"/>
              </w:rPr>
            </w:pPr>
            <w:r>
              <w:rPr>
                <w:color w:val="000000"/>
                <w:sz w:val="22"/>
                <w:szCs w:val="22"/>
              </w:rPr>
              <w:t>-0.10 [-0.17, -0.04]</w:t>
            </w:r>
          </w:p>
        </w:tc>
        <w:tc>
          <w:tcPr>
            <w:tcW w:w="1543" w:type="dxa"/>
            <w:tcBorders>
              <w:top w:val="nil"/>
              <w:left w:val="nil"/>
              <w:bottom w:val="nil"/>
              <w:right w:val="nil"/>
            </w:tcBorders>
            <w:shd w:val="clear" w:color="auto" w:fill="auto"/>
            <w:noWrap/>
            <w:vAlign w:val="bottom"/>
            <w:hideMark/>
          </w:tcPr>
          <w:p w14:paraId="513C5B1D" w14:textId="5DE600BF" w:rsidR="001A0AEB" w:rsidRPr="00BD42BD" w:rsidRDefault="001A0AEB" w:rsidP="001A0AEB">
            <w:pPr>
              <w:rPr>
                <w:color w:val="000000"/>
                <w:sz w:val="22"/>
                <w:lang w:eastAsia="en-US"/>
              </w:rPr>
            </w:pPr>
            <w:r w:rsidRPr="00BD42BD">
              <w:rPr>
                <w:color w:val="000000"/>
                <w:sz w:val="22"/>
              </w:rPr>
              <w:t>.002**</w:t>
            </w:r>
          </w:p>
        </w:tc>
        <w:tc>
          <w:tcPr>
            <w:tcW w:w="2243" w:type="dxa"/>
            <w:tcBorders>
              <w:top w:val="nil"/>
              <w:left w:val="nil"/>
              <w:bottom w:val="nil"/>
              <w:right w:val="nil"/>
            </w:tcBorders>
            <w:shd w:val="clear" w:color="auto" w:fill="auto"/>
            <w:noWrap/>
            <w:vAlign w:val="center"/>
            <w:hideMark/>
          </w:tcPr>
          <w:p w14:paraId="1380523C" w14:textId="1F2F0C4F" w:rsidR="001A0AEB" w:rsidRPr="00BD42BD" w:rsidRDefault="001A0AEB" w:rsidP="001A0AEB">
            <w:pPr>
              <w:rPr>
                <w:color w:val="000000"/>
                <w:sz w:val="22"/>
                <w:lang w:eastAsia="en-US"/>
              </w:rPr>
            </w:pPr>
            <w:r>
              <w:rPr>
                <w:color w:val="000000"/>
                <w:sz w:val="22"/>
                <w:szCs w:val="22"/>
              </w:rPr>
              <w:t>-0.07 [-0.13, -0.01]</w:t>
            </w:r>
          </w:p>
        </w:tc>
        <w:tc>
          <w:tcPr>
            <w:tcW w:w="1894" w:type="dxa"/>
            <w:tcBorders>
              <w:top w:val="nil"/>
              <w:left w:val="nil"/>
              <w:bottom w:val="nil"/>
              <w:right w:val="nil"/>
            </w:tcBorders>
            <w:shd w:val="clear" w:color="auto" w:fill="auto"/>
            <w:noWrap/>
            <w:vAlign w:val="bottom"/>
            <w:hideMark/>
          </w:tcPr>
          <w:p w14:paraId="3CDF9473" w14:textId="264B3E16" w:rsidR="001A0AEB" w:rsidRPr="00BD42BD" w:rsidRDefault="001A0AEB" w:rsidP="001A0AEB">
            <w:pPr>
              <w:rPr>
                <w:color w:val="000000"/>
                <w:sz w:val="22"/>
                <w:lang w:eastAsia="en-US"/>
              </w:rPr>
            </w:pPr>
            <w:r w:rsidRPr="00BD42BD">
              <w:rPr>
                <w:color w:val="000000"/>
                <w:sz w:val="22"/>
              </w:rPr>
              <w:t>.018*</w:t>
            </w:r>
          </w:p>
        </w:tc>
        <w:tc>
          <w:tcPr>
            <w:tcW w:w="2452" w:type="dxa"/>
            <w:tcBorders>
              <w:top w:val="nil"/>
              <w:left w:val="nil"/>
              <w:bottom w:val="nil"/>
              <w:right w:val="nil"/>
            </w:tcBorders>
            <w:shd w:val="clear" w:color="auto" w:fill="auto"/>
            <w:noWrap/>
            <w:vAlign w:val="center"/>
            <w:hideMark/>
          </w:tcPr>
          <w:p w14:paraId="684ED2A5" w14:textId="470912B2" w:rsidR="001A0AEB" w:rsidRPr="00BD42BD" w:rsidRDefault="001A0AEB" w:rsidP="001A0AEB">
            <w:pPr>
              <w:rPr>
                <w:color w:val="000000"/>
                <w:sz w:val="22"/>
                <w:lang w:eastAsia="en-US"/>
              </w:rPr>
            </w:pPr>
            <w:r>
              <w:rPr>
                <w:color w:val="000000"/>
                <w:sz w:val="22"/>
                <w:szCs w:val="22"/>
              </w:rPr>
              <w:t>-0.15 [-0.51, 0.22]</w:t>
            </w:r>
          </w:p>
        </w:tc>
        <w:tc>
          <w:tcPr>
            <w:tcW w:w="1511" w:type="dxa"/>
            <w:tcBorders>
              <w:top w:val="nil"/>
              <w:left w:val="nil"/>
              <w:bottom w:val="nil"/>
              <w:right w:val="nil"/>
            </w:tcBorders>
            <w:shd w:val="clear" w:color="auto" w:fill="auto"/>
            <w:noWrap/>
            <w:vAlign w:val="bottom"/>
            <w:hideMark/>
          </w:tcPr>
          <w:p w14:paraId="32F40019" w14:textId="31BDB1BF" w:rsidR="001A0AEB" w:rsidRPr="00BD42BD" w:rsidRDefault="001A0AEB" w:rsidP="001A0AEB">
            <w:pPr>
              <w:rPr>
                <w:color w:val="000000"/>
                <w:sz w:val="22"/>
                <w:lang w:eastAsia="en-US"/>
              </w:rPr>
            </w:pPr>
            <w:r w:rsidRPr="00BD42BD">
              <w:rPr>
                <w:color w:val="000000"/>
                <w:sz w:val="22"/>
              </w:rPr>
              <w:t>.428</w:t>
            </w:r>
          </w:p>
        </w:tc>
      </w:tr>
      <w:tr w:rsidR="001A0AEB" w:rsidRPr="00BD42BD" w14:paraId="6E550896" w14:textId="77777777" w:rsidTr="001A0AEB">
        <w:trPr>
          <w:trHeight w:val="302"/>
        </w:trPr>
        <w:tc>
          <w:tcPr>
            <w:tcW w:w="2123" w:type="dxa"/>
            <w:tcBorders>
              <w:top w:val="nil"/>
              <w:left w:val="nil"/>
              <w:bottom w:val="nil"/>
              <w:right w:val="nil"/>
            </w:tcBorders>
            <w:shd w:val="clear" w:color="auto" w:fill="auto"/>
            <w:noWrap/>
            <w:hideMark/>
          </w:tcPr>
          <w:p w14:paraId="0C3BC8D5" w14:textId="77777777" w:rsidR="001A0AEB" w:rsidRPr="00BD42BD" w:rsidRDefault="001A0AEB" w:rsidP="001A0AEB">
            <w:pPr>
              <w:rPr>
                <w:color w:val="000000"/>
                <w:sz w:val="22"/>
                <w:lang w:eastAsia="en-US"/>
              </w:rPr>
            </w:pPr>
            <w:r w:rsidRPr="00BD42BD">
              <w:rPr>
                <w:color w:val="000000"/>
                <w:sz w:val="22"/>
                <w:lang w:eastAsia="en-US"/>
              </w:rPr>
              <w:t xml:space="preserve">    Both</w:t>
            </w:r>
          </w:p>
        </w:tc>
        <w:tc>
          <w:tcPr>
            <w:tcW w:w="2300" w:type="dxa"/>
            <w:tcBorders>
              <w:top w:val="nil"/>
              <w:left w:val="nil"/>
              <w:bottom w:val="nil"/>
              <w:right w:val="nil"/>
            </w:tcBorders>
            <w:shd w:val="clear" w:color="auto" w:fill="auto"/>
            <w:noWrap/>
            <w:vAlign w:val="center"/>
            <w:hideMark/>
          </w:tcPr>
          <w:p w14:paraId="6C944D5F" w14:textId="613392F0" w:rsidR="001A0AEB" w:rsidRPr="00BD42BD" w:rsidRDefault="001A0AEB" w:rsidP="001A0AEB">
            <w:pPr>
              <w:rPr>
                <w:color w:val="000000"/>
                <w:sz w:val="22"/>
                <w:lang w:eastAsia="en-US"/>
              </w:rPr>
            </w:pPr>
            <w:r>
              <w:rPr>
                <w:color w:val="000000"/>
                <w:sz w:val="22"/>
                <w:szCs w:val="22"/>
              </w:rPr>
              <w:t>0.00 [-0.06, 0.07]</w:t>
            </w:r>
          </w:p>
        </w:tc>
        <w:tc>
          <w:tcPr>
            <w:tcW w:w="1543" w:type="dxa"/>
            <w:tcBorders>
              <w:top w:val="nil"/>
              <w:left w:val="nil"/>
              <w:bottom w:val="nil"/>
              <w:right w:val="nil"/>
            </w:tcBorders>
            <w:shd w:val="clear" w:color="auto" w:fill="auto"/>
            <w:noWrap/>
            <w:vAlign w:val="bottom"/>
            <w:hideMark/>
          </w:tcPr>
          <w:p w14:paraId="106925FB" w14:textId="280BBF3F" w:rsidR="001A0AEB" w:rsidRPr="00BD42BD" w:rsidRDefault="001A0AEB" w:rsidP="001A0AEB">
            <w:pPr>
              <w:rPr>
                <w:color w:val="000000"/>
                <w:sz w:val="22"/>
                <w:lang w:eastAsia="en-US"/>
              </w:rPr>
            </w:pPr>
            <w:r w:rsidRPr="00BD42BD">
              <w:rPr>
                <w:color w:val="000000"/>
                <w:sz w:val="22"/>
              </w:rPr>
              <w:t>.920</w:t>
            </w:r>
          </w:p>
        </w:tc>
        <w:tc>
          <w:tcPr>
            <w:tcW w:w="2243" w:type="dxa"/>
            <w:tcBorders>
              <w:top w:val="nil"/>
              <w:left w:val="nil"/>
              <w:bottom w:val="nil"/>
              <w:right w:val="nil"/>
            </w:tcBorders>
            <w:shd w:val="clear" w:color="auto" w:fill="auto"/>
            <w:noWrap/>
            <w:vAlign w:val="center"/>
            <w:hideMark/>
          </w:tcPr>
          <w:p w14:paraId="2CE2DA63" w14:textId="11365DC1" w:rsidR="001A0AEB" w:rsidRPr="00BD42BD" w:rsidRDefault="001A0AEB" w:rsidP="001A0AEB">
            <w:pPr>
              <w:rPr>
                <w:color w:val="000000"/>
                <w:sz w:val="22"/>
                <w:lang w:eastAsia="en-US"/>
              </w:rPr>
            </w:pPr>
            <w:r>
              <w:rPr>
                <w:color w:val="000000"/>
                <w:sz w:val="22"/>
                <w:szCs w:val="22"/>
              </w:rPr>
              <w:t>-0.01 [-0.06, 0.05]</w:t>
            </w:r>
          </w:p>
        </w:tc>
        <w:tc>
          <w:tcPr>
            <w:tcW w:w="1894" w:type="dxa"/>
            <w:tcBorders>
              <w:top w:val="nil"/>
              <w:left w:val="nil"/>
              <w:bottom w:val="nil"/>
              <w:right w:val="nil"/>
            </w:tcBorders>
            <w:shd w:val="clear" w:color="auto" w:fill="auto"/>
            <w:noWrap/>
            <w:vAlign w:val="bottom"/>
            <w:hideMark/>
          </w:tcPr>
          <w:p w14:paraId="15E0D764" w14:textId="302EF7EE" w:rsidR="001A0AEB" w:rsidRPr="00BD42BD" w:rsidRDefault="001A0AEB" w:rsidP="001A0AEB">
            <w:pPr>
              <w:rPr>
                <w:color w:val="000000"/>
                <w:sz w:val="22"/>
                <w:lang w:eastAsia="en-US"/>
              </w:rPr>
            </w:pPr>
            <w:r w:rsidRPr="00BD42BD">
              <w:rPr>
                <w:color w:val="000000"/>
                <w:sz w:val="22"/>
              </w:rPr>
              <w:t>.765</w:t>
            </w:r>
          </w:p>
        </w:tc>
        <w:tc>
          <w:tcPr>
            <w:tcW w:w="2452" w:type="dxa"/>
            <w:tcBorders>
              <w:top w:val="nil"/>
              <w:left w:val="nil"/>
              <w:bottom w:val="nil"/>
              <w:right w:val="nil"/>
            </w:tcBorders>
            <w:shd w:val="clear" w:color="auto" w:fill="auto"/>
            <w:noWrap/>
            <w:vAlign w:val="center"/>
            <w:hideMark/>
          </w:tcPr>
          <w:p w14:paraId="6DB3DF7B" w14:textId="3372F527" w:rsidR="001A0AEB" w:rsidRPr="00BD42BD" w:rsidRDefault="001A0AEB" w:rsidP="001A0AEB">
            <w:pPr>
              <w:rPr>
                <w:color w:val="000000"/>
                <w:sz w:val="22"/>
                <w:lang w:eastAsia="en-US"/>
              </w:rPr>
            </w:pPr>
            <w:r>
              <w:rPr>
                <w:color w:val="000000"/>
                <w:sz w:val="22"/>
                <w:szCs w:val="22"/>
              </w:rPr>
              <w:t>0.06 [-0.22, 0.34]</w:t>
            </w:r>
          </w:p>
        </w:tc>
        <w:tc>
          <w:tcPr>
            <w:tcW w:w="1511" w:type="dxa"/>
            <w:tcBorders>
              <w:top w:val="nil"/>
              <w:left w:val="nil"/>
              <w:bottom w:val="nil"/>
              <w:right w:val="nil"/>
            </w:tcBorders>
            <w:shd w:val="clear" w:color="auto" w:fill="auto"/>
            <w:noWrap/>
            <w:vAlign w:val="bottom"/>
            <w:hideMark/>
          </w:tcPr>
          <w:p w14:paraId="28916ED1" w14:textId="494C35A8" w:rsidR="001A0AEB" w:rsidRPr="00BD42BD" w:rsidRDefault="001A0AEB" w:rsidP="001A0AEB">
            <w:pPr>
              <w:rPr>
                <w:color w:val="000000"/>
                <w:sz w:val="22"/>
                <w:lang w:eastAsia="en-US"/>
              </w:rPr>
            </w:pPr>
            <w:r w:rsidRPr="00BD42BD">
              <w:rPr>
                <w:color w:val="000000"/>
                <w:sz w:val="22"/>
              </w:rPr>
              <w:t>.692</w:t>
            </w:r>
          </w:p>
        </w:tc>
      </w:tr>
      <w:tr w:rsidR="001A0AEB" w:rsidRPr="00BD42BD" w14:paraId="1B7244EE" w14:textId="77777777" w:rsidTr="001A0AEB">
        <w:trPr>
          <w:trHeight w:val="321"/>
        </w:trPr>
        <w:tc>
          <w:tcPr>
            <w:tcW w:w="2123" w:type="dxa"/>
            <w:tcBorders>
              <w:top w:val="nil"/>
              <w:left w:val="nil"/>
              <w:bottom w:val="single" w:sz="8" w:space="0" w:color="auto"/>
              <w:right w:val="nil"/>
            </w:tcBorders>
            <w:shd w:val="clear" w:color="auto" w:fill="auto"/>
            <w:noWrap/>
            <w:hideMark/>
          </w:tcPr>
          <w:p w14:paraId="4F375954" w14:textId="77777777" w:rsidR="001A0AEB" w:rsidRPr="00BD42BD" w:rsidRDefault="001A0AEB" w:rsidP="001A0AEB">
            <w:pPr>
              <w:rPr>
                <w:color w:val="000000"/>
                <w:sz w:val="22"/>
                <w:lang w:eastAsia="en-US"/>
              </w:rPr>
            </w:pPr>
            <w:r w:rsidRPr="00BD42BD">
              <w:rPr>
                <w:color w:val="000000"/>
                <w:sz w:val="22"/>
                <w:lang w:eastAsia="en-US"/>
              </w:rPr>
              <w:t>Publication year</w:t>
            </w:r>
            <w:r w:rsidRPr="00BD42BD">
              <w:rPr>
                <w:color w:val="000000"/>
                <w:sz w:val="22"/>
                <w:vertAlign w:val="superscript"/>
                <w:lang w:eastAsia="en-US"/>
              </w:rPr>
              <w:t xml:space="preserve"> </w:t>
            </w:r>
          </w:p>
        </w:tc>
        <w:tc>
          <w:tcPr>
            <w:tcW w:w="2300" w:type="dxa"/>
            <w:tcBorders>
              <w:top w:val="nil"/>
              <w:left w:val="nil"/>
              <w:bottom w:val="single" w:sz="8" w:space="0" w:color="auto"/>
              <w:right w:val="nil"/>
            </w:tcBorders>
            <w:shd w:val="clear" w:color="auto" w:fill="auto"/>
            <w:noWrap/>
            <w:vAlign w:val="center"/>
            <w:hideMark/>
          </w:tcPr>
          <w:p w14:paraId="196AC8A7" w14:textId="4616A905" w:rsidR="001A0AEB" w:rsidRPr="00BD42BD" w:rsidRDefault="001A0AEB" w:rsidP="001A0AEB">
            <w:pPr>
              <w:rPr>
                <w:color w:val="000000"/>
                <w:sz w:val="22"/>
                <w:lang w:eastAsia="en-US"/>
              </w:rPr>
            </w:pPr>
            <w:r>
              <w:rPr>
                <w:color w:val="000000"/>
                <w:sz w:val="22"/>
                <w:szCs w:val="22"/>
              </w:rPr>
              <w:t>-0.01 [-0.01, 0.00]</w:t>
            </w:r>
          </w:p>
        </w:tc>
        <w:tc>
          <w:tcPr>
            <w:tcW w:w="1543" w:type="dxa"/>
            <w:tcBorders>
              <w:top w:val="nil"/>
              <w:left w:val="nil"/>
              <w:bottom w:val="single" w:sz="8" w:space="0" w:color="auto"/>
              <w:right w:val="nil"/>
            </w:tcBorders>
            <w:shd w:val="clear" w:color="auto" w:fill="auto"/>
            <w:noWrap/>
            <w:vAlign w:val="bottom"/>
            <w:hideMark/>
          </w:tcPr>
          <w:p w14:paraId="30A0800B" w14:textId="5AFBBDF9" w:rsidR="001A0AEB" w:rsidRPr="00BD42BD" w:rsidRDefault="001A0AEB" w:rsidP="001A0AEB">
            <w:pPr>
              <w:rPr>
                <w:color w:val="000000"/>
                <w:sz w:val="22"/>
                <w:lang w:eastAsia="en-US"/>
              </w:rPr>
            </w:pPr>
            <w:r w:rsidRPr="00BD42BD">
              <w:rPr>
                <w:color w:val="000000"/>
                <w:sz w:val="22"/>
              </w:rPr>
              <w:t>.264</w:t>
            </w:r>
          </w:p>
        </w:tc>
        <w:tc>
          <w:tcPr>
            <w:tcW w:w="2243" w:type="dxa"/>
            <w:tcBorders>
              <w:top w:val="nil"/>
              <w:left w:val="nil"/>
              <w:bottom w:val="single" w:sz="8" w:space="0" w:color="auto"/>
              <w:right w:val="nil"/>
            </w:tcBorders>
            <w:shd w:val="clear" w:color="auto" w:fill="auto"/>
            <w:noWrap/>
            <w:vAlign w:val="center"/>
            <w:hideMark/>
          </w:tcPr>
          <w:p w14:paraId="185CE384" w14:textId="4D5684F6" w:rsidR="001A0AEB" w:rsidRPr="00BD42BD" w:rsidRDefault="001A0AEB" w:rsidP="001A0AEB">
            <w:pPr>
              <w:rPr>
                <w:color w:val="000000"/>
                <w:sz w:val="22"/>
                <w:lang w:eastAsia="en-US"/>
              </w:rPr>
            </w:pPr>
            <w:r>
              <w:rPr>
                <w:color w:val="000000"/>
                <w:sz w:val="22"/>
                <w:szCs w:val="22"/>
              </w:rPr>
              <w:t>-0.01 [-0.02, 0.00]</w:t>
            </w:r>
          </w:p>
        </w:tc>
        <w:tc>
          <w:tcPr>
            <w:tcW w:w="1894" w:type="dxa"/>
            <w:tcBorders>
              <w:top w:val="nil"/>
              <w:left w:val="nil"/>
              <w:bottom w:val="single" w:sz="8" w:space="0" w:color="auto"/>
              <w:right w:val="nil"/>
            </w:tcBorders>
            <w:shd w:val="clear" w:color="auto" w:fill="auto"/>
            <w:noWrap/>
            <w:vAlign w:val="bottom"/>
            <w:hideMark/>
          </w:tcPr>
          <w:p w14:paraId="3E90F74D" w14:textId="77F5F0E0" w:rsidR="001A0AEB" w:rsidRPr="00BD42BD" w:rsidRDefault="001A0AEB" w:rsidP="001A0AEB">
            <w:pPr>
              <w:rPr>
                <w:color w:val="000000"/>
                <w:sz w:val="22"/>
                <w:lang w:eastAsia="en-US"/>
              </w:rPr>
            </w:pPr>
            <w:r w:rsidRPr="00BD42BD">
              <w:rPr>
                <w:color w:val="000000"/>
                <w:sz w:val="22"/>
              </w:rPr>
              <w:t>.057</w:t>
            </w:r>
          </w:p>
        </w:tc>
        <w:tc>
          <w:tcPr>
            <w:tcW w:w="2452" w:type="dxa"/>
            <w:tcBorders>
              <w:top w:val="nil"/>
              <w:left w:val="nil"/>
              <w:bottom w:val="single" w:sz="8" w:space="0" w:color="auto"/>
              <w:right w:val="nil"/>
            </w:tcBorders>
            <w:shd w:val="clear" w:color="auto" w:fill="auto"/>
            <w:noWrap/>
            <w:vAlign w:val="center"/>
            <w:hideMark/>
          </w:tcPr>
          <w:p w14:paraId="5A6C0F3A" w14:textId="72DAD479" w:rsidR="001A0AEB" w:rsidRPr="00BD42BD" w:rsidRDefault="001A0AEB" w:rsidP="001A0AEB">
            <w:pPr>
              <w:rPr>
                <w:color w:val="000000"/>
                <w:sz w:val="22"/>
                <w:lang w:eastAsia="en-US"/>
              </w:rPr>
            </w:pPr>
            <w:r>
              <w:rPr>
                <w:color w:val="000000"/>
                <w:sz w:val="22"/>
                <w:szCs w:val="22"/>
              </w:rPr>
              <w:t>0.03 [-0.02, 0.07]</w:t>
            </w:r>
          </w:p>
        </w:tc>
        <w:tc>
          <w:tcPr>
            <w:tcW w:w="1511" w:type="dxa"/>
            <w:tcBorders>
              <w:top w:val="nil"/>
              <w:left w:val="nil"/>
              <w:bottom w:val="single" w:sz="8" w:space="0" w:color="auto"/>
              <w:right w:val="nil"/>
            </w:tcBorders>
            <w:shd w:val="clear" w:color="auto" w:fill="auto"/>
            <w:noWrap/>
            <w:vAlign w:val="bottom"/>
            <w:hideMark/>
          </w:tcPr>
          <w:p w14:paraId="7E90FE21" w14:textId="78408306" w:rsidR="001A0AEB" w:rsidRPr="00BD42BD" w:rsidRDefault="001A0AEB" w:rsidP="001A0AEB">
            <w:pPr>
              <w:rPr>
                <w:color w:val="000000"/>
                <w:sz w:val="22"/>
                <w:lang w:eastAsia="en-US"/>
              </w:rPr>
            </w:pPr>
            <w:r w:rsidRPr="00BD42BD">
              <w:rPr>
                <w:color w:val="000000"/>
                <w:sz w:val="22"/>
              </w:rPr>
              <w:t>.234</w:t>
            </w:r>
          </w:p>
        </w:tc>
      </w:tr>
    </w:tbl>
    <w:p w14:paraId="5A957F10" w14:textId="45F48DAB" w:rsidR="000E4A91" w:rsidRDefault="00E6454A" w:rsidP="000E4A91">
      <w:pPr>
        <w:ind w:right="360"/>
      </w:pPr>
      <w:r w:rsidRPr="00BD42BD">
        <w:rPr>
          <w:i/>
          <w:iCs/>
        </w:rPr>
        <w:t xml:space="preserve">Note. </w:t>
      </w:r>
      <w:proofErr w:type="spellStart"/>
      <w:r w:rsidRPr="00BD42BD">
        <w:t>MBI</w:t>
      </w:r>
      <w:r w:rsidRPr="00BD42BD">
        <w:rPr>
          <w:vertAlign w:val="subscript"/>
        </w:rPr>
        <w:t>b</w:t>
      </w:r>
      <w:proofErr w:type="spellEnd"/>
      <w:r w:rsidRPr="00BD42BD">
        <w:rPr>
          <w:vertAlign w:val="subscript"/>
        </w:rPr>
        <w:t xml:space="preserve"> </w:t>
      </w:r>
      <w:r w:rsidRPr="00BD42BD">
        <w:t xml:space="preserve">= meta-regression coefficient for overall attrition in mindfulness-based interventions (MBIs); </w:t>
      </w:r>
      <w:proofErr w:type="spellStart"/>
      <w:r w:rsidRPr="00BD42BD">
        <w:t>MBI</w:t>
      </w:r>
      <w:r w:rsidRPr="00BD42BD">
        <w:rPr>
          <w:vertAlign w:val="subscript"/>
        </w:rPr>
        <w:t>p</w:t>
      </w:r>
      <w:proofErr w:type="spellEnd"/>
      <w:r w:rsidRPr="00BD42BD">
        <w:rPr>
          <w:vertAlign w:val="subscript"/>
        </w:rPr>
        <w:t xml:space="preserve"> </w:t>
      </w:r>
      <w:r w:rsidRPr="00BD42BD">
        <w:t xml:space="preserve">= </w:t>
      </w:r>
      <w:r w:rsidRPr="00BD42BD">
        <w:rPr>
          <w:i/>
          <w:iCs/>
        </w:rPr>
        <w:t>p</w:t>
      </w:r>
      <w:r w:rsidRPr="00BD42BD">
        <w:t xml:space="preserve">-value of moderator test for MBIs; </w:t>
      </w:r>
      <w:proofErr w:type="spellStart"/>
      <w:r w:rsidRPr="00BD42BD">
        <w:t>Control</w:t>
      </w:r>
      <w:r w:rsidRPr="00BD42BD">
        <w:rPr>
          <w:vertAlign w:val="subscript"/>
        </w:rPr>
        <w:t>b</w:t>
      </w:r>
      <w:proofErr w:type="spellEnd"/>
      <w:r w:rsidRPr="00BD42BD">
        <w:rPr>
          <w:vertAlign w:val="subscript"/>
        </w:rPr>
        <w:t xml:space="preserve"> </w:t>
      </w:r>
      <w:r w:rsidRPr="00BD42BD">
        <w:t xml:space="preserve">= meta-regression coefficient for overall attrition in active controls; </w:t>
      </w:r>
      <w:proofErr w:type="spellStart"/>
      <w:r w:rsidRPr="00BD42BD">
        <w:t>Control</w:t>
      </w:r>
      <w:r w:rsidRPr="00BD42BD">
        <w:rPr>
          <w:vertAlign w:val="subscript"/>
        </w:rPr>
        <w:t>p</w:t>
      </w:r>
      <w:proofErr w:type="spellEnd"/>
      <w:r w:rsidRPr="00BD42BD">
        <w:rPr>
          <w:vertAlign w:val="subscript"/>
        </w:rPr>
        <w:t xml:space="preserve"> </w:t>
      </w:r>
      <w:r w:rsidRPr="00BD42BD">
        <w:t xml:space="preserve">= </w:t>
      </w:r>
      <w:r w:rsidRPr="00BD42BD">
        <w:rPr>
          <w:i/>
          <w:iCs/>
        </w:rPr>
        <w:t>p</w:t>
      </w:r>
      <w:r w:rsidRPr="00BD42BD">
        <w:t xml:space="preserve">-value of moderator test for controls; </w:t>
      </w:r>
      <w:proofErr w:type="spellStart"/>
      <w:r w:rsidRPr="00BD42BD">
        <w:t>Differential</w:t>
      </w:r>
      <w:r w:rsidRPr="00BD42BD">
        <w:rPr>
          <w:vertAlign w:val="subscript"/>
        </w:rPr>
        <w:t>h</w:t>
      </w:r>
      <w:proofErr w:type="spellEnd"/>
      <w:r w:rsidRPr="00BD42BD">
        <w:rPr>
          <w:vertAlign w:val="subscript"/>
        </w:rPr>
        <w:t xml:space="preserve"> </w:t>
      </w:r>
      <w:r w:rsidRPr="00BD42BD">
        <w:t xml:space="preserve">= meta-regression coefficient for differential attrition; </w:t>
      </w:r>
      <w:proofErr w:type="spellStart"/>
      <w:r w:rsidRPr="00BD42BD">
        <w:t>Differential</w:t>
      </w:r>
      <w:r w:rsidRPr="00BD42BD">
        <w:rPr>
          <w:vertAlign w:val="subscript"/>
        </w:rPr>
        <w:t>p</w:t>
      </w:r>
      <w:proofErr w:type="spellEnd"/>
      <w:r w:rsidRPr="00BD42BD">
        <w:rPr>
          <w:vertAlign w:val="subscript"/>
        </w:rPr>
        <w:t xml:space="preserve"> </w:t>
      </w:r>
      <w:r w:rsidRPr="00BD42BD">
        <w:t xml:space="preserve">= </w:t>
      </w:r>
      <w:r w:rsidRPr="00BD42BD">
        <w:rPr>
          <w:i/>
          <w:iCs/>
        </w:rPr>
        <w:t>p</w:t>
      </w:r>
      <w:r w:rsidRPr="00BD42BD">
        <w:t>-value of moderator test for differential attrition; Percentage REM</w:t>
      </w:r>
      <w:r w:rsidRPr="00BD42BD">
        <w:rPr>
          <w:vertAlign w:val="superscript"/>
        </w:rPr>
        <w:t xml:space="preserve"> </w:t>
      </w:r>
      <w:r w:rsidRPr="00BD42BD">
        <w:t xml:space="preserve"> = percentage of sample identified as racial/ethnic minorities; Some college = percentage with some college or more education; Country = geographic location where recruitment occurred; # = number; MBSR = mindfulness-based stress reduction; MBCT = mindfulness-based cognitive therapy; MORE = mindfulness-oriented recovery enhancement; MBCR = mindfulness-based cancer recovery; MBRP = mindfulness-based relapse prevention; Specific active control type = whether active control was intended to be therapeutic; Treatment adaptation = whether the treatment was adapted for specific population (i.e., included content targeted to that population); Recruitment settings = whether recruitment occurred in clinical (e.g., hospital), non-clinical (e.g., community), or both.</w:t>
      </w:r>
      <w:r w:rsidR="000E4A91" w:rsidRPr="00BD42BD">
        <w:br/>
        <w:t>*</w:t>
      </w:r>
      <w:r w:rsidR="000E4A91" w:rsidRPr="00BD42BD">
        <w:rPr>
          <w:i/>
          <w:iCs/>
        </w:rPr>
        <w:t>p</w:t>
      </w:r>
      <w:r w:rsidR="000E4A91" w:rsidRPr="00BD42BD">
        <w:t xml:space="preserve"> &lt; .050, **</w:t>
      </w:r>
      <w:r w:rsidR="000E4A91" w:rsidRPr="00BD42BD">
        <w:rPr>
          <w:i/>
          <w:iCs/>
        </w:rPr>
        <w:t xml:space="preserve">p </w:t>
      </w:r>
      <w:r w:rsidR="000E4A91" w:rsidRPr="00BD42BD">
        <w:t>&lt; .010, ***</w:t>
      </w:r>
      <w:r w:rsidR="000E4A91" w:rsidRPr="00BD42BD">
        <w:rPr>
          <w:i/>
          <w:iCs/>
        </w:rPr>
        <w:t xml:space="preserve">p </w:t>
      </w:r>
      <w:r w:rsidR="000E4A91" w:rsidRPr="00BD42BD">
        <w:t>&lt; .001</w:t>
      </w:r>
    </w:p>
    <w:p w14:paraId="51EBC64A" w14:textId="59268B94" w:rsidR="006538CC" w:rsidRDefault="006538CC" w:rsidP="000E4A91">
      <w:pPr>
        <w:ind w:right="360"/>
      </w:pPr>
    </w:p>
    <w:p w14:paraId="36C59C69" w14:textId="6BE28108" w:rsidR="006538CC" w:rsidRDefault="006538CC" w:rsidP="000E4A91">
      <w:pPr>
        <w:ind w:right="360"/>
      </w:pPr>
    </w:p>
    <w:tbl>
      <w:tblPr>
        <w:tblW w:w="2047" w:type="dxa"/>
        <w:tblLook w:val="04A0" w:firstRow="1" w:lastRow="0" w:firstColumn="1" w:lastColumn="0" w:noHBand="0" w:noVBand="1"/>
      </w:tblPr>
      <w:tblGrid>
        <w:gridCol w:w="2047"/>
      </w:tblGrid>
      <w:tr w:rsidR="006538CC" w14:paraId="6A59AD7B" w14:textId="77777777" w:rsidTr="00EE2ABF">
        <w:trPr>
          <w:trHeight w:val="280"/>
        </w:trPr>
        <w:tc>
          <w:tcPr>
            <w:tcW w:w="2047" w:type="dxa"/>
            <w:tcBorders>
              <w:top w:val="nil"/>
              <w:left w:val="nil"/>
              <w:bottom w:val="nil"/>
              <w:right w:val="nil"/>
            </w:tcBorders>
            <w:shd w:val="clear" w:color="auto" w:fill="auto"/>
            <w:noWrap/>
            <w:vAlign w:val="center"/>
          </w:tcPr>
          <w:p w14:paraId="00DAF0EF" w14:textId="2EECDC47" w:rsidR="006538CC" w:rsidRDefault="006538CC">
            <w:pPr>
              <w:rPr>
                <w:color w:val="000000"/>
                <w:sz w:val="22"/>
                <w:szCs w:val="22"/>
              </w:rPr>
            </w:pPr>
          </w:p>
        </w:tc>
      </w:tr>
    </w:tbl>
    <w:p w14:paraId="30CB46F4" w14:textId="1624D0C9" w:rsidR="006538CC" w:rsidRPr="00BD42BD" w:rsidRDefault="006538CC" w:rsidP="000E4A91">
      <w:pPr>
        <w:ind w:right="360"/>
        <w:sectPr w:rsidR="006538CC" w:rsidRPr="00BD42BD" w:rsidSect="005F0375">
          <w:pgSz w:w="15840" w:h="12240" w:orient="landscape"/>
          <w:pgMar w:top="1440" w:right="1980" w:bottom="1440" w:left="1440" w:header="720" w:footer="720" w:gutter="0"/>
          <w:cols w:space="720"/>
          <w:titlePg/>
          <w:docGrid w:linePitch="360"/>
        </w:sectPr>
      </w:pPr>
    </w:p>
    <w:p w14:paraId="11F1D872" w14:textId="77777777" w:rsidR="00EE1C1B" w:rsidRPr="00BD42BD" w:rsidRDefault="00EE1C1B" w:rsidP="00EE1C1B">
      <w:pPr>
        <w:rPr>
          <w:i/>
          <w:iCs/>
        </w:rPr>
      </w:pPr>
      <w:r w:rsidRPr="00BD42BD">
        <w:rPr>
          <w:b/>
          <w:bCs/>
        </w:rPr>
        <w:lastRenderedPageBreak/>
        <w:t>Figure 1</w:t>
      </w:r>
      <w:r w:rsidRPr="00BD42BD">
        <w:t xml:space="preserve"> </w:t>
      </w:r>
      <w:r w:rsidRPr="00BD42BD">
        <w:rPr>
          <w:i/>
          <w:iCs/>
        </w:rPr>
        <w:t>PRISMA flow diagram</w:t>
      </w:r>
    </w:p>
    <w:p w14:paraId="06094B3C" w14:textId="77777777" w:rsidR="00EE1C1B" w:rsidRPr="00BD42BD" w:rsidRDefault="00EE1C1B" w:rsidP="00EE1C1B">
      <w:pPr>
        <w:rPr>
          <w:rFonts w:eastAsia="MS Mincho"/>
          <w:b/>
          <w:sz w:val="28"/>
          <w:szCs w:val="28"/>
          <w:lang w:eastAsia="ja-JP"/>
        </w:rPr>
      </w:pPr>
    </w:p>
    <w:p w14:paraId="2D97EAA8" w14:textId="77777777" w:rsidR="00EE1C1B" w:rsidRPr="00BD42BD" w:rsidRDefault="00EE1C1B" w:rsidP="00EE1C1B">
      <w:pPr>
        <w:jc w:val="center"/>
        <w:rPr>
          <w:rFonts w:eastAsia="MS Mincho"/>
          <w:b/>
          <w:sz w:val="28"/>
          <w:szCs w:val="28"/>
          <w:lang w:eastAsia="ja-JP"/>
        </w:rPr>
      </w:pPr>
      <w:r w:rsidRPr="00BD42BD">
        <w:rPr>
          <w:rFonts w:eastAsia="MS Mincho"/>
          <w:b/>
          <w:noProof/>
          <w:sz w:val="28"/>
          <w:szCs w:val="28"/>
          <w:lang w:eastAsia="en-US"/>
        </w:rPr>
        <mc:AlternateContent>
          <mc:Choice Requires="wps">
            <w:drawing>
              <wp:anchor distT="0" distB="0" distL="114300" distR="114300" simplePos="0" relativeHeight="251703296" behindDoc="0" locked="0" layoutInCell="1" allowOverlap="1" wp14:anchorId="0256D426" wp14:editId="58156156">
                <wp:simplePos x="0" y="0"/>
                <wp:positionH relativeFrom="column">
                  <wp:posOffset>1222744</wp:posOffset>
                </wp:positionH>
                <wp:positionV relativeFrom="paragraph">
                  <wp:posOffset>114507</wp:posOffset>
                </wp:positionV>
                <wp:extent cx="3040380" cy="800070"/>
                <wp:effectExtent l="0" t="0" r="7620" b="10160"/>
                <wp:wrapNone/>
                <wp:docPr id="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800070"/>
                        </a:xfrm>
                        <a:prstGeom prst="rect">
                          <a:avLst/>
                        </a:prstGeom>
                        <a:solidFill>
                          <a:srgbClr val="FFFFFF"/>
                        </a:solidFill>
                        <a:ln w="9525">
                          <a:solidFill>
                            <a:srgbClr val="000000"/>
                          </a:solidFill>
                          <a:miter lim="800000"/>
                          <a:headEnd/>
                          <a:tailEnd/>
                        </a:ln>
                      </wps:spPr>
                      <wps:txbx>
                        <w:txbxContent>
                          <w:p w14:paraId="1E1041F0" w14:textId="77777777" w:rsidR="00EE1C1B" w:rsidRPr="001C6ECB" w:rsidRDefault="00EE1C1B" w:rsidP="00EE1C1B">
                            <w:pPr>
                              <w:rPr>
                                <w:rFonts w:ascii="Arial" w:hAnsi="Arial" w:cs="Arial"/>
                                <w:bCs/>
                                <w:sz w:val="20"/>
                                <w:lang w:val="en-CA"/>
                              </w:rPr>
                            </w:pPr>
                            <w:r>
                              <w:rPr>
                                <w:rFonts w:ascii="Arial" w:hAnsi="Arial" w:cs="Arial"/>
                                <w:b/>
                                <w:sz w:val="20"/>
                                <w:lang w:val="en-CA"/>
                              </w:rPr>
                              <w:t xml:space="preserve">1408  </w:t>
                            </w:r>
                            <w:r>
                              <w:rPr>
                                <w:rFonts w:ascii="Arial" w:hAnsi="Arial" w:cs="Arial"/>
                                <w:bCs/>
                                <w:sz w:val="20"/>
                                <w:lang w:val="en-CA"/>
                              </w:rPr>
                              <w:t>EBSCO (CINAHL, MEDLINE, PsycINFO)</w:t>
                            </w:r>
                          </w:p>
                          <w:p w14:paraId="70BE4DBB" w14:textId="77777777" w:rsidR="00EE1C1B" w:rsidRDefault="00EE1C1B" w:rsidP="00EE1C1B">
                            <w:pPr>
                              <w:rPr>
                                <w:rFonts w:ascii="Arial" w:hAnsi="Arial" w:cs="Arial"/>
                                <w:sz w:val="20"/>
                                <w:lang w:val="en-CA"/>
                              </w:rPr>
                            </w:pPr>
                            <w:r>
                              <w:rPr>
                                <w:rFonts w:ascii="Arial" w:hAnsi="Arial" w:cs="Arial"/>
                                <w:b/>
                                <w:bCs/>
                                <w:sz w:val="20"/>
                                <w:lang w:val="en-CA"/>
                              </w:rPr>
                              <w:t xml:space="preserve">1129  </w:t>
                            </w:r>
                            <w:r>
                              <w:rPr>
                                <w:rFonts w:ascii="Arial" w:hAnsi="Arial" w:cs="Arial"/>
                                <w:sz w:val="20"/>
                                <w:lang w:val="en-CA"/>
                              </w:rPr>
                              <w:t>Web of Science</w:t>
                            </w:r>
                          </w:p>
                          <w:p w14:paraId="4FB8EBF4" w14:textId="77777777" w:rsidR="00EE1C1B" w:rsidRDefault="00EE1C1B" w:rsidP="00EE1C1B">
                            <w:pPr>
                              <w:rPr>
                                <w:rFonts w:ascii="Arial" w:hAnsi="Arial" w:cs="Arial"/>
                                <w:sz w:val="20"/>
                                <w:lang w:val="en-CA"/>
                              </w:rPr>
                            </w:pPr>
                            <w:r>
                              <w:rPr>
                                <w:rFonts w:ascii="Arial" w:hAnsi="Arial" w:cs="Arial"/>
                                <w:b/>
                                <w:bCs/>
                                <w:sz w:val="20"/>
                                <w:lang w:val="en-CA"/>
                              </w:rPr>
                              <w:t xml:space="preserve">1097  </w:t>
                            </w:r>
                            <w:r>
                              <w:rPr>
                                <w:rFonts w:ascii="Arial" w:hAnsi="Arial" w:cs="Arial"/>
                                <w:sz w:val="20"/>
                                <w:lang w:val="en-CA"/>
                              </w:rPr>
                              <w:t>Scopus</w:t>
                            </w:r>
                          </w:p>
                          <w:p w14:paraId="0440D493" w14:textId="77777777" w:rsidR="00EE1C1B" w:rsidRDefault="00EE1C1B" w:rsidP="00EE1C1B">
                            <w:pPr>
                              <w:spacing w:after="100"/>
                              <w:rPr>
                                <w:rFonts w:ascii="Arial" w:hAnsi="Arial" w:cs="Arial"/>
                                <w:bCs/>
                                <w:sz w:val="20"/>
                                <w:lang w:val="en-CA"/>
                              </w:rPr>
                            </w:pPr>
                            <w:r>
                              <w:rPr>
                                <w:rFonts w:ascii="Arial" w:hAnsi="Arial" w:cs="Arial"/>
                                <w:b/>
                                <w:sz w:val="20"/>
                                <w:lang w:val="en-CA"/>
                              </w:rPr>
                              <w:t xml:space="preserve">1018  </w:t>
                            </w:r>
                            <w:r>
                              <w:rPr>
                                <w:rFonts w:ascii="Arial" w:hAnsi="Arial" w:cs="Arial"/>
                                <w:bCs/>
                                <w:sz w:val="20"/>
                                <w:lang w:val="en-CA"/>
                              </w:rPr>
                              <w:t>Cochrane (trials)</w:t>
                            </w:r>
                          </w:p>
                          <w:p w14:paraId="4627B237" w14:textId="77777777" w:rsidR="00EE1C1B" w:rsidRPr="001C6ECB" w:rsidRDefault="00EE1C1B" w:rsidP="00EE1C1B">
                            <w:pPr>
                              <w:spacing w:after="100"/>
                              <w:rPr>
                                <w:rFonts w:ascii="Arial" w:hAnsi="Arial" w:cs="Arial"/>
                                <w:bCs/>
                                <w:sz w:val="20"/>
                                <w:lang w:val="en-CA"/>
                              </w:rPr>
                            </w:pPr>
                            <w:r>
                              <w:rPr>
                                <w:rFonts w:ascii="Arial" w:hAnsi="Arial" w:cs="Arial"/>
                                <w:bCs/>
                                <w:sz w:val="20"/>
                                <w:lang w:val="en-CA"/>
                              </w:rPr>
                              <w:t>16</w:t>
                            </w:r>
                          </w:p>
                          <w:p w14:paraId="7BECC543" w14:textId="77777777" w:rsidR="00EE1C1B" w:rsidRDefault="00EE1C1B" w:rsidP="00EE1C1B">
                            <w:pPr>
                              <w:spacing w:after="100"/>
                              <w:rPr>
                                <w:rFonts w:ascii="Arial" w:hAnsi="Arial" w:cs="Arial"/>
                                <w:sz w:val="20"/>
                                <w:lang w:val="en-CA"/>
                              </w:rPr>
                            </w:pPr>
                          </w:p>
                          <w:p w14:paraId="4558A103" w14:textId="77777777" w:rsidR="00EE1C1B" w:rsidRPr="00C6189E" w:rsidRDefault="00EE1C1B" w:rsidP="00EE1C1B">
                            <w:pPr>
                              <w:spacing w:after="100"/>
                              <w:rPr>
                                <w:rFonts w:ascii="Arial" w:hAnsi="Arial" w:cs="Arial"/>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56D426" id="Rectangle 17" o:spid="_x0000_s1026" style="position:absolute;left:0;text-align:left;margin-left:96.3pt;margin-top:9pt;width:239.4pt;height:6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">
                <v:textbox inset=",7.2pt,,7.2pt">
                  <w:txbxContent>
                    <w:p w14:paraId="1E1041F0" w14:textId="77777777" w:rsidR="00EE1C1B" w:rsidRPr="001C6ECB" w:rsidRDefault="00EE1C1B" w:rsidP="00EE1C1B">
                      <w:pPr>
                        <w:rPr>
                          <w:rFonts w:ascii="Arial" w:hAnsi="Arial" w:cs="Arial"/>
                          <w:bCs/>
                          <w:sz w:val="20"/>
                          <w:lang w:val="en-CA"/>
                        </w:rPr>
                      </w:pPr>
                      <w:r>
                        <w:rPr>
                          <w:rFonts w:ascii="Arial" w:hAnsi="Arial" w:cs="Arial"/>
                          <w:b/>
                          <w:sz w:val="20"/>
                          <w:lang w:val="en-CA"/>
                        </w:rPr>
                        <w:t xml:space="preserve">1408  </w:t>
                      </w:r>
                      <w:r>
                        <w:rPr>
                          <w:rFonts w:ascii="Arial" w:hAnsi="Arial" w:cs="Arial"/>
                          <w:bCs/>
                          <w:sz w:val="20"/>
                          <w:lang w:val="en-CA"/>
                        </w:rPr>
                        <w:t>EBSCO (CINAHL, MEDLINE, PsycINFO)</w:t>
                      </w:r>
                    </w:p>
                    <w:p w14:paraId="70BE4DBB" w14:textId="77777777" w:rsidR="00EE1C1B" w:rsidRDefault="00EE1C1B" w:rsidP="00EE1C1B">
                      <w:pPr>
                        <w:rPr>
                          <w:rFonts w:ascii="Arial" w:hAnsi="Arial" w:cs="Arial"/>
                          <w:sz w:val="20"/>
                          <w:lang w:val="en-CA"/>
                        </w:rPr>
                      </w:pPr>
                      <w:r>
                        <w:rPr>
                          <w:rFonts w:ascii="Arial" w:hAnsi="Arial" w:cs="Arial"/>
                          <w:b/>
                          <w:bCs/>
                          <w:sz w:val="20"/>
                          <w:lang w:val="en-CA"/>
                        </w:rPr>
                        <w:t xml:space="preserve">1129  </w:t>
                      </w:r>
                      <w:r>
                        <w:rPr>
                          <w:rFonts w:ascii="Arial" w:hAnsi="Arial" w:cs="Arial"/>
                          <w:sz w:val="20"/>
                          <w:lang w:val="en-CA"/>
                        </w:rPr>
                        <w:t>Web of Science</w:t>
                      </w:r>
                    </w:p>
                    <w:p w14:paraId="4FB8EBF4" w14:textId="77777777" w:rsidR="00EE1C1B" w:rsidRDefault="00EE1C1B" w:rsidP="00EE1C1B">
                      <w:pPr>
                        <w:rPr>
                          <w:rFonts w:ascii="Arial" w:hAnsi="Arial" w:cs="Arial"/>
                          <w:sz w:val="20"/>
                          <w:lang w:val="en-CA"/>
                        </w:rPr>
                      </w:pPr>
                      <w:r>
                        <w:rPr>
                          <w:rFonts w:ascii="Arial" w:hAnsi="Arial" w:cs="Arial"/>
                          <w:b/>
                          <w:bCs/>
                          <w:sz w:val="20"/>
                          <w:lang w:val="en-CA"/>
                        </w:rPr>
                        <w:t xml:space="preserve">1097  </w:t>
                      </w:r>
                      <w:r>
                        <w:rPr>
                          <w:rFonts w:ascii="Arial" w:hAnsi="Arial" w:cs="Arial"/>
                          <w:sz w:val="20"/>
                          <w:lang w:val="en-CA"/>
                        </w:rPr>
                        <w:t>Scopus</w:t>
                      </w:r>
                    </w:p>
                    <w:p w14:paraId="0440D493" w14:textId="77777777" w:rsidR="00EE1C1B" w:rsidRDefault="00EE1C1B" w:rsidP="00EE1C1B">
                      <w:pPr>
                        <w:spacing w:after="100"/>
                        <w:rPr>
                          <w:rFonts w:ascii="Arial" w:hAnsi="Arial" w:cs="Arial"/>
                          <w:bCs/>
                          <w:sz w:val="20"/>
                          <w:lang w:val="en-CA"/>
                        </w:rPr>
                      </w:pPr>
                      <w:r>
                        <w:rPr>
                          <w:rFonts w:ascii="Arial" w:hAnsi="Arial" w:cs="Arial"/>
                          <w:b/>
                          <w:sz w:val="20"/>
                          <w:lang w:val="en-CA"/>
                        </w:rPr>
                        <w:t xml:space="preserve">1018  </w:t>
                      </w:r>
                      <w:r>
                        <w:rPr>
                          <w:rFonts w:ascii="Arial" w:hAnsi="Arial" w:cs="Arial"/>
                          <w:bCs/>
                          <w:sz w:val="20"/>
                          <w:lang w:val="en-CA"/>
                        </w:rPr>
                        <w:t>Cochrane (trials)</w:t>
                      </w:r>
                    </w:p>
                    <w:p w14:paraId="4627B237" w14:textId="77777777" w:rsidR="00EE1C1B" w:rsidRPr="001C6ECB" w:rsidRDefault="00EE1C1B" w:rsidP="00EE1C1B">
                      <w:pPr>
                        <w:spacing w:after="100"/>
                        <w:rPr>
                          <w:rFonts w:ascii="Arial" w:hAnsi="Arial" w:cs="Arial"/>
                          <w:bCs/>
                          <w:sz w:val="20"/>
                          <w:lang w:val="en-CA"/>
                        </w:rPr>
                      </w:pPr>
                      <w:r>
                        <w:rPr>
                          <w:rFonts w:ascii="Arial" w:hAnsi="Arial" w:cs="Arial"/>
                          <w:bCs/>
                          <w:sz w:val="20"/>
                          <w:lang w:val="en-CA"/>
                        </w:rPr>
                        <w:t>16</w:t>
                      </w:r>
                    </w:p>
                    <w:p w14:paraId="7BECC543" w14:textId="77777777" w:rsidR="00EE1C1B" w:rsidRDefault="00EE1C1B" w:rsidP="00EE1C1B">
                      <w:pPr>
                        <w:spacing w:after="100"/>
                        <w:rPr>
                          <w:rFonts w:ascii="Arial" w:hAnsi="Arial" w:cs="Arial"/>
                          <w:sz w:val="20"/>
                          <w:lang w:val="en-CA"/>
                        </w:rPr>
                      </w:pPr>
                    </w:p>
                    <w:p w14:paraId="4558A103" w14:textId="77777777" w:rsidR="00EE1C1B" w:rsidRPr="00C6189E" w:rsidRDefault="00EE1C1B" w:rsidP="00EE1C1B">
                      <w:pPr>
                        <w:spacing w:after="100"/>
                        <w:rPr>
                          <w:rFonts w:ascii="Arial" w:hAnsi="Arial" w:cs="Arial"/>
                          <w:sz w:val="20"/>
                        </w:rPr>
                      </w:pPr>
                    </w:p>
                  </w:txbxContent>
                </v:textbox>
              </v:rect>
            </w:pict>
          </mc:Fallback>
        </mc:AlternateContent>
      </w:r>
      <w:r w:rsidRPr="00BD42BD">
        <w:rPr>
          <w:rFonts w:eastAsia="MS Mincho"/>
          <w:b/>
          <w:noProof/>
          <w:sz w:val="28"/>
          <w:szCs w:val="28"/>
          <w:lang w:eastAsia="en-US"/>
        </w:rPr>
        <mc:AlternateContent>
          <mc:Choice Requires="wps">
            <w:drawing>
              <wp:anchor distT="0" distB="0" distL="114300" distR="114300" simplePos="0" relativeHeight="251700224" behindDoc="0" locked="0" layoutInCell="1" allowOverlap="1" wp14:anchorId="47440E8A" wp14:editId="18EE9D00">
                <wp:simplePos x="0" y="0"/>
                <wp:positionH relativeFrom="column">
                  <wp:posOffset>2047240</wp:posOffset>
                </wp:positionH>
                <wp:positionV relativeFrom="paragraph">
                  <wp:posOffset>4387850</wp:posOffset>
                </wp:positionV>
                <wp:extent cx="1397635" cy="336550"/>
                <wp:effectExtent l="2540" t="0" r="9525" b="8890"/>
                <wp:wrapThrough wrapText="bothSides">
                  <wp:wrapPolygon edited="0">
                    <wp:start x="-118" y="0"/>
                    <wp:lineTo x="-118" y="21029"/>
                    <wp:lineTo x="21718" y="21029"/>
                    <wp:lineTo x="21718" y="0"/>
                    <wp:lineTo x="-118" y="0"/>
                  </wp:wrapPolygon>
                </wp:wrapThrough>
                <wp:docPr id="2"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635" cy="336550"/>
                        </a:xfrm>
                        <a:prstGeom prst="rect">
                          <a:avLst/>
                        </a:prstGeom>
                        <a:solidFill>
                          <a:srgbClr val="FFFFFF"/>
                        </a:solidFill>
                        <a:ln w="9525">
                          <a:solidFill>
                            <a:srgbClr val="000000"/>
                          </a:solidFill>
                          <a:miter lim="800000"/>
                          <a:headEnd/>
                          <a:tailEnd/>
                        </a:ln>
                      </wps:spPr>
                      <wps:txbx>
                        <w:txbxContent>
                          <w:p w14:paraId="69057E07" w14:textId="77777777" w:rsidR="00EE1C1B" w:rsidRPr="00013BFD" w:rsidRDefault="00EE1C1B" w:rsidP="00EE1C1B">
                            <w:pPr>
                              <w:ind w:left="360" w:hanging="360"/>
                              <w:rPr>
                                <w:rFonts w:ascii="Arial" w:hAnsi="Arial" w:cs="Arial"/>
                                <w:sz w:val="20"/>
                              </w:rPr>
                            </w:pPr>
                            <w:r w:rsidRPr="00BD42BD">
                              <w:rPr>
                                <w:rFonts w:ascii="Arial" w:hAnsi="Arial" w:cs="Arial"/>
                                <w:b/>
                                <w:sz w:val="20"/>
                              </w:rPr>
                              <w:t xml:space="preserve">602 </w:t>
                            </w:r>
                            <w:r w:rsidRPr="00BD42BD">
                              <w:rPr>
                                <w:rFonts w:ascii="Arial" w:hAnsi="Arial" w:cs="Arial"/>
                                <w:sz w:val="20"/>
                              </w:rPr>
                              <w:t>full text review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440E8A" id="Rectangle 27" o:spid="_x0000_s1027" style="position:absolute;left:0;text-align:left;margin-left:161.2pt;margin-top:345.5pt;width:110.05pt;height:2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">
                <v:textbox inset=",7.2pt,,7.2pt">
                  <w:txbxContent>
                    <w:p w14:paraId="69057E07" w14:textId="77777777" w:rsidR="00EE1C1B" w:rsidRPr="00013BFD" w:rsidRDefault="00EE1C1B" w:rsidP="00EE1C1B">
                      <w:pPr>
                        <w:ind w:left="360" w:hanging="360"/>
                        <w:rPr>
                          <w:rFonts w:ascii="Arial" w:hAnsi="Arial" w:cs="Arial"/>
                          <w:sz w:val="20"/>
                        </w:rPr>
                      </w:pPr>
                      <w:r w:rsidRPr="00BD42BD">
                        <w:rPr>
                          <w:rFonts w:ascii="Arial" w:hAnsi="Arial" w:cs="Arial"/>
                          <w:b/>
                          <w:sz w:val="20"/>
                        </w:rPr>
                        <w:t xml:space="preserve">602 </w:t>
                      </w:r>
                      <w:r w:rsidRPr="00BD42BD">
                        <w:rPr>
                          <w:rFonts w:ascii="Arial" w:hAnsi="Arial" w:cs="Arial"/>
                          <w:sz w:val="20"/>
                        </w:rPr>
                        <w:t>full text reviews</w:t>
                      </w:r>
                    </w:p>
                  </w:txbxContent>
                </v:textbox>
                <w10:wrap type="through"/>
              </v:rect>
            </w:pict>
          </mc:Fallback>
        </mc:AlternateContent>
      </w:r>
      <w:r w:rsidRPr="00BD42BD">
        <w:rPr>
          <w:rFonts w:eastAsia="MS Mincho"/>
          <w:b/>
          <w:noProof/>
          <w:sz w:val="28"/>
          <w:szCs w:val="28"/>
          <w:lang w:eastAsia="en-US"/>
        </w:rPr>
        <mc:AlternateContent>
          <mc:Choice Requires="wps">
            <w:drawing>
              <wp:anchor distT="36576" distB="36576" distL="36576" distR="36576" simplePos="0" relativeHeight="251699200" behindDoc="0" locked="0" layoutInCell="1" allowOverlap="1" wp14:anchorId="1509CCD0" wp14:editId="340309CD">
                <wp:simplePos x="0" y="0"/>
                <wp:positionH relativeFrom="column">
                  <wp:posOffset>2738755</wp:posOffset>
                </wp:positionH>
                <wp:positionV relativeFrom="paragraph">
                  <wp:posOffset>2265680</wp:posOffset>
                </wp:positionV>
                <wp:extent cx="635" cy="2112010"/>
                <wp:effectExtent l="46355" t="8890" r="80010" b="25400"/>
                <wp:wrapThrough wrapText="bothSides">
                  <wp:wrapPolygon edited="0">
                    <wp:start x="-2147483648" y="0"/>
                    <wp:lineTo x="-2147483648" y="13826"/>
                    <wp:lineTo x="-2147483648" y="17281"/>
                    <wp:lineTo x="-2147483648" y="21600"/>
                    <wp:lineTo x="-2147483648" y="21600"/>
                    <wp:lineTo x="-2147483648" y="17281"/>
                    <wp:lineTo x="-2147483648" y="13826"/>
                    <wp:lineTo x="-2147483648" y="0"/>
                    <wp:lineTo x="-2147483648" y="0"/>
                  </wp:wrapPolygon>
                </wp:wrapThrough>
                <wp:docPr id="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112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A170F1D" id="_x0000_t32" coordsize="21600,21600" o:spt="32" o:oned="t" path="m,l21600,21600e" filled="f">
                <v:path arrowok="t" fillok="f" o:connecttype="none"/>
                <o:lock v:ext="edit" shapetype="t"/>
              </v:shapetype>
              <v:shape id="AutoShape 26" o:spid="_x0000_s1026" type="#_x0000_t32" style="position:absolute;margin-left:215.65pt;margin-top:178.4pt;width:.05pt;height:166.3pt;flip:x;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">
                <v:stroke endarrow="block"/>
                <w10:wrap type="through"/>
              </v:shape>
            </w:pict>
          </mc:Fallback>
        </mc:AlternateContent>
      </w:r>
      <w:r w:rsidRPr="00BD42BD">
        <w:rPr>
          <w:rFonts w:eastAsia="MS Mincho"/>
          <w:b/>
          <w:noProof/>
          <w:sz w:val="28"/>
          <w:szCs w:val="28"/>
          <w:lang w:eastAsia="en-US"/>
        </w:rPr>
        <mc:AlternateContent>
          <mc:Choice Requires="wps">
            <w:drawing>
              <wp:anchor distT="36576" distB="36576" distL="36576" distR="36576" simplePos="0" relativeHeight="251698176" behindDoc="0" locked="0" layoutInCell="1" allowOverlap="1" wp14:anchorId="739BC6D3" wp14:editId="3A278630">
                <wp:simplePos x="0" y="0"/>
                <wp:positionH relativeFrom="column">
                  <wp:posOffset>2758440</wp:posOffset>
                </wp:positionH>
                <wp:positionV relativeFrom="paragraph">
                  <wp:posOffset>3166110</wp:posOffset>
                </wp:positionV>
                <wp:extent cx="697865" cy="3175"/>
                <wp:effectExtent l="15240" t="45720" r="23495" b="78105"/>
                <wp:wrapNone/>
                <wp:docPr id="5"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7865" cy="3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503CD2" id="AutoShape 25" o:spid="_x0000_s1026" type="#_x0000_t32" style="position:absolute;margin-left:217.2pt;margin-top:249.3pt;width:54.95pt;height:.25pt;flip:y;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">
                <v:stroke endarrow="block"/>
              </v:shape>
            </w:pict>
          </mc:Fallback>
        </mc:AlternateContent>
      </w:r>
      <w:r w:rsidRPr="00BD42BD">
        <w:rPr>
          <w:rFonts w:eastAsia="MS Mincho"/>
          <w:b/>
          <w:noProof/>
          <w:sz w:val="28"/>
          <w:szCs w:val="28"/>
          <w:lang w:eastAsia="en-US"/>
        </w:rPr>
        <mc:AlternateContent>
          <mc:Choice Requires="wps">
            <w:drawing>
              <wp:anchor distT="0" distB="0" distL="114300" distR="114300" simplePos="0" relativeHeight="251697152" behindDoc="0" locked="0" layoutInCell="1" allowOverlap="1" wp14:anchorId="1953AAE5" wp14:editId="39CFC34C">
                <wp:simplePos x="0" y="0"/>
                <wp:positionH relativeFrom="column">
                  <wp:posOffset>1898650</wp:posOffset>
                </wp:positionH>
                <wp:positionV relativeFrom="paragraph">
                  <wp:posOffset>1906270</wp:posOffset>
                </wp:positionV>
                <wp:extent cx="1792605" cy="349250"/>
                <wp:effectExtent l="6350" t="5080" r="17145" b="13970"/>
                <wp:wrapNone/>
                <wp:docPr id="6"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2605" cy="349250"/>
                        </a:xfrm>
                        <a:prstGeom prst="rect">
                          <a:avLst/>
                        </a:prstGeom>
                        <a:solidFill>
                          <a:srgbClr val="FFFFFF"/>
                        </a:solidFill>
                        <a:ln w="9525">
                          <a:solidFill>
                            <a:srgbClr val="000000"/>
                          </a:solidFill>
                          <a:miter lim="800000"/>
                          <a:headEnd/>
                          <a:tailEnd/>
                        </a:ln>
                      </wps:spPr>
                      <wps:txbx>
                        <w:txbxContent>
                          <w:p w14:paraId="070361DC" w14:textId="77777777" w:rsidR="00EE1C1B" w:rsidRPr="00013BFD" w:rsidRDefault="00EE1C1B" w:rsidP="00EE1C1B">
                            <w:pPr>
                              <w:ind w:left="360" w:hanging="360"/>
                              <w:rPr>
                                <w:rFonts w:ascii="Arial" w:hAnsi="Arial" w:cs="Arial"/>
                                <w:sz w:val="20"/>
                              </w:rPr>
                            </w:pPr>
                            <w:r>
                              <w:rPr>
                                <w:rFonts w:ascii="Arial" w:hAnsi="Arial" w:cs="Arial"/>
                                <w:b/>
                                <w:sz w:val="20"/>
                              </w:rPr>
                              <w:t xml:space="preserve">1993 </w:t>
                            </w:r>
                            <w:r w:rsidRPr="00013BFD">
                              <w:rPr>
                                <w:rFonts w:ascii="Arial" w:hAnsi="Arial" w:cs="Arial"/>
                                <w:sz w:val="20"/>
                              </w:rPr>
                              <w:t>title-abstract reviews screen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53AAE5" id="Rectangle 18" o:spid="_x0000_s1028" style="position:absolute;left:0;text-align:left;margin-left:149.5pt;margin-top:150.1pt;width:141.15pt;height: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">
                <v:textbox inset=",7.2pt,,7.2pt">
                  <w:txbxContent>
                    <w:p w14:paraId="070361DC" w14:textId="77777777" w:rsidR="00EE1C1B" w:rsidRPr="00013BFD" w:rsidRDefault="00EE1C1B" w:rsidP="00EE1C1B">
                      <w:pPr>
                        <w:ind w:left="360" w:hanging="360"/>
                        <w:rPr>
                          <w:rFonts w:ascii="Arial" w:hAnsi="Arial" w:cs="Arial"/>
                          <w:sz w:val="20"/>
                        </w:rPr>
                      </w:pPr>
                      <w:r>
                        <w:rPr>
                          <w:rFonts w:ascii="Arial" w:hAnsi="Arial" w:cs="Arial"/>
                          <w:b/>
                          <w:sz w:val="20"/>
                        </w:rPr>
                        <w:t xml:space="preserve">1993 </w:t>
                      </w:r>
                      <w:r w:rsidRPr="00013BFD">
                        <w:rPr>
                          <w:rFonts w:ascii="Arial" w:hAnsi="Arial" w:cs="Arial"/>
                          <w:sz w:val="20"/>
                        </w:rPr>
                        <w:t>title-abstract reviews screened</w:t>
                      </w:r>
                    </w:p>
                  </w:txbxContent>
                </v:textbox>
              </v:rect>
            </w:pict>
          </mc:Fallback>
        </mc:AlternateContent>
      </w:r>
    </w:p>
    <w:p w14:paraId="3811E8CD" w14:textId="77777777" w:rsidR="00EE1C1B" w:rsidRPr="00BD42BD" w:rsidRDefault="00EE1C1B" w:rsidP="00EE1C1B">
      <w:pPr>
        <w:rPr>
          <w:rFonts w:eastAsia="MS Mincho"/>
          <w:b/>
          <w:lang w:eastAsia="ja-JP"/>
        </w:rPr>
      </w:pPr>
      <w:r w:rsidRPr="00BD42BD">
        <w:rPr>
          <w:rFonts w:eastAsia="MS Mincho"/>
          <w:b/>
          <w:noProof/>
          <w:sz w:val="28"/>
          <w:szCs w:val="28"/>
          <w:lang w:eastAsia="en-US"/>
        </w:rPr>
        <mc:AlternateContent>
          <mc:Choice Requires="wps">
            <w:drawing>
              <wp:anchor distT="36576" distB="36576" distL="36576" distR="36576" simplePos="0" relativeHeight="251693056" behindDoc="0" locked="0" layoutInCell="1" allowOverlap="1" wp14:anchorId="7284059C" wp14:editId="4DD82B0E">
                <wp:simplePos x="0" y="0"/>
                <wp:positionH relativeFrom="column">
                  <wp:posOffset>2759710</wp:posOffset>
                </wp:positionH>
                <wp:positionV relativeFrom="paragraph">
                  <wp:posOffset>5640705</wp:posOffset>
                </wp:positionV>
                <wp:extent cx="739775" cy="9525"/>
                <wp:effectExtent l="0" t="50800" r="0" b="79375"/>
                <wp:wrapNone/>
                <wp:docPr id="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9775" cy="9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C10DF1" id="AutoShape 28" o:spid="_x0000_s1026" type="#_x0000_t32" style="position:absolute;margin-left:217.3pt;margin-top:444.15pt;width:58.25pt;height:.7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">
                <v:stroke endarrow="block"/>
              </v:shape>
            </w:pict>
          </mc:Fallback>
        </mc:AlternateContent>
      </w:r>
      <w:r w:rsidRPr="00BD42BD">
        <w:rPr>
          <w:rFonts w:eastAsia="MS Mincho"/>
          <w:b/>
          <w:noProof/>
          <w:sz w:val="28"/>
          <w:szCs w:val="28"/>
          <w:lang w:eastAsia="ja-JP"/>
        </w:rPr>
        <mc:AlternateContent>
          <mc:Choice Requires="wps">
            <w:drawing>
              <wp:anchor distT="0" distB="0" distL="114300" distR="114300" simplePos="0" relativeHeight="251695104" behindDoc="0" locked="0" layoutInCell="1" allowOverlap="1" wp14:anchorId="78F89BD0" wp14:editId="747E71B2">
                <wp:simplePos x="0" y="0"/>
                <wp:positionH relativeFrom="column">
                  <wp:posOffset>3898900</wp:posOffset>
                </wp:positionH>
                <wp:positionV relativeFrom="paragraph">
                  <wp:posOffset>1122680</wp:posOffset>
                </wp:positionV>
                <wp:extent cx="1713230" cy="381000"/>
                <wp:effectExtent l="0" t="0" r="13970" b="12700"/>
                <wp:wrapNone/>
                <wp:docPr id="2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3230" cy="381000"/>
                        </a:xfrm>
                        <a:prstGeom prst="rect">
                          <a:avLst/>
                        </a:prstGeom>
                        <a:solidFill>
                          <a:srgbClr val="FFFFFF"/>
                        </a:solidFill>
                        <a:ln w="9525">
                          <a:solidFill>
                            <a:srgbClr val="000000"/>
                          </a:solidFill>
                          <a:miter lim="800000"/>
                          <a:headEnd/>
                          <a:tailEnd/>
                        </a:ln>
                      </wps:spPr>
                      <wps:txbx>
                        <w:txbxContent>
                          <w:p w14:paraId="22959481" w14:textId="77777777" w:rsidR="00EE1C1B" w:rsidRPr="00172316" w:rsidRDefault="00EE1C1B" w:rsidP="00EE1C1B">
                            <w:pPr>
                              <w:rPr>
                                <w:rFonts w:ascii="Arial" w:hAnsi="Arial" w:cs="Arial"/>
                                <w:sz w:val="20"/>
                              </w:rPr>
                            </w:pPr>
                            <w:r>
                              <w:rPr>
                                <w:rFonts w:ascii="Arial" w:hAnsi="Arial" w:cs="Arial"/>
                                <w:b/>
                                <w:sz w:val="20"/>
                              </w:rPr>
                              <w:t xml:space="preserve">2659 </w:t>
                            </w:r>
                            <w:r>
                              <w:rPr>
                                <w:rFonts w:ascii="Arial" w:hAnsi="Arial" w:cs="Arial"/>
                                <w:sz w:val="20"/>
                              </w:rPr>
                              <w:t>duplicates remov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89BD0" id="Rectangle 19" o:spid="_x0000_s1029" style="position:absolute;margin-left:307pt;margin-top:88.4pt;width:134.9pt;height:30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">
                <v:textbox inset=",7.2pt,,7.2pt">
                  <w:txbxContent>
                    <w:p w14:paraId="22959481" w14:textId="77777777" w:rsidR="00EE1C1B" w:rsidRPr="00172316" w:rsidRDefault="00EE1C1B" w:rsidP="00EE1C1B">
                      <w:pPr>
                        <w:rPr>
                          <w:rFonts w:ascii="Arial" w:hAnsi="Arial" w:cs="Arial"/>
                          <w:sz w:val="20"/>
                        </w:rPr>
                      </w:pPr>
                      <w:r>
                        <w:rPr>
                          <w:rFonts w:ascii="Arial" w:hAnsi="Arial" w:cs="Arial"/>
                          <w:b/>
                          <w:sz w:val="20"/>
                        </w:rPr>
                        <w:t xml:space="preserve">2659 </w:t>
                      </w:r>
                      <w:r>
                        <w:rPr>
                          <w:rFonts w:ascii="Arial" w:hAnsi="Arial" w:cs="Arial"/>
                          <w:sz w:val="20"/>
                        </w:rPr>
                        <w:t>duplicates removed</w:t>
                      </w:r>
                    </w:p>
                  </w:txbxContent>
                </v:textbox>
              </v:rect>
            </w:pict>
          </mc:Fallback>
        </mc:AlternateContent>
      </w:r>
      <w:r w:rsidRPr="00BD42BD">
        <w:rPr>
          <w:rFonts w:eastAsia="MS Mincho"/>
          <w:b/>
          <w:noProof/>
          <w:sz w:val="28"/>
          <w:szCs w:val="28"/>
          <w:lang w:eastAsia="ja-JP"/>
        </w:rPr>
        <mc:AlternateContent>
          <mc:Choice Requires="wps">
            <w:drawing>
              <wp:anchor distT="36576" distB="36576" distL="36576" distR="36576" simplePos="0" relativeHeight="251702272" behindDoc="0" locked="0" layoutInCell="1" allowOverlap="1" wp14:anchorId="31DCB2AD" wp14:editId="7ABF57CF">
                <wp:simplePos x="0" y="0"/>
                <wp:positionH relativeFrom="column">
                  <wp:posOffset>2758440</wp:posOffset>
                </wp:positionH>
                <wp:positionV relativeFrom="paragraph">
                  <wp:posOffset>1325879</wp:posOffset>
                </wp:positionV>
                <wp:extent cx="1140460" cy="3175"/>
                <wp:effectExtent l="0" t="63500" r="0" b="73025"/>
                <wp:wrapNone/>
                <wp:docPr id="30"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0460" cy="3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236F72B" id="AutoShape 25" o:spid="_x0000_s1026" type="#_x0000_t32" style="position:absolute;margin-left:217.2pt;margin-top:104.4pt;width:89.8pt;height:.25pt;flip:y;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">
                <v:stroke endarrow="block"/>
              </v:shape>
            </w:pict>
          </mc:Fallback>
        </mc:AlternateContent>
      </w:r>
      <w:r w:rsidRPr="00BD42BD">
        <w:rPr>
          <w:rFonts w:eastAsia="MS Mincho"/>
          <w:b/>
          <w:noProof/>
          <w:sz w:val="28"/>
          <w:szCs w:val="28"/>
          <w:lang w:eastAsia="en-US"/>
        </w:rPr>
        <mc:AlternateContent>
          <mc:Choice Requires="wps">
            <w:drawing>
              <wp:anchor distT="36576" distB="36576" distL="36576" distR="36576" simplePos="0" relativeHeight="251694080" behindDoc="0" locked="0" layoutInCell="1" allowOverlap="1" wp14:anchorId="19988C8C" wp14:editId="0C54A384">
                <wp:simplePos x="0" y="0"/>
                <wp:positionH relativeFrom="column">
                  <wp:posOffset>2738755</wp:posOffset>
                </wp:positionH>
                <wp:positionV relativeFrom="paragraph">
                  <wp:posOffset>712470</wp:posOffset>
                </wp:positionV>
                <wp:extent cx="0" cy="986790"/>
                <wp:effectExtent l="63500" t="0" r="38100" b="41910"/>
                <wp:wrapThrough wrapText="bothSides">
                  <wp:wrapPolygon edited="0">
                    <wp:start x="-1" y="0"/>
                    <wp:lineTo x="-1" y="21405"/>
                    <wp:lineTo x="-1" y="22239"/>
                    <wp:lineTo x="-1" y="22239"/>
                    <wp:lineTo x="-1" y="0"/>
                    <wp:lineTo x="-1" y="0"/>
                  </wp:wrapPolygon>
                </wp:wrapThrough>
                <wp:docPr id="31"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9867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8C1AE22" id="AutoShape 26" o:spid="_x0000_s1026" type="#_x0000_t32" style="position:absolute;margin-left:215.65pt;margin-top:56.1pt;width:0;height:77.7pt;flip:x;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">
                <v:stroke endarrow="block"/>
                <w10:wrap type="through"/>
              </v:shape>
            </w:pict>
          </mc:Fallback>
        </mc:AlternateContent>
      </w:r>
    </w:p>
    <w:p w14:paraId="221CDC0A" w14:textId="77777777" w:rsidR="00EE1C1B" w:rsidRPr="00BD42BD" w:rsidRDefault="00EE1C1B" w:rsidP="00EE1C1B">
      <w:pPr>
        <w:rPr>
          <w:rFonts w:eastAsia="MS Mincho"/>
          <w:b/>
          <w:sz w:val="28"/>
          <w:szCs w:val="28"/>
          <w:lang w:eastAsia="ja-JP"/>
        </w:rPr>
      </w:pPr>
    </w:p>
    <w:p w14:paraId="48321DC2" w14:textId="77777777" w:rsidR="00EE1C1B" w:rsidRPr="00BD42BD" w:rsidRDefault="00EE1C1B" w:rsidP="00EE1C1B">
      <w:pPr>
        <w:rPr>
          <w:b/>
          <w:bCs/>
        </w:rPr>
      </w:pPr>
      <w:r w:rsidRPr="00BD42BD">
        <w:rPr>
          <w:rFonts w:eastAsia="MS Mincho"/>
          <w:b/>
          <w:noProof/>
          <w:sz w:val="28"/>
          <w:szCs w:val="28"/>
          <w:lang w:eastAsia="en-US"/>
        </w:rPr>
        <mc:AlternateContent>
          <mc:Choice Requires="wps">
            <w:drawing>
              <wp:anchor distT="0" distB="0" distL="114300" distR="114300" simplePos="0" relativeHeight="251696128" behindDoc="0" locked="0" layoutInCell="1" allowOverlap="1" wp14:anchorId="2611AB76" wp14:editId="0EEBA3AA">
                <wp:simplePos x="0" y="0"/>
                <wp:positionH relativeFrom="column">
                  <wp:posOffset>3463047</wp:posOffset>
                </wp:positionH>
                <wp:positionV relativeFrom="paragraph">
                  <wp:posOffset>1981388</wp:posOffset>
                </wp:positionV>
                <wp:extent cx="2514600" cy="1167319"/>
                <wp:effectExtent l="0" t="0" r="12700" b="13970"/>
                <wp:wrapNone/>
                <wp:docPr id="3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1167319"/>
                        </a:xfrm>
                        <a:prstGeom prst="rect">
                          <a:avLst/>
                        </a:prstGeom>
                        <a:solidFill>
                          <a:srgbClr val="FFFFFF"/>
                        </a:solidFill>
                        <a:ln w="9525">
                          <a:solidFill>
                            <a:srgbClr val="000000"/>
                          </a:solidFill>
                          <a:miter lim="800000"/>
                          <a:headEnd/>
                          <a:tailEnd/>
                        </a:ln>
                      </wps:spPr>
                      <wps:txbx>
                        <w:txbxContent>
                          <w:p w14:paraId="399EEBE6" w14:textId="77777777" w:rsidR="00EE1C1B" w:rsidRDefault="00EE1C1B" w:rsidP="00EE1C1B">
                            <w:pPr>
                              <w:rPr>
                                <w:rFonts w:ascii="Arial" w:hAnsi="Arial" w:cs="Arial"/>
                                <w:sz w:val="20"/>
                                <w:lang w:val="en-CA"/>
                              </w:rPr>
                            </w:pPr>
                            <w:r>
                              <w:rPr>
                                <w:rFonts w:ascii="Arial" w:hAnsi="Arial" w:cs="Arial"/>
                                <w:sz w:val="20"/>
                                <w:lang w:val="en-CA"/>
                              </w:rPr>
                              <w:t>Excluded at title-abstract review level</w:t>
                            </w:r>
                          </w:p>
                          <w:p w14:paraId="20CC9E90" w14:textId="77777777" w:rsidR="00EE1C1B" w:rsidRDefault="00EE1C1B" w:rsidP="00EE1C1B">
                            <w:pPr>
                              <w:rPr>
                                <w:rFonts w:ascii="Arial" w:hAnsi="Arial" w:cs="Arial"/>
                                <w:sz w:val="20"/>
                              </w:rPr>
                            </w:pPr>
                            <w:r>
                              <w:rPr>
                                <w:rFonts w:ascii="Arial" w:hAnsi="Arial" w:cs="Arial"/>
                                <w:b/>
                                <w:bCs/>
                                <w:sz w:val="20"/>
                              </w:rPr>
                              <w:t xml:space="preserve">926  </w:t>
                            </w:r>
                            <w:r>
                              <w:rPr>
                                <w:rFonts w:ascii="Arial" w:hAnsi="Arial" w:cs="Arial"/>
                                <w:sz w:val="20"/>
                              </w:rPr>
                              <w:t>not active control comparison</w:t>
                            </w:r>
                          </w:p>
                          <w:p w14:paraId="64EBC324" w14:textId="77777777" w:rsidR="00EE1C1B" w:rsidRPr="000657F2" w:rsidRDefault="00EE1C1B" w:rsidP="00EE1C1B">
                            <w:pPr>
                              <w:rPr>
                                <w:rFonts w:ascii="Arial" w:hAnsi="Arial" w:cs="Arial"/>
                                <w:sz w:val="20"/>
                              </w:rPr>
                            </w:pPr>
                            <w:r>
                              <w:rPr>
                                <w:rFonts w:ascii="Arial" w:hAnsi="Arial" w:cs="Arial"/>
                                <w:b/>
                                <w:bCs/>
                                <w:sz w:val="20"/>
                              </w:rPr>
                              <w:t xml:space="preserve">399  </w:t>
                            </w:r>
                            <w:r>
                              <w:rPr>
                                <w:rFonts w:ascii="Arial" w:hAnsi="Arial" w:cs="Arial"/>
                                <w:sz w:val="20"/>
                              </w:rPr>
                              <w:t>not randomized control trials</w:t>
                            </w:r>
                          </w:p>
                          <w:p w14:paraId="43AA2B32" w14:textId="77777777" w:rsidR="00EE1C1B" w:rsidRDefault="00EE1C1B" w:rsidP="00EE1C1B">
                            <w:pPr>
                              <w:rPr>
                                <w:rFonts w:ascii="Arial" w:hAnsi="Arial" w:cs="Arial"/>
                                <w:sz w:val="20"/>
                              </w:rPr>
                            </w:pPr>
                            <w:r>
                              <w:rPr>
                                <w:rFonts w:ascii="Arial" w:hAnsi="Arial" w:cs="Arial"/>
                                <w:b/>
                                <w:sz w:val="20"/>
                              </w:rPr>
                              <w:t xml:space="preserve">43    </w:t>
                            </w:r>
                            <w:r>
                              <w:rPr>
                                <w:rFonts w:ascii="Arial" w:hAnsi="Arial" w:cs="Arial"/>
                                <w:bCs/>
                                <w:sz w:val="20"/>
                              </w:rPr>
                              <w:t>not mindfulness-based intervention</w:t>
                            </w:r>
                          </w:p>
                          <w:p w14:paraId="72480550" w14:textId="77777777" w:rsidR="00EE1C1B" w:rsidRPr="004D0467" w:rsidRDefault="00EE1C1B" w:rsidP="00EE1C1B">
                            <w:pPr>
                              <w:rPr>
                                <w:rFonts w:ascii="Arial" w:hAnsi="Arial" w:cs="Arial"/>
                                <w:sz w:val="20"/>
                              </w:rPr>
                            </w:pPr>
                            <w:r>
                              <w:rPr>
                                <w:rFonts w:ascii="Arial" w:hAnsi="Arial" w:cs="Arial"/>
                                <w:b/>
                                <w:bCs/>
                                <w:sz w:val="20"/>
                              </w:rPr>
                              <w:t>30</w:t>
                            </w:r>
                            <w:r w:rsidRPr="00DB2E9B">
                              <w:rPr>
                                <w:rFonts w:ascii="Arial" w:hAnsi="Arial" w:cs="Arial"/>
                                <w:b/>
                                <w:bCs/>
                                <w:sz w:val="20"/>
                              </w:rPr>
                              <w:t xml:space="preserve">  </w:t>
                            </w:r>
                            <w:r>
                              <w:rPr>
                                <w:rFonts w:ascii="Arial" w:hAnsi="Arial" w:cs="Arial"/>
                                <w:b/>
                                <w:bCs/>
                                <w:sz w:val="20"/>
                              </w:rPr>
                              <w:t xml:space="preserve">  </w:t>
                            </w:r>
                            <w:r w:rsidRPr="00DB2E9B">
                              <w:rPr>
                                <w:rFonts w:ascii="Arial" w:hAnsi="Arial" w:cs="Arial"/>
                                <w:sz w:val="20"/>
                              </w:rPr>
                              <w:t>duplicates</w:t>
                            </w:r>
                          </w:p>
                          <w:p w14:paraId="5000BA55" w14:textId="77777777" w:rsidR="00EE1C1B" w:rsidRDefault="00EE1C1B" w:rsidP="00EE1C1B">
                            <w:pPr>
                              <w:rPr>
                                <w:rFonts w:ascii="Arial" w:hAnsi="Arial" w:cs="Arial"/>
                                <w:sz w:val="20"/>
                              </w:rPr>
                            </w:pPr>
                            <w:r>
                              <w:rPr>
                                <w:rFonts w:ascii="Arial" w:hAnsi="Arial" w:cs="Arial"/>
                                <w:b/>
                                <w:bCs/>
                                <w:sz w:val="20"/>
                              </w:rPr>
                              <w:t xml:space="preserve">18    </w:t>
                            </w:r>
                            <w:r>
                              <w:rPr>
                                <w:rFonts w:ascii="Arial" w:hAnsi="Arial" w:cs="Arial"/>
                                <w:sz w:val="20"/>
                              </w:rPr>
                              <w:t>no non-MBI control comparison</w:t>
                            </w:r>
                          </w:p>
                          <w:p w14:paraId="46F93ADA" w14:textId="77777777" w:rsidR="00EE1C1B" w:rsidRPr="004D0467" w:rsidRDefault="00EE1C1B" w:rsidP="00EE1C1B">
                            <w:pPr>
                              <w:rPr>
                                <w:rFonts w:ascii="Arial" w:hAnsi="Arial" w:cs="Arial"/>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11AB76" id="_x0000_s1030" style="position:absolute;margin-left:272.7pt;margin-top:156pt;width:198pt;height:91.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">
                <v:textbox inset=",7.2pt,,7.2pt">
                  <w:txbxContent>
                    <w:p w14:paraId="399EEBE6" w14:textId="77777777" w:rsidR="00EE1C1B" w:rsidRDefault="00EE1C1B" w:rsidP="00EE1C1B">
                      <w:pPr>
                        <w:rPr>
                          <w:rFonts w:ascii="Arial" w:hAnsi="Arial" w:cs="Arial"/>
                          <w:sz w:val="20"/>
                          <w:lang w:val="en-CA"/>
                        </w:rPr>
                      </w:pPr>
                      <w:r>
                        <w:rPr>
                          <w:rFonts w:ascii="Arial" w:hAnsi="Arial" w:cs="Arial"/>
                          <w:sz w:val="20"/>
                          <w:lang w:val="en-CA"/>
                        </w:rPr>
                        <w:t>Excluded at title-abstract review level</w:t>
                      </w:r>
                    </w:p>
                    <w:p w14:paraId="20CC9E90" w14:textId="77777777" w:rsidR="00EE1C1B" w:rsidRDefault="00EE1C1B" w:rsidP="00EE1C1B">
                      <w:pPr>
                        <w:rPr>
                          <w:rFonts w:ascii="Arial" w:hAnsi="Arial" w:cs="Arial"/>
                          <w:sz w:val="20"/>
                        </w:rPr>
                      </w:pPr>
                      <w:r>
                        <w:rPr>
                          <w:rFonts w:ascii="Arial" w:hAnsi="Arial" w:cs="Arial"/>
                          <w:b/>
                          <w:bCs/>
                          <w:sz w:val="20"/>
                        </w:rPr>
                        <w:t xml:space="preserve">926  </w:t>
                      </w:r>
                      <w:r>
                        <w:rPr>
                          <w:rFonts w:ascii="Arial" w:hAnsi="Arial" w:cs="Arial"/>
                          <w:sz w:val="20"/>
                        </w:rPr>
                        <w:t>not active control comparison</w:t>
                      </w:r>
                    </w:p>
                    <w:p w14:paraId="64EBC324" w14:textId="77777777" w:rsidR="00EE1C1B" w:rsidRPr="000657F2" w:rsidRDefault="00EE1C1B" w:rsidP="00EE1C1B">
                      <w:pPr>
                        <w:rPr>
                          <w:rFonts w:ascii="Arial" w:hAnsi="Arial" w:cs="Arial"/>
                          <w:sz w:val="20"/>
                        </w:rPr>
                      </w:pPr>
                      <w:r>
                        <w:rPr>
                          <w:rFonts w:ascii="Arial" w:hAnsi="Arial" w:cs="Arial"/>
                          <w:b/>
                          <w:bCs/>
                          <w:sz w:val="20"/>
                        </w:rPr>
                        <w:t xml:space="preserve">399  </w:t>
                      </w:r>
                      <w:r>
                        <w:rPr>
                          <w:rFonts w:ascii="Arial" w:hAnsi="Arial" w:cs="Arial"/>
                          <w:sz w:val="20"/>
                        </w:rPr>
                        <w:t>not randomized control trials</w:t>
                      </w:r>
                    </w:p>
                    <w:p w14:paraId="43AA2B32" w14:textId="77777777" w:rsidR="00EE1C1B" w:rsidRDefault="00EE1C1B" w:rsidP="00EE1C1B">
                      <w:pPr>
                        <w:rPr>
                          <w:rFonts w:ascii="Arial" w:hAnsi="Arial" w:cs="Arial"/>
                          <w:sz w:val="20"/>
                        </w:rPr>
                      </w:pPr>
                      <w:r>
                        <w:rPr>
                          <w:rFonts w:ascii="Arial" w:hAnsi="Arial" w:cs="Arial"/>
                          <w:b/>
                          <w:sz w:val="20"/>
                        </w:rPr>
                        <w:t xml:space="preserve">43    </w:t>
                      </w:r>
                      <w:r>
                        <w:rPr>
                          <w:rFonts w:ascii="Arial" w:hAnsi="Arial" w:cs="Arial"/>
                          <w:bCs/>
                          <w:sz w:val="20"/>
                        </w:rPr>
                        <w:t>not mindfulness-based intervention</w:t>
                      </w:r>
                    </w:p>
                    <w:p w14:paraId="72480550" w14:textId="77777777" w:rsidR="00EE1C1B" w:rsidRPr="004D0467" w:rsidRDefault="00EE1C1B" w:rsidP="00EE1C1B">
                      <w:pPr>
                        <w:rPr>
                          <w:rFonts w:ascii="Arial" w:hAnsi="Arial" w:cs="Arial"/>
                          <w:sz w:val="20"/>
                        </w:rPr>
                      </w:pPr>
                      <w:r>
                        <w:rPr>
                          <w:rFonts w:ascii="Arial" w:hAnsi="Arial" w:cs="Arial"/>
                          <w:b/>
                          <w:bCs/>
                          <w:sz w:val="20"/>
                        </w:rPr>
                        <w:t>30</w:t>
                      </w:r>
                      <w:r w:rsidRPr="00DB2E9B">
                        <w:rPr>
                          <w:rFonts w:ascii="Arial" w:hAnsi="Arial" w:cs="Arial"/>
                          <w:b/>
                          <w:bCs/>
                          <w:sz w:val="20"/>
                        </w:rPr>
                        <w:t xml:space="preserve">  </w:t>
                      </w:r>
                      <w:r>
                        <w:rPr>
                          <w:rFonts w:ascii="Arial" w:hAnsi="Arial" w:cs="Arial"/>
                          <w:b/>
                          <w:bCs/>
                          <w:sz w:val="20"/>
                        </w:rPr>
                        <w:t xml:space="preserve">  </w:t>
                      </w:r>
                      <w:r w:rsidRPr="00DB2E9B">
                        <w:rPr>
                          <w:rFonts w:ascii="Arial" w:hAnsi="Arial" w:cs="Arial"/>
                          <w:sz w:val="20"/>
                        </w:rPr>
                        <w:t>duplicates</w:t>
                      </w:r>
                    </w:p>
                    <w:p w14:paraId="5000BA55" w14:textId="77777777" w:rsidR="00EE1C1B" w:rsidRDefault="00EE1C1B" w:rsidP="00EE1C1B">
                      <w:pPr>
                        <w:rPr>
                          <w:rFonts w:ascii="Arial" w:hAnsi="Arial" w:cs="Arial"/>
                          <w:sz w:val="20"/>
                        </w:rPr>
                      </w:pPr>
                      <w:r>
                        <w:rPr>
                          <w:rFonts w:ascii="Arial" w:hAnsi="Arial" w:cs="Arial"/>
                          <w:b/>
                          <w:bCs/>
                          <w:sz w:val="20"/>
                        </w:rPr>
                        <w:t xml:space="preserve">18    </w:t>
                      </w:r>
                      <w:r>
                        <w:rPr>
                          <w:rFonts w:ascii="Arial" w:hAnsi="Arial" w:cs="Arial"/>
                          <w:sz w:val="20"/>
                        </w:rPr>
                        <w:t>no non-MBI control comparison</w:t>
                      </w:r>
                    </w:p>
                    <w:p w14:paraId="46F93ADA" w14:textId="77777777" w:rsidR="00EE1C1B" w:rsidRPr="004D0467" w:rsidRDefault="00EE1C1B" w:rsidP="00EE1C1B">
                      <w:pPr>
                        <w:rPr>
                          <w:rFonts w:ascii="Arial" w:hAnsi="Arial" w:cs="Arial"/>
                          <w:sz w:val="20"/>
                        </w:rPr>
                      </w:pPr>
                    </w:p>
                  </w:txbxContent>
                </v:textbox>
              </v:rect>
            </w:pict>
          </mc:Fallback>
        </mc:AlternateContent>
      </w:r>
      <w:r w:rsidRPr="00BD42BD">
        <w:rPr>
          <w:rFonts w:eastAsia="MS Mincho"/>
          <w:noProof/>
          <w:szCs w:val="20"/>
          <w:lang w:eastAsia="en-US"/>
        </w:rPr>
        <mc:AlternateContent>
          <mc:Choice Requires="wps">
            <w:drawing>
              <wp:anchor distT="0" distB="0" distL="114300" distR="114300" simplePos="0" relativeHeight="251704320" behindDoc="0" locked="0" layoutInCell="1" allowOverlap="1" wp14:anchorId="00F2636A" wp14:editId="6DDC84E4">
                <wp:simplePos x="0" y="0"/>
                <wp:positionH relativeFrom="column">
                  <wp:posOffset>3521075</wp:posOffset>
                </wp:positionH>
                <wp:positionV relativeFrom="paragraph">
                  <wp:posOffset>4344670</wp:posOffset>
                </wp:positionV>
                <wp:extent cx="2545080" cy="1449070"/>
                <wp:effectExtent l="0" t="0" r="7620" b="11430"/>
                <wp:wrapThrough wrapText="bothSides">
                  <wp:wrapPolygon edited="0">
                    <wp:start x="0" y="0"/>
                    <wp:lineTo x="0" y="21581"/>
                    <wp:lineTo x="21557" y="21581"/>
                    <wp:lineTo x="21557" y="0"/>
                    <wp:lineTo x="0" y="0"/>
                  </wp:wrapPolygon>
                </wp:wrapThrough>
                <wp:docPr id="4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5080" cy="1449070"/>
                        </a:xfrm>
                        <a:prstGeom prst="rect">
                          <a:avLst/>
                        </a:prstGeom>
                        <a:solidFill>
                          <a:srgbClr val="FFFFFF"/>
                        </a:solidFill>
                        <a:ln w="9525">
                          <a:solidFill>
                            <a:srgbClr val="000000"/>
                          </a:solidFill>
                          <a:miter lim="800000"/>
                          <a:headEnd/>
                          <a:tailEnd/>
                        </a:ln>
                      </wps:spPr>
                      <wps:txbx>
                        <w:txbxContent>
                          <w:p w14:paraId="3A5D76E2" w14:textId="77777777" w:rsidR="00EE1C1B" w:rsidRPr="00BD42BD" w:rsidRDefault="00EE1C1B" w:rsidP="00EE1C1B">
                            <w:pPr>
                              <w:rPr>
                                <w:rFonts w:ascii="Arial" w:hAnsi="Arial" w:cs="Arial"/>
                                <w:sz w:val="20"/>
                                <w:lang w:val="en-CA"/>
                              </w:rPr>
                            </w:pPr>
                            <w:r w:rsidRPr="00BD42BD">
                              <w:rPr>
                                <w:rFonts w:ascii="Arial" w:hAnsi="Arial" w:cs="Arial"/>
                                <w:sz w:val="20"/>
                                <w:lang w:val="en-CA"/>
                              </w:rPr>
                              <w:t xml:space="preserve">Excluded at full text review level </w:t>
                            </w:r>
                          </w:p>
                          <w:p w14:paraId="2EA69844"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222  </w:t>
                            </w:r>
                            <w:r w:rsidRPr="00BD42BD">
                              <w:rPr>
                                <w:rFonts w:ascii="Arial" w:hAnsi="Arial" w:cs="Arial"/>
                                <w:color w:val="000000"/>
                                <w:sz w:val="20"/>
                              </w:rPr>
                              <w:t>no new data</w:t>
                            </w:r>
                          </w:p>
                          <w:p w14:paraId="482C2C37"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29  </w:t>
                            </w:r>
                            <w:r w:rsidRPr="00BD42BD">
                              <w:rPr>
                                <w:rFonts w:ascii="Arial" w:hAnsi="Arial" w:cs="Arial"/>
                                <w:color w:val="000000"/>
                                <w:sz w:val="20"/>
                              </w:rPr>
                              <w:t>not active control comparison</w:t>
                            </w:r>
                          </w:p>
                          <w:p w14:paraId="61A906B5"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87    </w:t>
                            </w:r>
                            <w:r w:rsidRPr="00BD42BD">
                              <w:rPr>
                                <w:rFonts w:ascii="Arial" w:hAnsi="Arial" w:cs="Arial"/>
                                <w:color w:val="000000"/>
                                <w:sz w:val="20"/>
                              </w:rPr>
                              <w:t>not randomized control trials</w:t>
                            </w:r>
                          </w:p>
                          <w:p w14:paraId="2C732798"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6    </w:t>
                            </w:r>
                            <w:r w:rsidRPr="00BD42BD">
                              <w:rPr>
                                <w:rFonts w:ascii="Arial" w:hAnsi="Arial" w:cs="Arial"/>
                                <w:color w:val="000000"/>
                                <w:sz w:val="20"/>
                              </w:rPr>
                              <w:t>no non-MBI control comparison</w:t>
                            </w:r>
                          </w:p>
                          <w:p w14:paraId="58C2C3E4" w14:textId="77777777" w:rsidR="00EE1C1B" w:rsidRPr="00BD42BD" w:rsidRDefault="00EE1C1B" w:rsidP="00EE1C1B">
                            <w:pPr>
                              <w:rPr>
                                <w:rFonts w:ascii="Arial" w:hAnsi="Arial" w:cs="Arial"/>
                                <w:color w:val="000000"/>
                                <w:sz w:val="20"/>
                              </w:rPr>
                            </w:pPr>
                            <w:r w:rsidRPr="00BD42BD">
                              <w:rPr>
                                <w:rFonts w:ascii="Arial" w:hAnsi="Arial" w:cs="Arial"/>
                                <w:b/>
                                <w:color w:val="000000"/>
                                <w:sz w:val="20"/>
                              </w:rPr>
                              <w:t>13</w:t>
                            </w:r>
                            <w:r w:rsidRPr="00BD42BD">
                              <w:rPr>
                                <w:rFonts w:ascii="Arial" w:hAnsi="Arial" w:cs="Arial"/>
                                <w:b/>
                                <w:bCs/>
                                <w:color w:val="000000"/>
                                <w:sz w:val="20"/>
                              </w:rPr>
                              <w:t xml:space="preserve">   </w:t>
                            </w:r>
                            <w:r w:rsidRPr="00BD42BD">
                              <w:rPr>
                                <w:rFonts w:ascii="Arial" w:hAnsi="Arial" w:cs="Arial"/>
                                <w:b/>
                                <w:color w:val="000000"/>
                                <w:sz w:val="20"/>
                              </w:rPr>
                              <w:t xml:space="preserve"> </w:t>
                            </w:r>
                            <w:r w:rsidRPr="00BD42BD">
                              <w:rPr>
                                <w:rFonts w:ascii="Arial" w:hAnsi="Arial" w:cs="Arial"/>
                                <w:bCs/>
                                <w:color w:val="000000"/>
                                <w:sz w:val="20"/>
                              </w:rPr>
                              <w:t>not mindfulness-based intervention</w:t>
                            </w:r>
                          </w:p>
                          <w:p w14:paraId="42E1DB38"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4    </w:t>
                            </w:r>
                            <w:r w:rsidRPr="00BD42BD">
                              <w:rPr>
                                <w:rFonts w:ascii="Arial" w:hAnsi="Arial" w:cs="Arial"/>
                                <w:color w:val="000000"/>
                                <w:sz w:val="20"/>
                              </w:rPr>
                              <w:t>duplicates</w:t>
                            </w:r>
                          </w:p>
                          <w:p w14:paraId="6DA3C191" w14:textId="77777777" w:rsidR="00EE1C1B" w:rsidRPr="00C44C66" w:rsidRDefault="00EE1C1B" w:rsidP="00EE1C1B">
                            <w:pPr>
                              <w:rPr>
                                <w:rFonts w:ascii="Arial" w:hAnsi="Arial" w:cs="Arial"/>
                                <w:color w:val="000000"/>
                                <w:sz w:val="20"/>
                              </w:rPr>
                            </w:pPr>
                            <w:r w:rsidRPr="00BD42BD">
                              <w:rPr>
                                <w:rFonts w:ascii="Arial" w:hAnsi="Arial" w:cs="Arial"/>
                                <w:b/>
                                <w:bCs/>
                                <w:color w:val="000000"/>
                                <w:sz w:val="20"/>
                              </w:rPr>
                              <w:t xml:space="preserve">7      </w:t>
                            </w:r>
                            <w:r w:rsidRPr="00BD42BD">
                              <w:rPr>
                                <w:rFonts w:ascii="Arial" w:hAnsi="Arial" w:cs="Arial"/>
                                <w:color w:val="000000"/>
                                <w:sz w:val="20"/>
                              </w:rPr>
                              <w:t>no translation</w:t>
                            </w:r>
                          </w:p>
                          <w:p w14:paraId="3E45C9CB" w14:textId="77777777" w:rsidR="00EE1C1B" w:rsidRPr="00C44C66" w:rsidRDefault="00EE1C1B" w:rsidP="00EE1C1B">
                            <w:pPr>
                              <w:rPr>
                                <w:rFonts w:ascii="Arial" w:hAnsi="Arial" w:cs="Arial"/>
                                <w:color w:val="7F7F7F"/>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F2636A" id="Rectangle 31" o:spid="_x0000_s1031" style="position:absolute;margin-left:277.25pt;margin-top:342.1pt;width:200.4pt;height:114.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">
                <v:textbox inset=",7.2pt,,7.2pt">
                  <w:txbxContent>
                    <w:p w14:paraId="3A5D76E2" w14:textId="77777777" w:rsidR="00EE1C1B" w:rsidRPr="00BD42BD" w:rsidRDefault="00EE1C1B" w:rsidP="00EE1C1B">
                      <w:pPr>
                        <w:rPr>
                          <w:rFonts w:ascii="Arial" w:hAnsi="Arial" w:cs="Arial"/>
                          <w:sz w:val="20"/>
                          <w:lang w:val="en-CA"/>
                        </w:rPr>
                      </w:pPr>
                      <w:r w:rsidRPr="00BD42BD">
                        <w:rPr>
                          <w:rFonts w:ascii="Arial" w:hAnsi="Arial" w:cs="Arial"/>
                          <w:sz w:val="20"/>
                          <w:lang w:val="en-CA"/>
                        </w:rPr>
                        <w:t xml:space="preserve">Excluded at full text review level </w:t>
                      </w:r>
                    </w:p>
                    <w:p w14:paraId="2EA69844"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222  </w:t>
                      </w:r>
                      <w:r w:rsidRPr="00BD42BD">
                        <w:rPr>
                          <w:rFonts w:ascii="Arial" w:hAnsi="Arial" w:cs="Arial"/>
                          <w:color w:val="000000"/>
                          <w:sz w:val="20"/>
                        </w:rPr>
                        <w:t>no new data</w:t>
                      </w:r>
                    </w:p>
                    <w:p w14:paraId="482C2C37"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29  </w:t>
                      </w:r>
                      <w:r w:rsidRPr="00BD42BD">
                        <w:rPr>
                          <w:rFonts w:ascii="Arial" w:hAnsi="Arial" w:cs="Arial"/>
                          <w:color w:val="000000"/>
                          <w:sz w:val="20"/>
                        </w:rPr>
                        <w:t>not active control comparison</w:t>
                      </w:r>
                    </w:p>
                    <w:p w14:paraId="61A906B5"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87    </w:t>
                      </w:r>
                      <w:r w:rsidRPr="00BD42BD">
                        <w:rPr>
                          <w:rFonts w:ascii="Arial" w:hAnsi="Arial" w:cs="Arial"/>
                          <w:color w:val="000000"/>
                          <w:sz w:val="20"/>
                        </w:rPr>
                        <w:t>not randomized control trials</w:t>
                      </w:r>
                    </w:p>
                    <w:p w14:paraId="2C732798"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6    </w:t>
                      </w:r>
                      <w:r w:rsidRPr="00BD42BD">
                        <w:rPr>
                          <w:rFonts w:ascii="Arial" w:hAnsi="Arial" w:cs="Arial"/>
                          <w:color w:val="000000"/>
                          <w:sz w:val="20"/>
                        </w:rPr>
                        <w:t>no non-MBI control comparison</w:t>
                      </w:r>
                    </w:p>
                    <w:p w14:paraId="58C2C3E4" w14:textId="77777777" w:rsidR="00EE1C1B" w:rsidRPr="00BD42BD" w:rsidRDefault="00EE1C1B" w:rsidP="00EE1C1B">
                      <w:pPr>
                        <w:rPr>
                          <w:rFonts w:ascii="Arial" w:hAnsi="Arial" w:cs="Arial"/>
                          <w:color w:val="000000"/>
                          <w:sz w:val="20"/>
                        </w:rPr>
                      </w:pPr>
                      <w:r w:rsidRPr="00BD42BD">
                        <w:rPr>
                          <w:rFonts w:ascii="Arial" w:hAnsi="Arial" w:cs="Arial"/>
                          <w:b/>
                          <w:color w:val="000000"/>
                          <w:sz w:val="20"/>
                        </w:rPr>
                        <w:t>13</w:t>
                      </w:r>
                      <w:r w:rsidRPr="00BD42BD">
                        <w:rPr>
                          <w:rFonts w:ascii="Arial" w:hAnsi="Arial" w:cs="Arial"/>
                          <w:b/>
                          <w:bCs/>
                          <w:color w:val="000000"/>
                          <w:sz w:val="20"/>
                        </w:rPr>
                        <w:t xml:space="preserve">   </w:t>
                      </w:r>
                      <w:r w:rsidRPr="00BD42BD">
                        <w:rPr>
                          <w:rFonts w:ascii="Arial" w:hAnsi="Arial" w:cs="Arial"/>
                          <w:b/>
                          <w:color w:val="000000"/>
                          <w:sz w:val="20"/>
                        </w:rPr>
                        <w:t xml:space="preserve"> </w:t>
                      </w:r>
                      <w:r w:rsidRPr="00BD42BD">
                        <w:rPr>
                          <w:rFonts w:ascii="Arial" w:hAnsi="Arial" w:cs="Arial"/>
                          <w:bCs/>
                          <w:color w:val="000000"/>
                          <w:sz w:val="20"/>
                        </w:rPr>
                        <w:t>not mindfulness-based intervention</w:t>
                      </w:r>
                    </w:p>
                    <w:p w14:paraId="42E1DB38" w14:textId="77777777" w:rsidR="00EE1C1B" w:rsidRPr="00BD42BD" w:rsidRDefault="00EE1C1B" w:rsidP="00EE1C1B">
                      <w:pPr>
                        <w:rPr>
                          <w:rFonts w:ascii="Arial" w:hAnsi="Arial" w:cs="Arial"/>
                          <w:color w:val="000000"/>
                          <w:sz w:val="20"/>
                        </w:rPr>
                      </w:pPr>
                      <w:r w:rsidRPr="00BD42BD">
                        <w:rPr>
                          <w:rFonts w:ascii="Arial" w:hAnsi="Arial" w:cs="Arial"/>
                          <w:b/>
                          <w:bCs/>
                          <w:color w:val="000000"/>
                          <w:sz w:val="20"/>
                        </w:rPr>
                        <w:t xml:space="preserve">14    </w:t>
                      </w:r>
                      <w:r w:rsidRPr="00BD42BD">
                        <w:rPr>
                          <w:rFonts w:ascii="Arial" w:hAnsi="Arial" w:cs="Arial"/>
                          <w:color w:val="000000"/>
                          <w:sz w:val="20"/>
                        </w:rPr>
                        <w:t>duplicates</w:t>
                      </w:r>
                    </w:p>
                    <w:p w14:paraId="6DA3C191" w14:textId="77777777" w:rsidR="00EE1C1B" w:rsidRPr="00C44C66" w:rsidRDefault="00EE1C1B" w:rsidP="00EE1C1B">
                      <w:pPr>
                        <w:rPr>
                          <w:rFonts w:ascii="Arial" w:hAnsi="Arial" w:cs="Arial"/>
                          <w:color w:val="000000"/>
                          <w:sz w:val="20"/>
                        </w:rPr>
                      </w:pPr>
                      <w:r w:rsidRPr="00BD42BD">
                        <w:rPr>
                          <w:rFonts w:ascii="Arial" w:hAnsi="Arial" w:cs="Arial"/>
                          <w:b/>
                          <w:bCs/>
                          <w:color w:val="000000"/>
                          <w:sz w:val="20"/>
                        </w:rPr>
                        <w:t xml:space="preserve">7      </w:t>
                      </w:r>
                      <w:r w:rsidRPr="00BD42BD">
                        <w:rPr>
                          <w:rFonts w:ascii="Arial" w:hAnsi="Arial" w:cs="Arial"/>
                          <w:color w:val="000000"/>
                          <w:sz w:val="20"/>
                        </w:rPr>
                        <w:t>no translation</w:t>
                      </w:r>
                    </w:p>
                    <w:p w14:paraId="3E45C9CB" w14:textId="77777777" w:rsidR="00EE1C1B" w:rsidRPr="00C44C66" w:rsidRDefault="00EE1C1B" w:rsidP="00EE1C1B">
                      <w:pPr>
                        <w:rPr>
                          <w:rFonts w:ascii="Arial" w:hAnsi="Arial" w:cs="Arial"/>
                          <w:color w:val="7F7F7F"/>
                          <w:sz w:val="20"/>
                        </w:rPr>
                      </w:pPr>
                    </w:p>
                  </w:txbxContent>
                </v:textbox>
                <w10:wrap type="through"/>
              </v:rect>
            </w:pict>
          </mc:Fallback>
        </mc:AlternateContent>
      </w:r>
      <w:r w:rsidRPr="00BD42BD">
        <w:rPr>
          <w:rFonts w:eastAsia="MS Mincho"/>
          <w:b/>
          <w:noProof/>
          <w:sz w:val="28"/>
          <w:szCs w:val="28"/>
          <w:lang w:eastAsia="en-US"/>
        </w:rPr>
        <mc:AlternateContent>
          <mc:Choice Requires="wps">
            <w:drawing>
              <wp:anchor distT="36576" distB="36576" distL="36576" distR="36576" simplePos="0" relativeHeight="251701248" behindDoc="0" locked="0" layoutInCell="1" allowOverlap="1" wp14:anchorId="3FE2FF30" wp14:editId="0264AA16">
                <wp:simplePos x="0" y="0"/>
                <wp:positionH relativeFrom="column">
                  <wp:posOffset>2740025</wp:posOffset>
                </wp:positionH>
                <wp:positionV relativeFrom="paragraph">
                  <wp:posOffset>4128770</wp:posOffset>
                </wp:positionV>
                <wp:extent cx="1905" cy="2128520"/>
                <wp:effectExtent l="48895" t="17780" r="76200" b="38100"/>
                <wp:wrapThrough wrapText="bothSides">
                  <wp:wrapPolygon edited="0">
                    <wp:start x="-2147483648" y="0"/>
                    <wp:lineTo x="-2147483648" y="13822"/>
                    <wp:lineTo x="-2147483648" y="17283"/>
                    <wp:lineTo x="-2147483648" y="21600"/>
                    <wp:lineTo x="-2147483648" y="21600"/>
                    <wp:lineTo x="-2147483648" y="17283"/>
                    <wp:lineTo x="-2147483648" y="13822"/>
                    <wp:lineTo x="-2147483648" y="0"/>
                    <wp:lineTo x="-2147483648" y="0"/>
                  </wp:wrapPolygon>
                </wp:wrapThrough>
                <wp:docPr id="41"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21285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304DAA" id="AutoShape 29" o:spid="_x0000_s1026" type="#_x0000_t32" style="position:absolute;margin-left:215.75pt;margin-top:325.1pt;width:.15pt;height:167.6pt;flip:x;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">
                <v:stroke endarrow="block"/>
                <w10:wrap type="through"/>
              </v:shape>
            </w:pict>
          </mc:Fallback>
        </mc:AlternateContent>
      </w:r>
    </w:p>
    <w:p w14:paraId="45AC892C" w14:textId="77777777" w:rsidR="00EE1C1B" w:rsidRPr="00BD42BD" w:rsidRDefault="00EE1C1B" w:rsidP="00EE1C1B">
      <w:pPr>
        <w:rPr>
          <w:b/>
          <w:bCs/>
        </w:rPr>
      </w:pPr>
    </w:p>
    <w:p w14:paraId="071733D4" w14:textId="77777777" w:rsidR="00EE1C1B" w:rsidRPr="00BD42BD" w:rsidRDefault="00EE1C1B" w:rsidP="00EE1C1B">
      <w:pPr>
        <w:rPr>
          <w:b/>
          <w:bCs/>
        </w:rPr>
      </w:pPr>
    </w:p>
    <w:p w14:paraId="202C1380" w14:textId="77777777" w:rsidR="00EE1C1B" w:rsidRPr="00BD42BD" w:rsidRDefault="00EE1C1B" w:rsidP="00EE1C1B">
      <w:pPr>
        <w:rPr>
          <w:b/>
          <w:bCs/>
        </w:rPr>
      </w:pPr>
    </w:p>
    <w:p w14:paraId="55F4D3EA" w14:textId="77777777" w:rsidR="00EE1C1B" w:rsidRPr="00BD42BD" w:rsidRDefault="00EE1C1B" w:rsidP="00EE1C1B">
      <w:pPr>
        <w:rPr>
          <w:b/>
          <w:bCs/>
        </w:rPr>
      </w:pPr>
    </w:p>
    <w:p w14:paraId="2C729D9D" w14:textId="77777777" w:rsidR="00EE1C1B" w:rsidRPr="00BD42BD" w:rsidRDefault="00EE1C1B" w:rsidP="00EE1C1B">
      <w:pPr>
        <w:rPr>
          <w:b/>
          <w:bCs/>
        </w:rPr>
      </w:pPr>
    </w:p>
    <w:p w14:paraId="44154F33" w14:textId="77777777" w:rsidR="00EE1C1B" w:rsidRPr="00BD42BD" w:rsidRDefault="00EE1C1B" w:rsidP="00EE1C1B">
      <w:pPr>
        <w:rPr>
          <w:b/>
          <w:bCs/>
        </w:rPr>
      </w:pPr>
    </w:p>
    <w:p w14:paraId="008C3617" w14:textId="77777777" w:rsidR="00EE1C1B" w:rsidRPr="00BD42BD" w:rsidRDefault="00EE1C1B" w:rsidP="00EE1C1B">
      <w:pPr>
        <w:rPr>
          <w:b/>
          <w:bCs/>
        </w:rPr>
      </w:pPr>
    </w:p>
    <w:p w14:paraId="1E03CCAD" w14:textId="77777777" w:rsidR="00EE1C1B" w:rsidRPr="00BD42BD" w:rsidRDefault="00EE1C1B" w:rsidP="00EE1C1B">
      <w:pPr>
        <w:rPr>
          <w:b/>
          <w:bCs/>
        </w:rPr>
      </w:pPr>
    </w:p>
    <w:p w14:paraId="12CFC4CB" w14:textId="77777777" w:rsidR="00EE1C1B" w:rsidRPr="00BD42BD" w:rsidRDefault="00EE1C1B" w:rsidP="00EE1C1B">
      <w:pPr>
        <w:rPr>
          <w:b/>
          <w:bCs/>
        </w:rPr>
      </w:pPr>
    </w:p>
    <w:p w14:paraId="47BD6AB6" w14:textId="77777777" w:rsidR="00EE1C1B" w:rsidRPr="00BD42BD" w:rsidRDefault="00EE1C1B" w:rsidP="00EE1C1B">
      <w:pPr>
        <w:rPr>
          <w:b/>
          <w:bCs/>
        </w:rPr>
      </w:pPr>
      <w:r w:rsidRPr="00BD42BD">
        <w:rPr>
          <w:rFonts w:eastAsia="MS Mincho"/>
          <w:b/>
          <w:noProof/>
          <w:sz w:val="28"/>
          <w:szCs w:val="28"/>
          <w:lang w:eastAsia="ja-JP"/>
        </w:rPr>
        <mc:AlternateContent>
          <mc:Choice Requires="wps">
            <w:drawing>
              <wp:anchor distT="0" distB="0" distL="114300" distR="114300" simplePos="0" relativeHeight="251705344" behindDoc="0" locked="0" layoutInCell="1" allowOverlap="1" wp14:anchorId="6ADDB2B4" wp14:editId="561DA3BE">
                <wp:simplePos x="0" y="0"/>
                <wp:positionH relativeFrom="column">
                  <wp:posOffset>127635</wp:posOffset>
                </wp:positionH>
                <wp:positionV relativeFrom="paragraph">
                  <wp:posOffset>104679</wp:posOffset>
                </wp:positionV>
                <wp:extent cx="1889125" cy="601884"/>
                <wp:effectExtent l="0" t="0" r="15875" b="8255"/>
                <wp:wrapNone/>
                <wp:docPr id="4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9125" cy="601884"/>
                        </a:xfrm>
                        <a:prstGeom prst="rect">
                          <a:avLst/>
                        </a:prstGeom>
                        <a:solidFill>
                          <a:srgbClr val="FFFFFF"/>
                        </a:solidFill>
                        <a:ln w="9525">
                          <a:solidFill>
                            <a:srgbClr val="000000"/>
                          </a:solidFill>
                          <a:miter lim="800000"/>
                          <a:headEnd/>
                          <a:tailEnd/>
                        </a:ln>
                      </wps:spPr>
                      <wps:txbx>
                        <w:txbxContent>
                          <w:p w14:paraId="453845F6" w14:textId="77777777" w:rsidR="00EE1C1B" w:rsidRDefault="00EE1C1B" w:rsidP="00EE1C1B">
                            <w:pPr>
                              <w:rPr>
                                <w:rFonts w:ascii="Arial" w:hAnsi="Arial" w:cs="Arial"/>
                                <w:sz w:val="20"/>
                                <w:lang w:val="en-CA"/>
                              </w:rPr>
                            </w:pPr>
                            <w:r w:rsidRPr="00BD42BD">
                              <w:rPr>
                                <w:rFonts w:ascii="Arial" w:hAnsi="Arial" w:cs="Arial"/>
                                <w:b/>
                                <w:bCs/>
                                <w:sz w:val="20"/>
                                <w:lang w:val="en-CA"/>
                              </w:rPr>
                              <w:t>25</w:t>
                            </w:r>
                            <w:r w:rsidRPr="00BD42BD">
                              <w:rPr>
                                <w:rFonts w:ascii="Arial" w:hAnsi="Arial" w:cs="Arial"/>
                                <w:sz w:val="20"/>
                                <w:lang w:val="en-CA"/>
                              </w:rPr>
                              <w:t xml:space="preserve"> Additional articles identified by handsearching</w:t>
                            </w:r>
                          </w:p>
                          <w:p w14:paraId="1AE0BEC5" w14:textId="77777777" w:rsidR="00EE1C1B" w:rsidRDefault="00EE1C1B" w:rsidP="00EE1C1B">
                            <w:pPr>
                              <w:rPr>
                                <w:rFonts w:ascii="Arial" w:hAnsi="Arial" w:cs="Arial"/>
                                <w:sz w:val="20"/>
                                <w:lang w:val="en-CA"/>
                              </w:rPr>
                            </w:pPr>
                          </w:p>
                          <w:p w14:paraId="3B033B39" w14:textId="77777777" w:rsidR="00EE1C1B" w:rsidRDefault="00EE1C1B" w:rsidP="00EE1C1B">
                            <w:pPr>
                              <w:rPr>
                                <w:rFonts w:ascii="Arial" w:hAnsi="Arial" w:cs="Arial"/>
                                <w:sz w:val="20"/>
                                <w:lang w:val="en-CA"/>
                              </w:rPr>
                            </w:pPr>
                          </w:p>
                          <w:p w14:paraId="0603C144" w14:textId="77777777" w:rsidR="00EE1C1B" w:rsidRDefault="00EE1C1B" w:rsidP="00EE1C1B">
                            <w:pPr>
                              <w:rPr>
                                <w:rFonts w:ascii="Arial" w:hAnsi="Arial" w:cs="Arial"/>
                                <w:sz w:val="20"/>
                                <w:lang w:val="en-CA"/>
                              </w:rPr>
                            </w:pPr>
                          </w:p>
                          <w:p w14:paraId="591A1316" w14:textId="77777777" w:rsidR="00EE1C1B" w:rsidRPr="004D0467" w:rsidRDefault="00EE1C1B" w:rsidP="00EE1C1B">
                            <w:pPr>
                              <w:rPr>
                                <w:rFonts w:ascii="Arial" w:hAnsi="Arial" w:cs="Arial"/>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DDB2B4" id="_x0000_s1032" style="position:absolute;margin-left:10.05pt;margin-top:8.25pt;width:148.75pt;height:47.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">
                <v:textbox inset=",7.2pt,,7.2pt">
                  <w:txbxContent>
                    <w:p w14:paraId="453845F6" w14:textId="77777777" w:rsidR="00EE1C1B" w:rsidRDefault="00EE1C1B" w:rsidP="00EE1C1B">
                      <w:pPr>
                        <w:rPr>
                          <w:rFonts w:ascii="Arial" w:hAnsi="Arial" w:cs="Arial"/>
                          <w:sz w:val="20"/>
                          <w:lang w:val="en-CA"/>
                        </w:rPr>
                      </w:pPr>
                      <w:r w:rsidRPr="00BD42BD">
                        <w:rPr>
                          <w:rFonts w:ascii="Arial" w:hAnsi="Arial" w:cs="Arial"/>
                          <w:b/>
                          <w:bCs/>
                          <w:sz w:val="20"/>
                          <w:lang w:val="en-CA"/>
                        </w:rPr>
                        <w:t>25</w:t>
                      </w:r>
                      <w:r w:rsidRPr="00BD42BD">
                        <w:rPr>
                          <w:rFonts w:ascii="Arial" w:hAnsi="Arial" w:cs="Arial"/>
                          <w:sz w:val="20"/>
                          <w:lang w:val="en-CA"/>
                        </w:rPr>
                        <w:t xml:space="preserve"> Additional articles identified by handsearching</w:t>
                      </w:r>
                    </w:p>
                    <w:p w14:paraId="1AE0BEC5" w14:textId="77777777" w:rsidR="00EE1C1B" w:rsidRDefault="00EE1C1B" w:rsidP="00EE1C1B">
                      <w:pPr>
                        <w:rPr>
                          <w:rFonts w:ascii="Arial" w:hAnsi="Arial" w:cs="Arial"/>
                          <w:sz w:val="20"/>
                          <w:lang w:val="en-CA"/>
                        </w:rPr>
                      </w:pPr>
                    </w:p>
                    <w:p w14:paraId="3B033B39" w14:textId="77777777" w:rsidR="00EE1C1B" w:rsidRDefault="00EE1C1B" w:rsidP="00EE1C1B">
                      <w:pPr>
                        <w:rPr>
                          <w:rFonts w:ascii="Arial" w:hAnsi="Arial" w:cs="Arial"/>
                          <w:sz w:val="20"/>
                          <w:lang w:val="en-CA"/>
                        </w:rPr>
                      </w:pPr>
                    </w:p>
                    <w:p w14:paraId="0603C144" w14:textId="77777777" w:rsidR="00EE1C1B" w:rsidRDefault="00EE1C1B" w:rsidP="00EE1C1B">
                      <w:pPr>
                        <w:rPr>
                          <w:rFonts w:ascii="Arial" w:hAnsi="Arial" w:cs="Arial"/>
                          <w:sz w:val="20"/>
                          <w:lang w:val="en-CA"/>
                        </w:rPr>
                      </w:pPr>
                    </w:p>
                    <w:p w14:paraId="591A1316" w14:textId="77777777" w:rsidR="00EE1C1B" w:rsidRPr="004D0467" w:rsidRDefault="00EE1C1B" w:rsidP="00EE1C1B">
                      <w:pPr>
                        <w:rPr>
                          <w:rFonts w:ascii="Arial" w:hAnsi="Arial" w:cs="Arial"/>
                          <w:sz w:val="20"/>
                        </w:rPr>
                      </w:pPr>
                    </w:p>
                  </w:txbxContent>
                </v:textbox>
              </v:rect>
            </w:pict>
          </mc:Fallback>
        </mc:AlternateContent>
      </w:r>
    </w:p>
    <w:p w14:paraId="48B3AAD6" w14:textId="77777777" w:rsidR="00EE1C1B" w:rsidRPr="00BD42BD" w:rsidRDefault="00EE1C1B" w:rsidP="00EE1C1B">
      <w:pPr>
        <w:rPr>
          <w:b/>
          <w:bCs/>
        </w:rPr>
      </w:pPr>
    </w:p>
    <w:p w14:paraId="2FADA651" w14:textId="77777777" w:rsidR="00EE1C1B" w:rsidRPr="00BD42BD" w:rsidRDefault="00EE1C1B" w:rsidP="00EE1C1B">
      <w:pPr>
        <w:rPr>
          <w:b/>
          <w:bCs/>
        </w:rPr>
      </w:pPr>
      <w:r w:rsidRPr="00BD42BD">
        <w:rPr>
          <w:rFonts w:eastAsia="MS Mincho"/>
          <w:b/>
          <w:noProof/>
          <w:sz w:val="28"/>
          <w:szCs w:val="28"/>
          <w:lang w:eastAsia="ja-JP"/>
        </w:rPr>
        <mc:AlternateContent>
          <mc:Choice Requires="wps">
            <w:drawing>
              <wp:anchor distT="36576" distB="36576" distL="36576" distR="36576" simplePos="0" relativeHeight="251706368" behindDoc="0" locked="0" layoutInCell="1" allowOverlap="1" wp14:anchorId="4A1FA6A2" wp14:editId="3B48834C">
                <wp:simplePos x="0" y="0"/>
                <wp:positionH relativeFrom="column">
                  <wp:posOffset>2049145</wp:posOffset>
                </wp:positionH>
                <wp:positionV relativeFrom="paragraph">
                  <wp:posOffset>41802</wp:posOffset>
                </wp:positionV>
                <wp:extent cx="697865" cy="3175"/>
                <wp:effectExtent l="15240" t="45720" r="23495" b="78105"/>
                <wp:wrapNone/>
                <wp:docPr id="43"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7865" cy="3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9CBFB3" id="AutoShape 25" o:spid="_x0000_s1026" type="#_x0000_t32" style="position:absolute;margin-left:161.35pt;margin-top:3.3pt;width:54.95pt;height:.25pt;flip:y;z-index:2517063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">
                <v:stroke endarrow="block"/>
              </v:shape>
            </w:pict>
          </mc:Fallback>
        </mc:AlternateContent>
      </w:r>
    </w:p>
    <w:p w14:paraId="33D22B59" w14:textId="77777777" w:rsidR="00EE1C1B" w:rsidRPr="00BD42BD" w:rsidRDefault="00EE1C1B" w:rsidP="00EE1C1B">
      <w:pPr>
        <w:rPr>
          <w:b/>
          <w:bCs/>
        </w:rPr>
      </w:pPr>
    </w:p>
    <w:p w14:paraId="20D5B878" w14:textId="77777777" w:rsidR="00EE1C1B" w:rsidRPr="00BD42BD" w:rsidRDefault="00EE1C1B" w:rsidP="00EE1C1B">
      <w:pPr>
        <w:rPr>
          <w:b/>
          <w:bCs/>
        </w:rPr>
      </w:pPr>
    </w:p>
    <w:p w14:paraId="4212A3D8" w14:textId="77777777" w:rsidR="00EE1C1B" w:rsidRPr="00BD42BD" w:rsidRDefault="00EE1C1B" w:rsidP="00EE1C1B">
      <w:pPr>
        <w:rPr>
          <w:b/>
          <w:bCs/>
        </w:rPr>
      </w:pPr>
    </w:p>
    <w:p w14:paraId="60245D8C" w14:textId="77777777" w:rsidR="00EE1C1B" w:rsidRPr="00BD42BD" w:rsidRDefault="00EE1C1B" w:rsidP="00EE1C1B">
      <w:pPr>
        <w:rPr>
          <w:b/>
          <w:bCs/>
        </w:rPr>
      </w:pPr>
    </w:p>
    <w:p w14:paraId="6E25BA05" w14:textId="77777777" w:rsidR="00EE1C1B" w:rsidRPr="00BD42BD" w:rsidRDefault="00EE1C1B" w:rsidP="00EE1C1B">
      <w:pPr>
        <w:rPr>
          <w:b/>
          <w:bCs/>
        </w:rPr>
      </w:pPr>
    </w:p>
    <w:p w14:paraId="385E3CD1" w14:textId="77777777" w:rsidR="00EE1C1B" w:rsidRPr="00BD42BD" w:rsidRDefault="00EE1C1B" w:rsidP="00EE1C1B">
      <w:pPr>
        <w:rPr>
          <w:b/>
          <w:bCs/>
        </w:rPr>
      </w:pPr>
    </w:p>
    <w:p w14:paraId="124FE017" w14:textId="77777777" w:rsidR="00EE1C1B" w:rsidRPr="00BD42BD" w:rsidRDefault="00EE1C1B" w:rsidP="00EE1C1B">
      <w:pPr>
        <w:rPr>
          <w:b/>
          <w:bCs/>
        </w:rPr>
      </w:pPr>
    </w:p>
    <w:p w14:paraId="1D5494BF" w14:textId="77777777" w:rsidR="00EE1C1B" w:rsidRPr="00BD42BD" w:rsidRDefault="00EE1C1B" w:rsidP="00EE1C1B">
      <w:pPr>
        <w:rPr>
          <w:b/>
          <w:bCs/>
        </w:rPr>
      </w:pPr>
    </w:p>
    <w:p w14:paraId="50DB1450" w14:textId="77777777" w:rsidR="00EE1C1B" w:rsidRPr="00BD42BD" w:rsidRDefault="00EE1C1B" w:rsidP="00EE1C1B">
      <w:pPr>
        <w:rPr>
          <w:b/>
          <w:bCs/>
        </w:rPr>
      </w:pPr>
    </w:p>
    <w:p w14:paraId="7FA7325A" w14:textId="77777777" w:rsidR="00EE1C1B" w:rsidRPr="00BD42BD" w:rsidRDefault="00EE1C1B" w:rsidP="00EE1C1B">
      <w:pPr>
        <w:rPr>
          <w:b/>
          <w:bCs/>
        </w:rPr>
      </w:pPr>
    </w:p>
    <w:p w14:paraId="4C43991C" w14:textId="77777777" w:rsidR="00EE1C1B" w:rsidRDefault="00EE1C1B" w:rsidP="00EE1C1B">
      <w:pPr>
        <w:rPr>
          <w:b/>
          <w:bCs/>
        </w:rPr>
      </w:pPr>
    </w:p>
    <w:p w14:paraId="5855AF19" w14:textId="77777777" w:rsidR="00EE1C1B" w:rsidRDefault="00EE1C1B" w:rsidP="00EE1C1B">
      <w:pPr>
        <w:rPr>
          <w:b/>
          <w:bCs/>
        </w:rPr>
      </w:pPr>
    </w:p>
    <w:p w14:paraId="6A2B2972" w14:textId="77777777" w:rsidR="00EE1C1B" w:rsidRDefault="00EE1C1B" w:rsidP="00EE1C1B">
      <w:pPr>
        <w:rPr>
          <w:b/>
          <w:bCs/>
        </w:rPr>
      </w:pPr>
    </w:p>
    <w:p w14:paraId="14E1F2AD" w14:textId="77777777" w:rsidR="00EE1C1B" w:rsidRDefault="00EE1C1B" w:rsidP="00EE1C1B">
      <w:pPr>
        <w:rPr>
          <w:b/>
          <w:bCs/>
        </w:rPr>
      </w:pPr>
    </w:p>
    <w:p w14:paraId="3B279EC8" w14:textId="77777777" w:rsidR="00EE1C1B" w:rsidRDefault="00EE1C1B" w:rsidP="00EE1C1B">
      <w:pPr>
        <w:rPr>
          <w:b/>
          <w:bCs/>
        </w:rPr>
      </w:pPr>
    </w:p>
    <w:p w14:paraId="7A032084" w14:textId="77777777" w:rsidR="00EE1C1B" w:rsidRDefault="00EE1C1B" w:rsidP="00EE1C1B">
      <w:pPr>
        <w:rPr>
          <w:b/>
          <w:bCs/>
        </w:rPr>
      </w:pPr>
    </w:p>
    <w:p w14:paraId="65035B31" w14:textId="77777777" w:rsidR="00EE1C1B" w:rsidRDefault="00EE1C1B" w:rsidP="00EE1C1B">
      <w:pPr>
        <w:rPr>
          <w:b/>
          <w:bCs/>
        </w:rPr>
      </w:pPr>
    </w:p>
    <w:p w14:paraId="4CCE4EBA" w14:textId="77777777" w:rsidR="00EE1C1B" w:rsidRDefault="00EE1C1B" w:rsidP="00EE1C1B">
      <w:pPr>
        <w:rPr>
          <w:b/>
          <w:bCs/>
        </w:rPr>
      </w:pPr>
    </w:p>
    <w:p w14:paraId="21AF0CF0" w14:textId="77777777" w:rsidR="00EE1C1B" w:rsidRDefault="00EE1C1B" w:rsidP="00EE1C1B">
      <w:pPr>
        <w:rPr>
          <w:b/>
          <w:bCs/>
        </w:rPr>
      </w:pPr>
    </w:p>
    <w:p w14:paraId="53902515" w14:textId="77777777" w:rsidR="00EE1C1B" w:rsidRDefault="00EE1C1B" w:rsidP="00EE1C1B">
      <w:pPr>
        <w:rPr>
          <w:b/>
          <w:bCs/>
        </w:rPr>
      </w:pPr>
    </w:p>
    <w:p w14:paraId="5BEB84EC" w14:textId="77777777" w:rsidR="00EE1C1B" w:rsidRDefault="00EE1C1B" w:rsidP="00EE1C1B">
      <w:pPr>
        <w:rPr>
          <w:b/>
          <w:bCs/>
        </w:rPr>
      </w:pPr>
    </w:p>
    <w:p w14:paraId="755739F5" w14:textId="77777777" w:rsidR="00EE1C1B" w:rsidRDefault="00EE1C1B" w:rsidP="00EE1C1B">
      <w:pPr>
        <w:rPr>
          <w:b/>
          <w:bCs/>
        </w:rPr>
      </w:pPr>
    </w:p>
    <w:p w14:paraId="2E575F3F" w14:textId="77777777" w:rsidR="00EE1C1B" w:rsidRDefault="00EE1C1B" w:rsidP="00EE1C1B">
      <w:pPr>
        <w:spacing w:line="480" w:lineRule="auto"/>
        <w:ind w:firstLine="720"/>
      </w:pPr>
      <w:r w:rsidRPr="00BD42BD">
        <w:rPr>
          <w:rFonts w:eastAsia="MS Mincho"/>
          <w:b/>
          <w:noProof/>
          <w:sz w:val="28"/>
          <w:szCs w:val="28"/>
          <w:lang w:eastAsia="en-US"/>
        </w:rPr>
        <mc:AlternateContent>
          <mc:Choice Requires="wps">
            <w:drawing>
              <wp:anchor distT="0" distB="0" distL="114300" distR="114300" simplePos="0" relativeHeight="251692032" behindDoc="0" locked="0" layoutInCell="1" allowOverlap="1" wp14:anchorId="67E1CA68" wp14:editId="5C1EE2C7">
                <wp:simplePos x="0" y="0"/>
                <wp:positionH relativeFrom="column">
                  <wp:posOffset>2233930</wp:posOffset>
                </wp:positionH>
                <wp:positionV relativeFrom="paragraph">
                  <wp:posOffset>157480</wp:posOffset>
                </wp:positionV>
                <wp:extent cx="1365885" cy="353060"/>
                <wp:effectExtent l="0" t="0" r="18415" b="15240"/>
                <wp:wrapThrough wrapText="bothSides">
                  <wp:wrapPolygon edited="0">
                    <wp:start x="0" y="0"/>
                    <wp:lineTo x="0" y="21755"/>
                    <wp:lineTo x="21690" y="21755"/>
                    <wp:lineTo x="21690" y="0"/>
                    <wp:lineTo x="0" y="0"/>
                  </wp:wrapPolygon>
                </wp:wrapThrough>
                <wp:docPr id="4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5885" cy="353060"/>
                        </a:xfrm>
                        <a:prstGeom prst="rect">
                          <a:avLst/>
                        </a:prstGeom>
                        <a:solidFill>
                          <a:srgbClr val="FFFFFF"/>
                        </a:solidFill>
                        <a:ln w="9525">
                          <a:solidFill>
                            <a:srgbClr val="000000"/>
                          </a:solidFill>
                          <a:miter lim="800000"/>
                          <a:headEnd/>
                          <a:tailEnd/>
                        </a:ln>
                      </wps:spPr>
                      <wps:txbx>
                        <w:txbxContent>
                          <w:p w14:paraId="392D4BDC" w14:textId="77777777" w:rsidR="00EE1C1B" w:rsidRPr="00FD2763" w:rsidRDefault="00EE1C1B" w:rsidP="00EE1C1B">
                            <w:pPr>
                              <w:ind w:left="360" w:hanging="360"/>
                              <w:rPr>
                                <w:rFonts w:ascii="Arial" w:hAnsi="Arial" w:cs="Arial"/>
                                <w:bCs/>
                                <w:sz w:val="20"/>
                              </w:rPr>
                            </w:pPr>
                            <w:r w:rsidRPr="00BD42BD">
                              <w:rPr>
                                <w:rFonts w:ascii="Arial" w:hAnsi="Arial" w:cs="Arial"/>
                                <w:b/>
                                <w:sz w:val="20"/>
                              </w:rPr>
                              <w:t xml:space="preserve">114 </w:t>
                            </w:r>
                            <w:r w:rsidRPr="00BD42BD">
                              <w:rPr>
                                <w:rFonts w:ascii="Arial" w:hAnsi="Arial" w:cs="Arial"/>
                                <w:bCs/>
                                <w:sz w:val="20"/>
                              </w:rPr>
                              <w:t>studies includ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1CA68" id="Rectangle 30" o:spid="_x0000_s1033" style="position:absolute;left:0;text-align:left;margin-left:175.9pt;margin-top:12.4pt;width:107.55pt;height:27.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">
                <v:textbox inset=",7.2pt,,7.2pt">
                  <w:txbxContent>
                    <w:p w14:paraId="392D4BDC" w14:textId="77777777" w:rsidR="00EE1C1B" w:rsidRPr="00FD2763" w:rsidRDefault="00EE1C1B" w:rsidP="00EE1C1B">
                      <w:pPr>
                        <w:ind w:left="360" w:hanging="360"/>
                        <w:rPr>
                          <w:rFonts w:ascii="Arial" w:hAnsi="Arial" w:cs="Arial"/>
                          <w:bCs/>
                          <w:sz w:val="20"/>
                        </w:rPr>
                      </w:pPr>
                      <w:r w:rsidRPr="00BD42BD">
                        <w:rPr>
                          <w:rFonts w:ascii="Arial" w:hAnsi="Arial" w:cs="Arial"/>
                          <w:b/>
                          <w:sz w:val="20"/>
                        </w:rPr>
                        <w:t xml:space="preserve">114 </w:t>
                      </w:r>
                      <w:r w:rsidRPr="00BD42BD">
                        <w:rPr>
                          <w:rFonts w:ascii="Arial" w:hAnsi="Arial" w:cs="Arial"/>
                          <w:bCs/>
                          <w:sz w:val="20"/>
                        </w:rPr>
                        <w:t>studies included</w:t>
                      </w:r>
                    </w:p>
                  </w:txbxContent>
                </v:textbox>
                <w10:wrap type="through"/>
              </v:rect>
            </w:pict>
          </mc:Fallback>
        </mc:AlternateContent>
      </w:r>
    </w:p>
    <w:p w14:paraId="68EDB572" w14:textId="77777777" w:rsidR="00EE1C1B" w:rsidRDefault="00EE1C1B" w:rsidP="00EE1C1B">
      <w:pPr>
        <w:spacing w:line="480" w:lineRule="auto"/>
        <w:ind w:firstLine="720"/>
      </w:pPr>
    </w:p>
    <w:p w14:paraId="3154702F" w14:textId="77777777" w:rsidR="00EE1C1B" w:rsidRDefault="00EE1C1B" w:rsidP="003D1B73">
      <w:pPr>
        <w:rPr>
          <w:b/>
          <w:bCs/>
        </w:rPr>
        <w:sectPr w:rsidR="00EE1C1B" w:rsidSect="00EE1C1B">
          <w:pgSz w:w="12240" w:h="15840"/>
          <w:pgMar w:top="1440" w:right="1440" w:bottom="1980" w:left="1440" w:header="720" w:footer="720" w:gutter="0"/>
          <w:cols w:space="720"/>
          <w:titlePg/>
          <w:docGrid w:linePitch="360"/>
        </w:sectPr>
      </w:pPr>
    </w:p>
    <w:tbl>
      <w:tblPr>
        <w:tblW w:w="19533" w:type="dxa"/>
        <w:tblInd w:w="-15" w:type="dxa"/>
        <w:tblLook w:val="04A0" w:firstRow="1" w:lastRow="0" w:firstColumn="1" w:lastColumn="0" w:noHBand="0" w:noVBand="1"/>
      </w:tblPr>
      <w:tblGrid>
        <w:gridCol w:w="13245"/>
        <w:gridCol w:w="236"/>
        <w:gridCol w:w="1125"/>
        <w:gridCol w:w="259"/>
        <w:gridCol w:w="1344"/>
        <w:gridCol w:w="2199"/>
        <w:gridCol w:w="1125"/>
      </w:tblGrid>
      <w:tr w:rsidR="00F104CA" w:rsidRPr="00BD42BD" w14:paraId="4F476EE8" w14:textId="6BD980FE" w:rsidTr="004F384B">
        <w:trPr>
          <w:trHeight w:val="80"/>
        </w:trPr>
        <w:tc>
          <w:tcPr>
            <w:tcW w:w="13245" w:type="dxa"/>
            <w:tcBorders>
              <w:top w:val="nil"/>
              <w:left w:val="nil"/>
              <w:bottom w:val="nil"/>
              <w:right w:val="nil"/>
            </w:tcBorders>
            <w:shd w:val="clear" w:color="auto" w:fill="auto"/>
            <w:noWrap/>
            <w:vAlign w:val="bottom"/>
          </w:tcPr>
          <w:p w14:paraId="5C71A737" w14:textId="7BB490CB" w:rsidR="00F104CA" w:rsidRPr="00BD42BD" w:rsidRDefault="00AF2B89" w:rsidP="003D1B73">
            <w:pPr>
              <w:rPr>
                <w:rFonts w:ascii="Calibri" w:hAnsi="Calibri" w:cs="Calibri"/>
                <w:color w:val="000000"/>
                <w:sz w:val="22"/>
              </w:rPr>
            </w:pPr>
            <w:r w:rsidRPr="00BD42BD">
              <w:rPr>
                <w:b/>
                <w:bCs/>
              </w:rPr>
              <w:lastRenderedPageBreak/>
              <w:t xml:space="preserve">Figure </w:t>
            </w:r>
            <w:r w:rsidR="00ED5EF8">
              <w:rPr>
                <w:b/>
                <w:bCs/>
              </w:rPr>
              <w:t>2</w:t>
            </w:r>
            <w:r w:rsidRPr="00BD42BD">
              <w:t xml:space="preserve"> </w:t>
            </w:r>
            <w:r w:rsidRPr="00BD42BD">
              <w:rPr>
                <w:i/>
                <w:iCs/>
              </w:rPr>
              <w:t>Funnel plot depicting results of trim-and-fill adjustment</w:t>
            </w:r>
            <w:r w:rsidR="00F1334F" w:rsidRPr="00BD42BD">
              <w:rPr>
                <w:i/>
                <w:iCs/>
              </w:rPr>
              <w:t xml:space="preserve"> for the differential attrition model</w:t>
            </w:r>
            <w:r w:rsidRPr="00BD42BD">
              <w:t xml:space="preserve"> </w:t>
            </w:r>
          </w:p>
        </w:tc>
        <w:tc>
          <w:tcPr>
            <w:tcW w:w="236" w:type="dxa"/>
            <w:tcBorders>
              <w:top w:val="nil"/>
              <w:left w:val="nil"/>
              <w:bottom w:val="nil"/>
              <w:right w:val="nil"/>
            </w:tcBorders>
            <w:shd w:val="clear" w:color="auto" w:fill="auto"/>
            <w:noWrap/>
            <w:vAlign w:val="bottom"/>
          </w:tcPr>
          <w:p w14:paraId="0F28C2E6" w14:textId="676CD683" w:rsidR="00F104CA" w:rsidRPr="00BD42BD" w:rsidRDefault="00F104CA" w:rsidP="00F104CA">
            <w:pPr>
              <w:rPr>
                <w:rFonts w:ascii="Calibri" w:hAnsi="Calibri" w:cs="Calibri"/>
                <w:color w:val="000000"/>
                <w:sz w:val="22"/>
              </w:rPr>
            </w:pPr>
          </w:p>
        </w:tc>
        <w:tc>
          <w:tcPr>
            <w:tcW w:w="1125" w:type="dxa"/>
            <w:tcBorders>
              <w:top w:val="nil"/>
              <w:left w:val="nil"/>
              <w:bottom w:val="nil"/>
              <w:right w:val="nil"/>
            </w:tcBorders>
            <w:shd w:val="clear" w:color="auto" w:fill="auto"/>
            <w:noWrap/>
            <w:vAlign w:val="bottom"/>
          </w:tcPr>
          <w:p w14:paraId="29C9A3D5" w14:textId="556E3BD3" w:rsidR="00F104CA" w:rsidRPr="00BD42BD" w:rsidRDefault="00F104CA" w:rsidP="00F104CA">
            <w:pPr>
              <w:jc w:val="right"/>
              <w:rPr>
                <w:rFonts w:ascii="Calibri" w:hAnsi="Calibri" w:cs="Calibri"/>
                <w:color w:val="000000"/>
                <w:sz w:val="22"/>
              </w:rPr>
            </w:pPr>
          </w:p>
        </w:tc>
        <w:tc>
          <w:tcPr>
            <w:tcW w:w="259" w:type="dxa"/>
            <w:tcBorders>
              <w:top w:val="nil"/>
              <w:left w:val="nil"/>
              <w:bottom w:val="nil"/>
              <w:right w:val="nil"/>
            </w:tcBorders>
            <w:shd w:val="clear" w:color="auto" w:fill="auto"/>
            <w:noWrap/>
            <w:vAlign w:val="bottom"/>
          </w:tcPr>
          <w:p w14:paraId="379EF7A6" w14:textId="00F9FE80" w:rsidR="00F104CA" w:rsidRPr="00BD42BD" w:rsidRDefault="00F104CA" w:rsidP="00F104CA">
            <w:pPr>
              <w:rPr>
                <w:rFonts w:ascii="Calibri" w:hAnsi="Calibri" w:cs="Calibri"/>
                <w:color w:val="000000"/>
                <w:sz w:val="22"/>
              </w:rPr>
            </w:pPr>
          </w:p>
        </w:tc>
        <w:tc>
          <w:tcPr>
            <w:tcW w:w="1344" w:type="dxa"/>
            <w:tcBorders>
              <w:top w:val="nil"/>
              <w:left w:val="nil"/>
              <w:bottom w:val="nil"/>
              <w:right w:val="nil"/>
            </w:tcBorders>
            <w:shd w:val="clear" w:color="auto" w:fill="auto"/>
            <w:noWrap/>
            <w:vAlign w:val="bottom"/>
          </w:tcPr>
          <w:p w14:paraId="688F69E7" w14:textId="11A516BF" w:rsidR="00F104CA" w:rsidRPr="00BD42BD" w:rsidRDefault="00F104CA" w:rsidP="00F104CA">
            <w:pPr>
              <w:jc w:val="right"/>
              <w:rPr>
                <w:rFonts w:ascii="Calibri" w:hAnsi="Calibri" w:cs="Calibri"/>
                <w:color w:val="000000"/>
                <w:sz w:val="22"/>
              </w:rPr>
            </w:pPr>
          </w:p>
        </w:tc>
        <w:tc>
          <w:tcPr>
            <w:tcW w:w="2199" w:type="dxa"/>
            <w:tcBorders>
              <w:top w:val="nil"/>
              <w:left w:val="nil"/>
              <w:bottom w:val="nil"/>
              <w:right w:val="nil"/>
            </w:tcBorders>
            <w:shd w:val="clear" w:color="auto" w:fill="auto"/>
            <w:noWrap/>
            <w:vAlign w:val="bottom"/>
          </w:tcPr>
          <w:p w14:paraId="60DEB183" w14:textId="0566513E" w:rsidR="00F104CA" w:rsidRPr="00BD42BD" w:rsidRDefault="00F104CA" w:rsidP="00F104CA">
            <w:pPr>
              <w:rPr>
                <w:rFonts w:ascii="Calibri" w:hAnsi="Calibri" w:cs="Calibri"/>
                <w:color w:val="000000"/>
                <w:sz w:val="22"/>
              </w:rPr>
            </w:pPr>
          </w:p>
        </w:tc>
        <w:tc>
          <w:tcPr>
            <w:tcW w:w="1125" w:type="dxa"/>
            <w:tcBorders>
              <w:top w:val="nil"/>
              <w:left w:val="nil"/>
              <w:bottom w:val="nil"/>
              <w:right w:val="nil"/>
            </w:tcBorders>
            <w:shd w:val="clear" w:color="auto" w:fill="auto"/>
            <w:noWrap/>
            <w:vAlign w:val="bottom"/>
          </w:tcPr>
          <w:p w14:paraId="5A4CCC53" w14:textId="41476AD0" w:rsidR="00F104CA" w:rsidRPr="00BD42BD" w:rsidRDefault="00F104CA" w:rsidP="00F104CA">
            <w:pPr>
              <w:jc w:val="right"/>
              <w:rPr>
                <w:rFonts w:ascii="Calibri" w:hAnsi="Calibri" w:cs="Calibri"/>
                <w:color w:val="000000"/>
                <w:sz w:val="22"/>
              </w:rPr>
            </w:pPr>
          </w:p>
        </w:tc>
      </w:tr>
    </w:tbl>
    <w:p w14:paraId="77B436EE" w14:textId="12D4E9E7" w:rsidR="00426DC1" w:rsidRPr="00BD42BD" w:rsidRDefault="00AB2FA6" w:rsidP="00AD1EBD">
      <w:pPr>
        <w:ind w:right="360"/>
        <w:rPr>
          <w:b/>
          <w:bCs/>
        </w:rPr>
      </w:pPr>
      <w:r w:rsidRPr="00BD42BD">
        <w:rPr>
          <w:b/>
          <w:bCs/>
          <w:noProof/>
        </w:rPr>
        <w:drawing>
          <wp:inline distT="0" distB="0" distL="0" distR="0" wp14:anchorId="681E4954" wp14:editId="3C10CD8B">
            <wp:extent cx="3692324" cy="3692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3704982" cy="3704982"/>
                    </a:xfrm>
                    <a:prstGeom prst="rect">
                      <a:avLst/>
                    </a:prstGeom>
                  </pic:spPr>
                </pic:pic>
              </a:graphicData>
            </a:graphic>
          </wp:inline>
        </w:drawing>
      </w:r>
      <w:r w:rsidR="00C80BCC" w:rsidRPr="00BD42BD">
        <w:rPr>
          <w:i/>
          <w:iCs/>
          <w:noProof/>
        </w:rPr>
        <w:t xml:space="preserve"> </w:t>
      </w:r>
      <w:r w:rsidR="00C80BCC" w:rsidRPr="00BD42BD">
        <w:rPr>
          <w:i/>
          <w:iCs/>
          <w:noProof/>
        </w:rPr>
        <w:drawing>
          <wp:inline distT="0" distB="0" distL="0" distR="0" wp14:anchorId="76FACD8E" wp14:editId="6C91C8BC">
            <wp:extent cx="3703899" cy="37038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3715868" cy="3715868"/>
                    </a:xfrm>
                    <a:prstGeom prst="rect">
                      <a:avLst/>
                    </a:prstGeom>
                  </pic:spPr>
                </pic:pic>
              </a:graphicData>
            </a:graphic>
          </wp:inline>
        </w:drawing>
      </w:r>
    </w:p>
    <w:p w14:paraId="7FA240CA" w14:textId="5BBA56B1" w:rsidR="00AB2FA6" w:rsidRPr="00BD42BD" w:rsidRDefault="00AB2FA6" w:rsidP="00AD1EBD">
      <w:pPr>
        <w:ind w:right="360"/>
        <w:rPr>
          <w:i/>
          <w:iCs/>
        </w:rPr>
        <w:sectPr w:rsidR="00AB2FA6" w:rsidRPr="00BD42BD" w:rsidSect="005F0375">
          <w:pgSz w:w="15840" w:h="12240" w:orient="landscape"/>
          <w:pgMar w:top="1440" w:right="1980" w:bottom="1440" w:left="1440" w:header="720" w:footer="720" w:gutter="0"/>
          <w:cols w:space="720"/>
          <w:titlePg/>
          <w:docGrid w:linePitch="360"/>
        </w:sectPr>
      </w:pPr>
      <w:r w:rsidRPr="00BD42BD">
        <w:rPr>
          <w:i/>
          <w:iCs/>
        </w:rPr>
        <w:t xml:space="preserve">Note. </w:t>
      </w:r>
      <w:r w:rsidRPr="00BD42BD">
        <w:t xml:space="preserve">Left panel shows trim-and-fill adjusted funnel plot with points imputed on the right side of the plot to account for asymmetry. Right panel shows contour-enhanced </w:t>
      </w:r>
      <w:r w:rsidR="00107B0C" w:rsidRPr="00BD42BD">
        <w:t xml:space="preserve">trim-and-fill adjusted </w:t>
      </w:r>
      <w:r w:rsidRPr="00BD42BD">
        <w:t xml:space="preserve">funnel plot. </w:t>
      </w:r>
      <w:r w:rsidR="00C80BCC" w:rsidRPr="00BD42BD">
        <w:t xml:space="preserve">Note that the location of imputed studies does not appear to be associated with regions of statistical non-significance, suggesting that asymmetry is not due to publication bias. </w:t>
      </w:r>
    </w:p>
    <w:p w14:paraId="6F9F5A0E" w14:textId="775C236E" w:rsidR="00C04DFE" w:rsidRPr="00BD42BD" w:rsidRDefault="00C04DFE" w:rsidP="00C04DFE">
      <w:pPr>
        <w:spacing w:line="480" w:lineRule="auto"/>
        <w:rPr>
          <w:bCs/>
        </w:rPr>
      </w:pPr>
      <w:r w:rsidRPr="00BD42BD">
        <w:rPr>
          <w:b/>
        </w:rPr>
        <w:lastRenderedPageBreak/>
        <w:t>Supplemental Materials Table 1</w:t>
      </w:r>
      <w:r w:rsidRPr="00BD42BD">
        <w:rPr>
          <w:bCs/>
        </w:rPr>
        <w:t xml:space="preserve"> </w:t>
      </w:r>
      <w:r w:rsidRPr="00BD42BD">
        <w:rPr>
          <w:bCs/>
          <w:i/>
          <w:iCs/>
        </w:rPr>
        <w:t>Databases and search terms</w:t>
      </w:r>
    </w:p>
    <w:tbl>
      <w:tblPr>
        <w:tblW w:w="13348" w:type="dxa"/>
        <w:tblBorders>
          <w:top w:val="single" w:sz="4" w:space="0" w:color="auto"/>
          <w:bottom w:val="single" w:sz="4" w:space="0" w:color="auto"/>
        </w:tblBorders>
        <w:tblLook w:val="04A0" w:firstRow="1" w:lastRow="0" w:firstColumn="1" w:lastColumn="0" w:noHBand="0" w:noVBand="1"/>
      </w:tblPr>
      <w:tblGrid>
        <w:gridCol w:w="3896"/>
        <w:gridCol w:w="4596"/>
        <w:gridCol w:w="4856"/>
      </w:tblGrid>
      <w:tr w:rsidR="00C04DFE" w:rsidRPr="00BD42BD" w14:paraId="3CC9984E" w14:textId="77777777" w:rsidTr="009E3456">
        <w:trPr>
          <w:trHeight w:val="320"/>
        </w:trPr>
        <w:tc>
          <w:tcPr>
            <w:tcW w:w="3896" w:type="dxa"/>
            <w:tcBorders>
              <w:top w:val="single" w:sz="4" w:space="0" w:color="auto"/>
              <w:bottom w:val="single" w:sz="4" w:space="0" w:color="auto"/>
            </w:tcBorders>
            <w:shd w:val="clear" w:color="auto" w:fill="auto"/>
            <w:noWrap/>
            <w:hideMark/>
          </w:tcPr>
          <w:p w14:paraId="4F4ECCDC" w14:textId="77777777" w:rsidR="00C04DFE" w:rsidRPr="00BD42BD" w:rsidRDefault="00C04DFE" w:rsidP="009E3456">
            <w:r w:rsidRPr="00BD42BD">
              <w:t>Database</w:t>
            </w:r>
          </w:p>
        </w:tc>
        <w:tc>
          <w:tcPr>
            <w:tcW w:w="4596" w:type="dxa"/>
            <w:tcBorders>
              <w:top w:val="single" w:sz="4" w:space="0" w:color="auto"/>
              <w:bottom w:val="single" w:sz="4" w:space="0" w:color="auto"/>
            </w:tcBorders>
            <w:shd w:val="clear" w:color="auto" w:fill="auto"/>
            <w:noWrap/>
            <w:hideMark/>
          </w:tcPr>
          <w:p w14:paraId="1D1604D7" w14:textId="77777777" w:rsidR="00C04DFE" w:rsidRPr="00BD42BD" w:rsidRDefault="00C04DFE" w:rsidP="009E3456">
            <w:r w:rsidRPr="00BD42BD">
              <w:t>Search terms</w:t>
            </w:r>
          </w:p>
        </w:tc>
        <w:tc>
          <w:tcPr>
            <w:tcW w:w="4856" w:type="dxa"/>
            <w:tcBorders>
              <w:top w:val="single" w:sz="4" w:space="0" w:color="auto"/>
              <w:bottom w:val="single" w:sz="4" w:space="0" w:color="auto"/>
            </w:tcBorders>
            <w:shd w:val="clear" w:color="auto" w:fill="auto"/>
            <w:noWrap/>
            <w:hideMark/>
          </w:tcPr>
          <w:p w14:paraId="70C47BAD" w14:textId="77777777" w:rsidR="00C04DFE" w:rsidRPr="00BD42BD" w:rsidRDefault="00C04DFE" w:rsidP="009E3456">
            <w:r w:rsidRPr="00BD42BD">
              <w:t>Search/filter settings</w:t>
            </w:r>
          </w:p>
        </w:tc>
      </w:tr>
      <w:tr w:rsidR="00C04DFE" w:rsidRPr="00BD42BD" w14:paraId="7318BF15" w14:textId="77777777" w:rsidTr="009E3456">
        <w:trPr>
          <w:trHeight w:val="320"/>
        </w:trPr>
        <w:tc>
          <w:tcPr>
            <w:tcW w:w="3896" w:type="dxa"/>
            <w:tcBorders>
              <w:top w:val="single" w:sz="4" w:space="0" w:color="auto"/>
            </w:tcBorders>
            <w:shd w:val="clear" w:color="auto" w:fill="auto"/>
            <w:noWrap/>
            <w:hideMark/>
          </w:tcPr>
          <w:p w14:paraId="1CE4B6F0" w14:textId="77777777" w:rsidR="00C04DFE" w:rsidRPr="00BD42BD" w:rsidRDefault="00C04DFE" w:rsidP="009E3456">
            <w:r w:rsidRPr="00BD42BD">
              <w:t>MEDLINE/PubMed</w:t>
            </w:r>
          </w:p>
        </w:tc>
        <w:tc>
          <w:tcPr>
            <w:tcW w:w="4596" w:type="dxa"/>
            <w:tcBorders>
              <w:top w:val="single" w:sz="4" w:space="0" w:color="auto"/>
            </w:tcBorders>
            <w:shd w:val="clear" w:color="auto" w:fill="auto"/>
            <w:noWrap/>
            <w:hideMark/>
          </w:tcPr>
          <w:p w14:paraId="0D4ADD6C" w14:textId="77777777" w:rsidR="00C04DFE" w:rsidRPr="00BD42BD" w:rsidRDefault="00C04DFE" w:rsidP="009E3456">
            <w:pPr>
              <w:rPr>
                <w:color w:val="000000"/>
              </w:rPr>
            </w:pPr>
            <w:r w:rsidRPr="00BD42BD">
              <w:rPr>
                <w:color w:val="000000"/>
              </w:rPr>
              <w:t>(“mindfulness-based stress reduction” OR MBSR OR “mindfulness-based cognitive therapy” OR “MBCT” OR “mindfulness-based relapse prevention” OR “MBRP” OR “mindfulness-oriented recovery enhancement” OR “mindfulness-based cancer recovery” OR “MBCR”) AND (random*)</w:t>
            </w:r>
          </w:p>
          <w:p w14:paraId="0C1D2F9C" w14:textId="77777777" w:rsidR="00C04DFE" w:rsidRPr="00BD42BD" w:rsidRDefault="00C04DFE" w:rsidP="009E3456"/>
        </w:tc>
        <w:tc>
          <w:tcPr>
            <w:tcW w:w="4856" w:type="dxa"/>
            <w:tcBorders>
              <w:top w:val="single" w:sz="4" w:space="0" w:color="auto"/>
            </w:tcBorders>
            <w:shd w:val="clear" w:color="auto" w:fill="auto"/>
            <w:noWrap/>
            <w:hideMark/>
          </w:tcPr>
          <w:p w14:paraId="56B83010" w14:textId="77777777" w:rsidR="00C04DFE" w:rsidRPr="00BD42BD" w:rsidRDefault="00C04DFE" w:rsidP="009E3456">
            <w:r w:rsidRPr="00BD42BD">
              <w:t>"All Fields" + no filters</w:t>
            </w:r>
          </w:p>
        </w:tc>
      </w:tr>
      <w:tr w:rsidR="00C04DFE" w:rsidRPr="00BD42BD" w14:paraId="1906CD15" w14:textId="77777777" w:rsidTr="009E3456">
        <w:trPr>
          <w:trHeight w:val="320"/>
        </w:trPr>
        <w:tc>
          <w:tcPr>
            <w:tcW w:w="3896" w:type="dxa"/>
            <w:shd w:val="clear" w:color="auto" w:fill="auto"/>
            <w:noWrap/>
            <w:hideMark/>
          </w:tcPr>
          <w:p w14:paraId="176790B4" w14:textId="77777777" w:rsidR="00C04DFE" w:rsidRPr="00BD42BD" w:rsidRDefault="00C04DFE" w:rsidP="009E3456">
            <w:r w:rsidRPr="00BD42BD">
              <w:t>CINAHL</w:t>
            </w:r>
          </w:p>
        </w:tc>
        <w:tc>
          <w:tcPr>
            <w:tcW w:w="4596" w:type="dxa"/>
            <w:shd w:val="clear" w:color="auto" w:fill="auto"/>
            <w:noWrap/>
            <w:hideMark/>
          </w:tcPr>
          <w:p w14:paraId="7B26F778" w14:textId="77777777" w:rsidR="00C04DFE" w:rsidRPr="00BD42BD" w:rsidRDefault="00C04DFE" w:rsidP="009E3456">
            <w:pPr>
              <w:rPr>
                <w:color w:val="000000"/>
              </w:rPr>
            </w:pPr>
            <w:r w:rsidRPr="00BD42BD">
              <w:rPr>
                <w:color w:val="000000"/>
              </w:rPr>
              <w:t>(“mindfulness-based stress reduction” OR MBSR OR “mindfulness-based cognitive therapy” OR “MBCT” OR “mindfulness-based relapse prevention” OR “MBRP” OR “mindfulness-oriented recovery enhancement” OR “mindfulness-based cancer recovery” OR “MBCR”) AND (random*)</w:t>
            </w:r>
          </w:p>
          <w:p w14:paraId="20F0ABA2" w14:textId="77777777" w:rsidR="00C04DFE" w:rsidRPr="00BD42BD" w:rsidRDefault="00C04DFE" w:rsidP="009E3456"/>
        </w:tc>
        <w:tc>
          <w:tcPr>
            <w:tcW w:w="4856" w:type="dxa"/>
            <w:shd w:val="clear" w:color="auto" w:fill="auto"/>
            <w:noWrap/>
            <w:hideMark/>
          </w:tcPr>
          <w:p w14:paraId="4BF53533" w14:textId="77777777" w:rsidR="00C04DFE" w:rsidRPr="00BD42BD" w:rsidRDefault="00C04DFE" w:rsidP="009E3456">
            <w:r w:rsidRPr="00BD42BD">
              <w:t>"Select a field (optional)" + no filters</w:t>
            </w:r>
          </w:p>
        </w:tc>
      </w:tr>
      <w:tr w:rsidR="00C04DFE" w:rsidRPr="00BD42BD" w14:paraId="2E21FAE8" w14:textId="77777777" w:rsidTr="009E3456">
        <w:trPr>
          <w:trHeight w:val="320"/>
        </w:trPr>
        <w:tc>
          <w:tcPr>
            <w:tcW w:w="3896" w:type="dxa"/>
            <w:shd w:val="clear" w:color="auto" w:fill="auto"/>
            <w:noWrap/>
            <w:hideMark/>
          </w:tcPr>
          <w:p w14:paraId="34F65328" w14:textId="77777777" w:rsidR="00C04DFE" w:rsidRPr="00BD42BD" w:rsidRDefault="00C04DFE" w:rsidP="009E3456">
            <w:r w:rsidRPr="00BD42BD">
              <w:t>PsycINFO</w:t>
            </w:r>
          </w:p>
        </w:tc>
        <w:tc>
          <w:tcPr>
            <w:tcW w:w="4596" w:type="dxa"/>
            <w:shd w:val="clear" w:color="auto" w:fill="auto"/>
            <w:noWrap/>
            <w:hideMark/>
          </w:tcPr>
          <w:p w14:paraId="68E0E5AB" w14:textId="77777777" w:rsidR="00C04DFE" w:rsidRPr="00BD42BD" w:rsidRDefault="00C04DFE" w:rsidP="009E3456">
            <w:pPr>
              <w:rPr>
                <w:color w:val="000000"/>
              </w:rPr>
            </w:pPr>
            <w:r w:rsidRPr="00BD42BD">
              <w:rPr>
                <w:color w:val="000000"/>
              </w:rPr>
              <w:t>(“mindfulness-based stress reduction” OR MBSR OR “mindfulness-based cognitive therapy” OR “MBCT” OR “mindfulness-based relapse prevention” OR “MBRP” OR “mindfulness-oriented recovery enhancement” OR “mindfulness-based cancer recovery” OR “MBCR”) AND (random*)</w:t>
            </w:r>
          </w:p>
          <w:p w14:paraId="16D7BD8C" w14:textId="77777777" w:rsidR="00C04DFE" w:rsidRPr="00BD42BD" w:rsidRDefault="00C04DFE" w:rsidP="009E3456"/>
        </w:tc>
        <w:tc>
          <w:tcPr>
            <w:tcW w:w="4856" w:type="dxa"/>
            <w:shd w:val="clear" w:color="auto" w:fill="auto"/>
            <w:noWrap/>
            <w:hideMark/>
          </w:tcPr>
          <w:p w14:paraId="6D8F50F7" w14:textId="77777777" w:rsidR="00C04DFE" w:rsidRPr="00BD42BD" w:rsidRDefault="00C04DFE" w:rsidP="009E3456">
            <w:r w:rsidRPr="00BD42BD">
              <w:t>"Select a field (optional)" + no filters</w:t>
            </w:r>
          </w:p>
        </w:tc>
      </w:tr>
      <w:tr w:rsidR="00C04DFE" w:rsidRPr="00BD42BD" w14:paraId="663379E2" w14:textId="77777777" w:rsidTr="009E3456">
        <w:trPr>
          <w:trHeight w:val="680"/>
        </w:trPr>
        <w:tc>
          <w:tcPr>
            <w:tcW w:w="3896" w:type="dxa"/>
            <w:shd w:val="clear" w:color="auto" w:fill="auto"/>
            <w:noWrap/>
            <w:hideMark/>
          </w:tcPr>
          <w:p w14:paraId="68A374C3" w14:textId="77777777" w:rsidR="00C04DFE" w:rsidRPr="00BD42BD" w:rsidRDefault="00C04DFE" w:rsidP="009E3456">
            <w:r w:rsidRPr="00BD42BD">
              <w:t>Scopus</w:t>
            </w:r>
          </w:p>
        </w:tc>
        <w:tc>
          <w:tcPr>
            <w:tcW w:w="4596" w:type="dxa"/>
            <w:shd w:val="clear" w:color="auto" w:fill="auto"/>
            <w:noWrap/>
            <w:hideMark/>
          </w:tcPr>
          <w:p w14:paraId="61C35EEA" w14:textId="77777777" w:rsidR="00C04DFE" w:rsidRPr="00BD42BD" w:rsidRDefault="00C04DFE" w:rsidP="009E3456">
            <w:pPr>
              <w:rPr>
                <w:color w:val="000000"/>
              </w:rPr>
            </w:pPr>
            <w:r w:rsidRPr="00BD42BD">
              <w:rPr>
                <w:color w:val="000000"/>
              </w:rPr>
              <w:t xml:space="preserve">(“mindfulness-based stress reduction” OR MBSR OR “mindfulness-based cognitive therapy” OR “MBCT” OR “mindfulness-based relapse prevention” OR “MBRP” OR “mindfulness-oriented recovery enhancement” OR “mindfulness-based </w:t>
            </w:r>
            <w:r w:rsidRPr="00BD42BD">
              <w:rPr>
                <w:color w:val="000000"/>
              </w:rPr>
              <w:lastRenderedPageBreak/>
              <w:t>cancer recovery” OR “MBCR”) AND (random*)</w:t>
            </w:r>
          </w:p>
          <w:p w14:paraId="1F1D1D70" w14:textId="77777777" w:rsidR="00C04DFE" w:rsidRPr="00BD42BD" w:rsidRDefault="00C04DFE" w:rsidP="009E3456"/>
        </w:tc>
        <w:tc>
          <w:tcPr>
            <w:tcW w:w="4856" w:type="dxa"/>
            <w:shd w:val="clear" w:color="auto" w:fill="auto"/>
            <w:hideMark/>
          </w:tcPr>
          <w:p w14:paraId="3AFF10C7" w14:textId="77777777" w:rsidR="00C04DFE" w:rsidRPr="00BD42BD" w:rsidRDefault="00C04DFE" w:rsidP="009E3456">
            <w:r w:rsidRPr="00BD42BD">
              <w:lastRenderedPageBreak/>
              <w:t>Document search + "Article title, Abstract, Keywords" + no filters</w:t>
            </w:r>
          </w:p>
        </w:tc>
      </w:tr>
      <w:tr w:rsidR="00C04DFE" w:rsidRPr="00BD42BD" w14:paraId="45B51789" w14:textId="77777777" w:rsidTr="009E3456">
        <w:trPr>
          <w:trHeight w:val="702"/>
        </w:trPr>
        <w:tc>
          <w:tcPr>
            <w:tcW w:w="3896" w:type="dxa"/>
            <w:shd w:val="clear" w:color="auto" w:fill="auto"/>
            <w:noWrap/>
            <w:hideMark/>
          </w:tcPr>
          <w:p w14:paraId="5FD7B9E7" w14:textId="77777777" w:rsidR="00C04DFE" w:rsidRPr="00BD42BD" w:rsidRDefault="00C04DFE" w:rsidP="009E3456">
            <w:r w:rsidRPr="00BD42BD">
              <w:t>Web of Science</w:t>
            </w:r>
          </w:p>
        </w:tc>
        <w:tc>
          <w:tcPr>
            <w:tcW w:w="4596" w:type="dxa"/>
            <w:shd w:val="clear" w:color="auto" w:fill="auto"/>
            <w:noWrap/>
            <w:hideMark/>
          </w:tcPr>
          <w:p w14:paraId="7203B4D9" w14:textId="77777777" w:rsidR="00C04DFE" w:rsidRPr="00BD42BD" w:rsidRDefault="00C04DFE" w:rsidP="009E3456">
            <w:pPr>
              <w:rPr>
                <w:color w:val="000000"/>
              </w:rPr>
            </w:pPr>
            <w:r w:rsidRPr="00BD42BD">
              <w:rPr>
                <w:color w:val="000000"/>
              </w:rPr>
              <w:t>(“mindfulness-based stress reduction” OR MBSR OR “mindfulness-based cognitive therapy” OR “MBCT” OR “mindfulness-based relapse prevention” OR “MBRP” OR “mindfulness-oriented recovery enhancement” OR “mindfulness-based cancer recovery” OR “MBCR”) AND (random*)</w:t>
            </w:r>
          </w:p>
        </w:tc>
        <w:tc>
          <w:tcPr>
            <w:tcW w:w="4856" w:type="dxa"/>
            <w:shd w:val="clear" w:color="auto" w:fill="auto"/>
            <w:hideMark/>
          </w:tcPr>
          <w:p w14:paraId="133DD22F" w14:textId="77777777" w:rsidR="00C04DFE" w:rsidRPr="00BD42BD" w:rsidRDefault="00C04DFE" w:rsidP="009E3456">
            <w:r w:rsidRPr="00BD42BD">
              <w:t>All databases + Topic ("Searches title, abstract, author keywords, and more.") + no filters</w:t>
            </w:r>
          </w:p>
        </w:tc>
      </w:tr>
    </w:tbl>
    <w:p w14:paraId="4F54C107" w14:textId="77777777" w:rsidR="00C04DFE" w:rsidRPr="00BD42BD" w:rsidRDefault="00C04DFE" w:rsidP="00C04DFE"/>
    <w:p w14:paraId="63105849" w14:textId="77777777" w:rsidR="00C04DFE" w:rsidRPr="00BD42BD" w:rsidRDefault="00C04DFE" w:rsidP="00AD1EBD">
      <w:pPr>
        <w:ind w:right="360"/>
        <w:rPr>
          <w:b/>
          <w:bCs/>
        </w:rPr>
        <w:sectPr w:rsidR="00C04DFE" w:rsidRPr="00BD42BD" w:rsidSect="005F0375">
          <w:pgSz w:w="15840" w:h="12240" w:orient="landscape"/>
          <w:pgMar w:top="1440" w:right="1980" w:bottom="1440" w:left="1440" w:header="720" w:footer="720" w:gutter="0"/>
          <w:cols w:space="720"/>
          <w:titlePg/>
          <w:docGrid w:linePitch="360"/>
        </w:sectPr>
      </w:pPr>
    </w:p>
    <w:tbl>
      <w:tblPr>
        <w:tblW w:w="19533" w:type="dxa"/>
        <w:tblLook w:val="04A0" w:firstRow="1" w:lastRow="0" w:firstColumn="1" w:lastColumn="0" w:noHBand="0" w:noVBand="1"/>
      </w:tblPr>
      <w:tblGrid>
        <w:gridCol w:w="13245"/>
        <w:gridCol w:w="236"/>
        <w:gridCol w:w="1125"/>
        <w:gridCol w:w="259"/>
        <w:gridCol w:w="1344"/>
        <w:gridCol w:w="2199"/>
        <w:gridCol w:w="1125"/>
      </w:tblGrid>
      <w:tr w:rsidR="00F104CA" w:rsidRPr="00BD42BD" w14:paraId="74FCB1CA" w14:textId="77777777" w:rsidTr="00FA57CF">
        <w:trPr>
          <w:trHeight w:val="269"/>
        </w:trPr>
        <w:tc>
          <w:tcPr>
            <w:tcW w:w="13245" w:type="dxa"/>
            <w:tcBorders>
              <w:top w:val="nil"/>
              <w:left w:val="nil"/>
              <w:bottom w:val="nil"/>
              <w:right w:val="nil"/>
            </w:tcBorders>
            <w:shd w:val="clear" w:color="auto" w:fill="auto"/>
            <w:noWrap/>
            <w:vAlign w:val="bottom"/>
          </w:tcPr>
          <w:p w14:paraId="7CF17A18" w14:textId="16872249" w:rsidR="00AD1EBD" w:rsidRPr="00FA2E40" w:rsidRDefault="004F384B" w:rsidP="00AD1EBD">
            <w:pPr>
              <w:ind w:right="360"/>
              <w:rPr>
                <w:i/>
                <w:iCs/>
              </w:rPr>
            </w:pPr>
            <w:r w:rsidRPr="00FA2E40">
              <w:rPr>
                <w:b/>
                <w:bCs/>
              </w:rPr>
              <w:lastRenderedPageBreak/>
              <w:t xml:space="preserve">Supplemental Materials </w:t>
            </w:r>
            <w:r w:rsidR="00AD1EBD" w:rsidRPr="00FA2E40">
              <w:rPr>
                <w:b/>
                <w:bCs/>
              </w:rPr>
              <w:t xml:space="preserve">Table </w:t>
            </w:r>
            <w:r w:rsidR="00C04DFE" w:rsidRPr="00FA2E40">
              <w:rPr>
                <w:b/>
                <w:bCs/>
              </w:rPr>
              <w:t>2</w:t>
            </w:r>
            <w:r w:rsidR="00AD1EBD" w:rsidRPr="00FA2E40">
              <w:rPr>
                <w:i/>
                <w:iCs/>
              </w:rPr>
              <w:t xml:space="preserve"> Effect size for individual studies (k = </w:t>
            </w:r>
            <w:r w:rsidR="00FC5244" w:rsidRPr="00FA2E40">
              <w:rPr>
                <w:i/>
                <w:iCs/>
              </w:rPr>
              <w:t>114</w:t>
            </w:r>
            <w:r w:rsidR="00AD1EBD" w:rsidRPr="00FA2E40">
              <w:rPr>
                <w:i/>
                <w:iCs/>
              </w:rPr>
              <w:t>)</w:t>
            </w:r>
          </w:p>
          <w:tbl>
            <w:tblPr>
              <w:tblW w:w="0" w:type="auto"/>
              <w:tblBorders>
                <w:top w:val="single" w:sz="4" w:space="0" w:color="auto"/>
                <w:bottom w:val="single" w:sz="4" w:space="0" w:color="auto"/>
              </w:tblBorders>
              <w:tblLook w:val="04A0" w:firstRow="1" w:lastRow="0" w:firstColumn="1" w:lastColumn="0" w:noHBand="0" w:noVBand="1"/>
            </w:tblPr>
            <w:tblGrid>
              <w:gridCol w:w="2030"/>
              <w:gridCol w:w="696"/>
              <w:gridCol w:w="1490"/>
              <w:gridCol w:w="1543"/>
              <w:gridCol w:w="1503"/>
              <w:gridCol w:w="1556"/>
              <w:gridCol w:w="917"/>
              <w:gridCol w:w="1223"/>
            </w:tblGrid>
            <w:tr w:rsidR="00053866" w:rsidRPr="00FA2E40" w14:paraId="3C1F6647" w14:textId="77777777" w:rsidTr="00AF2B89">
              <w:trPr>
                <w:trHeight w:val="320"/>
              </w:trPr>
              <w:tc>
                <w:tcPr>
                  <w:tcW w:w="0" w:type="auto"/>
                  <w:tcBorders>
                    <w:top w:val="single" w:sz="4" w:space="0" w:color="auto"/>
                    <w:bottom w:val="single" w:sz="4" w:space="0" w:color="auto"/>
                  </w:tcBorders>
                  <w:shd w:val="clear" w:color="auto" w:fill="auto"/>
                  <w:noWrap/>
                  <w:vAlign w:val="bottom"/>
                  <w:hideMark/>
                </w:tcPr>
                <w:p w14:paraId="5FEF65C9" w14:textId="77777777" w:rsidR="00C763A1" w:rsidRPr="00FA2E40" w:rsidRDefault="00C763A1" w:rsidP="00C763A1">
                  <w:pPr>
                    <w:rPr>
                      <w:color w:val="000000"/>
                    </w:rPr>
                  </w:pPr>
                  <w:r w:rsidRPr="00FA2E40">
                    <w:rPr>
                      <w:color w:val="000000"/>
                    </w:rPr>
                    <w:t>Author</w:t>
                  </w:r>
                </w:p>
              </w:tc>
              <w:tc>
                <w:tcPr>
                  <w:tcW w:w="0" w:type="auto"/>
                  <w:tcBorders>
                    <w:top w:val="single" w:sz="4" w:space="0" w:color="auto"/>
                    <w:bottom w:val="single" w:sz="4" w:space="0" w:color="auto"/>
                  </w:tcBorders>
                  <w:shd w:val="clear" w:color="auto" w:fill="auto"/>
                  <w:noWrap/>
                  <w:vAlign w:val="bottom"/>
                  <w:hideMark/>
                </w:tcPr>
                <w:p w14:paraId="7E20C521" w14:textId="77777777" w:rsidR="00C763A1" w:rsidRPr="00FA2E40" w:rsidRDefault="00C763A1" w:rsidP="00C763A1">
                  <w:pPr>
                    <w:rPr>
                      <w:color w:val="000000"/>
                    </w:rPr>
                  </w:pPr>
                  <w:r w:rsidRPr="00FA2E40">
                    <w:rPr>
                      <w:color w:val="000000"/>
                    </w:rPr>
                    <w:t>Year</w:t>
                  </w:r>
                </w:p>
              </w:tc>
              <w:tc>
                <w:tcPr>
                  <w:tcW w:w="0" w:type="auto"/>
                  <w:tcBorders>
                    <w:top w:val="single" w:sz="4" w:space="0" w:color="auto"/>
                    <w:bottom w:val="single" w:sz="4" w:space="0" w:color="auto"/>
                  </w:tcBorders>
                  <w:shd w:val="clear" w:color="auto" w:fill="auto"/>
                  <w:noWrap/>
                  <w:vAlign w:val="bottom"/>
                  <w:hideMark/>
                </w:tcPr>
                <w:p w14:paraId="4A377F85" w14:textId="3E37E173" w:rsidR="00C763A1" w:rsidRPr="00FA2E40" w:rsidRDefault="00C763A1" w:rsidP="00C763A1">
                  <w:pPr>
                    <w:rPr>
                      <w:color w:val="000000"/>
                    </w:rPr>
                  </w:pPr>
                  <w:r w:rsidRPr="00FA2E40">
                    <w:rPr>
                      <w:color w:val="000000"/>
                    </w:rPr>
                    <w:t>MBI attrition</w:t>
                  </w:r>
                </w:p>
              </w:tc>
              <w:tc>
                <w:tcPr>
                  <w:tcW w:w="0" w:type="auto"/>
                  <w:tcBorders>
                    <w:top w:val="single" w:sz="4" w:space="0" w:color="auto"/>
                    <w:bottom w:val="single" w:sz="4" w:space="0" w:color="auto"/>
                  </w:tcBorders>
                  <w:shd w:val="clear" w:color="auto" w:fill="auto"/>
                  <w:noWrap/>
                  <w:vAlign w:val="bottom"/>
                  <w:hideMark/>
                </w:tcPr>
                <w:p w14:paraId="4E23E6F5" w14:textId="6A9DA92E" w:rsidR="00C763A1" w:rsidRPr="00FA2E40" w:rsidRDefault="00C763A1" w:rsidP="00C763A1">
                  <w:pPr>
                    <w:rPr>
                      <w:color w:val="000000"/>
                    </w:rPr>
                  </w:pPr>
                  <w:r w:rsidRPr="00FA2E40">
                    <w:rPr>
                      <w:color w:val="000000"/>
                    </w:rPr>
                    <w:t>MBI variance</w:t>
                  </w:r>
                </w:p>
              </w:tc>
              <w:tc>
                <w:tcPr>
                  <w:tcW w:w="0" w:type="auto"/>
                  <w:tcBorders>
                    <w:top w:val="single" w:sz="4" w:space="0" w:color="auto"/>
                    <w:bottom w:val="single" w:sz="4" w:space="0" w:color="auto"/>
                  </w:tcBorders>
                  <w:shd w:val="clear" w:color="auto" w:fill="auto"/>
                  <w:noWrap/>
                  <w:vAlign w:val="bottom"/>
                  <w:hideMark/>
                </w:tcPr>
                <w:p w14:paraId="52603672" w14:textId="75DF37D6" w:rsidR="00C763A1" w:rsidRPr="00FA2E40" w:rsidRDefault="00C763A1" w:rsidP="00C763A1">
                  <w:pPr>
                    <w:rPr>
                      <w:color w:val="000000"/>
                    </w:rPr>
                  </w:pPr>
                  <w:proofErr w:type="spellStart"/>
                  <w:r w:rsidRPr="00FA2E40">
                    <w:rPr>
                      <w:color w:val="000000"/>
                    </w:rPr>
                    <w:t>Cont</w:t>
                  </w:r>
                  <w:proofErr w:type="spellEnd"/>
                  <w:r w:rsidRPr="00FA2E40">
                    <w:rPr>
                      <w:color w:val="000000"/>
                    </w:rPr>
                    <w:t xml:space="preserve"> attrition</w:t>
                  </w:r>
                </w:p>
              </w:tc>
              <w:tc>
                <w:tcPr>
                  <w:tcW w:w="0" w:type="auto"/>
                  <w:tcBorders>
                    <w:top w:val="single" w:sz="4" w:space="0" w:color="auto"/>
                    <w:bottom w:val="single" w:sz="4" w:space="0" w:color="auto"/>
                  </w:tcBorders>
                  <w:shd w:val="clear" w:color="auto" w:fill="auto"/>
                  <w:noWrap/>
                  <w:vAlign w:val="bottom"/>
                  <w:hideMark/>
                </w:tcPr>
                <w:p w14:paraId="50158D67" w14:textId="1EA53256" w:rsidR="00C763A1" w:rsidRPr="00FA2E40" w:rsidRDefault="00C763A1" w:rsidP="00C763A1">
                  <w:pPr>
                    <w:rPr>
                      <w:color w:val="000000"/>
                    </w:rPr>
                  </w:pPr>
                  <w:proofErr w:type="spellStart"/>
                  <w:r w:rsidRPr="00FA2E40">
                    <w:rPr>
                      <w:color w:val="000000"/>
                    </w:rPr>
                    <w:t>Cont</w:t>
                  </w:r>
                  <w:proofErr w:type="spellEnd"/>
                  <w:r w:rsidRPr="00FA2E40">
                    <w:rPr>
                      <w:color w:val="000000"/>
                    </w:rPr>
                    <w:t xml:space="preserve"> variance</w:t>
                  </w:r>
                </w:p>
              </w:tc>
              <w:tc>
                <w:tcPr>
                  <w:tcW w:w="0" w:type="auto"/>
                  <w:tcBorders>
                    <w:top w:val="single" w:sz="4" w:space="0" w:color="auto"/>
                    <w:bottom w:val="single" w:sz="4" w:space="0" w:color="auto"/>
                  </w:tcBorders>
                  <w:shd w:val="clear" w:color="auto" w:fill="auto"/>
                  <w:noWrap/>
                  <w:vAlign w:val="bottom"/>
                  <w:hideMark/>
                </w:tcPr>
                <w:p w14:paraId="65DE8806" w14:textId="45964F29" w:rsidR="00C763A1" w:rsidRPr="00FA2E40" w:rsidRDefault="00C763A1" w:rsidP="00C763A1">
                  <w:pPr>
                    <w:rPr>
                      <w:color w:val="000000"/>
                    </w:rPr>
                  </w:pPr>
                  <w:r w:rsidRPr="00FA2E40">
                    <w:rPr>
                      <w:color w:val="000000"/>
                    </w:rPr>
                    <w:t>log OR</w:t>
                  </w:r>
                </w:p>
              </w:tc>
              <w:tc>
                <w:tcPr>
                  <w:tcW w:w="0" w:type="auto"/>
                  <w:tcBorders>
                    <w:top w:val="single" w:sz="4" w:space="0" w:color="auto"/>
                    <w:bottom w:val="single" w:sz="4" w:space="0" w:color="auto"/>
                  </w:tcBorders>
                  <w:shd w:val="clear" w:color="auto" w:fill="auto"/>
                  <w:noWrap/>
                  <w:vAlign w:val="bottom"/>
                  <w:hideMark/>
                </w:tcPr>
                <w:p w14:paraId="251545B1" w14:textId="0F8B42F5" w:rsidR="00C763A1" w:rsidRPr="00FA2E40" w:rsidRDefault="00C763A1" w:rsidP="00C763A1">
                  <w:pPr>
                    <w:rPr>
                      <w:color w:val="000000"/>
                    </w:rPr>
                  </w:pPr>
                  <w:r w:rsidRPr="00FA2E40">
                    <w:rPr>
                      <w:color w:val="000000"/>
                    </w:rPr>
                    <w:t xml:space="preserve">log </w:t>
                  </w:r>
                  <w:proofErr w:type="spellStart"/>
                  <w:r w:rsidRPr="00FA2E40">
                    <w:rPr>
                      <w:color w:val="000000"/>
                    </w:rPr>
                    <w:t>ORvar</w:t>
                  </w:r>
                  <w:proofErr w:type="spellEnd"/>
                </w:p>
              </w:tc>
            </w:tr>
            <w:tr w:rsidR="00067CA1" w:rsidRPr="00FA2E40" w14:paraId="20B32252" w14:textId="77777777" w:rsidTr="00F37C18">
              <w:trPr>
                <w:trHeight w:val="320"/>
              </w:trPr>
              <w:tc>
                <w:tcPr>
                  <w:tcW w:w="0" w:type="auto"/>
                  <w:tcBorders>
                    <w:top w:val="single" w:sz="4" w:space="0" w:color="auto"/>
                  </w:tcBorders>
                  <w:shd w:val="clear" w:color="auto" w:fill="auto"/>
                  <w:noWrap/>
                  <w:vAlign w:val="bottom"/>
                  <w:hideMark/>
                </w:tcPr>
                <w:p w14:paraId="1BA37681" w14:textId="593B0D21" w:rsidR="00067CA1" w:rsidRPr="00FA2E40" w:rsidRDefault="00067CA1" w:rsidP="00067CA1">
                  <w:pPr>
                    <w:rPr>
                      <w:color w:val="000000"/>
                    </w:rPr>
                  </w:pPr>
                  <w:r w:rsidRPr="00FA2E40">
                    <w:rPr>
                      <w:color w:val="000000"/>
                    </w:rPr>
                    <w:t>Adam</w:t>
                  </w:r>
                </w:p>
              </w:tc>
              <w:tc>
                <w:tcPr>
                  <w:tcW w:w="0" w:type="auto"/>
                  <w:tcBorders>
                    <w:top w:val="single" w:sz="4" w:space="0" w:color="auto"/>
                  </w:tcBorders>
                  <w:shd w:val="clear" w:color="auto" w:fill="auto"/>
                  <w:noWrap/>
                  <w:vAlign w:val="bottom"/>
                  <w:hideMark/>
                </w:tcPr>
                <w:p w14:paraId="6905FBFE" w14:textId="4973972F" w:rsidR="00067CA1" w:rsidRPr="00FA2E40" w:rsidRDefault="00067CA1" w:rsidP="00067CA1">
                  <w:pPr>
                    <w:jc w:val="right"/>
                    <w:rPr>
                      <w:color w:val="000000"/>
                    </w:rPr>
                  </w:pPr>
                  <w:r w:rsidRPr="00FA2E40">
                    <w:rPr>
                      <w:color w:val="000000"/>
                    </w:rPr>
                    <w:t>2020</w:t>
                  </w:r>
                </w:p>
              </w:tc>
              <w:tc>
                <w:tcPr>
                  <w:tcW w:w="0" w:type="auto"/>
                  <w:tcBorders>
                    <w:top w:val="single" w:sz="4" w:space="0" w:color="auto"/>
                  </w:tcBorders>
                  <w:shd w:val="clear" w:color="auto" w:fill="auto"/>
                  <w:noWrap/>
                  <w:vAlign w:val="center"/>
                  <w:hideMark/>
                </w:tcPr>
                <w:p w14:paraId="25A123E7" w14:textId="5923C636" w:rsidR="00067CA1" w:rsidRPr="00FA2E40" w:rsidRDefault="00067CA1" w:rsidP="00067CA1">
                  <w:pPr>
                    <w:jc w:val="right"/>
                    <w:rPr>
                      <w:color w:val="000000"/>
                    </w:rPr>
                  </w:pPr>
                  <w:r w:rsidRPr="00FA2E40">
                    <w:rPr>
                      <w:color w:val="000000"/>
                    </w:rPr>
                    <w:t>0.01</w:t>
                  </w:r>
                </w:p>
              </w:tc>
              <w:tc>
                <w:tcPr>
                  <w:tcW w:w="0" w:type="auto"/>
                  <w:tcBorders>
                    <w:top w:val="single" w:sz="4" w:space="0" w:color="auto"/>
                  </w:tcBorders>
                  <w:shd w:val="clear" w:color="auto" w:fill="auto"/>
                  <w:noWrap/>
                  <w:vAlign w:val="center"/>
                  <w:hideMark/>
                </w:tcPr>
                <w:p w14:paraId="31EB2C96" w14:textId="4C77F93B" w:rsidR="00067CA1" w:rsidRPr="00FA2E40" w:rsidRDefault="00067CA1" w:rsidP="00067CA1">
                  <w:pPr>
                    <w:jc w:val="right"/>
                    <w:rPr>
                      <w:color w:val="000000"/>
                    </w:rPr>
                  </w:pPr>
                  <w:r w:rsidRPr="00FA2E40">
                    <w:rPr>
                      <w:color w:val="000000"/>
                    </w:rPr>
                    <w:t>0.00</w:t>
                  </w:r>
                </w:p>
              </w:tc>
              <w:tc>
                <w:tcPr>
                  <w:tcW w:w="0" w:type="auto"/>
                  <w:tcBorders>
                    <w:top w:val="single" w:sz="4" w:space="0" w:color="auto"/>
                  </w:tcBorders>
                  <w:shd w:val="clear" w:color="auto" w:fill="auto"/>
                  <w:noWrap/>
                  <w:vAlign w:val="center"/>
                  <w:hideMark/>
                </w:tcPr>
                <w:p w14:paraId="261A3DE7" w14:textId="31A130B0" w:rsidR="00067CA1" w:rsidRPr="00FA2E40" w:rsidRDefault="00067CA1" w:rsidP="00067CA1">
                  <w:pPr>
                    <w:jc w:val="right"/>
                    <w:rPr>
                      <w:color w:val="000000"/>
                    </w:rPr>
                  </w:pPr>
                  <w:r w:rsidRPr="00FA2E40">
                    <w:rPr>
                      <w:color w:val="000000"/>
                    </w:rPr>
                    <w:t>0.00</w:t>
                  </w:r>
                </w:p>
              </w:tc>
              <w:tc>
                <w:tcPr>
                  <w:tcW w:w="0" w:type="auto"/>
                  <w:tcBorders>
                    <w:top w:val="single" w:sz="4" w:space="0" w:color="auto"/>
                  </w:tcBorders>
                  <w:shd w:val="clear" w:color="auto" w:fill="auto"/>
                  <w:noWrap/>
                  <w:vAlign w:val="center"/>
                  <w:hideMark/>
                </w:tcPr>
                <w:p w14:paraId="57C57E5D" w14:textId="1312C6A4" w:rsidR="00067CA1" w:rsidRPr="00FA2E40" w:rsidRDefault="00067CA1" w:rsidP="00067CA1">
                  <w:pPr>
                    <w:jc w:val="right"/>
                    <w:rPr>
                      <w:color w:val="000000"/>
                    </w:rPr>
                  </w:pPr>
                  <w:r w:rsidRPr="00FA2E40">
                    <w:rPr>
                      <w:color w:val="000000"/>
                    </w:rPr>
                    <w:t>0.00</w:t>
                  </w:r>
                </w:p>
              </w:tc>
              <w:tc>
                <w:tcPr>
                  <w:tcW w:w="0" w:type="auto"/>
                  <w:tcBorders>
                    <w:top w:val="single" w:sz="4" w:space="0" w:color="auto"/>
                  </w:tcBorders>
                  <w:shd w:val="clear" w:color="auto" w:fill="auto"/>
                  <w:noWrap/>
                  <w:vAlign w:val="bottom"/>
                  <w:hideMark/>
                </w:tcPr>
                <w:p w14:paraId="4E8D9F82" w14:textId="755C7920" w:rsidR="00067CA1" w:rsidRPr="00FA2E40" w:rsidRDefault="00067CA1" w:rsidP="00067CA1">
                  <w:pPr>
                    <w:jc w:val="right"/>
                    <w:rPr>
                      <w:color w:val="000000"/>
                    </w:rPr>
                  </w:pPr>
                  <w:r w:rsidRPr="00FA2E40">
                    <w:rPr>
                      <w:color w:val="000000"/>
                    </w:rPr>
                    <w:t>-0.15</w:t>
                  </w:r>
                </w:p>
              </w:tc>
              <w:tc>
                <w:tcPr>
                  <w:tcW w:w="0" w:type="auto"/>
                  <w:tcBorders>
                    <w:top w:val="single" w:sz="4" w:space="0" w:color="auto"/>
                  </w:tcBorders>
                  <w:shd w:val="clear" w:color="auto" w:fill="auto"/>
                  <w:noWrap/>
                  <w:vAlign w:val="bottom"/>
                  <w:hideMark/>
                </w:tcPr>
                <w:p w14:paraId="2A2D2362" w14:textId="779FC731" w:rsidR="00067CA1" w:rsidRPr="00FA2E40" w:rsidRDefault="00067CA1" w:rsidP="00067CA1">
                  <w:pPr>
                    <w:jc w:val="right"/>
                    <w:rPr>
                      <w:color w:val="000000"/>
                    </w:rPr>
                  </w:pPr>
                  <w:r w:rsidRPr="00FA2E40">
                    <w:rPr>
                      <w:color w:val="000000"/>
                    </w:rPr>
                    <w:t>4.06</w:t>
                  </w:r>
                </w:p>
              </w:tc>
            </w:tr>
            <w:tr w:rsidR="00067CA1" w:rsidRPr="00FA2E40" w14:paraId="1828528D" w14:textId="77777777" w:rsidTr="00F37C18">
              <w:trPr>
                <w:trHeight w:val="320"/>
              </w:trPr>
              <w:tc>
                <w:tcPr>
                  <w:tcW w:w="0" w:type="auto"/>
                  <w:shd w:val="clear" w:color="auto" w:fill="auto"/>
                  <w:noWrap/>
                  <w:vAlign w:val="bottom"/>
                  <w:hideMark/>
                </w:tcPr>
                <w:p w14:paraId="133874B7" w14:textId="47A9ABB2" w:rsidR="00067CA1" w:rsidRPr="00FA2E40" w:rsidRDefault="00067CA1" w:rsidP="00067CA1">
                  <w:pPr>
                    <w:rPr>
                      <w:color w:val="000000"/>
                    </w:rPr>
                  </w:pPr>
                  <w:proofErr w:type="spellStart"/>
                  <w:r w:rsidRPr="00FA2E40">
                    <w:rPr>
                      <w:color w:val="000000"/>
                    </w:rPr>
                    <w:t>Alampay</w:t>
                  </w:r>
                  <w:proofErr w:type="spellEnd"/>
                </w:p>
              </w:tc>
              <w:tc>
                <w:tcPr>
                  <w:tcW w:w="0" w:type="auto"/>
                  <w:shd w:val="clear" w:color="auto" w:fill="auto"/>
                  <w:noWrap/>
                  <w:vAlign w:val="bottom"/>
                  <w:hideMark/>
                </w:tcPr>
                <w:p w14:paraId="77E24A8C" w14:textId="532CA01B"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3F52D44C" w14:textId="525B3727" w:rsidR="00067CA1" w:rsidRPr="00FA2E40" w:rsidRDefault="00067CA1" w:rsidP="00067CA1">
                  <w:pPr>
                    <w:jc w:val="right"/>
                    <w:rPr>
                      <w:color w:val="000000"/>
                    </w:rPr>
                  </w:pPr>
                  <w:r w:rsidRPr="00FA2E40">
                    <w:rPr>
                      <w:color w:val="000000"/>
                    </w:rPr>
                    <w:t>0.52</w:t>
                  </w:r>
                </w:p>
              </w:tc>
              <w:tc>
                <w:tcPr>
                  <w:tcW w:w="0" w:type="auto"/>
                  <w:shd w:val="clear" w:color="auto" w:fill="auto"/>
                  <w:noWrap/>
                  <w:vAlign w:val="center"/>
                  <w:hideMark/>
                </w:tcPr>
                <w:p w14:paraId="67A72FC3" w14:textId="105FA824"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3E048F9" w14:textId="40C21FCE" w:rsidR="00067CA1" w:rsidRPr="00FA2E40" w:rsidRDefault="00067CA1" w:rsidP="00067CA1">
                  <w:pPr>
                    <w:jc w:val="right"/>
                    <w:rPr>
                      <w:color w:val="000000"/>
                    </w:rPr>
                  </w:pPr>
                  <w:r w:rsidRPr="00FA2E40">
                    <w:rPr>
                      <w:color w:val="000000"/>
                    </w:rPr>
                    <w:t>0.42</w:t>
                  </w:r>
                </w:p>
              </w:tc>
              <w:tc>
                <w:tcPr>
                  <w:tcW w:w="0" w:type="auto"/>
                  <w:shd w:val="clear" w:color="auto" w:fill="auto"/>
                  <w:noWrap/>
                  <w:vAlign w:val="center"/>
                  <w:hideMark/>
                </w:tcPr>
                <w:p w14:paraId="1E5C38F9" w14:textId="724AFA8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3026AFE" w14:textId="776D820E" w:rsidR="00067CA1" w:rsidRPr="00FA2E40" w:rsidRDefault="00067CA1" w:rsidP="00067CA1">
                  <w:pPr>
                    <w:jc w:val="right"/>
                    <w:rPr>
                      <w:color w:val="000000"/>
                    </w:rPr>
                  </w:pPr>
                  <w:r w:rsidRPr="00FA2E40">
                    <w:rPr>
                      <w:color w:val="000000"/>
                    </w:rPr>
                    <w:t>0.41</w:t>
                  </w:r>
                </w:p>
              </w:tc>
              <w:tc>
                <w:tcPr>
                  <w:tcW w:w="0" w:type="auto"/>
                  <w:shd w:val="clear" w:color="auto" w:fill="auto"/>
                  <w:noWrap/>
                  <w:vAlign w:val="bottom"/>
                  <w:hideMark/>
                </w:tcPr>
                <w:p w14:paraId="1ECF7781" w14:textId="3F2346ED" w:rsidR="00067CA1" w:rsidRPr="00FA2E40" w:rsidRDefault="00067CA1" w:rsidP="00067CA1">
                  <w:pPr>
                    <w:jc w:val="right"/>
                    <w:rPr>
                      <w:color w:val="000000"/>
                    </w:rPr>
                  </w:pPr>
                  <w:r w:rsidRPr="00FA2E40">
                    <w:rPr>
                      <w:color w:val="000000"/>
                    </w:rPr>
                    <w:t>0.05</w:t>
                  </w:r>
                </w:p>
              </w:tc>
            </w:tr>
            <w:tr w:rsidR="00067CA1" w:rsidRPr="00FA2E40" w14:paraId="234CB168" w14:textId="77777777" w:rsidTr="00F37C18">
              <w:trPr>
                <w:trHeight w:val="320"/>
              </w:trPr>
              <w:tc>
                <w:tcPr>
                  <w:tcW w:w="0" w:type="auto"/>
                  <w:shd w:val="clear" w:color="auto" w:fill="auto"/>
                  <w:noWrap/>
                  <w:vAlign w:val="bottom"/>
                  <w:hideMark/>
                </w:tcPr>
                <w:p w14:paraId="5DF3B806" w14:textId="4764C50B" w:rsidR="00067CA1" w:rsidRPr="00FA2E40" w:rsidRDefault="00067CA1" w:rsidP="00067CA1">
                  <w:pPr>
                    <w:rPr>
                      <w:color w:val="000000"/>
                    </w:rPr>
                  </w:pPr>
                  <w:r w:rsidRPr="00FA2E40">
                    <w:rPr>
                      <w:color w:val="000000"/>
                    </w:rPr>
                    <w:t>Andersen</w:t>
                  </w:r>
                </w:p>
              </w:tc>
              <w:tc>
                <w:tcPr>
                  <w:tcW w:w="0" w:type="auto"/>
                  <w:shd w:val="clear" w:color="auto" w:fill="auto"/>
                  <w:noWrap/>
                  <w:vAlign w:val="bottom"/>
                  <w:hideMark/>
                </w:tcPr>
                <w:p w14:paraId="69E79EFC" w14:textId="7FE813C1"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75CB1D75" w14:textId="417ACF76"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0C3611A3" w14:textId="1F75AC6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14F3EB5" w14:textId="00647AD0"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28256AD7" w14:textId="29C82D4B"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E807FB7" w14:textId="05E534AE"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62B05F81" w14:textId="4522AAB0" w:rsidR="00067CA1" w:rsidRPr="00FA2E40" w:rsidRDefault="00067CA1" w:rsidP="00067CA1">
                  <w:pPr>
                    <w:jc w:val="right"/>
                    <w:rPr>
                      <w:color w:val="000000"/>
                    </w:rPr>
                  </w:pPr>
                  <w:r w:rsidRPr="00FA2E40">
                    <w:rPr>
                      <w:color w:val="000000"/>
                    </w:rPr>
                    <w:t>0.35</w:t>
                  </w:r>
                </w:p>
              </w:tc>
            </w:tr>
            <w:tr w:rsidR="00067CA1" w:rsidRPr="00FA2E40" w14:paraId="6260C7BD" w14:textId="77777777" w:rsidTr="00F37C18">
              <w:trPr>
                <w:trHeight w:val="320"/>
              </w:trPr>
              <w:tc>
                <w:tcPr>
                  <w:tcW w:w="0" w:type="auto"/>
                  <w:shd w:val="clear" w:color="auto" w:fill="auto"/>
                  <w:noWrap/>
                  <w:vAlign w:val="bottom"/>
                  <w:hideMark/>
                </w:tcPr>
                <w:p w14:paraId="503E9894" w14:textId="5DFAF39C" w:rsidR="00067CA1" w:rsidRPr="00FA2E40" w:rsidRDefault="00067CA1" w:rsidP="00067CA1">
                  <w:pPr>
                    <w:rPr>
                      <w:color w:val="000000"/>
                    </w:rPr>
                  </w:pPr>
                  <w:r w:rsidRPr="00FA2E40">
                    <w:rPr>
                      <w:color w:val="000000"/>
                    </w:rPr>
                    <w:t>Arch</w:t>
                  </w:r>
                </w:p>
              </w:tc>
              <w:tc>
                <w:tcPr>
                  <w:tcW w:w="0" w:type="auto"/>
                  <w:shd w:val="clear" w:color="auto" w:fill="auto"/>
                  <w:noWrap/>
                  <w:vAlign w:val="bottom"/>
                  <w:hideMark/>
                </w:tcPr>
                <w:p w14:paraId="0C704FA5" w14:textId="7F60810F"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4BAC134E" w14:textId="7F7E64C5"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236D712D" w14:textId="2EECCF94"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89B9D05" w14:textId="4DE43DE7" w:rsidR="00067CA1" w:rsidRPr="00FA2E40" w:rsidRDefault="00067CA1" w:rsidP="00067CA1">
                  <w:pPr>
                    <w:jc w:val="right"/>
                    <w:rPr>
                      <w:color w:val="000000"/>
                    </w:rPr>
                  </w:pPr>
                  <w:r w:rsidRPr="00FA2E40">
                    <w:rPr>
                      <w:color w:val="000000"/>
                    </w:rPr>
                    <w:t>0.54</w:t>
                  </w:r>
                </w:p>
              </w:tc>
              <w:tc>
                <w:tcPr>
                  <w:tcW w:w="0" w:type="auto"/>
                  <w:shd w:val="clear" w:color="auto" w:fill="auto"/>
                  <w:noWrap/>
                  <w:vAlign w:val="center"/>
                  <w:hideMark/>
                </w:tcPr>
                <w:p w14:paraId="44E3A235" w14:textId="4827984A"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BD2997A" w14:textId="40747DD8" w:rsidR="00067CA1" w:rsidRPr="00FA2E40" w:rsidRDefault="00067CA1" w:rsidP="00067CA1">
                  <w:pPr>
                    <w:jc w:val="right"/>
                    <w:rPr>
                      <w:color w:val="000000"/>
                    </w:rPr>
                  </w:pPr>
                  <w:r w:rsidRPr="00FA2E40">
                    <w:rPr>
                      <w:color w:val="000000"/>
                    </w:rPr>
                    <w:t>-0.99</w:t>
                  </w:r>
                </w:p>
              </w:tc>
              <w:tc>
                <w:tcPr>
                  <w:tcW w:w="0" w:type="auto"/>
                  <w:shd w:val="clear" w:color="auto" w:fill="auto"/>
                  <w:noWrap/>
                  <w:vAlign w:val="bottom"/>
                  <w:hideMark/>
                </w:tcPr>
                <w:p w14:paraId="0956CF71" w14:textId="500C9D1C" w:rsidR="00067CA1" w:rsidRPr="00FA2E40" w:rsidRDefault="00067CA1" w:rsidP="00067CA1">
                  <w:pPr>
                    <w:jc w:val="right"/>
                    <w:rPr>
                      <w:color w:val="000000"/>
                    </w:rPr>
                  </w:pPr>
                  <w:r w:rsidRPr="00FA2E40">
                    <w:rPr>
                      <w:color w:val="000000"/>
                    </w:rPr>
                    <w:t>0.14</w:t>
                  </w:r>
                </w:p>
              </w:tc>
            </w:tr>
            <w:tr w:rsidR="00067CA1" w:rsidRPr="00FA2E40" w14:paraId="3F873D79" w14:textId="77777777" w:rsidTr="00F37C18">
              <w:trPr>
                <w:trHeight w:val="320"/>
              </w:trPr>
              <w:tc>
                <w:tcPr>
                  <w:tcW w:w="0" w:type="auto"/>
                  <w:shd w:val="clear" w:color="auto" w:fill="auto"/>
                  <w:noWrap/>
                  <w:vAlign w:val="bottom"/>
                  <w:hideMark/>
                </w:tcPr>
                <w:p w14:paraId="35DB8583" w14:textId="0EF42C9E" w:rsidR="00067CA1" w:rsidRPr="00FA2E40" w:rsidRDefault="00067CA1" w:rsidP="00067CA1">
                  <w:pPr>
                    <w:rPr>
                      <w:color w:val="000000"/>
                    </w:rPr>
                  </w:pPr>
                  <w:r w:rsidRPr="00FA2E40">
                    <w:rPr>
                      <w:color w:val="000000"/>
                    </w:rPr>
                    <w:t>Barrett</w:t>
                  </w:r>
                </w:p>
              </w:tc>
              <w:tc>
                <w:tcPr>
                  <w:tcW w:w="0" w:type="auto"/>
                  <w:shd w:val="clear" w:color="auto" w:fill="auto"/>
                  <w:noWrap/>
                  <w:vAlign w:val="bottom"/>
                  <w:hideMark/>
                </w:tcPr>
                <w:p w14:paraId="419DC2FD" w14:textId="48605D06"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5C4E39ED" w14:textId="320A32C3"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40112705" w14:textId="4C4A418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D12B033" w14:textId="57C1887A"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00FE7603" w14:textId="369D8A6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D0210B4" w14:textId="33D2F632" w:rsidR="00067CA1" w:rsidRPr="00FA2E40" w:rsidRDefault="00067CA1" w:rsidP="00067CA1">
                  <w:pPr>
                    <w:jc w:val="right"/>
                    <w:rPr>
                      <w:color w:val="000000"/>
                    </w:rPr>
                  </w:pPr>
                  <w:r w:rsidRPr="00FA2E40">
                    <w:rPr>
                      <w:color w:val="000000"/>
                    </w:rPr>
                    <w:t>-2.28</w:t>
                  </w:r>
                </w:p>
              </w:tc>
              <w:tc>
                <w:tcPr>
                  <w:tcW w:w="0" w:type="auto"/>
                  <w:shd w:val="clear" w:color="auto" w:fill="auto"/>
                  <w:noWrap/>
                  <w:vAlign w:val="bottom"/>
                  <w:hideMark/>
                </w:tcPr>
                <w:p w14:paraId="1347AB67" w14:textId="3F3B9A6E" w:rsidR="00067CA1" w:rsidRPr="00FA2E40" w:rsidRDefault="00067CA1" w:rsidP="00067CA1">
                  <w:pPr>
                    <w:jc w:val="right"/>
                    <w:rPr>
                      <w:color w:val="000000"/>
                    </w:rPr>
                  </w:pPr>
                  <w:r w:rsidRPr="00FA2E40">
                    <w:rPr>
                      <w:color w:val="000000"/>
                    </w:rPr>
                    <w:t>2.26</w:t>
                  </w:r>
                </w:p>
              </w:tc>
            </w:tr>
            <w:tr w:rsidR="00067CA1" w:rsidRPr="00FA2E40" w14:paraId="7C385971" w14:textId="77777777" w:rsidTr="00F37C18">
              <w:trPr>
                <w:trHeight w:val="320"/>
              </w:trPr>
              <w:tc>
                <w:tcPr>
                  <w:tcW w:w="0" w:type="auto"/>
                  <w:shd w:val="clear" w:color="auto" w:fill="auto"/>
                  <w:noWrap/>
                  <w:vAlign w:val="bottom"/>
                  <w:hideMark/>
                </w:tcPr>
                <w:p w14:paraId="424E277E" w14:textId="6CA045A0" w:rsidR="00067CA1" w:rsidRPr="00FA2E40" w:rsidRDefault="00067CA1" w:rsidP="00067CA1">
                  <w:pPr>
                    <w:rPr>
                      <w:color w:val="000000"/>
                    </w:rPr>
                  </w:pPr>
                  <w:r w:rsidRPr="00FA2E40">
                    <w:rPr>
                      <w:color w:val="000000"/>
                    </w:rPr>
                    <w:t>Barrett</w:t>
                  </w:r>
                </w:p>
              </w:tc>
              <w:tc>
                <w:tcPr>
                  <w:tcW w:w="0" w:type="auto"/>
                  <w:shd w:val="clear" w:color="auto" w:fill="auto"/>
                  <w:noWrap/>
                  <w:vAlign w:val="bottom"/>
                  <w:hideMark/>
                </w:tcPr>
                <w:p w14:paraId="4B4DF320" w14:textId="5B9BF8E5"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0874F11D" w14:textId="54D2B82D" w:rsidR="00067CA1" w:rsidRPr="00FA2E40" w:rsidRDefault="00067CA1" w:rsidP="00067CA1">
                  <w:pPr>
                    <w:jc w:val="right"/>
                    <w:rPr>
                      <w:color w:val="000000"/>
                    </w:rPr>
                  </w:pPr>
                  <w:r w:rsidRPr="00FA2E40">
                    <w:rPr>
                      <w:color w:val="000000"/>
                    </w:rPr>
                    <w:t>0.07</w:t>
                  </w:r>
                </w:p>
              </w:tc>
              <w:tc>
                <w:tcPr>
                  <w:tcW w:w="0" w:type="auto"/>
                  <w:shd w:val="clear" w:color="auto" w:fill="auto"/>
                  <w:noWrap/>
                  <w:vAlign w:val="center"/>
                  <w:hideMark/>
                </w:tcPr>
                <w:p w14:paraId="09529AE3" w14:textId="32F089B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10CB687" w14:textId="50E0E702"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1FC33E80" w14:textId="5F0B1F47"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04165BB" w14:textId="4098AE28" w:rsidR="00067CA1" w:rsidRPr="00FA2E40" w:rsidRDefault="00067CA1" w:rsidP="00067CA1">
                  <w:pPr>
                    <w:jc w:val="right"/>
                    <w:rPr>
                      <w:color w:val="000000"/>
                    </w:rPr>
                  </w:pPr>
                  <w:r w:rsidRPr="00FA2E40">
                    <w:rPr>
                      <w:color w:val="000000"/>
                    </w:rPr>
                    <w:t>0.23</w:t>
                  </w:r>
                </w:p>
              </w:tc>
              <w:tc>
                <w:tcPr>
                  <w:tcW w:w="0" w:type="auto"/>
                  <w:shd w:val="clear" w:color="auto" w:fill="auto"/>
                  <w:noWrap/>
                  <w:vAlign w:val="bottom"/>
                  <w:hideMark/>
                </w:tcPr>
                <w:p w14:paraId="07E87760" w14:textId="3C5E005C" w:rsidR="00067CA1" w:rsidRPr="00FA2E40" w:rsidRDefault="00067CA1" w:rsidP="00067CA1">
                  <w:pPr>
                    <w:jc w:val="right"/>
                    <w:rPr>
                      <w:color w:val="000000"/>
                    </w:rPr>
                  </w:pPr>
                  <w:r w:rsidRPr="00FA2E40">
                    <w:rPr>
                      <w:color w:val="000000"/>
                    </w:rPr>
                    <w:t>0.24</w:t>
                  </w:r>
                </w:p>
              </w:tc>
            </w:tr>
            <w:tr w:rsidR="00067CA1" w:rsidRPr="00FA2E40" w14:paraId="7D1D4BC5" w14:textId="77777777" w:rsidTr="00F37C18">
              <w:trPr>
                <w:trHeight w:val="320"/>
              </w:trPr>
              <w:tc>
                <w:tcPr>
                  <w:tcW w:w="0" w:type="auto"/>
                  <w:shd w:val="clear" w:color="auto" w:fill="auto"/>
                  <w:noWrap/>
                  <w:vAlign w:val="bottom"/>
                  <w:hideMark/>
                </w:tcPr>
                <w:p w14:paraId="18CC2D67" w14:textId="7D409C5D" w:rsidR="00067CA1" w:rsidRPr="00FA2E40" w:rsidRDefault="00067CA1" w:rsidP="00067CA1">
                  <w:pPr>
                    <w:rPr>
                      <w:color w:val="000000"/>
                    </w:rPr>
                  </w:pPr>
                  <w:r w:rsidRPr="00FA2E40">
                    <w:rPr>
                      <w:color w:val="000000"/>
                    </w:rPr>
                    <w:t>Black</w:t>
                  </w:r>
                </w:p>
              </w:tc>
              <w:tc>
                <w:tcPr>
                  <w:tcW w:w="0" w:type="auto"/>
                  <w:shd w:val="clear" w:color="auto" w:fill="auto"/>
                  <w:noWrap/>
                  <w:vAlign w:val="bottom"/>
                  <w:hideMark/>
                </w:tcPr>
                <w:p w14:paraId="6BF68AE1" w14:textId="32BB9EE9"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6C3AB7FF" w14:textId="48BBC1AE" w:rsidR="00067CA1" w:rsidRPr="00FA2E40" w:rsidRDefault="00067CA1" w:rsidP="00067CA1">
                  <w:pPr>
                    <w:jc w:val="right"/>
                    <w:rPr>
                      <w:color w:val="000000"/>
                    </w:rPr>
                  </w:pPr>
                  <w:r w:rsidRPr="00FA2E40">
                    <w:rPr>
                      <w:color w:val="000000"/>
                    </w:rPr>
                    <w:t>0.21</w:t>
                  </w:r>
                </w:p>
              </w:tc>
              <w:tc>
                <w:tcPr>
                  <w:tcW w:w="0" w:type="auto"/>
                  <w:shd w:val="clear" w:color="auto" w:fill="auto"/>
                  <w:noWrap/>
                  <w:vAlign w:val="center"/>
                  <w:hideMark/>
                </w:tcPr>
                <w:p w14:paraId="23B19EF6" w14:textId="660216B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02BF771" w14:textId="792E3089"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61C08D1B" w14:textId="7C08F19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2F223BE" w14:textId="73650A50" w:rsidR="00067CA1" w:rsidRPr="00FA2E40" w:rsidRDefault="00067CA1" w:rsidP="00067CA1">
                  <w:pPr>
                    <w:jc w:val="right"/>
                    <w:rPr>
                      <w:color w:val="000000"/>
                    </w:rPr>
                  </w:pPr>
                  <w:r w:rsidRPr="00FA2E40">
                    <w:rPr>
                      <w:color w:val="000000"/>
                    </w:rPr>
                    <w:t>0.39</w:t>
                  </w:r>
                </w:p>
              </w:tc>
              <w:tc>
                <w:tcPr>
                  <w:tcW w:w="0" w:type="auto"/>
                  <w:shd w:val="clear" w:color="auto" w:fill="auto"/>
                  <w:noWrap/>
                  <w:vAlign w:val="bottom"/>
                  <w:hideMark/>
                </w:tcPr>
                <w:p w14:paraId="0E520F30" w14:textId="06499FCB" w:rsidR="00067CA1" w:rsidRPr="00FA2E40" w:rsidRDefault="00067CA1" w:rsidP="00067CA1">
                  <w:pPr>
                    <w:jc w:val="right"/>
                    <w:rPr>
                      <w:color w:val="000000"/>
                    </w:rPr>
                  </w:pPr>
                  <w:r w:rsidRPr="00FA2E40">
                    <w:rPr>
                      <w:color w:val="000000"/>
                    </w:rPr>
                    <w:t>0.12</w:t>
                  </w:r>
                </w:p>
              </w:tc>
            </w:tr>
            <w:tr w:rsidR="00067CA1" w:rsidRPr="00FA2E40" w14:paraId="51218CA8" w14:textId="77777777" w:rsidTr="00F37C18">
              <w:trPr>
                <w:trHeight w:val="320"/>
              </w:trPr>
              <w:tc>
                <w:tcPr>
                  <w:tcW w:w="0" w:type="auto"/>
                  <w:shd w:val="clear" w:color="auto" w:fill="auto"/>
                  <w:noWrap/>
                  <w:vAlign w:val="bottom"/>
                  <w:hideMark/>
                </w:tcPr>
                <w:p w14:paraId="67F0D2A1" w14:textId="5183E49E" w:rsidR="00067CA1" w:rsidRPr="00FA2E40" w:rsidRDefault="00067CA1" w:rsidP="00067CA1">
                  <w:pPr>
                    <w:rPr>
                      <w:color w:val="000000"/>
                    </w:rPr>
                  </w:pPr>
                  <w:proofErr w:type="spellStart"/>
                  <w:r w:rsidRPr="00FA2E40">
                    <w:rPr>
                      <w:color w:val="000000"/>
                    </w:rPr>
                    <w:t>Bostanov</w:t>
                  </w:r>
                  <w:proofErr w:type="spellEnd"/>
                </w:p>
              </w:tc>
              <w:tc>
                <w:tcPr>
                  <w:tcW w:w="0" w:type="auto"/>
                  <w:shd w:val="clear" w:color="auto" w:fill="auto"/>
                  <w:noWrap/>
                  <w:vAlign w:val="bottom"/>
                  <w:hideMark/>
                </w:tcPr>
                <w:p w14:paraId="1CCD5351" w14:textId="4BE6723D"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0C020253" w14:textId="7E298845"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441FF0F6" w14:textId="1A5DAB7E"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86BD9CC" w14:textId="1688ADF5" w:rsidR="00067CA1" w:rsidRPr="00FA2E40" w:rsidRDefault="00067CA1" w:rsidP="00067CA1">
                  <w:pPr>
                    <w:jc w:val="right"/>
                    <w:rPr>
                      <w:color w:val="000000"/>
                    </w:rPr>
                  </w:pPr>
                  <w:r w:rsidRPr="00FA2E40">
                    <w:rPr>
                      <w:color w:val="000000"/>
                    </w:rPr>
                    <w:t>0.23</w:t>
                  </w:r>
                </w:p>
              </w:tc>
              <w:tc>
                <w:tcPr>
                  <w:tcW w:w="0" w:type="auto"/>
                  <w:shd w:val="clear" w:color="auto" w:fill="auto"/>
                  <w:noWrap/>
                  <w:vAlign w:val="center"/>
                  <w:hideMark/>
                </w:tcPr>
                <w:p w14:paraId="7C8F2512" w14:textId="148657CA"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A8E2C10" w14:textId="1FB78039" w:rsidR="00067CA1" w:rsidRPr="00FA2E40" w:rsidRDefault="00067CA1" w:rsidP="00067CA1">
                  <w:pPr>
                    <w:jc w:val="right"/>
                    <w:rPr>
                      <w:color w:val="000000"/>
                    </w:rPr>
                  </w:pPr>
                  <w:r w:rsidRPr="00FA2E40">
                    <w:rPr>
                      <w:color w:val="000000"/>
                    </w:rPr>
                    <w:t>-1.19</w:t>
                  </w:r>
                </w:p>
              </w:tc>
              <w:tc>
                <w:tcPr>
                  <w:tcW w:w="0" w:type="auto"/>
                  <w:shd w:val="clear" w:color="auto" w:fill="auto"/>
                  <w:noWrap/>
                  <w:vAlign w:val="bottom"/>
                  <w:hideMark/>
                </w:tcPr>
                <w:p w14:paraId="5B3D137D" w14:textId="5DBEBCFC" w:rsidR="00067CA1" w:rsidRPr="00FA2E40" w:rsidRDefault="00067CA1" w:rsidP="00067CA1">
                  <w:pPr>
                    <w:jc w:val="right"/>
                    <w:rPr>
                      <w:color w:val="000000"/>
                    </w:rPr>
                  </w:pPr>
                  <w:r w:rsidRPr="00FA2E40">
                    <w:rPr>
                      <w:color w:val="000000"/>
                    </w:rPr>
                    <w:t>0.46</w:t>
                  </w:r>
                </w:p>
              </w:tc>
            </w:tr>
            <w:tr w:rsidR="00067CA1" w:rsidRPr="00FA2E40" w14:paraId="2105EC31" w14:textId="77777777" w:rsidTr="00F37C18">
              <w:trPr>
                <w:trHeight w:val="320"/>
              </w:trPr>
              <w:tc>
                <w:tcPr>
                  <w:tcW w:w="0" w:type="auto"/>
                  <w:shd w:val="clear" w:color="auto" w:fill="auto"/>
                  <w:noWrap/>
                  <w:vAlign w:val="bottom"/>
                  <w:hideMark/>
                </w:tcPr>
                <w:p w14:paraId="0F1DF89A" w14:textId="7964E4D0" w:rsidR="00067CA1" w:rsidRPr="00FA2E40" w:rsidRDefault="00067CA1" w:rsidP="00067CA1">
                  <w:pPr>
                    <w:rPr>
                      <w:color w:val="000000"/>
                    </w:rPr>
                  </w:pPr>
                  <w:r w:rsidRPr="00FA2E40">
                    <w:rPr>
                      <w:color w:val="000000"/>
                    </w:rPr>
                    <w:t>Bowen</w:t>
                  </w:r>
                </w:p>
              </w:tc>
              <w:tc>
                <w:tcPr>
                  <w:tcW w:w="0" w:type="auto"/>
                  <w:shd w:val="clear" w:color="auto" w:fill="auto"/>
                  <w:noWrap/>
                  <w:vAlign w:val="bottom"/>
                  <w:hideMark/>
                </w:tcPr>
                <w:p w14:paraId="0BD6F12F" w14:textId="2EAAF487" w:rsidR="00067CA1" w:rsidRPr="00FA2E40" w:rsidRDefault="00067CA1" w:rsidP="00067CA1">
                  <w:pPr>
                    <w:jc w:val="right"/>
                    <w:rPr>
                      <w:color w:val="000000"/>
                    </w:rPr>
                  </w:pPr>
                  <w:r w:rsidRPr="00FA2E40">
                    <w:rPr>
                      <w:color w:val="000000"/>
                    </w:rPr>
                    <w:t>2009</w:t>
                  </w:r>
                </w:p>
              </w:tc>
              <w:tc>
                <w:tcPr>
                  <w:tcW w:w="0" w:type="auto"/>
                  <w:shd w:val="clear" w:color="auto" w:fill="auto"/>
                  <w:noWrap/>
                  <w:vAlign w:val="center"/>
                  <w:hideMark/>
                </w:tcPr>
                <w:p w14:paraId="4FEF4541" w14:textId="00E29450"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2940BCC2" w14:textId="0F606FD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39638C4" w14:textId="01AE8BF5"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250C8C53" w14:textId="203BEB9E"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D700CD0" w14:textId="5B6C50DC" w:rsidR="00067CA1" w:rsidRPr="00FA2E40" w:rsidRDefault="00067CA1" w:rsidP="00067CA1">
                  <w:pPr>
                    <w:jc w:val="right"/>
                    <w:rPr>
                      <w:color w:val="000000"/>
                    </w:rPr>
                  </w:pPr>
                  <w:r w:rsidRPr="00FA2E40">
                    <w:rPr>
                      <w:color w:val="000000"/>
                    </w:rPr>
                    <w:t>-0.49</w:t>
                  </w:r>
                </w:p>
              </w:tc>
              <w:tc>
                <w:tcPr>
                  <w:tcW w:w="0" w:type="auto"/>
                  <w:shd w:val="clear" w:color="auto" w:fill="auto"/>
                  <w:noWrap/>
                  <w:vAlign w:val="bottom"/>
                  <w:hideMark/>
                </w:tcPr>
                <w:p w14:paraId="7EA87E65" w14:textId="6566EE1F" w:rsidR="00067CA1" w:rsidRPr="00FA2E40" w:rsidRDefault="00067CA1" w:rsidP="00067CA1">
                  <w:pPr>
                    <w:jc w:val="right"/>
                    <w:rPr>
                      <w:color w:val="000000"/>
                    </w:rPr>
                  </w:pPr>
                  <w:r w:rsidRPr="00FA2E40">
                    <w:rPr>
                      <w:color w:val="000000"/>
                    </w:rPr>
                    <w:t>0.15</w:t>
                  </w:r>
                </w:p>
              </w:tc>
            </w:tr>
            <w:tr w:rsidR="00067CA1" w:rsidRPr="00FA2E40" w14:paraId="332D8FAB" w14:textId="77777777" w:rsidTr="00F37C18">
              <w:trPr>
                <w:trHeight w:val="320"/>
              </w:trPr>
              <w:tc>
                <w:tcPr>
                  <w:tcW w:w="0" w:type="auto"/>
                  <w:shd w:val="clear" w:color="auto" w:fill="auto"/>
                  <w:noWrap/>
                  <w:vAlign w:val="bottom"/>
                  <w:hideMark/>
                </w:tcPr>
                <w:p w14:paraId="7B42E53F" w14:textId="38CA122C" w:rsidR="00067CA1" w:rsidRPr="00FA2E40" w:rsidRDefault="00067CA1" w:rsidP="00067CA1">
                  <w:pPr>
                    <w:rPr>
                      <w:color w:val="000000"/>
                    </w:rPr>
                  </w:pPr>
                  <w:r w:rsidRPr="00FA2E40">
                    <w:rPr>
                      <w:color w:val="000000"/>
                    </w:rPr>
                    <w:t>Bowen</w:t>
                  </w:r>
                </w:p>
              </w:tc>
              <w:tc>
                <w:tcPr>
                  <w:tcW w:w="0" w:type="auto"/>
                  <w:shd w:val="clear" w:color="auto" w:fill="auto"/>
                  <w:noWrap/>
                  <w:vAlign w:val="bottom"/>
                  <w:hideMark/>
                </w:tcPr>
                <w:p w14:paraId="50618CBC" w14:textId="3B2805F0"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4960E309" w14:textId="35CAD1AC"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24F2A8D6" w14:textId="40DA8E5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C43E80C" w14:textId="1B93491E" w:rsidR="00067CA1" w:rsidRPr="00FA2E40" w:rsidRDefault="00067CA1" w:rsidP="00067CA1">
                  <w:pPr>
                    <w:jc w:val="right"/>
                    <w:rPr>
                      <w:color w:val="000000"/>
                    </w:rPr>
                  </w:pPr>
                  <w:r w:rsidRPr="00FA2E40">
                    <w:rPr>
                      <w:color w:val="000000"/>
                    </w:rPr>
                    <w:t>0.18</w:t>
                  </w:r>
                </w:p>
              </w:tc>
              <w:tc>
                <w:tcPr>
                  <w:tcW w:w="0" w:type="auto"/>
                  <w:shd w:val="clear" w:color="auto" w:fill="auto"/>
                  <w:noWrap/>
                  <w:vAlign w:val="center"/>
                  <w:hideMark/>
                </w:tcPr>
                <w:p w14:paraId="2429C0B8" w14:textId="7C68CF7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0D31AB3" w14:textId="68A933A8" w:rsidR="00067CA1" w:rsidRPr="00FA2E40" w:rsidRDefault="00067CA1" w:rsidP="00067CA1">
                  <w:pPr>
                    <w:jc w:val="right"/>
                    <w:rPr>
                      <w:color w:val="000000"/>
                    </w:rPr>
                  </w:pPr>
                  <w:r w:rsidRPr="00FA2E40">
                    <w:rPr>
                      <w:color w:val="000000"/>
                    </w:rPr>
                    <w:t>-0.52</w:t>
                  </w:r>
                </w:p>
              </w:tc>
              <w:tc>
                <w:tcPr>
                  <w:tcW w:w="0" w:type="auto"/>
                  <w:shd w:val="clear" w:color="auto" w:fill="auto"/>
                  <w:noWrap/>
                  <w:vAlign w:val="bottom"/>
                  <w:hideMark/>
                </w:tcPr>
                <w:p w14:paraId="6DB42648" w14:textId="3E2FAE77" w:rsidR="00067CA1" w:rsidRPr="00FA2E40" w:rsidRDefault="00067CA1" w:rsidP="00067CA1">
                  <w:pPr>
                    <w:jc w:val="right"/>
                    <w:rPr>
                      <w:color w:val="000000"/>
                    </w:rPr>
                  </w:pPr>
                  <w:r w:rsidRPr="00FA2E40">
                    <w:rPr>
                      <w:color w:val="000000"/>
                    </w:rPr>
                    <w:t>0.17</w:t>
                  </w:r>
                </w:p>
              </w:tc>
            </w:tr>
            <w:tr w:rsidR="00067CA1" w:rsidRPr="00FA2E40" w14:paraId="59BA188E" w14:textId="77777777" w:rsidTr="00F37C18">
              <w:trPr>
                <w:trHeight w:val="320"/>
              </w:trPr>
              <w:tc>
                <w:tcPr>
                  <w:tcW w:w="0" w:type="auto"/>
                  <w:shd w:val="clear" w:color="auto" w:fill="auto"/>
                  <w:noWrap/>
                  <w:vAlign w:val="bottom"/>
                  <w:hideMark/>
                </w:tcPr>
                <w:p w14:paraId="75ED622B" w14:textId="4644DD6D" w:rsidR="00067CA1" w:rsidRPr="00FA2E40" w:rsidRDefault="00067CA1" w:rsidP="00067CA1">
                  <w:pPr>
                    <w:rPr>
                      <w:color w:val="000000"/>
                    </w:rPr>
                  </w:pPr>
                  <w:proofErr w:type="spellStart"/>
                  <w:r w:rsidRPr="00FA2E40">
                    <w:rPr>
                      <w:color w:val="000000"/>
                    </w:rPr>
                    <w:t>Bremner</w:t>
                  </w:r>
                  <w:proofErr w:type="spellEnd"/>
                </w:p>
              </w:tc>
              <w:tc>
                <w:tcPr>
                  <w:tcW w:w="0" w:type="auto"/>
                  <w:shd w:val="clear" w:color="auto" w:fill="auto"/>
                  <w:noWrap/>
                  <w:vAlign w:val="bottom"/>
                  <w:hideMark/>
                </w:tcPr>
                <w:p w14:paraId="2EDBFDAA" w14:textId="5AEF8267"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489F27EB" w14:textId="5BED45E7" w:rsidR="00067CA1" w:rsidRPr="00FA2E40" w:rsidRDefault="00067CA1" w:rsidP="00067CA1">
                  <w:pPr>
                    <w:jc w:val="right"/>
                    <w:rPr>
                      <w:color w:val="000000"/>
                    </w:rPr>
                  </w:pPr>
                  <w:r w:rsidRPr="00FA2E40">
                    <w:rPr>
                      <w:color w:val="000000"/>
                    </w:rPr>
                    <w:t>0.47</w:t>
                  </w:r>
                </w:p>
              </w:tc>
              <w:tc>
                <w:tcPr>
                  <w:tcW w:w="0" w:type="auto"/>
                  <w:shd w:val="clear" w:color="auto" w:fill="auto"/>
                  <w:noWrap/>
                  <w:vAlign w:val="center"/>
                  <w:hideMark/>
                </w:tcPr>
                <w:p w14:paraId="1CCB2EF3" w14:textId="389F980B"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39D4EC2E" w14:textId="5D98B1C4"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38757AA0" w14:textId="45E888E4"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0DEE24C5" w14:textId="52C1773F" w:rsidR="00067CA1" w:rsidRPr="00FA2E40" w:rsidRDefault="00067CA1" w:rsidP="00067CA1">
                  <w:pPr>
                    <w:jc w:val="right"/>
                    <w:rPr>
                      <w:color w:val="000000"/>
                    </w:rPr>
                  </w:pPr>
                  <w:r w:rsidRPr="00FA2E40">
                    <w:rPr>
                      <w:color w:val="000000"/>
                    </w:rPr>
                    <w:t>1.96</w:t>
                  </w:r>
                </w:p>
              </w:tc>
              <w:tc>
                <w:tcPr>
                  <w:tcW w:w="0" w:type="auto"/>
                  <w:shd w:val="clear" w:color="auto" w:fill="auto"/>
                  <w:noWrap/>
                  <w:vAlign w:val="bottom"/>
                  <w:hideMark/>
                </w:tcPr>
                <w:p w14:paraId="0405487A" w14:textId="63089FCD" w:rsidR="00067CA1" w:rsidRPr="00FA2E40" w:rsidRDefault="00067CA1" w:rsidP="00067CA1">
                  <w:pPr>
                    <w:jc w:val="right"/>
                    <w:rPr>
                      <w:color w:val="000000"/>
                    </w:rPr>
                  </w:pPr>
                  <w:r w:rsidRPr="00FA2E40">
                    <w:rPr>
                      <w:color w:val="000000"/>
                    </w:rPr>
                    <w:t>1.36</w:t>
                  </w:r>
                </w:p>
              </w:tc>
            </w:tr>
            <w:tr w:rsidR="00067CA1" w:rsidRPr="00FA2E40" w14:paraId="4F3D1FF9" w14:textId="77777777" w:rsidTr="00F37C18">
              <w:trPr>
                <w:trHeight w:val="320"/>
              </w:trPr>
              <w:tc>
                <w:tcPr>
                  <w:tcW w:w="0" w:type="auto"/>
                  <w:shd w:val="clear" w:color="auto" w:fill="auto"/>
                  <w:noWrap/>
                  <w:vAlign w:val="bottom"/>
                  <w:hideMark/>
                </w:tcPr>
                <w:p w14:paraId="534CEE2E" w14:textId="5CE7553C" w:rsidR="00067CA1" w:rsidRPr="00FA2E40" w:rsidRDefault="00067CA1" w:rsidP="00067CA1">
                  <w:pPr>
                    <w:rPr>
                      <w:color w:val="000000"/>
                    </w:rPr>
                  </w:pPr>
                  <w:r w:rsidRPr="00FA2E40">
                    <w:rPr>
                      <w:color w:val="000000"/>
                    </w:rPr>
                    <w:t>Brewer</w:t>
                  </w:r>
                </w:p>
              </w:tc>
              <w:tc>
                <w:tcPr>
                  <w:tcW w:w="0" w:type="auto"/>
                  <w:shd w:val="clear" w:color="auto" w:fill="auto"/>
                  <w:noWrap/>
                  <w:vAlign w:val="bottom"/>
                  <w:hideMark/>
                </w:tcPr>
                <w:p w14:paraId="495A3872" w14:textId="31BDCFDD" w:rsidR="00067CA1" w:rsidRPr="00FA2E40" w:rsidRDefault="00067CA1" w:rsidP="00067CA1">
                  <w:pPr>
                    <w:jc w:val="right"/>
                    <w:rPr>
                      <w:color w:val="000000"/>
                    </w:rPr>
                  </w:pPr>
                  <w:r w:rsidRPr="00FA2E40">
                    <w:rPr>
                      <w:color w:val="000000"/>
                    </w:rPr>
                    <w:t>2009</w:t>
                  </w:r>
                </w:p>
              </w:tc>
              <w:tc>
                <w:tcPr>
                  <w:tcW w:w="0" w:type="auto"/>
                  <w:shd w:val="clear" w:color="auto" w:fill="auto"/>
                  <w:noWrap/>
                  <w:vAlign w:val="center"/>
                  <w:hideMark/>
                </w:tcPr>
                <w:p w14:paraId="2534502C" w14:textId="04D860C2" w:rsidR="00067CA1" w:rsidRPr="00FA2E40" w:rsidRDefault="00067CA1" w:rsidP="00067CA1">
                  <w:pPr>
                    <w:jc w:val="right"/>
                    <w:rPr>
                      <w:color w:val="000000"/>
                    </w:rPr>
                  </w:pPr>
                  <w:r w:rsidRPr="00FA2E40">
                    <w:rPr>
                      <w:color w:val="000000"/>
                    </w:rPr>
                    <w:t>0.57</w:t>
                  </w:r>
                </w:p>
              </w:tc>
              <w:tc>
                <w:tcPr>
                  <w:tcW w:w="0" w:type="auto"/>
                  <w:shd w:val="clear" w:color="auto" w:fill="auto"/>
                  <w:noWrap/>
                  <w:vAlign w:val="center"/>
                  <w:hideMark/>
                </w:tcPr>
                <w:p w14:paraId="62F46AE5" w14:textId="7C04A25A"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5B5B4E6" w14:textId="58D55985" w:rsidR="00067CA1" w:rsidRPr="00FA2E40" w:rsidRDefault="00067CA1" w:rsidP="00067CA1">
                  <w:pPr>
                    <w:jc w:val="right"/>
                    <w:rPr>
                      <w:color w:val="000000"/>
                    </w:rPr>
                  </w:pPr>
                  <w:r w:rsidRPr="00FA2E40">
                    <w:rPr>
                      <w:color w:val="000000"/>
                    </w:rPr>
                    <w:t>0.67</w:t>
                  </w:r>
                </w:p>
              </w:tc>
              <w:tc>
                <w:tcPr>
                  <w:tcW w:w="0" w:type="auto"/>
                  <w:shd w:val="clear" w:color="auto" w:fill="auto"/>
                  <w:noWrap/>
                  <w:vAlign w:val="center"/>
                  <w:hideMark/>
                </w:tcPr>
                <w:p w14:paraId="36E9B000" w14:textId="0BD822DA"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E11BEAD" w14:textId="4B3C5CA5" w:rsidR="00067CA1" w:rsidRPr="00FA2E40" w:rsidRDefault="00067CA1" w:rsidP="00067CA1">
                  <w:pPr>
                    <w:jc w:val="right"/>
                    <w:rPr>
                      <w:color w:val="000000"/>
                    </w:rPr>
                  </w:pPr>
                  <w:r w:rsidRPr="00FA2E40">
                    <w:rPr>
                      <w:color w:val="000000"/>
                    </w:rPr>
                    <w:t>-0.41</w:t>
                  </w:r>
                </w:p>
              </w:tc>
              <w:tc>
                <w:tcPr>
                  <w:tcW w:w="0" w:type="auto"/>
                  <w:shd w:val="clear" w:color="auto" w:fill="auto"/>
                  <w:noWrap/>
                  <w:vAlign w:val="bottom"/>
                  <w:hideMark/>
                </w:tcPr>
                <w:p w14:paraId="49CCC20C" w14:textId="65BB03D3" w:rsidR="00067CA1" w:rsidRPr="00FA2E40" w:rsidRDefault="00067CA1" w:rsidP="00067CA1">
                  <w:pPr>
                    <w:jc w:val="right"/>
                    <w:rPr>
                      <w:color w:val="000000"/>
                    </w:rPr>
                  </w:pPr>
                  <w:r w:rsidRPr="00FA2E40">
                    <w:rPr>
                      <w:color w:val="000000"/>
                    </w:rPr>
                    <w:t>0.49</w:t>
                  </w:r>
                </w:p>
              </w:tc>
            </w:tr>
            <w:tr w:rsidR="00067CA1" w:rsidRPr="00FA2E40" w14:paraId="181C7077" w14:textId="77777777" w:rsidTr="00F37C18">
              <w:trPr>
                <w:trHeight w:val="320"/>
              </w:trPr>
              <w:tc>
                <w:tcPr>
                  <w:tcW w:w="0" w:type="auto"/>
                  <w:shd w:val="clear" w:color="auto" w:fill="auto"/>
                  <w:noWrap/>
                  <w:vAlign w:val="bottom"/>
                  <w:hideMark/>
                </w:tcPr>
                <w:p w14:paraId="77007696" w14:textId="528EA658" w:rsidR="00067CA1" w:rsidRPr="00FA2E40" w:rsidRDefault="00067CA1" w:rsidP="00067CA1">
                  <w:pPr>
                    <w:rPr>
                      <w:color w:val="000000"/>
                    </w:rPr>
                  </w:pPr>
                  <w:r w:rsidRPr="00FA2E40">
                    <w:rPr>
                      <w:color w:val="000000"/>
                    </w:rPr>
                    <w:t>Brewer</w:t>
                  </w:r>
                </w:p>
              </w:tc>
              <w:tc>
                <w:tcPr>
                  <w:tcW w:w="0" w:type="auto"/>
                  <w:shd w:val="clear" w:color="auto" w:fill="auto"/>
                  <w:noWrap/>
                  <w:vAlign w:val="bottom"/>
                  <w:hideMark/>
                </w:tcPr>
                <w:p w14:paraId="67D23E3E" w14:textId="45905F00" w:rsidR="00067CA1" w:rsidRPr="00FA2E40" w:rsidRDefault="00067CA1" w:rsidP="00067CA1">
                  <w:pPr>
                    <w:jc w:val="right"/>
                    <w:rPr>
                      <w:color w:val="000000"/>
                    </w:rPr>
                  </w:pPr>
                  <w:r w:rsidRPr="00FA2E40">
                    <w:rPr>
                      <w:color w:val="000000"/>
                    </w:rPr>
                    <w:t>2011</w:t>
                  </w:r>
                </w:p>
              </w:tc>
              <w:tc>
                <w:tcPr>
                  <w:tcW w:w="0" w:type="auto"/>
                  <w:shd w:val="clear" w:color="auto" w:fill="auto"/>
                  <w:noWrap/>
                  <w:vAlign w:val="center"/>
                  <w:hideMark/>
                </w:tcPr>
                <w:p w14:paraId="07AAC424" w14:textId="7DBDCF5F" w:rsidR="00067CA1" w:rsidRPr="00FA2E40" w:rsidRDefault="00067CA1" w:rsidP="00067CA1">
                  <w:pPr>
                    <w:jc w:val="right"/>
                    <w:rPr>
                      <w:color w:val="000000"/>
                    </w:rPr>
                  </w:pPr>
                  <w:r w:rsidRPr="00FA2E40">
                    <w:rPr>
                      <w:color w:val="000000"/>
                    </w:rPr>
                    <w:t>0.34</w:t>
                  </w:r>
                </w:p>
              </w:tc>
              <w:tc>
                <w:tcPr>
                  <w:tcW w:w="0" w:type="auto"/>
                  <w:shd w:val="clear" w:color="auto" w:fill="auto"/>
                  <w:noWrap/>
                  <w:vAlign w:val="center"/>
                  <w:hideMark/>
                </w:tcPr>
                <w:p w14:paraId="3D3356F8" w14:textId="75C968F8"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759C4347" w14:textId="4ACCDCDE"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06CDFD2C" w14:textId="30420458"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776368F" w14:textId="28845AA9" w:rsidR="00067CA1" w:rsidRPr="00FA2E40" w:rsidRDefault="00067CA1" w:rsidP="00067CA1">
                  <w:pPr>
                    <w:jc w:val="right"/>
                    <w:rPr>
                      <w:color w:val="000000"/>
                    </w:rPr>
                  </w:pPr>
                  <w:r w:rsidRPr="00FA2E40">
                    <w:rPr>
                      <w:color w:val="000000"/>
                    </w:rPr>
                    <w:t>0.20</w:t>
                  </w:r>
                </w:p>
              </w:tc>
              <w:tc>
                <w:tcPr>
                  <w:tcW w:w="0" w:type="auto"/>
                  <w:shd w:val="clear" w:color="auto" w:fill="auto"/>
                  <w:noWrap/>
                  <w:vAlign w:val="bottom"/>
                  <w:hideMark/>
                </w:tcPr>
                <w:p w14:paraId="7D17E0EA" w14:textId="7896DA49" w:rsidR="00067CA1" w:rsidRPr="00FA2E40" w:rsidRDefault="00067CA1" w:rsidP="00067CA1">
                  <w:pPr>
                    <w:jc w:val="right"/>
                    <w:rPr>
                      <w:color w:val="000000"/>
                    </w:rPr>
                  </w:pPr>
                  <w:r w:rsidRPr="00FA2E40">
                    <w:rPr>
                      <w:color w:val="000000"/>
                    </w:rPr>
                    <w:t>0.21</w:t>
                  </w:r>
                </w:p>
              </w:tc>
            </w:tr>
            <w:tr w:rsidR="00067CA1" w:rsidRPr="00FA2E40" w14:paraId="0B7F41E3" w14:textId="77777777" w:rsidTr="00F37C18">
              <w:trPr>
                <w:trHeight w:val="320"/>
              </w:trPr>
              <w:tc>
                <w:tcPr>
                  <w:tcW w:w="0" w:type="auto"/>
                  <w:shd w:val="clear" w:color="auto" w:fill="auto"/>
                  <w:noWrap/>
                  <w:vAlign w:val="bottom"/>
                  <w:hideMark/>
                </w:tcPr>
                <w:p w14:paraId="161337A9" w14:textId="4E411B01" w:rsidR="00067CA1" w:rsidRPr="00FA2E40" w:rsidRDefault="00067CA1" w:rsidP="00067CA1">
                  <w:pPr>
                    <w:rPr>
                      <w:color w:val="000000"/>
                    </w:rPr>
                  </w:pPr>
                  <w:r w:rsidRPr="00FA2E40">
                    <w:rPr>
                      <w:color w:val="000000"/>
                    </w:rPr>
                    <w:t>Brown</w:t>
                  </w:r>
                </w:p>
              </w:tc>
              <w:tc>
                <w:tcPr>
                  <w:tcW w:w="0" w:type="auto"/>
                  <w:shd w:val="clear" w:color="auto" w:fill="auto"/>
                  <w:noWrap/>
                  <w:vAlign w:val="bottom"/>
                  <w:hideMark/>
                </w:tcPr>
                <w:p w14:paraId="7A4B0B3C" w14:textId="32B5D233"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2BFAE985" w14:textId="6FAD79AF"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53DD5C5F" w14:textId="6D2226FB"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6E2D862B" w14:textId="523E677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38121C5" w14:textId="3F150D70"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BF97009" w14:textId="2D296C68" w:rsidR="00067CA1" w:rsidRPr="00FA2E40" w:rsidRDefault="00067CA1" w:rsidP="00067CA1">
                  <w:pPr>
                    <w:jc w:val="right"/>
                    <w:rPr>
                      <w:color w:val="000000"/>
                    </w:rPr>
                  </w:pPr>
                  <w:r w:rsidRPr="00FA2E40">
                    <w:rPr>
                      <w:color w:val="000000"/>
                    </w:rPr>
                    <w:t>1.97</w:t>
                  </w:r>
                </w:p>
              </w:tc>
              <w:tc>
                <w:tcPr>
                  <w:tcW w:w="0" w:type="auto"/>
                  <w:shd w:val="clear" w:color="auto" w:fill="auto"/>
                  <w:noWrap/>
                  <w:vAlign w:val="bottom"/>
                  <w:hideMark/>
                </w:tcPr>
                <w:p w14:paraId="5B4BF192" w14:textId="29308A81" w:rsidR="00067CA1" w:rsidRPr="00FA2E40" w:rsidRDefault="00067CA1" w:rsidP="00067CA1">
                  <w:pPr>
                    <w:jc w:val="right"/>
                    <w:rPr>
                      <w:color w:val="000000"/>
                    </w:rPr>
                  </w:pPr>
                  <w:r w:rsidRPr="00FA2E40">
                    <w:rPr>
                      <w:color w:val="000000"/>
                    </w:rPr>
                    <w:t>2.34</w:t>
                  </w:r>
                </w:p>
              </w:tc>
            </w:tr>
            <w:tr w:rsidR="00067CA1" w:rsidRPr="00FA2E40" w14:paraId="41AD1F82" w14:textId="77777777" w:rsidTr="00F37C18">
              <w:trPr>
                <w:trHeight w:val="320"/>
              </w:trPr>
              <w:tc>
                <w:tcPr>
                  <w:tcW w:w="0" w:type="auto"/>
                  <w:shd w:val="clear" w:color="auto" w:fill="auto"/>
                  <w:noWrap/>
                  <w:vAlign w:val="bottom"/>
                  <w:hideMark/>
                </w:tcPr>
                <w:p w14:paraId="2C0F5EC2" w14:textId="463E3D98" w:rsidR="00067CA1" w:rsidRPr="00FA2E40" w:rsidRDefault="00067CA1" w:rsidP="00067CA1">
                  <w:pPr>
                    <w:rPr>
                      <w:color w:val="000000"/>
                    </w:rPr>
                  </w:pPr>
                  <w:r w:rsidRPr="00FA2E40">
                    <w:rPr>
                      <w:color w:val="000000"/>
                    </w:rPr>
                    <w:t>Bruggeman-Everts</w:t>
                  </w:r>
                </w:p>
              </w:tc>
              <w:tc>
                <w:tcPr>
                  <w:tcW w:w="0" w:type="auto"/>
                  <w:shd w:val="clear" w:color="auto" w:fill="auto"/>
                  <w:noWrap/>
                  <w:vAlign w:val="bottom"/>
                  <w:hideMark/>
                </w:tcPr>
                <w:p w14:paraId="64B30247" w14:textId="5CCDDC0A"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426B5AC6" w14:textId="25B1522A" w:rsidR="00067CA1" w:rsidRPr="00FA2E40" w:rsidRDefault="00067CA1" w:rsidP="00067CA1">
                  <w:pPr>
                    <w:jc w:val="right"/>
                    <w:rPr>
                      <w:color w:val="000000"/>
                    </w:rPr>
                  </w:pPr>
                  <w:r w:rsidRPr="00FA2E40">
                    <w:rPr>
                      <w:color w:val="000000"/>
                    </w:rPr>
                    <w:t>0.27</w:t>
                  </w:r>
                </w:p>
              </w:tc>
              <w:tc>
                <w:tcPr>
                  <w:tcW w:w="0" w:type="auto"/>
                  <w:shd w:val="clear" w:color="auto" w:fill="auto"/>
                  <w:noWrap/>
                  <w:vAlign w:val="center"/>
                  <w:hideMark/>
                </w:tcPr>
                <w:p w14:paraId="2B8636DF" w14:textId="1EA9CBE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6F3D3CA" w14:textId="72FF6089"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6310D0DC" w14:textId="4A2753E4"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7297804" w14:textId="6D53C26F" w:rsidR="00067CA1" w:rsidRPr="00FA2E40" w:rsidRDefault="00067CA1" w:rsidP="00067CA1">
                  <w:pPr>
                    <w:jc w:val="right"/>
                    <w:rPr>
                      <w:color w:val="000000"/>
                    </w:rPr>
                  </w:pPr>
                  <w:r w:rsidRPr="00FA2E40">
                    <w:rPr>
                      <w:color w:val="000000"/>
                    </w:rPr>
                    <w:t>0.79</w:t>
                  </w:r>
                </w:p>
              </w:tc>
              <w:tc>
                <w:tcPr>
                  <w:tcW w:w="0" w:type="auto"/>
                  <w:shd w:val="clear" w:color="auto" w:fill="auto"/>
                  <w:noWrap/>
                  <w:vAlign w:val="bottom"/>
                  <w:hideMark/>
                </w:tcPr>
                <w:p w14:paraId="2CEE011A" w14:textId="415718C8" w:rsidR="00067CA1" w:rsidRPr="00FA2E40" w:rsidRDefault="00067CA1" w:rsidP="00067CA1">
                  <w:pPr>
                    <w:jc w:val="right"/>
                    <w:rPr>
                      <w:color w:val="000000"/>
                    </w:rPr>
                  </w:pPr>
                  <w:r w:rsidRPr="00FA2E40">
                    <w:rPr>
                      <w:color w:val="000000"/>
                    </w:rPr>
                    <w:t>0.22</w:t>
                  </w:r>
                </w:p>
              </w:tc>
            </w:tr>
            <w:tr w:rsidR="00067CA1" w:rsidRPr="00FA2E40" w14:paraId="3D3ED4C3" w14:textId="77777777" w:rsidTr="00F37C18">
              <w:trPr>
                <w:trHeight w:val="320"/>
              </w:trPr>
              <w:tc>
                <w:tcPr>
                  <w:tcW w:w="0" w:type="auto"/>
                  <w:shd w:val="clear" w:color="auto" w:fill="auto"/>
                  <w:noWrap/>
                  <w:vAlign w:val="bottom"/>
                  <w:hideMark/>
                </w:tcPr>
                <w:p w14:paraId="299E88A2" w14:textId="455E7F42" w:rsidR="00067CA1" w:rsidRPr="00FA2E40" w:rsidRDefault="00067CA1" w:rsidP="00067CA1">
                  <w:pPr>
                    <w:rPr>
                      <w:color w:val="000000"/>
                    </w:rPr>
                  </w:pPr>
                  <w:r w:rsidRPr="00FA2E40">
                    <w:rPr>
                      <w:color w:val="000000"/>
                    </w:rPr>
                    <w:t>Capobianco</w:t>
                  </w:r>
                </w:p>
              </w:tc>
              <w:tc>
                <w:tcPr>
                  <w:tcW w:w="0" w:type="auto"/>
                  <w:shd w:val="clear" w:color="auto" w:fill="auto"/>
                  <w:noWrap/>
                  <w:vAlign w:val="bottom"/>
                  <w:hideMark/>
                </w:tcPr>
                <w:p w14:paraId="41EC707D" w14:textId="5544CF35"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26A449BF" w14:textId="61CA2FDD" w:rsidR="00067CA1" w:rsidRPr="00FA2E40" w:rsidRDefault="00067CA1" w:rsidP="00067CA1">
                  <w:pPr>
                    <w:jc w:val="right"/>
                    <w:rPr>
                      <w:color w:val="000000"/>
                    </w:rPr>
                  </w:pPr>
                  <w:r w:rsidRPr="00FA2E40">
                    <w:rPr>
                      <w:color w:val="000000"/>
                    </w:rPr>
                    <w:t>0.35</w:t>
                  </w:r>
                </w:p>
              </w:tc>
              <w:tc>
                <w:tcPr>
                  <w:tcW w:w="0" w:type="auto"/>
                  <w:shd w:val="clear" w:color="auto" w:fill="auto"/>
                  <w:noWrap/>
                  <w:vAlign w:val="center"/>
                  <w:hideMark/>
                </w:tcPr>
                <w:p w14:paraId="07ADF22B" w14:textId="249B098D"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372FFD91" w14:textId="6ACA3F03" w:rsidR="00067CA1" w:rsidRPr="00FA2E40" w:rsidRDefault="00067CA1" w:rsidP="00067CA1">
                  <w:pPr>
                    <w:jc w:val="right"/>
                    <w:rPr>
                      <w:color w:val="000000"/>
                    </w:rPr>
                  </w:pPr>
                  <w:r w:rsidRPr="00FA2E40">
                    <w:rPr>
                      <w:color w:val="000000"/>
                    </w:rPr>
                    <w:t>0.22</w:t>
                  </w:r>
                </w:p>
              </w:tc>
              <w:tc>
                <w:tcPr>
                  <w:tcW w:w="0" w:type="auto"/>
                  <w:shd w:val="clear" w:color="auto" w:fill="auto"/>
                  <w:noWrap/>
                  <w:vAlign w:val="center"/>
                  <w:hideMark/>
                </w:tcPr>
                <w:p w14:paraId="471F6204" w14:textId="6BE0394B"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A001217" w14:textId="4C68277B" w:rsidR="00067CA1" w:rsidRPr="00FA2E40" w:rsidRDefault="00067CA1" w:rsidP="00067CA1">
                  <w:pPr>
                    <w:jc w:val="right"/>
                    <w:rPr>
                      <w:color w:val="000000"/>
                    </w:rPr>
                  </w:pPr>
                  <w:r w:rsidRPr="00FA2E40">
                    <w:rPr>
                      <w:color w:val="000000"/>
                    </w:rPr>
                    <w:t>0.63</w:t>
                  </w:r>
                </w:p>
              </w:tc>
              <w:tc>
                <w:tcPr>
                  <w:tcW w:w="0" w:type="auto"/>
                  <w:shd w:val="clear" w:color="auto" w:fill="auto"/>
                  <w:noWrap/>
                  <w:vAlign w:val="bottom"/>
                  <w:hideMark/>
                </w:tcPr>
                <w:p w14:paraId="0FC2BFA5" w14:textId="52BF686F" w:rsidR="00067CA1" w:rsidRPr="00FA2E40" w:rsidRDefault="00067CA1" w:rsidP="00067CA1">
                  <w:pPr>
                    <w:jc w:val="right"/>
                    <w:rPr>
                      <w:color w:val="000000"/>
                    </w:rPr>
                  </w:pPr>
                  <w:r w:rsidRPr="00FA2E40">
                    <w:rPr>
                      <w:color w:val="000000"/>
                    </w:rPr>
                    <w:t>0.54</w:t>
                  </w:r>
                </w:p>
              </w:tc>
            </w:tr>
            <w:tr w:rsidR="00067CA1" w:rsidRPr="00FA2E40" w14:paraId="07755E64" w14:textId="77777777" w:rsidTr="00F37C18">
              <w:trPr>
                <w:trHeight w:val="320"/>
              </w:trPr>
              <w:tc>
                <w:tcPr>
                  <w:tcW w:w="0" w:type="auto"/>
                  <w:shd w:val="clear" w:color="auto" w:fill="auto"/>
                  <w:noWrap/>
                  <w:vAlign w:val="bottom"/>
                  <w:hideMark/>
                </w:tcPr>
                <w:p w14:paraId="2E75230B" w14:textId="1416407F" w:rsidR="00067CA1" w:rsidRPr="00FA2E40" w:rsidRDefault="00067CA1" w:rsidP="00067CA1">
                  <w:pPr>
                    <w:rPr>
                      <w:color w:val="000000"/>
                    </w:rPr>
                  </w:pPr>
                  <w:r w:rsidRPr="00FA2E40">
                    <w:rPr>
                      <w:color w:val="000000"/>
                    </w:rPr>
                    <w:t>Carlson</w:t>
                  </w:r>
                </w:p>
              </w:tc>
              <w:tc>
                <w:tcPr>
                  <w:tcW w:w="0" w:type="auto"/>
                  <w:shd w:val="clear" w:color="auto" w:fill="auto"/>
                  <w:noWrap/>
                  <w:vAlign w:val="bottom"/>
                  <w:hideMark/>
                </w:tcPr>
                <w:p w14:paraId="5ECE2D8B" w14:textId="34B4F745"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26B61174" w14:textId="1402DEF8" w:rsidR="00067CA1" w:rsidRPr="00FA2E40" w:rsidRDefault="00067CA1" w:rsidP="00067CA1">
                  <w:pPr>
                    <w:jc w:val="right"/>
                    <w:rPr>
                      <w:color w:val="000000"/>
                    </w:rPr>
                  </w:pPr>
                  <w:r w:rsidRPr="00FA2E40">
                    <w:rPr>
                      <w:color w:val="000000"/>
                    </w:rPr>
                    <w:t>0.35</w:t>
                  </w:r>
                </w:p>
              </w:tc>
              <w:tc>
                <w:tcPr>
                  <w:tcW w:w="0" w:type="auto"/>
                  <w:shd w:val="clear" w:color="auto" w:fill="auto"/>
                  <w:noWrap/>
                  <w:vAlign w:val="center"/>
                  <w:hideMark/>
                </w:tcPr>
                <w:p w14:paraId="31C84E75" w14:textId="4D30992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C76A4A2" w14:textId="5C702477"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1E96DBA8" w14:textId="5533C504"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C7578CD" w14:textId="0C3B08C8" w:rsidR="00067CA1" w:rsidRPr="00FA2E40" w:rsidRDefault="00067CA1" w:rsidP="00067CA1">
                  <w:pPr>
                    <w:jc w:val="right"/>
                    <w:rPr>
                      <w:color w:val="000000"/>
                    </w:rPr>
                  </w:pPr>
                  <w:r w:rsidRPr="00FA2E40">
                    <w:rPr>
                      <w:color w:val="000000"/>
                    </w:rPr>
                    <w:t>0.22</w:t>
                  </w:r>
                </w:p>
              </w:tc>
              <w:tc>
                <w:tcPr>
                  <w:tcW w:w="0" w:type="auto"/>
                  <w:shd w:val="clear" w:color="auto" w:fill="auto"/>
                  <w:noWrap/>
                  <w:vAlign w:val="bottom"/>
                  <w:hideMark/>
                </w:tcPr>
                <w:p w14:paraId="61A80FDC" w14:textId="4FCCA19E" w:rsidR="00067CA1" w:rsidRPr="00FA2E40" w:rsidRDefault="00067CA1" w:rsidP="00067CA1">
                  <w:pPr>
                    <w:jc w:val="right"/>
                    <w:rPr>
                      <w:color w:val="000000"/>
                    </w:rPr>
                  </w:pPr>
                  <w:r w:rsidRPr="00FA2E40">
                    <w:rPr>
                      <w:color w:val="000000"/>
                    </w:rPr>
                    <w:t>0.09</w:t>
                  </w:r>
                </w:p>
              </w:tc>
            </w:tr>
            <w:tr w:rsidR="00067CA1" w:rsidRPr="00FA2E40" w14:paraId="0AE9D6EB" w14:textId="77777777" w:rsidTr="00F37C18">
              <w:trPr>
                <w:trHeight w:val="320"/>
              </w:trPr>
              <w:tc>
                <w:tcPr>
                  <w:tcW w:w="0" w:type="auto"/>
                  <w:shd w:val="clear" w:color="auto" w:fill="auto"/>
                  <w:noWrap/>
                  <w:vAlign w:val="bottom"/>
                  <w:hideMark/>
                </w:tcPr>
                <w:p w14:paraId="3CB2D248" w14:textId="786116BE" w:rsidR="00067CA1" w:rsidRPr="00FA2E40" w:rsidRDefault="00067CA1" w:rsidP="00067CA1">
                  <w:pPr>
                    <w:rPr>
                      <w:color w:val="000000"/>
                    </w:rPr>
                  </w:pPr>
                  <w:proofErr w:type="spellStart"/>
                  <w:r w:rsidRPr="00FA2E40">
                    <w:rPr>
                      <w:color w:val="000000"/>
                    </w:rPr>
                    <w:t>Cherkin</w:t>
                  </w:r>
                  <w:proofErr w:type="spellEnd"/>
                </w:p>
              </w:tc>
              <w:tc>
                <w:tcPr>
                  <w:tcW w:w="0" w:type="auto"/>
                  <w:shd w:val="clear" w:color="auto" w:fill="auto"/>
                  <w:noWrap/>
                  <w:vAlign w:val="bottom"/>
                  <w:hideMark/>
                </w:tcPr>
                <w:p w14:paraId="3339F796" w14:textId="3FB269E4"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51DC10C1" w14:textId="3E1A17D9"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027B9F19" w14:textId="0A11C12B"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B933389" w14:textId="662C4039"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392CE41E" w14:textId="4AA8ADF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A38191C" w14:textId="58153FB9" w:rsidR="00067CA1" w:rsidRPr="00FA2E40" w:rsidRDefault="00067CA1" w:rsidP="00067CA1">
                  <w:pPr>
                    <w:jc w:val="right"/>
                    <w:rPr>
                      <w:color w:val="000000"/>
                    </w:rPr>
                  </w:pPr>
                  <w:r w:rsidRPr="00FA2E40">
                    <w:rPr>
                      <w:color w:val="000000"/>
                    </w:rPr>
                    <w:t>0.42</w:t>
                  </w:r>
                </w:p>
              </w:tc>
              <w:tc>
                <w:tcPr>
                  <w:tcW w:w="0" w:type="auto"/>
                  <w:shd w:val="clear" w:color="auto" w:fill="auto"/>
                  <w:noWrap/>
                  <w:vAlign w:val="bottom"/>
                  <w:hideMark/>
                </w:tcPr>
                <w:p w14:paraId="25280238" w14:textId="423A7453" w:rsidR="00067CA1" w:rsidRPr="00FA2E40" w:rsidRDefault="00067CA1" w:rsidP="00067CA1">
                  <w:pPr>
                    <w:jc w:val="right"/>
                    <w:rPr>
                      <w:color w:val="000000"/>
                    </w:rPr>
                  </w:pPr>
                  <w:r w:rsidRPr="00FA2E40">
                    <w:rPr>
                      <w:color w:val="000000"/>
                    </w:rPr>
                    <w:t>0.13</w:t>
                  </w:r>
                </w:p>
              </w:tc>
            </w:tr>
            <w:tr w:rsidR="00067CA1" w:rsidRPr="00FA2E40" w14:paraId="00C6C88C" w14:textId="77777777" w:rsidTr="00F37C18">
              <w:trPr>
                <w:trHeight w:val="320"/>
              </w:trPr>
              <w:tc>
                <w:tcPr>
                  <w:tcW w:w="0" w:type="auto"/>
                  <w:shd w:val="clear" w:color="auto" w:fill="auto"/>
                  <w:noWrap/>
                  <w:vAlign w:val="bottom"/>
                  <w:hideMark/>
                </w:tcPr>
                <w:p w14:paraId="47E6AE2B" w14:textId="578D5F01" w:rsidR="00067CA1" w:rsidRPr="00FA2E40" w:rsidRDefault="00067CA1" w:rsidP="00067CA1">
                  <w:pPr>
                    <w:rPr>
                      <w:color w:val="000000"/>
                    </w:rPr>
                  </w:pPr>
                  <w:r w:rsidRPr="00FA2E40">
                    <w:rPr>
                      <w:color w:val="000000"/>
                    </w:rPr>
                    <w:t>Chiesa</w:t>
                  </w:r>
                </w:p>
              </w:tc>
              <w:tc>
                <w:tcPr>
                  <w:tcW w:w="0" w:type="auto"/>
                  <w:shd w:val="clear" w:color="auto" w:fill="auto"/>
                  <w:noWrap/>
                  <w:vAlign w:val="bottom"/>
                  <w:hideMark/>
                </w:tcPr>
                <w:p w14:paraId="77B47552" w14:textId="658294CF"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6105B27D" w14:textId="4427903C"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329D4E3C" w14:textId="3CD53905"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7CF320E" w14:textId="5AF94BE2" w:rsidR="00067CA1" w:rsidRPr="00FA2E40" w:rsidRDefault="00067CA1" w:rsidP="00067CA1">
                  <w:pPr>
                    <w:jc w:val="right"/>
                    <w:rPr>
                      <w:color w:val="000000"/>
                    </w:rPr>
                  </w:pPr>
                  <w:r w:rsidRPr="00FA2E40">
                    <w:rPr>
                      <w:color w:val="000000"/>
                    </w:rPr>
                    <w:t>0.29</w:t>
                  </w:r>
                </w:p>
              </w:tc>
              <w:tc>
                <w:tcPr>
                  <w:tcW w:w="0" w:type="auto"/>
                  <w:shd w:val="clear" w:color="auto" w:fill="auto"/>
                  <w:noWrap/>
                  <w:vAlign w:val="center"/>
                  <w:hideMark/>
                </w:tcPr>
                <w:p w14:paraId="42C03042" w14:textId="28E0F97D"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62082067" w14:textId="06C1072A" w:rsidR="00067CA1" w:rsidRPr="00FA2E40" w:rsidRDefault="00067CA1" w:rsidP="00067CA1">
                  <w:pPr>
                    <w:jc w:val="right"/>
                    <w:rPr>
                      <w:color w:val="000000"/>
                    </w:rPr>
                  </w:pPr>
                  <w:r w:rsidRPr="00FA2E40">
                    <w:rPr>
                      <w:color w:val="000000"/>
                    </w:rPr>
                    <w:t>-0.55</w:t>
                  </w:r>
                </w:p>
              </w:tc>
              <w:tc>
                <w:tcPr>
                  <w:tcW w:w="0" w:type="auto"/>
                  <w:shd w:val="clear" w:color="auto" w:fill="auto"/>
                  <w:noWrap/>
                  <w:vAlign w:val="bottom"/>
                  <w:hideMark/>
                </w:tcPr>
                <w:p w14:paraId="6CCFF3BF" w14:textId="363C7CB2" w:rsidR="00067CA1" w:rsidRPr="00FA2E40" w:rsidRDefault="00067CA1" w:rsidP="00067CA1">
                  <w:pPr>
                    <w:jc w:val="right"/>
                    <w:rPr>
                      <w:color w:val="000000"/>
                    </w:rPr>
                  </w:pPr>
                  <w:r w:rsidRPr="00FA2E40">
                    <w:rPr>
                      <w:color w:val="000000"/>
                    </w:rPr>
                    <w:t>0.45</w:t>
                  </w:r>
                </w:p>
              </w:tc>
            </w:tr>
            <w:tr w:rsidR="00067CA1" w:rsidRPr="00FA2E40" w14:paraId="35B8ECFF" w14:textId="77777777" w:rsidTr="00F37C18">
              <w:trPr>
                <w:trHeight w:val="320"/>
              </w:trPr>
              <w:tc>
                <w:tcPr>
                  <w:tcW w:w="0" w:type="auto"/>
                  <w:shd w:val="clear" w:color="auto" w:fill="auto"/>
                  <w:noWrap/>
                  <w:vAlign w:val="bottom"/>
                  <w:hideMark/>
                </w:tcPr>
                <w:p w14:paraId="65085489" w14:textId="49889979" w:rsidR="00067CA1" w:rsidRPr="00FA2E40" w:rsidRDefault="00067CA1" w:rsidP="00067CA1">
                  <w:pPr>
                    <w:rPr>
                      <w:color w:val="000000"/>
                    </w:rPr>
                  </w:pPr>
                  <w:r w:rsidRPr="00FA2E40">
                    <w:rPr>
                      <w:color w:val="000000"/>
                    </w:rPr>
                    <w:t>Corsica</w:t>
                  </w:r>
                </w:p>
              </w:tc>
              <w:tc>
                <w:tcPr>
                  <w:tcW w:w="0" w:type="auto"/>
                  <w:shd w:val="clear" w:color="auto" w:fill="auto"/>
                  <w:noWrap/>
                  <w:vAlign w:val="bottom"/>
                  <w:hideMark/>
                </w:tcPr>
                <w:p w14:paraId="0B9FF606" w14:textId="18748483"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12ADF27D" w14:textId="59D008D3" w:rsidR="00067CA1" w:rsidRPr="00FA2E40" w:rsidRDefault="00067CA1" w:rsidP="00067CA1">
                  <w:pPr>
                    <w:jc w:val="right"/>
                    <w:rPr>
                      <w:color w:val="000000"/>
                    </w:rPr>
                  </w:pPr>
                  <w:r w:rsidRPr="00FA2E40">
                    <w:rPr>
                      <w:color w:val="000000"/>
                    </w:rPr>
                    <w:t>0.32</w:t>
                  </w:r>
                </w:p>
              </w:tc>
              <w:tc>
                <w:tcPr>
                  <w:tcW w:w="0" w:type="auto"/>
                  <w:shd w:val="clear" w:color="auto" w:fill="auto"/>
                  <w:noWrap/>
                  <w:vAlign w:val="center"/>
                  <w:hideMark/>
                </w:tcPr>
                <w:p w14:paraId="363C62A1" w14:textId="1CEF6D62"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45A07D53" w14:textId="2843FD34" w:rsidR="00067CA1" w:rsidRPr="00FA2E40" w:rsidRDefault="00067CA1" w:rsidP="00067CA1">
                  <w:pPr>
                    <w:jc w:val="right"/>
                    <w:rPr>
                      <w:color w:val="000000"/>
                    </w:rPr>
                  </w:pPr>
                  <w:r w:rsidRPr="00FA2E40">
                    <w:rPr>
                      <w:color w:val="000000"/>
                    </w:rPr>
                    <w:t>0.35</w:t>
                  </w:r>
                </w:p>
              </w:tc>
              <w:tc>
                <w:tcPr>
                  <w:tcW w:w="0" w:type="auto"/>
                  <w:shd w:val="clear" w:color="auto" w:fill="auto"/>
                  <w:noWrap/>
                  <w:vAlign w:val="center"/>
                  <w:hideMark/>
                </w:tcPr>
                <w:p w14:paraId="38F4B3E4" w14:textId="53557AFF"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EA60A65" w14:textId="70C0F534" w:rsidR="00067CA1" w:rsidRPr="00FA2E40" w:rsidRDefault="00067CA1" w:rsidP="00067CA1">
                  <w:pPr>
                    <w:jc w:val="right"/>
                    <w:rPr>
                      <w:color w:val="000000"/>
                    </w:rPr>
                  </w:pPr>
                  <w:r w:rsidRPr="00FA2E40">
                    <w:rPr>
                      <w:color w:val="000000"/>
                    </w:rPr>
                    <w:t>-0.15</w:t>
                  </w:r>
                </w:p>
              </w:tc>
              <w:tc>
                <w:tcPr>
                  <w:tcW w:w="0" w:type="auto"/>
                  <w:shd w:val="clear" w:color="auto" w:fill="auto"/>
                  <w:noWrap/>
                  <w:vAlign w:val="bottom"/>
                  <w:hideMark/>
                </w:tcPr>
                <w:p w14:paraId="62E992FD" w14:textId="358BD2D6" w:rsidR="00067CA1" w:rsidRPr="00FA2E40" w:rsidRDefault="00067CA1" w:rsidP="00067CA1">
                  <w:pPr>
                    <w:jc w:val="right"/>
                    <w:rPr>
                      <w:color w:val="000000"/>
                    </w:rPr>
                  </w:pPr>
                  <w:r w:rsidRPr="00FA2E40">
                    <w:rPr>
                      <w:color w:val="000000"/>
                    </w:rPr>
                    <w:t>0.46</w:t>
                  </w:r>
                </w:p>
              </w:tc>
            </w:tr>
            <w:tr w:rsidR="00067CA1" w:rsidRPr="00FA2E40" w14:paraId="73CFBD8A" w14:textId="77777777" w:rsidTr="00F37C18">
              <w:trPr>
                <w:trHeight w:val="320"/>
              </w:trPr>
              <w:tc>
                <w:tcPr>
                  <w:tcW w:w="0" w:type="auto"/>
                  <w:shd w:val="clear" w:color="auto" w:fill="auto"/>
                  <w:noWrap/>
                  <w:vAlign w:val="bottom"/>
                  <w:hideMark/>
                </w:tcPr>
                <w:p w14:paraId="1268BA7F" w14:textId="50243AD3" w:rsidR="00067CA1" w:rsidRPr="00FA2E40" w:rsidRDefault="00067CA1" w:rsidP="00067CA1">
                  <w:pPr>
                    <w:rPr>
                      <w:color w:val="000000"/>
                    </w:rPr>
                  </w:pPr>
                  <w:proofErr w:type="spellStart"/>
                  <w:r w:rsidRPr="00FA2E40">
                    <w:rPr>
                      <w:color w:val="000000"/>
                    </w:rPr>
                    <w:t>Daubenmier</w:t>
                  </w:r>
                  <w:proofErr w:type="spellEnd"/>
                </w:p>
              </w:tc>
              <w:tc>
                <w:tcPr>
                  <w:tcW w:w="0" w:type="auto"/>
                  <w:shd w:val="clear" w:color="auto" w:fill="auto"/>
                  <w:noWrap/>
                  <w:vAlign w:val="bottom"/>
                  <w:hideMark/>
                </w:tcPr>
                <w:p w14:paraId="56C75507" w14:textId="18F19DC0"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3815E4E8" w14:textId="115C70F1" w:rsidR="00067CA1" w:rsidRPr="00FA2E40" w:rsidRDefault="00067CA1" w:rsidP="00067CA1">
                  <w:pPr>
                    <w:jc w:val="right"/>
                    <w:rPr>
                      <w:color w:val="000000"/>
                    </w:rPr>
                  </w:pPr>
                  <w:r w:rsidRPr="00FA2E40">
                    <w:rPr>
                      <w:color w:val="000000"/>
                    </w:rPr>
                    <w:t>0.26</w:t>
                  </w:r>
                </w:p>
              </w:tc>
              <w:tc>
                <w:tcPr>
                  <w:tcW w:w="0" w:type="auto"/>
                  <w:shd w:val="clear" w:color="auto" w:fill="auto"/>
                  <w:noWrap/>
                  <w:vAlign w:val="center"/>
                  <w:hideMark/>
                </w:tcPr>
                <w:p w14:paraId="3AFB5952" w14:textId="22657B09"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79E6BBD" w14:textId="2A2DC590" w:rsidR="00067CA1" w:rsidRPr="00FA2E40" w:rsidRDefault="00067CA1" w:rsidP="00067CA1">
                  <w:pPr>
                    <w:jc w:val="right"/>
                    <w:rPr>
                      <w:color w:val="000000"/>
                    </w:rPr>
                  </w:pPr>
                  <w:r w:rsidRPr="00FA2E40">
                    <w:rPr>
                      <w:color w:val="000000"/>
                    </w:rPr>
                    <w:t>0.21</w:t>
                  </w:r>
                </w:p>
              </w:tc>
              <w:tc>
                <w:tcPr>
                  <w:tcW w:w="0" w:type="auto"/>
                  <w:shd w:val="clear" w:color="auto" w:fill="auto"/>
                  <w:noWrap/>
                  <w:vAlign w:val="center"/>
                  <w:hideMark/>
                </w:tcPr>
                <w:p w14:paraId="73982067" w14:textId="3900EF1E"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E1FFB17" w14:textId="24FADE9C" w:rsidR="00067CA1" w:rsidRPr="00FA2E40" w:rsidRDefault="00067CA1" w:rsidP="00067CA1">
                  <w:pPr>
                    <w:jc w:val="right"/>
                    <w:rPr>
                      <w:color w:val="000000"/>
                    </w:rPr>
                  </w:pPr>
                  <w:r w:rsidRPr="00FA2E40">
                    <w:rPr>
                      <w:color w:val="000000"/>
                    </w:rPr>
                    <w:t>0.26</w:t>
                  </w:r>
                </w:p>
              </w:tc>
              <w:tc>
                <w:tcPr>
                  <w:tcW w:w="0" w:type="auto"/>
                  <w:shd w:val="clear" w:color="auto" w:fill="auto"/>
                  <w:noWrap/>
                  <w:vAlign w:val="bottom"/>
                  <w:hideMark/>
                </w:tcPr>
                <w:p w14:paraId="1BF07BF2" w14:textId="473AD63F" w:rsidR="00067CA1" w:rsidRPr="00FA2E40" w:rsidRDefault="00067CA1" w:rsidP="00067CA1">
                  <w:pPr>
                    <w:jc w:val="right"/>
                    <w:rPr>
                      <w:color w:val="000000"/>
                    </w:rPr>
                  </w:pPr>
                  <w:r w:rsidRPr="00FA2E40">
                    <w:rPr>
                      <w:color w:val="000000"/>
                    </w:rPr>
                    <w:t>0.12</w:t>
                  </w:r>
                </w:p>
              </w:tc>
            </w:tr>
            <w:tr w:rsidR="00067CA1" w:rsidRPr="00FA2E40" w14:paraId="3C40B917" w14:textId="77777777" w:rsidTr="00F37C18">
              <w:trPr>
                <w:trHeight w:val="320"/>
              </w:trPr>
              <w:tc>
                <w:tcPr>
                  <w:tcW w:w="0" w:type="auto"/>
                  <w:shd w:val="clear" w:color="auto" w:fill="auto"/>
                  <w:noWrap/>
                  <w:vAlign w:val="bottom"/>
                  <w:hideMark/>
                </w:tcPr>
                <w:p w14:paraId="03A7540B" w14:textId="373A04FB" w:rsidR="00067CA1" w:rsidRPr="00FA2E40" w:rsidRDefault="00067CA1" w:rsidP="00067CA1">
                  <w:pPr>
                    <w:rPr>
                      <w:color w:val="000000"/>
                    </w:rPr>
                  </w:pPr>
                  <w:r w:rsidRPr="00FA2E40">
                    <w:rPr>
                      <w:color w:val="000000"/>
                    </w:rPr>
                    <w:t>Davis</w:t>
                  </w:r>
                </w:p>
              </w:tc>
              <w:tc>
                <w:tcPr>
                  <w:tcW w:w="0" w:type="auto"/>
                  <w:shd w:val="clear" w:color="auto" w:fill="auto"/>
                  <w:noWrap/>
                  <w:vAlign w:val="bottom"/>
                  <w:hideMark/>
                </w:tcPr>
                <w:p w14:paraId="454FD5AE" w14:textId="47DDDFB5"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22C54A15" w14:textId="73E22883" w:rsidR="00067CA1" w:rsidRPr="00FA2E40" w:rsidRDefault="00067CA1" w:rsidP="00067CA1">
                  <w:pPr>
                    <w:jc w:val="right"/>
                    <w:rPr>
                      <w:color w:val="000000"/>
                    </w:rPr>
                  </w:pPr>
                  <w:r w:rsidRPr="00FA2E40">
                    <w:rPr>
                      <w:color w:val="000000"/>
                    </w:rPr>
                    <w:t>0.39</w:t>
                  </w:r>
                </w:p>
              </w:tc>
              <w:tc>
                <w:tcPr>
                  <w:tcW w:w="0" w:type="auto"/>
                  <w:shd w:val="clear" w:color="auto" w:fill="auto"/>
                  <w:noWrap/>
                  <w:vAlign w:val="center"/>
                  <w:hideMark/>
                </w:tcPr>
                <w:p w14:paraId="05B7C141" w14:textId="463928E5"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57D81DF" w14:textId="19E2A40C" w:rsidR="00067CA1" w:rsidRPr="00FA2E40" w:rsidRDefault="00067CA1" w:rsidP="00067CA1">
                  <w:pPr>
                    <w:jc w:val="right"/>
                    <w:rPr>
                      <w:color w:val="000000"/>
                    </w:rPr>
                  </w:pPr>
                  <w:r w:rsidRPr="00FA2E40">
                    <w:rPr>
                      <w:color w:val="000000"/>
                    </w:rPr>
                    <w:t>0.28</w:t>
                  </w:r>
                </w:p>
              </w:tc>
              <w:tc>
                <w:tcPr>
                  <w:tcW w:w="0" w:type="auto"/>
                  <w:shd w:val="clear" w:color="auto" w:fill="auto"/>
                  <w:noWrap/>
                  <w:vAlign w:val="center"/>
                  <w:hideMark/>
                </w:tcPr>
                <w:p w14:paraId="6AEC4F1B" w14:textId="26BC2572"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6A3ABD5" w14:textId="6E297AAF" w:rsidR="00067CA1" w:rsidRPr="00FA2E40" w:rsidRDefault="00067CA1" w:rsidP="00067CA1">
                  <w:pPr>
                    <w:jc w:val="right"/>
                    <w:rPr>
                      <w:color w:val="000000"/>
                    </w:rPr>
                  </w:pPr>
                  <w:r w:rsidRPr="00FA2E40">
                    <w:rPr>
                      <w:color w:val="000000"/>
                    </w:rPr>
                    <w:t>0.51</w:t>
                  </w:r>
                </w:p>
              </w:tc>
              <w:tc>
                <w:tcPr>
                  <w:tcW w:w="0" w:type="auto"/>
                  <w:shd w:val="clear" w:color="auto" w:fill="auto"/>
                  <w:noWrap/>
                  <w:vAlign w:val="bottom"/>
                  <w:hideMark/>
                </w:tcPr>
                <w:p w14:paraId="5003C8F2" w14:textId="48548482" w:rsidR="00067CA1" w:rsidRPr="00FA2E40" w:rsidRDefault="00067CA1" w:rsidP="00067CA1">
                  <w:pPr>
                    <w:jc w:val="right"/>
                    <w:rPr>
                      <w:color w:val="000000"/>
                    </w:rPr>
                  </w:pPr>
                  <w:r w:rsidRPr="00FA2E40">
                    <w:rPr>
                      <w:color w:val="000000"/>
                    </w:rPr>
                    <w:t>0.09</w:t>
                  </w:r>
                </w:p>
              </w:tc>
            </w:tr>
            <w:tr w:rsidR="00067CA1" w:rsidRPr="00FA2E40" w14:paraId="7B2199D8" w14:textId="77777777" w:rsidTr="00F37C18">
              <w:trPr>
                <w:trHeight w:val="320"/>
              </w:trPr>
              <w:tc>
                <w:tcPr>
                  <w:tcW w:w="0" w:type="auto"/>
                  <w:shd w:val="clear" w:color="auto" w:fill="auto"/>
                  <w:noWrap/>
                  <w:vAlign w:val="bottom"/>
                  <w:hideMark/>
                </w:tcPr>
                <w:p w14:paraId="1A0984A5" w14:textId="6D6C4FA8" w:rsidR="00067CA1" w:rsidRPr="00FA2E40" w:rsidRDefault="00067CA1" w:rsidP="00067CA1">
                  <w:pPr>
                    <w:rPr>
                      <w:color w:val="000000"/>
                    </w:rPr>
                  </w:pPr>
                  <w:r w:rsidRPr="00FA2E40">
                    <w:rPr>
                      <w:color w:val="000000"/>
                    </w:rPr>
                    <w:t>Day</w:t>
                  </w:r>
                </w:p>
              </w:tc>
              <w:tc>
                <w:tcPr>
                  <w:tcW w:w="0" w:type="auto"/>
                  <w:shd w:val="clear" w:color="auto" w:fill="auto"/>
                  <w:noWrap/>
                  <w:vAlign w:val="bottom"/>
                  <w:hideMark/>
                </w:tcPr>
                <w:p w14:paraId="7A3266E2" w14:textId="6F38D777"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7AA1EE19" w14:textId="1AF54C06"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31383AFB" w14:textId="4F725234"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53B7970" w14:textId="6FC86E6D"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65AE97C0" w14:textId="77414E1F"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76008753" w14:textId="268F717B" w:rsidR="00067CA1" w:rsidRPr="00FA2E40" w:rsidRDefault="00067CA1" w:rsidP="00067CA1">
                  <w:pPr>
                    <w:jc w:val="right"/>
                    <w:rPr>
                      <w:color w:val="000000"/>
                    </w:rPr>
                  </w:pPr>
                  <w:r w:rsidRPr="00FA2E40">
                    <w:rPr>
                      <w:color w:val="000000"/>
                    </w:rPr>
                    <w:t>-0.34</w:t>
                  </w:r>
                </w:p>
              </w:tc>
              <w:tc>
                <w:tcPr>
                  <w:tcW w:w="0" w:type="auto"/>
                  <w:shd w:val="clear" w:color="auto" w:fill="auto"/>
                  <w:noWrap/>
                  <w:vAlign w:val="bottom"/>
                  <w:hideMark/>
                </w:tcPr>
                <w:p w14:paraId="0D546E8C" w14:textId="68014929" w:rsidR="00067CA1" w:rsidRPr="00FA2E40" w:rsidRDefault="00067CA1" w:rsidP="00067CA1">
                  <w:pPr>
                    <w:jc w:val="right"/>
                    <w:rPr>
                      <w:color w:val="000000"/>
                    </w:rPr>
                  </w:pPr>
                  <w:r w:rsidRPr="00FA2E40">
                    <w:rPr>
                      <w:color w:val="000000"/>
                    </w:rPr>
                    <w:t>0.69</w:t>
                  </w:r>
                </w:p>
              </w:tc>
            </w:tr>
            <w:tr w:rsidR="00067CA1" w:rsidRPr="00FA2E40" w14:paraId="373C29F5" w14:textId="77777777" w:rsidTr="00F37C18">
              <w:trPr>
                <w:trHeight w:val="320"/>
              </w:trPr>
              <w:tc>
                <w:tcPr>
                  <w:tcW w:w="0" w:type="auto"/>
                  <w:shd w:val="clear" w:color="auto" w:fill="auto"/>
                  <w:noWrap/>
                  <w:vAlign w:val="bottom"/>
                  <w:hideMark/>
                </w:tcPr>
                <w:p w14:paraId="5317DB05" w14:textId="146093B2" w:rsidR="00067CA1" w:rsidRPr="00FA2E40" w:rsidRDefault="00067CA1" w:rsidP="00067CA1">
                  <w:pPr>
                    <w:rPr>
                      <w:color w:val="000000"/>
                    </w:rPr>
                  </w:pPr>
                  <w:r w:rsidRPr="00FA2E40">
                    <w:rPr>
                      <w:color w:val="000000"/>
                    </w:rPr>
                    <w:t>Dowd</w:t>
                  </w:r>
                </w:p>
              </w:tc>
              <w:tc>
                <w:tcPr>
                  <w:tcW w:w="0" w:type="auto"/>
                  <w:shd w:val="clear" w:color="auto" w:fill="auto"/>
                  <w:noWrap/>
                  <w:vAlign w:val="bottom"/>
                  <w:hideMark/>
                </w:tcPr>
                <w:p w14:paraId="553A29DA" w14:textId="580ED96C"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336484A3" w14:textId="1F5EE54A" w:rsidR="00067CA1" w:rsidRPr="00FA2E40" w:rsidRDefault="00067CA1" w:rsidP="00067CA1">
                  <w:pPr>
                    <w:jc w:val="right"/>
                    <w:rPr>
                      <w:color w:val="000000"/>
                    </w:rPr>
                  </w:pPr>
                  <w:r w:rsidRPr="00FA2E40">
                    <w:rPr>
                      <w:color w:val="000000"/>
                    </w:rPr>
                    <w:t>0.55</w:t>
                  </w:r>
                </w:p>
              </w:tc>
              <w:tc>
                <w:tcPr>
                  <w:tcW w:w="0" w:type="auto"/>
                  <w:shd w:val="clear" w:color="auto" w:fill="auto"/>
                  <w:noWrap/>
                  <w:vAlign w:val="center"/>
                  <w:hideMark/>
                </w:tcPr>
                <w:p w14:paraId="32411F08" w14:textId="168EFC4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7504A21" w14:textId="0670488C" w:rsidR="00067CA1" w:rsidRPr="00FA2E40" w:rsidRDefault="00067CA1" w:rsidP="00067CA1">
                  <w:pPr>
                    <w:jc w:val="right"/>
                    <w:rPr>
                      <w:color w:val="000000"/>
                    </w:rPr>
                  </w:pPr>
                  <w:r w:rsidRPr="00FA2E40">
                    <w:rPr>
                      <w:color w:val="000000"/>
                    </w:rPr>
                    <w:t>0.40</w:t>
                  </w:r>
                </w:p>
              </w:tc>
              <w:tc>
                <w:tcPr>
                  <w:tcW w:w="0" w:type="auto"/>
                  <w:shd w:val="clear" w:color="auto" w:fill="auto"/>
                  <w:noWrap/>
                  <w:vAlign w:val="center"/>
                  <w:hideMark/>
                </w:tcPr>
                <w:p w14:paraId="2E388DC2" w14:textId="1C9BCAC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AA3270A" w14:textId="3D388681" w:rsidR="00067CA1" w:rsidRPr="00FA2E40" w:rsidRDefault="00067CA1" w:rsidP="00067CA1">
                  <w:pPr>
                    <w:jc w:val="right"/>
                    <w:rPr>
                      <w:color w:val="000000"/>
                    </w:rPr>
                  </w:pPr>
                  <w:r w:rsidRPr="00FA2E40">
                    <w:rPr>
                      <w:color w:val="000000"/>
                    </w:rPr>
                    <w:t>0.59</w:t>
                  </w:r>
                </w:p>
              </w:tc>
              <w:tc>
                <w:tcPr>
                  <w:tcW w:w="0" w:type="auto"/>
                  <w:shd w:val="clear" w:color="auto" w:fill="auto"/>
                  <w:noWrap/>
                  <w:vAlign w:val="bottom"/>
                  <w:hideMark/>
                </w:tcPr>
                <w:p w14:paraId="701D831F" w14:textId="3C8CE073" w:rsidR="00067CA1" w:rsidRPr="00FA2E40" w:rsidRDefault="00067CA1" w:rsidP="00067CA1">
                  <w:pPr>
                    <w:jc w:val="right"/>
                    <w:rPr>
                      <w:color w:val="000000"/>
                    </w:rPr>
                  </w:pPr>
                  <w:r w:rsidRPr="00FA2E40">
                    <w:rPr>
                      <w:color w:val="000000"/>
                    </w:rPr>
                    <w:t>0.13</w:t>
                  </w:r>
                </w:p>
              </w:tc>
            </w:tr>
            <w:tr w:rsidR="00067CA1" w:rsidRPr="00FA2E40" w14:paraId="012A35CB" w14:textId="77777777" w:rsidTr="00F37C18">
              <w:trPr>
                <w:trHeight w:val="320"/>
              </w:trPr>
              <w:tc>
                <w:tcPr>
                  <w:tcW w:w="0" w:type="auto"/>
                  <w:shd w:val="clear" w:color="auto" w:fill="auto"/>
                  <w:noWrap/>
                  <w:vAlign w:val="bottom"/>
                  <w:hideMark/>
                </w:tcPr>
                <w:p w14:paraId="1A2272D9" w14:textId="038B709A" w:rsidR="00067CA1" w:rsidRPr="00FA2E40" w:rsidRDefault="00067CA1" w:rsidP="00067CA1">
                  <w:pPr>
                    <w:rPr>
                      <w:color w:val="000000"/>
                    </w:rPr>
                  </w:pPr>
                  <w:proofErr w:type="spellStart"/>
                  <w:r w:rsidRPr="00FA2E40">
                    <w:rPr>
                      <w:color w:val="000000"/>
                    </w:rPr>
                    <w:t>Dykens</w:t>
                  </w:r>
                  <w:proofErr w:type="spellEnd"/>
                </w:p>
              </w:tc>
              <w:tc>
                <w:tcPr>
                  <w:tcW w:w="0" w:type="auto"/>
                  <w:shd w:val="clear" w:color="auto" w:fill="auto"/>
                  <w:noWrap/>
                  <w:vAlign w:val="bottom"/>
                  <w:hideMark/>
                </w:tcPr>
                <w:p w14:paraId="369CB651" w14:textId="176B68BD"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350AFFD8" w14:textId="1FBFC6D5" w:rsidR="00067CA1" w:rsidRPr="00FA2E40" w:rsidRDefault="00067CA1" w:rsidP="00067CA1">
                  <w:pPr>
                    <w:jc w:val="right"/>
                    <w:rPr>
                      <w:color w:val="000000"/>
                    </w:rPr>
                  </w:pPr>
                  <w:r w:rsidRPr="00FA2E40">
                    <w:rPr>
                      <w:color w:val="000000"/>
                    </w:rPr>
                    <w:t>0.56</w:t>
                  </w:r>
                </w:p>
              </w:tc>
              <w:tc>
                <w:tcPr>
                  <w:tcW w:w="0" w:type="auto"/>
                  <w:shd w:val="clear" w:color="auto" w:fill="auto"/>
                  <w:noWrap/>
                  <w:vAlign w:val="center"/>
                  <w:hideMark/>
                </w:tcPr>
                <w:p w14:paraId="0205C0B6" w14:textId="1B3BA13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1BEC548" w14:textId="59A55C0D" w:rsidR="00067CA1" w:rsidRPr="00FA2E40" w:rsidRDefault="00067CA1" w:rsidP="00067CA1">
                  <w:pPr>
                    <w:jc w:val="right"/>
                    <w:rPr>
                      <w:color w:val="000000"/>
                    </w:rPr>
                  </w:pPr>
                  <w:r w:rsidRPr="00FA2E40">
                    <w:rPr>
                      <w:color w:val="000000"/>
                    </w:rPr>
                    <w:t>0.32</w:t>
                  </w:r>
                </w:p>
              </w:tc>
              <w:tc>
                <w:tcPr>
                  <w:tcW w:w="0" w:type="auto"/>
                  <w:shd w:val="clear" w:color="auto" w:fill="auto"/>
                  <w:noWrap/>
                  <w:vAlign w:val="center"/>
                  <w:hideMark/>
                </w:tcPr>
                <w:p w14:paraId="7EA339B7" w14:textId="37C9561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6EA1B2A" w14:textId="20A99A54" w:rsidR="00067CA1" w:rsidRPr="00FA2E40" w:rsidRDefault="00067CA1" w:rsidP="00067CA1">
                  <w:pPr>
                    <w:jc w:val="right"/>
                    <w:rPr>
                      <w:color w:val="000000"/>
                    </w:rPr>
                  </w:pPr>
                  <w:r w:rsidRPr="00FA2E40">
                    <w:rPr>
                      <w:color w:val="000000"/>
                    </w:rPr>
                    <w:t>1.02</w:t>
                  </w:r>
                </w:p>
              </w:tc>
              <w:tc>
                <w:tcPr>
                  <w:tcW w:w="0" w:type="auto"/>
                  <w:shd w:val="clear" w:color="auto" w:fill="auto"/>
                  <w:noWrap/>
                  <w:vAlign w:val="bottom"/>
                  <w:hideMark/>
                </w:tcPr>
                <w:p w14:paraId="6E20F37F" w14:textId="25925385" w:rsidR="00067CA1" w:rsidRPr="00FA2E40" w:rsidRDefault="00067CA1" w:rsidP="00067CA1">
                  <w:pPr>
                    <w:jc w:val="right"/>
                    <w:rPr>
                      <w:color w:val="000000"/>
                    </w:rPr>
                  </w:pPr>
                  <w:r w:rsidRPr="00FA2E40">
                    <w:rPr>
                      <w:color w:val="000000"/>
                    </w:rPr>
                    <w:t>0.07</w:t>
                  </w:r>
                </w:p>
              </w:tc>
            </w:tr>
            <w:tr w:rsidR="00067CA1" w:rsidRPr="00FA2E40" w14:paraId="35058515" w14:textId="77777777" w:rsidTr="00F37C18">
              <w:trPr>
                <w:trHeight w:val="320"/>
              </w:trPr>
              <w:tc>
                <w:tcPr>
                  <w:tcW w:w="0" w:type="auto"/>
                  <w:shd w:val="clear" w:color="auto" w:fill="auto"/>
                  <w:noWrap/>
                  <w:vAlign w:val="bottom"/>
                  <w:hideMark/>
                </w:tcPr>
                <w:p w14:paraId="4B5E5A87" w14:textId="799AE855" w:rsidR="00067CA1" w:rsidRPr="00FA2E40" w:rsidRDefault="00067CA1" w:rsidP="00067CA1">
                  <w:pPr>
                    <w:rPr>
                      <w:color w:val="000000"/>
                    </w:rPr>
                  </w:pPr>
                  <w:r w:rsidRPr="00FA2E40">
                    <w:rPr>
                      <w:color w:val="000000"/>
                    </w:rPr>
                    <w:t>Eisendrath</w:t>
                  </w:r>
                </w:p>
              </w:tc>
              <w:tc>
                <w:tcPr>
                  <w:tcW w:w="0" w:type="auto"/>
                  <w:shd w:val="clear" w:color="auto" w:fill="auto"/>
                  <w:noWrap/>
                  <w:vAlign w:val="bottom"/>
                  <w:hideMark/>
                </w:tcPr>
                <w:p w14:paraId="7DC3C635" w14:textId="46D00EF9"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5A97CA66" w14:textId="41F84B08" w:rsidR="00067CA1" w:rsidRPr="00FA2E40" w:rsidRDefault="00067CA1" w:rsidP="00067CA1">
                  <w:pPr>
                    <w:jc w:val="right"/>
                    <w:rPr>
                      <w:color w:val="000000"/>
                    </w:rPr>
                  </w:pPr>
                  <w:r w:rsidRPr="00FA2E40">
                    <w:rPr>
                      <w:color w:val="000000"/>
                    </w:rPr>
                    <w:t>0.23</w:t>
                  </w:r>
                </w:p>
              </w:tc>
              <w:tc>
                <w:tcPr>
                  <w:tcW w:w="0" w:type="auto"/>
                  <w:shd w:val="clear" w:color="auto" w:fill="auto"/>
                  <w:noWrap/>
                  <w:vAlign w:val="center"/>
                  <w:hideMark/>
                </w:tcPr>
                <w:p w14:paraId="0C3CA1AB" w14:textId="6D633EDB"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D12E535" w14:textId="136F464E" w:rsidR="00067CA1" w:rsidRPr="00FA2E40" w:rsidRDefault="00067CA1" w:rsidP="00067CA1">
                  <w:pPr>
                    <w:jc w:val="right"/>
                    <w:rPr>
                      <w:color w:val="000000"/>
                    </w:rPr>
                  </w:pPr>
                  <w:r w:rsidRPr="00FA2E40">
                    <w:rPr>
                      <w:color w:val="000000"/>
                    </w:rPr>
                    <w:t>0.26</w:t>
                  </w:r>
                </w:p>
              </w:tc>
              <w:tc>
                <w:tcPr>
                  <w:tcW w:w="0" w:type="auto"/>
                  <w:shd w:val="clear" w:color="auto" w:fill="auto"/>
                  <w:noWrap/>
                  <w:vAlign w:val="center"/>
                  <w:hideMark/>
                </w:tcPr>
                <w:p w14:paraId="28EFCBB1" w14:textId="2EE8E3C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26609F0" w14:textId="544D6C77" w:rsidR="00067CA1" w:rsidRPr="00FA2E40" w:rsidRDefault="00067CA1" w:rsidP="00067CA1">
                  <w:pPr>
                    <w:jc w:val="right"/>
                    <w:rPr>
                      <w:color w:val="000000"/>
                    </w:rPr>
                  </w:pPr>
                  <w:r w:rsidRPr="00FA2E40">
                    <w:rPr>
                      <w:color w:val="000000"/>
                    </w:rPr>
                    <w:t>-0.14</w:t>
                  </w:r>
                </w:p>
              </w:tc>
              <w:tc>
                <w:tcPr>
                  <w:tcW w:w="0" w:type="auto"/>
                  <w:shd w:val="clear" w:color="auto" w:fill="auto"/>
                  <w:noWrap/>
                  <w:vAlign w:val="bottom"/>
                  <w:hideMark/>
                </w:tcPr>
                <w:p w14:paraId="6F97FE59" w14:textId="3946EE98" w:rsidR="00067CA1" w:rsidRPr="00FA2E40" w:rsidRDefault="00067CA1" w:rsidP="00067CA1">
                  <w:pPr>
                    <w:jc w:val="right"/>
                    <w:rPr>
                      <w:color w:val="000000"/>
                    </w:rPr>
                  </w:pPr>
                  <w:r w:rsidRPr="00FA2E40">
                    <w:rPr>
                      <w:color w:val="000000"/>
                    </w:rPr>
                    <w:t>0.13</w:t>
                  </w:r>
                </w:p>
              </w:tc>
            </w:tr>
            <w:tr w:rsidR="00067CA1" w:rsidRPr="00FA2E40" w14:paraId="616FC63B" w14:textId="77777777" w:rsidTr="00F37C18">
              <w:trPr>
                <w:trHeight w:val="320"/>
              </w:trPr>
              <w:tc>
                <w:tcPr>
                  <w:tcW w:w="0" w:type="auto"/>
                  <w:shd w:val="clear" w:color="auto" w:fill="auto"/>
                  <w:noWrap/>
                  <w:vAlign w:val="bottom"/>
                  <w:hideMark/>
                </w:tcPr>
                <w:p w14:paraId="2FCF4E12" w14:textId="713BFD21" w:rsidR="00067CA1" w:rsidRPr="00FA2E40" w:rsidRDefault="00067CA1" w:rsidP="00067CA1">
                  <w:pPr>
                    <w:rPr>
                      <w:color w:val="000000"/>
                    </w:rPr>
                  </w:pPr>
                  <w:r w:rsidRPr="00FA2E40">
                    <w:rPr>
                      <w:color w:val="000000"/>
                    </w:rPr>
                    <w:t>Ellingson</w:t>
                  </w:r>
                </w:p>
              </w:tc>
              <w:tc>
                <w:tcPr>
                  <w:tcW w:w="0" w:type="auto"/>
                  <w:shd w:val="clear" w:color="auto" w:fill="auto"/>
                  <w:noWrap/>
                  <w:vAlign w:val="bottom"/>
                  <w:hideMark/>
                </w:tcPr>
                <w:p w14:paraId="3EF2E168" w14:textId="256AD8DF"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06BE1698" w14:textId="3777CB32" w:rsidR="00067CA1" w:rsidRPr="00FA2E40" w:rsidRDefault="00067CA1" w:rsidP="00067CA1">
                  <w:pPr>
                    <w:jc w:val="right"/>
                    <w:rPr>
                      <w:color w:val="000000"/>
                    </w:rPr>
                  </w:pPr>
                  <w:r w:rsidRPr="00FA2E40">
                    <w:rPr>
                      <w:color w:val="000000"/>
                    </w:rPr>
                    <w:t>0.22</w:t>
                  </w:r>
                </w:p>
              </w:tc>
              <w:tc>
                <w:tcPr>
                  <w:tcW w:w="0" w:type="auto"/>
                  <w:shd w:val="clear" w:color="auto" w:fill="auto"/>
                  <w:noWrap/>
                  <w:vAlign w:val="center"/>
                  <w:hideMark/>
                </w:tcPr>
                <w:p w14:paraId="45758775" w14:textId="09BB1EF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8DA5CDC" w14:textId="6A9F0553"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7C293717" w14:textId="719C3211"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4335F05" w14:textId="222CC345" w:rsidR="00067CA1" w:rsidRPr="00FA2E40" w:rsidRDefault="00067CA1" w:rsidP="00067CA1">
                  <w:pPr>
                    <w:jc w:val="right"/>
                    <w:rPr>
                      <w:color w:val="000000"/>
                    </w:rPr>
                  </w:pPr>
                  <w:r w:rsidRPr="00FA2E40">
                    <w:rPr>
                      <w:color w:val="000000"/>
                    </w:rPr>
                    <w:t>-0.14</w:t>
                  </w:r>
                </w:p>
              </w:tc>
              <w:tc>
                <w:tcPr>
                  <w:tcW w:w="0" w:type="auto"/>
                  <w:shd w:val="clear" w:color="auto" w:fill="auto"/>
                  <w:noWrap/>
                  <w:vAlign w:val="bottom"/>
                  <w:hideMark/>
                </w:tcPr>
                <w:p w14:paraId="51D131C9" w14:textId="2A4BFB52" w:rsidR="00067CA1" w:rsidRPr="00FA2E40" w:rsidRDefault="00067CA1" w:rsidP="00067CA1">
                  <w:pPr>
                    <w:jc w:val="right"/>
                    <w:rPr>
                      <w:color w:val="000000"/>
                    </w:rPr>
                  </w:pPr>
                  <w:r w:rsidRPr="00FA2E40">
                    <w:rPr>
                      <w:color w:val="000000"/>
                    </w:rPr>
                    <w:t>0.12</w:t>
                  </w:r>
                </w:p>
              </w:tc>
            </w:tr>
            <w:tr w:rsidR="00067CA1" w:rsidRPr="00FA2E40" w14:paraId="7C579232" w14:textId="77777777" w:rsidTr="00F37C18">
              <w:trPr>
                <w:trHeight w:val="320"/>
              </w:trPr>
              <w:tc>
                <w:tcPr>
                  <w:tcW w:w="0" w:type="auto"/>
                  <w:shd w:val="clear" w:color="auto" w:fill="auto"/>
                  <w:noWrap/>
                  <w:vAlign w:val="bottom"/>
                  <w:hideMark/>
                </w:tcPr>
                <w:p w14:paraId="1814B9F3" w14:textId="3FF536AE" w:rsidR="00067CA1" w:rsidRPr="00FA2E40" w:rsidRDefault="00067CA1" w:rsidP="00067CA1">
                  <w:pPr>
                    <w:rPr>
                      <w:color w:val="000000"/>
                    </w:rPr>
                  </w:pPr>
                  <w:r w:rsidRPr="00FA2E40">
                    <w:rPr>
                      <w:color w:val="000000"/>
                    </w:rPr>
                    <w:lastRenderedPageBreak/>
                    <w:t>Ellis</w:t>
                  </w:r>
                </w:p>
              </w:tc>
              <w:tc>
                <w:tcPr>
                  <w:tcW w:w="0" w:type="auto"/>
                  <w:shd w:val="clear" w:color="auto" w:fill="auto"/>
                  <w:noWrap/>
                  <w:vAlign w:val="bottom"/>
                  <w:hideMark/>
                </w:tcPr>
                <w:p w14:paraId="6E2E640F" w14:textId="3D3F8C66"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04C189EA" w14:textId="1039AC1E"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0FD4903B" w14:textId="0F8CAAC8"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68ADE014" w14:textId="228070C2" w:rsidR="00067CA1" w:rsidRPr="00FA2E40" w:rsidRDefault="00067CA1" w:rsidP="00067CA1">
                  <w:pPr>
                    <w:jc w:val="right"/>
                    <w:rPr>
                      <w:color w:val="000000"/>
                    </w:rPr>
                  </w:pPr>
                  <w:r w:rsidRPr="00FA2E40">
                    <w:rPr>
                      <w:color w:val="000000"/>
                    </w:rPr>
                    <w:t>0.31</w:t>
                  </w:r>
                </w:p>
              </w:tc>
              <w:tc>
                <w:tcPr>
                  <w:tcW w:w="0" w:type="auto"/>
                  <w:shd w:val="clear" w:color="auto" w:fill="auto"/>
                  <w:noWrap/>
                  <w:vAlign w:val="center"/>
                  <w:hideMark/>
                </w:tcPr>
                <w:p w14:paraId="717A4564" w14:textId="34727B7F"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7AC4FD45" w14:textId="2253F05C" w:rsidR="00067CA1" w:rsidRPr="00FA2E40" w:rsidRDefault="00067CA1" w:rsidP="00067CA1">
                  <w:pPr>
                    <w:jc w:val="right"/>
                    <w:rPr>
                      <w:color w:val="000000"/>
                    </w:rPr>
                  </w:pPr>
                  <w:r w:rsidRPr="00FA2E40">
                    <w:rPr>
                      <w:color w:val="000000"/>
                    </w:rPr>
                    <w:t>-0.31</w:t>
                  </w:r>
                </w:p>
              </w:tc>
              <w:tc>
                <w:tcPr>
                  <w:tcW w:w="0" w:type="auto"/>
                  <w:shd w:val="clear" w:color="auto" w:fill="auto"/>
                  <w:noWrap/>
                  <w:vAlign w:val="bottom"/>
                  <w:hideMark/>
                </w:tcPr>
                <w:p w14:paraId="7235284A" w14:textId="0938AF4D" w:rsidR="00067CA1" w:rsidRPr="00FA2E40" w:rsidRDefault="00067CA1" w:rsidP="00067CA1">
                  <w:pPr>
                    <w:jc w:val="right"/>
                    <w:rPr>
                      <w:color w:val="000000"/>
                    </w:rPr>
                  </w:pPr>
                  <w:r w:rsidRPr="00FA2E40">
                    <w:rPr>
                      <w:color w:val="000000"/>
                    </w:rPr>
                    <w:t>0.62</w:t>
                  </w:r>
                </w:p>
              </w:tc>
            </w:tr>
            <w:tr w:rsidR="00067CA1" w:rsidRPr="00FA2E40" w14:paraId="31D3AD69" w14:textId="77777777" w:rsidTr="00F37C18">
              <w:trPr>
                <w:trHeight w:val="320"/>
              </w:trPr>
              <w:tc>
                <w:tcPr>
                  <w:tcW w:w="0" w:type="auto"/>
                  <w:shd w:val="clear" w:color="auto" w:fill="auto"/>
                  <w:noWrap/>
                  <w:vAlign w:val="bottom"/>
                  <w:hideMark/>
                </w:tcPr>
                <w:p w14:paraId="469076FC" w14:textId="5EA9C116" w:rsidR="00067CA1" w:rsidRPr="00FA2E40" w:rsidRDefault="00067CA1" w:rsidP="00067CA1">
                  <w:pPr>
                    <w:rPr>
                      <w:color w:val="000000"/>
                    </w:rPr>
                  </w:pPr>
                  <w:proofErr w:type="spellStart"/>
                  <w:r w:rsidRPr="00FA2E40">
                    <w:rPr>
                      <w:color w:val="000000"/>
                    </w:rPr>
                    <w:t>Errazuriz</w:t>
                  </w:r>
                  <w:proofErr w:type="spellEnd"/>
                </w:p>
              </w:tc>
              <w:tc>
                <w:tcPr>
                  <w:tcW w:w="0" w:type="auto"/>
                  <w:shd w:val="clear" w:color="auto" w:fill="auto"/>
                  <w:noWrap/>
                  <w:vAlign w:val="bottom"/>
                  <w:hideMark/>
                </w:tcPr>
                <w:p w14:paraId="2F316DE6" w14:textId="316157F6"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1651EDEB" w14:textId="26F899BF" w:rsidR="00067CA1" w:rsidRPr="00FA2E40" w:rsidRDefault="00067CA1" w:rsidP="00067CA1">
                  <w:pPr>
                    <w:jc w:val="right"/>
                    <w:rPr>
                      <w:color w:val="000000"/>
                    </w:rPr>
                  </w:pPr>
                  <w:r w:rsidRPr="00FA2E40">
                    <w:rPr>
                      <w:color w:val="000000"/>
                    </w:rPr>
                    <w:t>0.37</w:t>
                  </w:r>
                </w:p>
              </w:tc>
              <w:tc>
                <w:tcPr>
                  <w:tcW w:w="0" w:type="auto"/>
                  <w:shd w:val="clear" w:color="auto" w:fill="auto"/>
                  <w:noWrap/>
                  <w:vAlign w:val="center"/>
                  <w:hideMark/>
                </w:tcPr>
                <w:p w14:paraId="60211049" w14:textId="2A2EE95D"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6F7A9809" w14:textId="64BB585E" w:rsidR="00067CA1" w:rsidRPr="00FA2E40" w:rsidRDefault="00067CA1" w:rsidP="00067CA1">
                  <w:pPr>
                    <w:jc w:val="right"/>
                    <w:rPr>
                      <w:color w:val="000000"/>
                    </w:rPr>
                  </w:pPr>
                  <w:r w:rsidRPr="00FA2E40">
                    <w:rPr>
                      <w:color w:val="000000"/>
                    </w:rPr>
                    <w:t>0.21</w:t>
                  </w:r>
                </w:p>
              </w:tc>
              <w:tc>
                <w:tcPr>
                  <w:tcW w:w="0" w:type="auto"/>
                  <w:shd w:val="clear" w:color="auto" w:fill="auto"/>
                  <w:noWrap/>
                  <w:vAlign w:val="center"/>
                  <w:hideMark/>
                </w:tcPr>
                <w:p w14:paraId="4D27711A" w14:textId="023A083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D2AD892" w14:textId="322D5DDB" w:rsidR="00067CA1" w:rsidRPr="00FA2E40" w:rsidRDefault="00067CA1" w:rsidP="00067CA1">
                  <w:pPr>
                    <w:jc w:val="right"/>
                    <w:rPr>
                      <w:color w:val="000000"/>
                    </w:rPr>
                  </w:pPr>
                  <w:r w:rsidRPr="00FA2E40">
                    <w:rPr>
                      <w:color w:val="000000"/>
                    </w:rPr>
                    <w:t>0.82</w:t>
                  </w:r>
                </w:p>
              </w:tc>
              <w:tc>
                <w:tcPr>
                  <w:tcW w:w="0" w:type="auto"/>
                  <w:shd w:val="clear" w:color="auto" w:fill="auto"/>
                  <w:noWrap/>
                  <w:vAlign w:val="bottom"/>
                  <w:hideMark/>
                </w:tcPr>
                <w:p w14:paraId="6FC348FB" w14:textId="11765A8D" w:rsidR="00067CA1" w:rsidRPr="00FA2E40" w:rsidRDefault="00067CA1" w:rsidP="00067CA1">
                  <w:pPr>
                    <w:jc w:val="right"/>
                    <w:rPr>
                      <w:color w:val="000000"/>
                    </w:rPr>
                  </w:pPr>
                  <w:r w:rsidRPr="00FA2E40">
                    <w:rPr>
                      <w:color w:val="000000"/>
                    </w:rPr>
                    <w:t>0.30</w:t>
                  </w:r>
                </w:p>
              </w:tc>
            </w:tr>
            <w:tr w:rsidR="00067CA1" w:rsidRPr="00FA2E40" w14:paraId="15D9ABA1" w14:textId="77777777" w:rsidTr="00F37C18">
              <w:trPr>
                <w:trHeight w:val="320"/>
              </w:trPr>
              <w:tc>
                <w:tcPr>
                  <w:tcW w:w="0" w:type="auto"/>
                  <w:shd w:val="clear" w:color="auto" w:fill="auto"/>
                  <w:noWrap/>
                  <w:vAlign w:val="bottom"/>
                  <w:hideMark/>
                </w:tcPr>
                <w:p w14:paraId="20B06219" w14:textId="047C8B59" w:rsidR="00067CA1" w:rsidRPr="00FA2E40" w:rsidRDefault="00067CA1" w:rsidP="00067CA1">
                  <w:pPr>
                    <w:rPr>
                      <w:color w:val="000000"/>
                    </w:rPr>
                  </w:pPr>
                  <w:proofErr w:type="spellStart"/>
                  <w:r w:rsidRPr="00FA2E40">
                    <w:rPr>
                      <w:color w:val="000000"/>
                    </w:rPr>
                    <w:t>Farb</w:t>
                  </w:r>
                  <w:proofErr w:type="spellEnd"/>
                </w:p>
              </w:tc>
              <w:tc>
                <w:tcPr>
                  <w:tcW w:w="0" w:type="auto"/>
                  <w:shd w:val="clear" w:color="auto" w:fill="auto"/>
                  <w:noWrap/>
                  <w:vAlign w:val="bottom"/>
                  <w:hideMark/>
                </w:tcPr>
                <w:p w14:paraId="29B02177" w14:textId="38FA8AAF"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6500978A" w14:textId="0759AEFA"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62C263A5" w14:textId="169A588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6759AF7" w14:textId="3A4239BA"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78C6D064" w14:textId="19AD5C3E"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E358449" w14:textId="1402DD08" w:rsidR="00067CA1" w:rsidRPr="00FA2E40" w:rsidRDefault="00067CA1" w:rsidP="00067CA1">
                  <w:pPr>
                    <w:jc w:val="right"/>
                    <w:rPr>
                      <w:color w:val="000000"/>
                    </w:rPr>
                  </w:pPr>
                  <w:r w:rsidRPr="00FA2E40">
                    <w:rPr>
                      <w:color w:val="000000"/>
                    </w:rPr>
                    <w:t>-0.87</w:t>
                  </w:r>
                </w:p>
              </w:tc>
              <w:tc>
                <w:tcPr>
                  <w:tcW w:w="0" w:type="auto"/>
                  <w:shd w:val="clear" w:color="auto" w:fill="auto"/>
                  <w:noWrap/>
                  <w:vAlign w:val="bottom"/>
                  <w:hideMark/>
                </w:tcPr>
                <w:p w14:paraId="6620DD60" w14:textId="4CE6427D" w:rsidR="00067CA1" w:rsidRPr="00FA2E40" w:rsidRDefault="00067CA1" w:rsidP="00067CA1">
                  <w:pPr>
                    <w:jc w:val="right"/>
                    <w:rPr>
                      <w:color w:val="000000"/>
                    </w:rPr>
                  </w:pPr>
                  <w:r w:rsidRPr="00FA2E40">
                    <w:rPr>
                      <w:color w:val="000000"/>
                    </w:rPr>
                    <w:t>0.50</w:t>
                  </w:r>
                </w:p>
              </w:tc>
            </w:tr>
            <w:tr w:rsidR="00067CA1" w:rsidRPr="00FA2E40" w14:paraId="1CCC9DD7" w14:textId="77777777" w:rsidTr="00F37C18">
              <w:trPr>
                <w:trHeight w:val="320"/>
              </w:trPr>
              <w:tc>
                <w:tcPr>
                  <w:tcW w:w="0" w:type="auto"/>
                  <w:shd w:val="clear" w:color="auto" w:fill="auto"/>
                  <w:noWrap/>
                  <w:vAlign w:val="bottom"/>
                  <w:hideMark/>
                </w:tcPr>
                <w:p w14:paraId="5A9A0DB6" w14:textId="38919ECC" w:rsidR="00067CA1" w:rsidRPr="00FA2E40" w:rsidRDefault="00067CA1" w:rsidP="00067CA1">
                  <w:pPr>
                    <w:rPr>
                      <w:color w:val="000000"/>
                    </w:rPr>
                  </w:pPr>
                  <w:proofErr w:type="spellStart"/>
                  <w:r w:rsidRPr="00FA2E40">
                    <w:rPr>
                      <w:color w:val="000000"/>
                    </w:rPr>
                    <w:t>Felsted</w:t>
                  </w:r>
                  <w:proofErr w:type="spellEnd"/>
                </w:p>
              </w:tc>
              <w:tc>
                <w:tcPr>
                  <w:tcW w:w="0" w:type="auto"/>
                  <w:shd w:val="clear" w:color="auto" w:fill="auto"/>
                  <w:noWrap/>
                  <w:vAlign w:val="bottom"/>
                  <w:hideMark/>
                </w:tcPr>
                <w:p w14:paraId="630CF13B" w14:textId="4585D120"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028F56C7" w14:textId="2AB87338"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5000CAD0" w14:textId="0128E3C5"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49716215" w14:textId="18B6A76E" w:rsidR="00067CA1" w:rsidRPr="00FA2E40" w:rsidRDefault="00067CA1" w:rsidP="00067CA1">
                  <w:pPr>
                    <w:jc w:val="right"/>
                    <w:rPr>
                      <w:color w:val="000000"/>
                    </w:rPr>
                  </w:pPr>
                  <w:r w:rsidRPr="00FA2E40">
                    <w:rPr>
                      <w:color w:val="000000"/>
                    </w:rPr>
                    <w:t>0.33</w:t>
                  </w:r>
                </w:p>
              </w:tc>
              <w:tc>
                <w:tcPr>
                  <w:tcW w:w="0" w:type="auto"/>
                  <w:shd w:val="clear" w:color="auto" w:fill="auto"/>
                  <w:noWrap/>
                  <w:vAlign w:val="center"/>
                  <w:hideMark/>
                </w:tcPr>
                <w:p w14:paraId="1DCCAC47" w14:textId="3241D68B" w:rsidR="00067CA1" w:rsidRPr="00FA2E40" w:rsidRDefault="00067CA1" w:rsidP="00067CA1">
                  <w:pPr>
                    <w:jc w:val="right"/>
                    <w:rPr>
                      <w:color w:val="000000"/>
                    </w:rPr>
                  </w:pPr>
                  <w:r w:rsidRPr="00FA2E40">
                    <w:rPr>
                      <w:color w:val="000000"/>
                    </w:rPr>
                    <w:t>0.02</w:t>
                  </w:r>
                </w:p>
              </w:tc>
              <w:tc>
                <w:tcPr>
                  <w:tcW w:w="0" w:type="auto"/>
                  <w:shd w:val="clear" w:color="auto" w:fill="auto"/>
                  <w:noWrap/>
                  <w:vAlign w:val="bottom"/>
                  <w:hideMark/>
                </w:tcPr>
                <w:p w14:paraId="4FF9E1CE" w14:textId="4A32E700" w:rsidR="00067CA1" w:rsidRPr="00FA2E40" w:rsidRDefault="00067CA1" w:rsidP="00067CA1">
                  <w:pPr>
                    <w:jc w:val="right"/>
                    <w:rPr>
                      <w:color w:val="000000"/>
                    </w:rPr>
                  </w:pPr>
                  <w:r w:rsidRPr="00FA2E40">
                    <w:rPr>
                      <w:color w:val="000000"/>
                    </w:rPr>
                    <w:t>-1.01</w:t>
                  </w:r>
                </w:p>
              </w:tc>
              <w:tc>
                <w:tcPr>
                  <w:tcW w:w="0" w:type="auto"/>
                  <w:shd w:val="clear" w:color="auto" w:fill="auto"/>
                  <w:noWrap/>
                  <w:vAlign w:val="bottom"/>
                  <w:hideMark/>
                </w:tcPr>
                <w:p w14:paraId="405876A6" w14:textId="1DD4B75B" w:rsidR="00067CA1" w:rsidRPr="00FA2E40" w:rsidRDefault="00067CA1" w:rsidP="00067CA1">
                  <w:pPr>
                    <w:jc w:val="right"/>
                    <w:rPr>
                      <w:color w:val="000000"/>
                    </w:rPr>
                  </w:pPr>
                  <w:r w:rsidRPr="00FA2E40">
                    <w:rPr>
                      <w:color w:val="000000"/>
                    </w:rPr>
                    <w:t>0.97</w:t>
                  </w:r>
                </w:p>
              </w:tc>
            </w:tr>
            <w:tr w:rsidR="00067CA1" w:rsidRPr="00FA2E40" w14:paraId="05251A27" w14:textId="77777777" w:rsidTr="00F37C18">
              <w:trPr>
                <w:trHeight w:val="320"/>
              </w:trPr>
              <w:tc>
                <w:tcPr>
                  <w:tcW w:w="0" w:type="auto"/>
                  <w:shd w:val="clear" w:color="auto" w:fill="auto"/>
                  <w:noWrap/>
                  <w:vAlign w:val="bottom"/>
                  <w:hideMark/>
                </w:tcPr>
                <w:p w14:paraId="70D00B48" w14:textId="048AD50F" w:rsidR="00067CA1" w:rsidRPr="00FA2E40" w:rsidRDefault="00067CA1" w:rsidP="00067CA1">
                  <w:pPr>
                    <w:rPr>
                      <w:color w:val="000000"/>
                    </w:rPr>
                  </w:pPr>
                  <w:proofErr w:type="spellStart"/>
                  <w:r w:rsidRPr="00FA2E40">
                    <w:rPr>
                      <w:color w:val="000000"/>
                    </w:rPr>
                    <w:t>Fiocco</w:t>
                  </w:r>
                  <w:proofErr w:type="spellEnd"/>
                </w:p>
              </w:tc>
              <w:tc>
                <w:tcPr>
                  <w:tcW w:w="0" w:type="auto"/>
                  <w:shd w:val="clear" w:color="auto" w:fill="auto"/>
                  <w:noWrap/>
                  <w:vAlign w:val="bottom"/>
                  <w:hideMark/>
                </w:tcPr>
                <w:p w14:paraId="784DC29D" w14:textId="5D1C605D"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5A2FEBCF" w14:textId="22D05E96"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7B7637E4" w14:textId="2EC978A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14B21EA" w14:textId="02263377" w:rsidR="00067CA1" w:rsidRPr="00FA2E40" w:rsidRDefault="00067CA1" w:rsidP="00067CA1">
                  <w:pPr>
                    <w:jc w:val="right"/>
                    <w:rPr>
                      <w:color w:val="000000"/>
                    </w:rPr>
                  </w:pPr>
                  <w:r w:rsidRPr="00FA2E40">
                    <w:rPr>
                      <w:color w:val="000000"/>
                    </w:rPr>
                    <w:t>0.05</w:t>
                  </w:r>
                </w:p>
              </w:tc>
              <w:tc>
                <w:tcPr>
                  <w:tcW w:w="0" w:type="auto"/>
                  <w:shd w:val="clear" w:color="auto" w:fill="auto"/>
                  <w:noWrap/>
                  <w:vAlign w:val="center"/>
                  <w:hideMark/>
                </w:tcPr>
                <w:p w14:paraId="3A60B9B1" w14:textId="0E910C1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BC0912C" w14:textId="089D15E3" w:rsidR="00067CA1" w:rsidRPr="00FA2E40" w:rsidRDefault="00067CA1" w:rsidP="00067CA1">
                  <w:pPr>
                    <w:jc w:val="right"/>
                    <w:rPr>
                      <w:color w:val="000000"/>
                    </w:rPr>
                  </w:pPr>
                  <w:r w:rsidRPr="00FA2E40">
                    <w:rPr>
                      <w:color w:val="000000"/>
                    </w:rPr>
                    <w:t>-1.11</w:t>
                  </w:r>
                </w:p>
              </w:tc>
              <w:tc>
                <w:tcPr>
                  <w:tcW w:w="0" w:type="auto"/>
                  <w:shd w:val="clear" w:color="auto" w:fill="auto"/>
                  <w:noWrap/>
                  <w:vAlign w:val="bottom"/>
                  <w:hideMark/>
                </w:tcPr>
                <w:p w14:paraId="158E0A12" w14:textId="0D5D6409" w:rsidR="00067CA1" w:rsidRPr="00FA2E40" w:rsidRDefault="00067CA1" w:rsidP="00067CA1">
                  <w:pPr>
                    <w:jc w:val="right"/>
                    <w:rPr>
                      <w:color w:val="000000"/>
                    </w:rPr>
                  </w:pPr>
                  <w:r w:rsidRPr="00FA2E40">
                    <w:rPr>
                      <w:color w:val="000000"/>
                    </w:rPr>
                    <w:t>1.54</w:t>
                  </w:r>
                </w:p>
              </w:tc>
            </w:tr>
            <w:tr w:rsidR="00067CA1" w:rsidRPr="00FA2E40" w14:paraId="4E0089B4" w14:textId="77777777" w:rsidTr="00F37C18">
              <w:trPr>
                <w:trHeight w:val="320"/>
              </w:trPr>
              <w:tc>
                <w:tcPr>
                  <w:tcW w:w="0" w:type="auto"/>
                  <w:shd w:val="clear" w:color="auto" w:fill="auto"/>
                  <w:noWrap/>
                  <w:vAlign w:val="bottom"/>
                  <w:hideMark/>
                </w:tcPr>
                <w:p w14:paraId="7B68F3D3" w14:textId="52D36B13" w:rsidR="00067CA1" w:rsidRPr="00FA2E40" w:rsidRDefault="00067CA1" w:rsidP="00067CA1">
                  <w:pPr>
                    <w:rPr>
                      <w:color w:val="000000"/>
                    </w:rPr>
                  </w:pPr>
                  <w:r w:rsidRPr="00FA2E40">
                    <w:rPr>
                      <w:color w:val="000000"/>
                    </w:rPr>
                    <w:t>Garland</w:t>
                  </w:r>
                </w:p>
              </w:tc>
              <w:tc>
                <w:tcPr>
                  <w:tcW w:w="0" w:type="auto"/>
                  <w:shd w:val="clear" w:color="auto" w:fill="auto"/>
                  <w:noWrap/>
                  <w:vAlign w:val="bottom"/>
                  <w:hideMark/>
                </w:tcPr>
                <w:p w14:paraId="045EE58F" w14:textId="13BFA33D" w:rsidR="00067CA1" w:rsidRPr="00FA2E40" w:rsidRDefault="00067CA1" w:rsidP="00067CA1">
                  <w:pPr>
                    <w:jc w:val="right"/>
                    <w:rPr>
                      <w:color w:val="000000"/>
                    </w:rPr>
                  </w:pPr>
                  <w:r w:rsidRPr="00FA2E40">
                    <w:rPr>
                      <w:color w:val="000000"/>
                    </w:rPr>
                    <w:t>2010</w:t>
                  </w:r>
                </w:p>
              </w:tc>
              <w:tc>
                <w:tcPr>
                  <w:tcW w:w="0" w:type="auto"/>
                  <w:shd w:val="clear" w:color="auto" w:fill="auto"/>
                  <w:noWrap/>
                  <w:vAlign w:val="center"/>
                  <w:hideMark/>
                </w:tcPr>
                <w:p w14:paraId="479954D3" w14:textId="6D88FAB3" w:rsidR="00067CA1" w:rsidRPr="00FA2E40" w:rsidRDefault="00067CA1" w:rsidP="00067CA1">
                  <w:pPr>
                    <w:jc w:val="right"/>
                    <w:rPr>
                      <w:color w:val="000000"/>
                    </w:rPr>
                  </w:pPr>
                  <w:r w:rsidRPr="00FA2E40">
                    <w:rPr>
                      <w:color w:val="000000"/>
                    </w:rPr>
                    <w:t>0.33</w:t>
                  </w:r>
                </w:p>
              </w:tc>
              <w:tc>
                <w:tcPr>
                  <w:tcW w:w="0" w:type="auto"/>
                  <w:shd w:val="clear" w:color="auto" w:fill="auto"/>
                  <w:noWrap/>
                  <w:vAlign w:val="center"/>
                  <w:hideMark/>
                </w:tcPr>
                <w:p w14:paraId="6057ED21" w14:textId="3B068A4B"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2830F9F5" w14:textId="04F438A4" w:rsidR="00067CA1" w:rsidRPr="00FA2E40" w:rsidRDefault="00067CA1" w:rsidP="00067CA1">
                  <w:pPr>
                    <w:jc w:val="right"/>
                    <w:rPr>
                      <w:color w:val="000000"/>
                    </w:rPr>
                  </w:pPr>
                  <w:r w:rsidRPr="00FA2E40">
                    <w:rPr>
                      <w:color w:val="000000"/>
                    </w:rPr>
                    <w:t>0.27</w:t>
                  </w:r>
                </w:p>
              </w:tc>
              <w:tc>
                <w:tcPr>
                  <w:tcW w:w="0" w:type="auto"/>
                  <w:shd w:val="clear" w:color="auto" w:fill="auto"/>
                  <w:noWrap/>
                  <w:vAlign w:val="center"/>
                  <w:hideMark/>
                </w:tcPr>
                <w:p w14:paraId="79F20637" w14:textId="282D9371"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54E5607E" w14:textId="2E77DC3E" w:rsidR="00067CA1" w:rsidRPr="00FA2E40" w:rsidRDefault="00067CA1" w:rsidP="00067CA1">
                  <w:pPr>
                    <w:jc w:val="right"/>
                    <w:rPr>
                      <w:color w:val="000000"/>
                    </w:rPr>
                  </w:pPr>
                  <w:r w:rsidRPr="00FA2E40">
                    <w:rPr>
                      <w:color w:val="000000"/>
                    </w:rPr>
                    <w:t>0.31</w:t>
                  </w:r>
                </w:p>
              </w:tc>
              <w:tc>
                <w:tcPr>
                  <w:tcW w:w="0" w:type="auto"/>
                  <w:shd w:val="clear" w:color="auto" w:fill="auto"/>
                  <w:noWrap/>
                  <w:vAlign w:val="bottom"/>
                  <w:hideMark/>
                </w:tcPr>
                <w:p w14:paraId="7EB3ACFE" w14:textId="47490952" w:rsidR="00067CA1" w:rsidRPr="00FA2E40" w:rsidRDefault="00067CA1" w:rsidP="00067CA1">
                  <w:pPr>
                    <w:jc w:val="right"/>
                    <w:rPr>
                      <w:color w:val="000000"/>
                    </w:rPr>
                  </w:pPr>
                  <w:r w:rsidRPr="00FA2E40">
                    <w:rPr>
                      <w:color w:val="000000"/>
                    </w:rPr>
                    <w:t>0.36</w:t>
                  </w:r>
                </w:p>
              </w:tc>
            </w:tr>
            <w:tr w:rsidR="00067CA1" w:rsidRPr="00FA2E40" w14:paraId="287E9A41" w14:textId="77777777" w:rsidTr="00F37C18">
              <w:trPr>
                <w:trHeight w:val="320"/>
              </w:trPr>
              <w:tc>
                <w:tcPr>
                  <w:tcW w:w="0" w:type="auto"/>
                  <w:shd w:val="clear" w:color="auto" w:fill="auto"/>
                  <w:noWrap/>
                  <w:vAlign w:val="bottom"/>
                  <w:hideMark/>
                </w:tcPr>
                <w:p w14:paraId="05AF9AEE" w14:textId="57F75D9D" w:rsidR="00067CA1" w:rsidRPr="00FA2E40" w:rsidRDefault="00067CA1" w:rsidP="00067CA1">
                  <w:pPr>
                    <w:rPr>
                      <w:color w:val="000000"/>
                    </w:rPr>
                  </w:pPr>
                  <w:r w:rsidRPr="00FA2E40">
                    <w:rPr>
                      <w:color w:val="000000"/>
                    </w:rPr>
                    <w:t>Garland</w:t>
                  </w:r>
                </w:p>
              </w:tc>
              <w:tc>
                <w:tcPr>
                  <w:tcW w:w="0" w:type="auto"/>
                  <w:shd w:val="clear" w:color="auto" w:fill="auto"/>
                  <w:noWrap/>
                  <w:vAlign w:val="bottom"/>
                  <w:hideMark/>
                </w:tcPr>
                <w:p w14:paraId="3CD75C73" w14:textId="47CF2D2C"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2D028643" w14:textId="777E21CD" w:rsidR="00067CA1" w:rsidRPr="00FA2E40" w:rsidRDefault="00067CA1" w:rsidP="00067CA1">
                  <w:pPr>
                    <w:jc w:val="right"/>
                    <w:rPr>
                      <w:color w:val="000000"/>
                    </w:rPr>
                  </w:pPr>
                  <w:r w:rsidRPr="00FA2E40">
                    <w:rPr>
                      <w:color w:val="000000"/>
                    </w:rPr>
                    <w:t>0.50</w:t>
                  </w:r>
                </w:p>
              </w:tc>
              <w:tc>
                <w:tcPr>
                  <w:tcW w:w="0" w:type="auto"/>
                  <w:shd w:val="clear" w:color="auto" w:fill="auto"/>
                  <w:noWrap/>
                  <w:vAlign w:val="center"/>
                  <w:hideMark/>
                </w:tcPr>
                <w:p w14:paraId="54E5940D" w14:textId="3CE3A7D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66D9D27" w14:textId="04A9B799"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3632A042" w14:textId="7DF524A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F3ADB91" w14:textId="31002328" w:rsidR="00067CA1" w:rsidRPr="00FA2E40" w:rsidRDefault="00067CA1" w:rsidP="00067CA1">
                  <w:pPr>
                    <w:jc w:val="right"/>
                    <w:rPr>
                      <w:color w:val="000000"/>
                    </w:rPr>
                  </w:pPr>
                  <w:r w:rsidRPr="00FA2E40">
                    <w:rPr>
                      <w:color w:val="000000"/>
                    </w:rPr>
                    <w:t>1.74</w:t>
                  </w:r>
                </w:p>
              </w:tc>
              <w:tc>
                <w:tcPr>
                  <w:tcW w:w="0" w:type="auto"/>
                  <w:shd w:val="clear" w:color="auto" w:fill="auto"/>
                  <w:noWrap/>
                  <w:vAlign w:val="bottom"/>
                  <w:hideMark/>
                </w:tcPr>
                <w:p w14:paraId="2006307B" w14:textId="6D51761E" w:rsidR="00067CA1" w:rsidRPr="00FA2E40" w:rsidRDefault="00067CA1" w:rsidP="00067CA1">
                  <w:pPr>
                    <w:jc w:val="right"/>
                    <w:rPr>
                      <w:color w:val="000000"/>
                    </w:rPr>
                  </w:pPr>
                  <w:r w:rsidRPr="00FA2E40">
                    <w:rPr>
                      <w:color w:val="000000"/>
                    </w:rPr>
                    <w:t>0.23</w:t>
                  </w:r>
                </w:p>
              </w:tc>
            </w:tr>
            <w:tr w:rsidR="00067CA1" w:rsidRPr="00FA2E40" w14:paraId="42F14E0A" w14:textId="77777777" w:rsidTr="00F37C18">
              <w:trPr>
                <w:trHeight w:val="320"/>
              </w:trPr>
              <w:tc>
                <w:tcPr>
                  <w:tcW w:w="0" w:type="auto"/>
                  <w:shd w:val="clear" w:color="auto" w:fill="auto"/>
                  <w:noWrap/>
                  <w:vAlign w:val="bottom"/>
                  <w:hideMark/>
                </w:tcPr>
                <w:p w14:paraId="1BF0729A" w14:textId="692D4CC4" w:rsidR="00067CA1" w:rsidRPr="00FA2E40" w:rsidRDefault="00067CA1" w:rsidP="00067CA1">
                  <w:pPr>
                    <w:rPr>
                      <w:color w:val="000000"/>
                    </w:rPr>
                  </w:pPr>
                  <w:r w:rsidRPr="00FA2E40">
                    <w:rPr>
                      <w:color w:val="000000"/>
                    </w:rPr>
                    <w:t>Garland</w:t>
                  </w:r>
                </w:p>
              </w:tc>
              <w:tc>
                <w:tcPr>
                  <w:tcW w:w="0" w:type="auto"/>
                  <w:shd w:val="clear" w:color="auto" w:fill="auto"/>
                  <w:noWrap/>
                  <w:vAlign w:val="bottom"/>
                  <w:hideMark/>
                </w:tcPr>
                <w:p w14:paraId="72694041" w14:textId="09E6DC64"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4AD2F44D" w14:textId="408CCE40" w:rsidR="00067CA1" w:rsidRPr="00FA2E40" w:rsidRDefault="00067CA1" w:rsidP="00067CA1">
                  <w:pPr>
                    <w:jc w:val="right"/>
                    <w:rPr>
                      <w:color w:val="000000"/>
                    </w:rPr>
                  </w:pPr>
                  <w:r w:rsidRPr="00FA2E40">
                    <w:rPr>
                      <w:color w:val="000000"/>
                    </w:rPr>
                    <w:t>0.46</w:t>
                  </w:r>
                </w:p>
              </w:tc>
              <w:tc>
                <w:tcPr>
                  <w:tcW w:w="0" w:type="auto"/>
                  <w:shd w:val="clear" w:color="auto" w:fill="auto"/>
                  <w:noWrap/>
                  <w:vAlign w:val="center"/>
                  <w:hideMark/>
                </w:tcPr>
                <w:p w14:paraId="19F2FD06" w14:textId="74D1392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9E19ADC" w14:textId="198A6716" w:rsidR="00067CA1" w:rsidRPr="00FA2E40" w:rsidRDefault="00067CA1" w:rsidP="00067CA1">
                  <w:pPr>
                    <w:jc w:val="right"/>
                    <w:rPr>
                      <w:color w:val="000000"/>
                    </w:rPr>
                  </w:pPr>
                  <w:r w:rsidRPr="00FA2E40">
                    <w:rPr>
                      <w:color w:val="000000"/>
                    </w:rPr>
                    <w:t>0.34</w:t>
                  </w:r>
                </w:p>
              </w:tc>
              <w:tc>
                <w:tcPr>
                  <w:tcW w:w="0" w:type="auto"/>
                  <w:shd w:val="clear" w:color="auto" w:fill="auto"/>
                  <w:noWrap/>
                  <w:vAlign w:val="center"/>
                  <w:hideMark/>
                </w:tcPr>
                <w:p w14:paraId="7EFEAEED" w14:textId="6DA16944"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B89C578" w14:textId="4A694AE9" w:rsidR="00067CA1" w:rsidRPr="00FA2E40" w:rsidRDefault="00067CA1" w:rsidP="00067CA1">
                  <w:pPr>
                    <w:jc w:val="right"/>
                    <w:rPr>
                      <w:color w:val="000000"/>
                    </w:rPr>
                  </w:pPr>
                  <w:r w:rsidRPr="00FA2E40">
                    <w:rPr>
                      <w:color w:val="000000"/>
                    </w:rPr>
                    <w:t>0.47</w:t>
                  </w:r>
                </w:p>
              </w:tc>
              <w:tc>
                <w:tcPr>
                  <w:tcW w:w="0" w:type="auto"/>
                  <w:shd w:val="clear" w:color="auto" w:fill="auto"/>
                  <w:noWrap/>
                  <w:vAlign w:val="bottom"/>
                  <w:hideMark/>
                </w:tcPr>
                <w:p w14:paraId="3F693A60" w14:textId="446BA5A9" w:rsidR="00067CA1" w:rsidRPr="00FA2E40" w:rsidRDefault="00067CA1" w:rsidP="00067CA1">
                  <w:pPr>
                    <w:jc w:val="right"/>
                    <w:rPr>
                      <w:color w:val="000000"/>
                    </w:rPr>
                  </w:pPr>
                  <w:r w:rsidRPr="00FA2E40">
                    <w:rPr>
                      <w:color w:val="000000"/>
                    </w:rPr>
                    <w:t>0.15</w:t>
                  </w:r>
                </w:p>
              </w:tc>
            </w:tr>
            <w:tr w:rsidR="00067CA1" w:rsidRPr="00FA2E40" w14:paraId="3EA627C7" w14:textId="77777777" w:rsidTr="00F37C18">
              <w:trPr>
                <w:trHeight w:val="320"/>
              </w:trPr>
              <w:tc>
                <w:tcPr>
                  <w:tcW w:w="0" w:type="auto"/>
                  <w:shd w:val="clear" w:color="auto" w:fill="auto"/>
                  <w:noWrap/>
                  <w:vAlign w:val="bottom"/>
                  <w:hideMark/>
                </w:tcPr>
                <w:p w14:paraId="3E4BB551" w14:textId="70BF1623" w:rsidR="00067CA1" w:rsidRPr="00FA2E40" w:rsidRDefault="00067CA1" w:rsidP="00067CA1">
                  <w:pPr>
                    <w:rPr>
                      <w:color w:val="000000"/>
                    </w:rPr>
                  </w:pPr>
                  <w:r w:rsidRPr="00FA2E40">
                    <w:rPr>
                      <w:color w:val="000000"/>
                    </w:rPr>
                    <w:t>Garland</w:t>
                  </w:r>
                </w:p>
              </w:tc>
              <w:tc>
                <w:tcPr>
                  <w:tcW w:w="0" w:type="auto"/>
                  <w:shd w:val="clear" w:color="auto" w:fill="auto"/>
                  <w:noWrap/>
                  <w:vAlign w:val="bottom"/>
                  <w:hideMark/>
                </w:tcPr>
                <w:p w14:paraId="7977BC8A" w14:textId="6DC1436F"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0188EB5B" w14:textId="64505155"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7CB9A0DA" w14:textId="784D1EF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85CBE22" w14:textId="41AACC71"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18F71C29" w14:textId="5071E0B1"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B000378" w14:textId="2006AA5E" w:rsidR="00067CA1" w:rsidRPr="00FA2E40" w:rsidRDefault="00067CA1" w:rsidP="00067CA1">
                  <w:pPr>
                    <w:jc w:val="right"/>
                    <w:rPr>
                      <w:color w:val="000000"/>
                    </w:rPr>
                  </w:pPr>
                  <w:r w:rsidRPr="00FA2E40">
                    <w:rPr>
                      <w:color w:val="000000"/>
                    </w:rPr>
                    <w:t>0.24</w:t>
                  </w:r>
                </w:p>
              </w:tc>
              <w:tc>
                <w:tcPr>
                  <w:tcW w:w="0" w:type="auto"/>
                  <w:shd w:val="clear" w:color="auto" w:fill="auto"/>
                  <w:noWrap/>
                  <w:vAlign w:val="bottom"/>
                  <w:hideMark/>
                </w:tcPr>
                <w:p w14:paraId="2A9203BD" w14:textId="3AC295D1" w:rsidR="00067CA1" w:rsidRPr="00FA2E40" w:rsidRDefault="00067CA1" w:rsidP="00067CA1">
                  <w:pPr>
                    <w:jc w:val="right"/>
                    <w:rPr>
                      <w:color w:val="000000"/>
                    </w:rPr>
                  </w:pPr>
                  <w:r w:rsidRPr="00FA2E40">
                    <w:rPr>
                      <w:color w:val="000000"/>
                    </w:rPr>
                    <w:t>0.16</w:t>
                  </w:r>
                </w:p>
              </w:tc>
            </w:tr>
            <w:tr w:rsidR="00067CA1" w:rsidRPr="00FA2E40" w14:paraId="3033C246" w14:textId="77777777" w:rsidTr="00F37C18">
              <w:trPr>
                <w:trHeight w:val="320"/>
              </w:trPr>
              <w:tc>
                <w:tcPr>
                  <w:tcW w:w="0" w:type="auto"/>
                  <w:shd w:val="clear" w:color="auto" w:fill="auto"/>
                  <w:noWrap/>
                  <w:vAlign w:val="bottom"/>
                  <w:hideMark/>
                </w:tcPr>
                <w:p w14:paraId="0750C707" w14:textId="55FA3935" w:rsidR="00067CA1" w:rsidRPr="00FA2E40" w:rsidRDefault="00067CA1" w:rsidP="00067CA1">
                  <w:pPr>
                    <w:rPr>
                      <w:color w:val="000000"/>
                    </w:rPr>
                  </w:pPr>
                  <w:r w:rsidRPr="00FA2E40">
                    <w:rPr>
                      <w:color w:val="000000"/>
                    </w:rPr>
                    <w:t>Garland</w:t>
                  </w:r>
                </w:p>
              </w:tc>
              <w:tc>
                <w:tcPr>
                  <w:tcW w:w="0" w:type="auto"/>
                  <w:shd w:val="clear" w:color="auto" w:fill="auto"/>
                  <w:noWrap/>
                  <w:vAlign w:val="bottom"/>
                  <w:hideMark/>
                </w:tcPr>
                <w:p w14:paraId="40F000D4" w14:textId="7B718EA0"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525CA213" w14:textId="3BC5D7BE"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46C2A3AB" w14:textId="2FF26E0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40DBF1F" w14:textId="027348B4" w:rsidR="00067CA1" w:rsidRPr="00FA2E40" w:rsidRDefault="00067CA1" w:rsidP="00067CA1">
                  <w:pPr>
                    <w:jc w:val="right"/>
                    <w:rPr>
                      <w:color w:val="000000"/>
                    </w:rPr>
                  </w:pPr>
                  <w:r w:rsidRPr="00FA2E40">
                    <w:rPr>
                      <w:color w:val="000000"/>
                    </w:rPr>
                    <w:t>0.24</w:t>
                  </w:r>
                </w:p>
              </w:tc>
              <w:tc>
                <w:tcPr>
                  <w:tcW w:w="0" w:type="auto"/>
                  <w:shd w:val="clear" w:color="auto" w:fill="auto"/>
                  <w:noWrap/>
                  <w:vAlign w:val="center"/>
                  <w:hideMark/>
                </w:tcPr>
                <w:p w14:paraId="0E69E69A" w14:textId="1BB8CC2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FC0495C" w14:textId="054FDF14" w:rsidR="00067CA1" w:rsidRPr="00FA2E40" w:rsidRDefault="00067CA1" w:rsidP="00067CA1">
                  <w:pPr>
                    <w:jc w:val="right"/>
                    <w:rPr>
                      <w:color w:val="000000"/>
                    </w:rPr>
                  </w:pPr>
                  <w:r w:rsidRPr="00FA2E40">
                    <w:rPr>
                      <w:color w:val="000000"/>
                    </w:rPr>
                    <w:t>0.28</w:t>
                  </w:r>
                </w:p>
              </w:tc>
              <w:tc>
                <w:tcPr>
                  <w:tcW w:w="0" w:type="auto"/>
                  <w:shd w:val="clear" w:color="auto" w:fill="auto"/>
                  <w:noWrap/>
                  <w:vAlign w:val="bottom"/>
                  <w:hideMark/>
                </w:tcPr>
                <w:p w14:paraId="5ECB16BA" w14:textId="642DA88D" w:rsidR="00067CA1" w:rsidRPr="00FA2E40" w:rsidRDefault="00067CA1" w:rsidP="00067CA1">
                  <w:pPr>
                    <w:jc w:val="right"/>
                    <w:rPr>
                      <w:color w:val="000000"/>
                    </w:rPr>
                  </w:pPr>
                  <w:r w:rsidRPr="00FA2E40">
                    <w:rPr>
                      <w:color w:val="000000"/>
                    </w:rPr>
                    <w:t>0.22</w:t>
                  </w:r>
                </w:p>
              </w:tc>
            </w:tr>
            <w:tr w:rsidR="00067CA1" w:rsidRPr="00FA2E40" w14:paraId="0D070BE2" w14:textId="77777777" w:rsidTr="00F37C18">
              <w:trPr>
                <w:trHeight w:val="320"/>
              </w:trPr>
              <w:tc>
                <w:tcPr>
                  <w:tcW w:w="0" w:type="auto"/>
                  <w:shd w:val="clear" w:color="auto" w:fill="auto"/>
                  <w:noWrap/>
                  <w:vAlign w:val="bottom"/>
                  <w:hideMark/>
                </w:tcPr>
                <w:p w14:paraId="4CB0D610" w14:textId="46A82275" w:rsidR="00067CA1" w:rsidRPr="00FA2E40" w:rsidRDefault="00067CA1" w:rsidP="00067CA1">
                  <w:pPr>
                    <w:rPr>
                      <w:color w:val="000000"/>
                    </w:rPr>
                  </w:pPr>
                  <w:r w:rsidRPr="00FA2E40">
                    <w:rPr>
                      <w:color w:val="000000"/>
                    </w:rPr>
                    <w:t>George</w:t>
                  </w:r>
                </w:p>
              </w:tc>
              <w:tc>
                <w:tcPr>
                  <w:tcW w:w="0" w:type="auto"/>
                  <w:shd w:val="clear" w:color="auto" w:fill="auto"/>
                  <w:noWrap/>
                  <w:vAlign w:val="bottom"/>
                  <w:hideMark/>
                </w:tcPr>
                <w:p w14:paraId="37110D76" w14:textId="3B3EB84C"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243E460E" w14:textId="1B7DA954"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041246EE" w14:textId="3ED5B0DD"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4C37C2A5" w14:textId="26EEF4B7"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123317E6" w14:textId="382ECF92"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4D2891DE" w14:textId="4D453F6A" w:rsidR="00067CA1" w:rsidRPr="00FA2E40" w:rsidRDefault="00067CA1" w:rsidP="00067CA1">
                  <w:pPr>
                    <w:jc w:val="right"/>
                    <w:rPr>
                      <w:color w:val="000000"/>
                    </w:rPr>
                  </w:pPr>
                  <w:r w:rsidRPr="00FA2E40">
                    <w:rPr>
                      <w:color w:val="000000"/>
                    </w:rPr>
                    <w:t>-0.48</w:t>
                  </w:r>
                </w:p>
              </w:tc>
              <w:tc>
                <w:tcPr>
                  <w:tcW w:w="0" w:type="auto"/>
                  <w:shd w:val="clear" w:color="auto" w:fill="auto"/>
                  <w:noWrap/>
                  <w:vAlign w:val="bottom"/>
                  <w:hideMark/>
                </w:tcPr>
                <w:p w14:paraId="2870DE25" w14:textId="749EB4B3" w:rsidR="00067CA1" w:rsidRPr="00FA2E40" w:rsidRDefault="00067CA1" w:rsidP="00067CA1">
                  <w:pPr>
                    <w:jc w:val="right"/>
                    <w:rPr>
                      <w:color w:val="000000"/>
                    </w:rPr>
                  </w:pPr>
                  <w:r w:rsidRPr="00FA2E40">
                    <w:rPr>
                      <w:color w:val="000000"/>
                    </w:rPr>
                    <w:t>0.98</w:t>
                  </w:r>
                </w:p>
              </w:tc>
            </w:tr>
            <w:tr w:rsidR="00067CA1" w:rsidRPr="00FA2E40" w14:paraId="5237FAA2" w14:textId="77777777" w:rsidTr="00F37C18">
              <w:trPr>
                <w:trHeight w:val="320"/>
              </w:trPr>
              <w:tc>
                <w:tcPr>
                  <w:tcW w:w="0" w:type="auto"/>
                  <w:shd w:val="clear" w:color="auto" w:fill="auto"/>
                  <w:noWrap/>
                  <w:vAlign w:val="bottom"/>
                  <w:hideMark/>
                </w:tcPr>
                <w:p w14:paraId="625F99CB" w14:textId="07872626" w:rsidR="00067CA1" w:rsidRPr="00FA2E40" w:rsidRDefault="00067CA1" w:rsidP="00067CA1">
                  <w:pPr>
                    <w:rPr>
                      <w:color w:val="000000"/>
                    </w:rPr>
                  </w:pPr>
                  <w:r w:rsidRPr="00FA2E40">
                    <w:rPr>
                      <w:color w:val="000000"/>
                    </w:rPr>
                    <w:t>Goldin</w:t>
                  </w:r>
                </w:p>
              </w:tc>
              <w:tc>
                <w:tcPr>
                  <w:tcW w:w="0" w:type="auto"/>
                  <w:shd w:val="clear" w:color="auto" w:fill="auto"/>
                  <w:noWrap/>
                  <w:vAlign w:val="bottom"/>
                  <w:hideMark/>
                </w:tcPr>
                <w:p w14:paraId="089BDF89" w14:textId="66CF41AA"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5EDB35A1" w14:textId="76DDEBA1"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1AA5376F" w14:textId="3AA5664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F4C5DE9" w14:textId="765206D0"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3FBBA383" w14:textId="43DC42E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C7CB9B3" w14:textId="24797CB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7ECCB16" w14:textId="63B1A7EE" w:rsidR="00067CA1" w:rsidRPr="00FA2E40" w:rsidRDefault="00067CA1" w:rsidP="00067CA1">
                  <w:pPr>
                    <w:jc w:val="right"/>
                    <w:rPr>
                      <w:color w:val="000000"/>
                    </w:rPr>
                  </w:pPr>
                  <w:r w:rsidRPr="00FA2E40">
                    <w:rPr>
                      <w:color w:val="000000"/>
                    </w:rPr>
                    <w:t>0.73</w:t>
                  </w:r>
                </w:p>
              </w:tc>
            </w:tr>
            <w:tr w:rsidR="00067CA1" w:rsidRPr="00FA2E40" w14:paraId="354E9667" w14:textId="77777777" w:rsidTr="00F37C18">
              <w:trPr>
                <w:trHeight w:val="320"/>
              </w:trPr>
              <w:tc>
                <w:tcPr>
                  <w:tcW w:w="0" w:type="auto"/>
                  <w:shd w:val="clear" w:color="auto" w:fill="auto"/>
                  <w:noWrap/>
                  <w:vAlign w:val="bottom"/>
                  <w:hideMark/>
                </w:tcPr>
                <w:p w14:paraId="48970B91" w14:textId="31844B8D" w:rsidR="00067CA1" w:rsidRPr="00FA2E40" w:rsidRDefault="00067CA1" w:rsidP="00067CA1">
                  <w:pPr>
                    <w:rPr>
                      <w:color w:val="000000"/>
                    </w:rPr>
                  </w:pPr>
                  <w:proofErr w:type="spellStart"/>
                  <w:r w:rsidRPr="00FA2E40">
                    <w:rPr>
                      <w:color w:val="000000"/>
                    </w:rPr>
                    <w:t>Grensman</w:t>
                  </w:r>
                  <w:proofErr w:type="spellEnd"/>
                </w:p>
              </w:tc>
              <w:tc>
                <w:tcPr>
                  <w:tcW w:w="0" w:type="auto"/>
                  <w:shd w:val="clear" w:color="auto" w:fill="auto"/>
                  <w:noWrap/>
                  <w:vAlign w:val="bottom"/>
                  <w:hideMark/>
                </w:tcPr>
                <w:p w14:paraId="65A39709" w14:textId="3B531DE4"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4FE61A8C" w14:textId="73FFCD77"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49954460" w14:textId="377A52DB"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E6CF6B4" w14:textId="6AC96283"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354163CF" w14:textId="4AD53C51"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89EBEF6" w14:textId="07009AE4" w:rsidR="00067CA1" w:rsidRPr="00FA2E40" w:rsidRDefault="00067CA1" w:rsidP="00067CA1">
                  <w:pPr>
                    <w:jc w:val="right"/>
                    <w:rPr>
                      <w:color w:val="000000"/>
                    </w:rPr>
                  </w:pPr>
                  <w:r w:rsidRPr="00FA2E40">
                    <w:rPr>
                      <w:color w:val="000000"/>
                    </w:rPr>
                    <w:t>0.32</w:t>
                  </w:r>
                </w:p>
              </w:tc>
              <w:tc>
                <w:tcPr>
                  <w:tcW w:w="0" w:type="auto"/>
                  <w:shd w:val="clear" w:color="auto" w:fill="auto"/>
                  <w:noWrap/>
                  <w:vAlign w:val="bottom"/>
                  <w:hideMark/>
                </w:tcPr>
                <w:p w14:paraId="6D10B722" w14:textId="3D42C9EF" w:rsidR="00067CA1" w:rsidRPr="00FA2E40" w:rsidRDefault="00067CA1" w:rsidP="00067CA1">
                  <w:pPr>
                    <w:jc w:val="right"/>
                    <w:rPr>
                      <w:color w:val="000000"/>
                    </w:rPr>
                  </w:pPr>
                  <w:r w:rsidRPr="00FA2E40">
                    <w:rPr>
                      <w:color w:val="000000"/>
                    </w:rPr>
                    <w:t>0.66</w:t>
                  </w:r>
                </w:p>
              </w:tc>
            </w:tr>
            <w:tr w:rsidR="00067CA1" w:rsidRPr="00FA2E40" w14:paraId="36B70B27" w14:textId="77777777" w:rsidTr="00F37C18">
              <w:trPr>
                <w:trHeight w:val="320"/>
              </w:trPr>
              <w:tc>
                <w:tcPr>
                  <w:tcW w:w="0" w:type="auto"/>
                  <w:shd w:val="clear" w:color="auto" w:fill="auto"/>
                  <w:noWrap/>
                  <w:vAlign w:val="bottom"/>
                  <w:hideMark/>
                </w:tcPr>
                <w:p w14:paraId="22ECBB6C" w14:textId="4649BD00" w:rsidR="00067CA1" w:rsidRPr="00FA2E40" w:rsidRDefault="00067CA1" w:rsidP="00067CA1">
                  <w:pPr>
                    <w:rPr>
                      <w:color w:val="000000"/>
                    </w:rPr>
                  </w:pPr>
                  <w:r w:rsidRPr="00FA2E40">
                    <w:rPr>
                      <w:color w:val="000000"/>
                    </w:rPr>
                    <w:t>Gross</w:t>
                  </w:r>
                </w:p>
              </w:tc>
              <w:tc>
                <w:tcPr>
                  <w:tcW w:w="0" w:type="auto"/>
                  <w:shd w:val="clear" w:color="auto" w:fill="auto"/>
                  <w:noWrap/>
                  <w:vAlign w:val="bottom"/>
                  <w:hideMark/>
                </w:tcPr>
                <w:p w14:paraId="6EDED514" w14:textId="15E4876A" w:rsidR="00067CA1" w:rsidRPr="00FA2E40" w:rsidRDefault="00067CA1" w:rsidP="00067CA1">
                  <w:pPr>
                    <w:jc w:val="right"/>
                    <w:rPr>
                      <w:color w:val="000000"/>
                    </w:rPr>
                  </w:pPr>
                  <w:r w:rsidRPr="00FA2E40">
                    <w:rPr>
                      <w:color w:val="000000"/>
                    </w:rPr>
                    <w:t>2010</w:t>
                  </w:r>
                </w:p>
              </w:tc>
              <w:tc>
                <w:tcPr>
                  <w:tcW w:w="0" w:type="auto"/>
                  <w:shd w:val="clear" w:color="auto" w:fill="auto"/>
                  <w:noWrap/>
                  <w:vAlign w:val="center"/>
                  <w:hideMark/>
                </w:tcPr>
                <w:p w14:paraId="75A15EF7" w14:textId="7177CBA9"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4AC52FED" w14:textId="1BCD033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9CC7D3B" w14:textId="230203EB" w:rsidR="00067CA1" w:rsidRPr="00FA2E40" w:rsidRDefault="00067CA1" w:rsidP="00067CA1">
                  <w:pPr>
                    <w:jc w:val="right"/>
                    <w:rPr>
                      <w:color w:val="000000"/>
                    </w:rPr>
                  </w:pPr>
                  <w:r w:rsidRPr="00FA2E40">
                    <w:rPr>
                      <w:color w:val="000000"/>
                    </w:rPr>
                    <w:t>0.18</w:t>
                  </w:r>
                </w:p>
              </w:tc>
              <w:tc>
                <w:tcPr>
                  <w:tcW w:w="0" w:type="auto"/>
                  <w:shd w:val="clear" w:color="auto" w:fill="auto"/>
                  <w:noWrap/>
                  <w:vAlign w:val="center"/>
                  <w:hideMark/>
                </w:tcPr>
                <w:p w14:paraId="04ECE3A7" w14:textId="1F5D102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EE63F62" w14:textId="140BBF46" w:rsidR="00067CA1" w:rsidRPr="00FA2E40" w:rsidRDefault="00067CA1" w:rsidP="00067CA1">
                  <w:pPr>
                    <w:jc w:val="right"/>
                    <w:rPr>
                      <w:color w:val="000000"/>
                    </w:rPr>
                  </w:pPr>
                  <w:r w:rsidRPr="00FA2E40">
                    <w:rPr>
                      <w:color w:val="000000"/>
                    </w:rPr>
                    <w:t>-0.21</w:t>
                  </w:r>
                </w:p>
              </w:tc>
              <w:tc>
                <w:tcPr>
                  <w:tcW w:w="0" w:type="auto"/>
                  <w:shd w:val="clear" w:color="auto" w:fill="auto"/>
                  <w:noWrap/>
                  <w:vAlign w:val="bottom"/>
                  <w:hideMark/>
                </w:tcPr>
                <w:p w14:paraId="321A518B" w14:textId="21B5A8E3" w:rsidR="00067CA1" w:rsidRPr="00FA2E40" w:rsidRDefault="00067CA1" w:rsidP="00067CA1">
                  <w:pPr>
                    <w:jc w:val="right"/>
                    <w:rPr>
                      <w:color w:val="000000"/>
                    </w:rPr>
                  </w:pPr>
                  <w:r w:rsidRPr="00FA2E40">
                    <w:rPr>
                      <w:color w:val="000000"/>
                    </w:rPr>
                    <w:t>0.21</w:t>
                  </w:r>
                </w:p>
              </w:tc>
            </w:tr>
            <w:tr w:rsidR="00067CA1" w:rsidRPr="00FA2E40" w14:paraId="22617D43" w14:textId="77777777" w:rsidTr="00F37C18">
              <w:trPr>
                <w:trHeight w:val="320"/>
              </w:trPr>
              <w:tc>
                <w:tcPr>
                  <w:tcW w:w="0" w:type="auto"/>
                  <w:shd w:val="clear" w:color="auto" w:fill="auto"/>
                  <w:noWrap/>
                  <w:vAlign w:val="bottom"/>
                  <w:hideMark/>
                </w:tcPr>
                <w:p w14:paraId="27339FDA" w14:textId="511CD8BE" w:rsidR="00067CA1" w:rsidRPr="00FA2E40" w:rsidRDefault="00067CA1" w:rsidP="00067CA1">
                  <w:pPr>
                    <w:rPr>
                      <w:color w:val="000000"/>
                    </w:rPr>
                  </w:pPr>
                  <w:r w:rsidRPr="00FA2E40">
                    <w:rPr>
                      <w:color w:val="000000"/>
                    </w:rPr>
                    <w:t>Gross</w:t>
                  </w:r>
                </w:p>
              </w:tc>
              <w:tc>
                <w:tcPr>
                  <w:tcW w:w="0" w:type="auto"/>
                  <w:shd w:val="clear" w:color="auto" w:fill="auto"/>
                  <w:noWrap/>
                  <w:vAlign w:val="bottom"/>
                  <w:hideMark/>
                </w:tcPr>
                <w:p w14:paraId="02882905" w14:textId="5AB3C76A"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3C9A487C" w14:textId="5041BACD" w:rsidR="00067CA1" w:rsidRPr="00FA2E40" w:rsidRDefault="00067CA1" w:rsidP="00067CA1">
                  <w:pPr>
                    <w:jc w:val="right"/>
                    <w:rPr>
                      <w:color w:val="000000"/>
                    </w:rPr>
                  </w:pPr>
                  <w:r w:rsidRPr="00FA2E40">
                    <w:rPr>
                      <w:color w:val="000000"/>
                    </w:rPr>
                    <w:t>0.23</w:t>
                  </w:r>
                </w:p>
              </w:tc>
              <w:tc>
                <w:tcPr>
                  <w:tcW w:w="0" w:type="auto"/>
                  <w:shd w:val="clear" w:color="auto" w:fill="auto"/>
                  <w:noWrap/>
                  <w:vAlign w:val="center"/>
                  <w:hideMark/>
                </w:tcPr>
                <w:p w14:paraId="05DB8236" w14:textId="04A83660"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11F0ED5" w14:textId="443AA391" w:rsidR="00067CA1" w:rsidRPr="00FA2E40" w:rsidRDefault="00067CA1" w:rsidP="00067CA1">
                  <w:pPr>
                    <w:jc w:val="right"/>
                    <w:rPr>
                      <w:color w:val="000000"/>
                    </w:rPr>
                  </w:pPr>
                  <w:r w:rsidRPr="00FA2E40">
                    <w:rPr>
                      <w:color w:val="000000"/>
                    </w:rPr>
                    <w:t>0.16</w:t>
                  </w:r>
                </w:p>
              </w:tc>
              <w:tc>
                <w:tcPr>
                  <w:tcW w:w="0" w:type="auto"/>
                  <w:shd w:val="clear" w:color="auto" w:fill="auto"/>
                  <w:noWrap/>
                  <w:vAlign w:val="center"/>
                  <w:hideMark/>
                </w:tcPr>
                <w:p w14:paraId="2F88EA94" w14:textId="18A1CF57"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29C0A81" w14:textId="5B9F09E8" w:rsidR="00067CA1" w:rsidRPr="00FA2E40" w:rsidRDefault="00067CA1" w:rsidP="00067CA1">
                  <w:pPr>
                    <w:jc w:val="right"/>
                    <w:rPr>
                      <w:color w:val="000000"/>
                    </w:rPr>
                  </w:pPr>
                  <w:r w:rsidRPr="00FA2E40">
                    <w:rPr>
                      <w:color w:val="000000"/>
                    </w:rPr>
                    <w:t>0.45</w:t>
                  </w:r>
                </w:p>
              </w:tc>
              <w:tc>
                <w:tcPr>
                  <w:tcW w:w="0" w:type="auto"/>
                  <w:shd w:val="clear" w:color="auto" w:fill="auto"/>
                  <w:noWrap/>
                  <w:vAlign w:val="bottom"/>
                  <w:hideMark/>
                </w:tcPr>
                <w:p w14:paraId="274BCF6E" w14:textId="7F4BE0B8" w:rsidR="00067CA1" w:rsidRPr="00FA2E40" w:rsidRDefault="00067CA1" w:rsidP="00067CA1">
                  <w:pPr>
                    <w:jc w:val="right"/>
                    <w:rPr>
                      <w:color w:val="000000"/>
                    </w:rPr>
                  </w:pPr>
                  <w:r w:rsidRPr="00FA2E40">
                    <w:rPr>
                      <w:color w:val="000000"/>
                    </w:rPr>
                    <w:t>0.42</w:t>
                  </w:r>
                </w:p>
              </w:tc>
            </w:tr>
            <w:tr w:rsidR="00067CA1" w:rsidRPr="00FA2E40" w14:paraId="6E4DD78F" w14:textId="77777777" w:rsidTr="00F37C18">
              <w:trPr>
                <w:trHeight w:val="320"/>
              </w:trPr>
              <w:tc>
                <w:tcPr>
                  <w:tcW w:w="0" w:type="auto"/>
                  <w:shd w:val="clear" w:color="auto" w:fill="auto"/>
                  <w:noWrap/>
                  <w:vAlign w:val="bottom"/>
                  <w:hideMark/>
                </w:tcPr>
                <w:p w14:paraId="110F4610" w14:textId="1CF8F213" w:rsidR="00067CA1" w:rsidRPr="00FA2E40" w:rsidRDefault="00067CA1" w:rsidP="00067CA1">
                  <w:pPr>
                    <w:rPr>
                      <w:color w:val="000000"/>
                    </w:rPr>
                  </w:pPr>
                  <w:r w:rsidRPr="00FA2E40">
                    <w:rPr>
                      <w:color w:val="000000"/>
                    </w:rPr>
                    <w:t>Hoge</w:t>
                  </w:r>
                </w:p>
              </w:tc>
              <w:tc>
                <w:tcPr>
                  <w:tcW w:w="0" w:type="auto"/>
                  <w:shd w:val="clear" w:color="auto" w:fill="auto"/>
                  <w:noWrap/>
                  <w:vAlign w:val="bottom"/>
                  <w:hideMark/>
                </w:tcPr>
                <w:p w14:paraId="11FF9BAC" w14:textId="156B86DD"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1603D062" w14:textId="129BF208"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2B5DEA3D" w14:textId="03A0E3F1"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CEFE733" w14:textId="4E554F85" w:rsidR="00067CA1" w:rsidRPr="00FA2E40" w:rsidRDefault="00067CA1" w:rsidP="00067CA1">
                  <w:pPr>
                    <w:jc w:val="right"/>
                    <w:rPr>
                      <w:color w:val="000000"/>
                    </w:rPr>
                  </w:pPr>
                  <w:r w:rsidRPr="00FA2E40">
                    <w:rPr>
                      <w:color w:val="000000"/>
                    </w:rPr>
                    <w:t>0.24</w:t>
                  </w:r>
                </w:p>
              </w:tc>
              <w:tc>
                <w:tcPr>
                  <w:tcW w:w="0" w:type="auto"/>
                  <w:shd w:val="clear" w:color="auto" w:fill="auto"/>
                  <w:noWrap/>
                  <w:vAlign w:val="center"/>
                  <w:hideMark/>
                </w:tcPr>
                <w:p w14:paraId="2A855C7B" w14:textId="39D87948"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939A310" w14:textId="6B974838" w:rsidR="00067CA1" w:rsidRPr="00FA2E40" w:rsidRDefault="00067CA1" w:rsidP="00067CA1">
                  <w:pPr>
                    <w:jc w:val="right"/>
                    <w:rPr>
                      <w:color w:val="000000"/>
                    </w:rPr>
                  </w:pPr>
                  <w:r w:rsidRPr="00FA2E40">
                    <w:rPr>
                      <w:color w:val="000000"/>
                    </w:rPr>
                    <w:t>-1.58</w:t>
                  </w:r>
                </w:p>
              </w:tc>
              <w:tc>
                <w:tcPr>
                  <w:tcW w:w="0" w:type="auto"/>
                  <w:shd w:val="clear" w:color="auto" w:fill="auto"/>
                  <w:noWrap/>
                  <w:vAlign w:val="bottom"/>
                  <w:hideMark/>
                </w:tcPr>
                <w:p w14:paraId="1331887D" w14:textId="25BA89B3" w:rsidR="00067CA1" w:rsidRPr="00FA2E40" w:rsidRDefault="00067CA1" w:rsidP="00067CA1">
                  <w:pPr>
                    <w:jc w:val="right"/>
                    <w:rPr>
                      <w:color w:val="000000"/>
                    </w:rPr>
                  </w:pPr>
                  <w:r w:rsidRPr="00FA2E40">
                    <w:rPr>
                      <w:color w:val="000000"/>
                    </w:rPr>
                    <w:t>0.48</w:t>
                  </w:r>
                </w:p>
              </w:tc>
            </w:tr>
            <w:tr w:rsidR="00067CA1" w:rsidRPr="00FA2E40" w14:paraId="4081E6B8" w14:textId="77777777" w:rsidTr="00F37C18">
              <w:trPr>
                <w:trHeight w:val="320"/>
              </w:trPr>
              <w:tc>
                <w:tcPr>
                  <w:tcW w:w="0" w:type="auto"/>
                  <w:shd w:val="clear" w:color="auto" w:fill="auto"/>
                  <w:noWrap/>
                  <w:vAlign w:val="bottom"/>
                  <w:hideMark/>
                </w:tcPr>
                <w:p w14:paraId="3B5372F9" w14:textId="00416D86" w:rsidR="00067CA1" w:rsidRPr="00FA2E40" w:rsidRDefault="00067CA1" w:rsidP="00067CA1">
                  <w:pPr>
                    <w:rPr>
                      <w:color w:val="000000"/>
                    </w:rPr>
                  </w:pPr>
                  <w:r w:rsidRPr="00FA2E40">
                    <w:rPr>
                      <w:color w:val="000000"/>
                    </w:rPr>
                    <w:t>Hughes</w:t>
                  </w:r>
                </w:p>
              </w:tc>
              <w:tc>
                <w:tcPr>
                  <w:tcW w:w="0" w:type="auto"/>
                  <w:shd w:val="clear" w:color="auto" w:fill="auto"/>
                  <w:noWrap/>
                  <w:vAlign w:val="bottom"/>
                  <w:hideMark/>
                </w:tcPr>
                <w:p w14:paraId="0B6E9533" w14:textId="69136AD2"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2C5E77BB" w14:textId="40B1A270"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3F240F3C" w14:textId="79B17003"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65694384" w14:textId="27230E50" w:rsidR="00067CA1" w:rsidRPr="00FA2E40" w:rsidRDefault="00067CA1" w:rsidP="00067CA1">
                  <w:pPr>
                    <w:jc w:val="right"/>
                    <w:rPr>
                      <w:color w:val="000000"/>
                    </w:rPr>
                  </w:pPr>
                  <w:r w:rsidRPr="00FA2E40">
                    <w:rPr>
                      <w:color w:val="000000"/>
                    </w:rPr>
                    <w:t>0.39</w:t>
                  </w:r>
                </w:p>
              </w:tc>
              <w:tc>
                <w:tcPr>
                  <w:tcW w:w="0" w:type="auto"/>
                  <w:shd w:val="clear" w:color="auto" w:fill="auto"/>
                  <w:noWrap/>
                  <w:vAlign w:val="center"/>
                  <w:hideMark/>
                </w:tcPr>
                <w:p w14:paraId="12500D2D" w14:textId="06E8EA35"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2416323E" w14:textId="059D04C6" w:rsidR="00067CA1" w:rsidRPr="00FA2E40" w:rsidRDefault="00067CA1" w:rsidP="00067CA1">
                  <w:pPr>
                    <w:jc w:val="right"/>
                    <w:rPr>
                      <w:color w:val="000000"/>
                    </w:rPr>
                  </w:pPr>
                  <w:r w:rsidRPr="00FA2E40">
                    <w:rPr>
                      <w:color w:val="000000"/>
                    </w:rPr>
                    <w:t>-0.66</w:t>
                  </w:r>
                </w:p>
              </w:tc>
              <w:tc>
                <w:tcPr>
                  <w:tcW w:w="0" w:type="auto"/>
                  <w:shd w:val="clear" w:color="auto" w:fill="auto"/>
                  <w:noWrap/>
                  <w:vAlign w:val="bottom"/>
                  <w:hideMark/>
                </w:tcPr>
                <w:p w14:paraId="02924586" w14:textId="73CCC9D0" w:rsidR="00067CA1" w:rsidRPr="00FA2E40" w:rsidRDefault="00067CA1" w:rsidP="00067CA1">
                  <w:pPr>
                    <w:jc w:val="right"/>
                    <w:rPr>
                      <w:color w:val="000000"/>
                    </w:rPr>
                  </w:pPr>
                  <w:r w:rsidRPr="00FA2E40">
                    <w:rPr>
                      <w:color w:val="000000"/>
                    </w:rPr>
                    <w:t>0.34</w:t>
                  </w:r>
                </w:p>
              </w:tc>
            </w:tr>
            <w:tr w:rsidR="00067CA1" w:rsidRPr="00FA2E40" w14:paraId="45F9AF0E" w14:textId="77777777" w:rsidTr="00F37C18">
              <w:trPr>
                <w:trHeight w:val="320"/>
              </w:trPr>
              <w:tc>
                <w:tcPr>
                  <w:tcW w:w="0" w:type="auto"/>
                  <w:shd w:val="clear" w:color="auto" w:fill="auto"/>
                  <w:noWrap/>
                  <w:vAlign w:val="bottom"/>
                  <w:hideMark/>
                </w:tcPr>
                <w:p w14:paraId="527CEDCC" w14:textId="12671F03" w:rsidR="00067CA1" w:rsidRPr="00FA2E40" w:rsidRDefault="00067CA1" w:rsidP="00067CA1">
                  <w:pPr>
                    <w:rPr>
                      <w:color w:val="000000"/>
                    </w:rPr>
                  </w:pPr>
                  <w:r w:rsidRPr="00FA2E40">
                    <w:rPr>
                      <w:color w:val="000000"/>
                    </w:rPr>
                    <w:t>ISRCTN41503149</w:t>
                  </w:r>
                </w:p>
              </w:tc>
              <w:tc>
                <w:tcPr>
                  <w:tcW w:w="0" w:type="auto"/>
                  <w:shd w:val="clear" w:color="auto" w:fill="auto"/>
                  <w:noWrap/>
                  <w:vAlign w:val="bottom"/>
                  <w:hideMark/>
                </w:tcPr>
                <w:p w14:paraId="1DBB8A7F" w14:textId="191D5FAE"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3EBCE661" w14:textId="306DB03F" w:rsidR="00067CA1" w:rsidRPr="00FA2E40" w:rsidRDefault="00067CA1" w:rsidP="00067CA1">
                  <w:pPr>
                    <w:jc w:val="right"/>
                    <w:rPr>
                      <w:color w:val="000000"/>
                    </w:rPr>
                  </w:pPr>
                  <w:r w:rsidRPr="00FA2E40">
                    <w:rPr>
                      <w:color w:val="000000"/>
                    </w:rPr>
                    <w:t>0.05</w:t>
                  </w:r>
                </w:p>
              </w:tc>
              <w:tc>
                <w:tcPr>
                  <w:tcW w:w="0" w:type="auto"/>
                  <w:shd w:val="clear" w:color="auto" w:fill="auto"/>
                  <w:noWrap/>
                  <w:vAlign w:val="center"/>
                  <w:hideMark/>
                </w:tcPr>
                <w:p w14:paraId="6FDEF293" w14:textId="7B0F352E"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70CDB5A" w14:textId="11780CD1" w:rsidR="00067CA1" w:rsidRPr="00FA2E40" w:rsidRDefault="00067CA1" w:rsidP="00067CA1">
                  <w:pPr>
                    <w:jc w:val="right"/>
                    <w:rPr>
                      <w:color w:val="000000"/>
                    </w:rPr>
                  </w:pPr>
                  <w:r w:rsidRPr="00FA2E40">
                    <w:rPr>
                      <w:color w:val="000000"/>
                    </w:rPr>
                    <w:t>0.35</w:t>
                  </w:r>
                </w:p>
              </w:tc>
              <w:tc>
                <w:tcPr>
                  <w:tcW w:w="0" w:type="auto"/>
                  <w:shd w:val="clear" w:color="auto" w:fill="auto"/>
                  <w:noWrap/>
                  <w:vAlign w:val="center"/>
                  <w:hideMark/>
                </w:tcPr>
                <w:p w14:paraId="2347DF8B" w14:textId="45905F01"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75794CA" w14:textId="73F0B80E" w:rsidR="00067CA1" w:rsidRPr="00FA2E40" w:rsidRDefault="00067CA1" w:rsidP="00067CA1">
                  <w:pPr>
                    <w:jc w:val="right"/>
                    <w:rPr>
                      <w:color w:val="000000"/>
                    </w:rPr>
                  </w:pPr>
                  <w:r w:rsidRPr="00FA2E40">
                    <w:rPr>
                      <w:color w:val="000000"/>
                    </w:rPr>
                    <w:t>-2.33</w:t>
                  </w:r>
                </w:p>
              </w:tc>
              <w:tc>
                <w:tcPr>
                  <w:tcW w:w="0" w:type="auto"/>
                  <w:shd w:val="clear" w:color="auto" w:fill="auto"/>
                  <w:noWrap/>
                  <w:vAlign w:val="bottom"/>
                  <w:hideMark/>
                </w:tcPr>
                <w:p w14:paraId="15F3D331" w14:textId="74D1DF3A" w:rsidR="00067CA1" w:rsidRPr="00FA2E40" w:rsidRDefault="00067CA1" w:rsidP="00067CA1">
                  <w:pPr>
                    <w:jc w:val="right"/>
                    <w:rPr>
                      <w:color w:val="000000"/>
                    </w:rPr>
                  </w:pPr>
                  <w:r w:rsidRPr="00FA2E40">
                    <w:rPr>
                      <w:color w:val="000000"/>
                    </w:rPr>
                    <w:t>1.27</w:t>
                  </w:r>
                </w:p>
              </w:tc>
            </w:tr>
            <w:tr w:rsidR="00067CA1" w:rsidRPr="00FA2E40" w14:paraId="114D4B54" w14:textId="77777777" w:rsidTr="00F37C18">
              <w:trPr>
                <w:trHeight w:val="320"/>
              </w:trPr>
              <w:tc>
                <w:tcPr>
                  <w:tcW w:w="0" w:type="auto"/>
                  <w:shd w:val="clear" w:color="auto" w:fill="auto"/>
                  <w:noWrap/>
                  <w:vAlign w:val="bottom"/>
                  <w:hideMark/>
                </w:tcPr>
                <w:p w14:paraId="16BD8507" w14:textId="326DB4E0" w:rsidR="00067CA1" w:rsidRPr="00FA2E40" w:rsidRDefault="00067CA1" w:rsidP="00067CA1">
                  <w:pPr>
                    <w:rPr>
                      <w:color w:val="000000"/>
                    </w:rPr>
                  </w:pPr>
                  <w:proofErr w:type="spellStart"/>
                  <w:r w:rsidRPr="00FA2E40">
                    <w:rPr>
                      <w:color w:val="000000"/>
                    </w:rPr>
                    <w:t>Janusek</w:t>
                  </w:r>
                  <w:proofErr w:type="spellEnd"/>
                </w:p>
              </w:tc>
              <w:tc>
                <w:tcPr>
                  <w:tcW w:w="0" w:type="auto"/>
                  <w:shd w:val="clear" w:color="auto" w:fill="auto"/>
                  <w:noWrap/>
                  <w:vAlign w:val="bottom"/>
                  <w:hideMark/>
                </w:tcPr>
                <w:p w14:paraId="7FA52851" w14:textId="35C0B225"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7E08B644" w14:textId="4E99823A" w:rsidR="00067CA1" w:rsidRPr="00FA2E40" w:rsidRDefault="00067CA1" w:rsidP="00067CA1">
                  <w:pPr>
                    <w:jc w:val="right"/>
                    <w:rPr>
                      <w:color w:val="000000"/>
                    </w:rPr>
                  </w:pPr>
                  <w:r w:rsidRPr="00FA2E40">
                    <w:rPr>
                      <w:color w:val="000000"/>
                    </w:rPr>
                    <w:t>0.27</w:t>
                  </w:r>
                </w:p>
              </w:tc>
              <w:tc>
                <w:tcPr>
                  <w:tcW w:w="0" w:type="auto"/>
                  <w:shd w:val="clear" w:color="auto" w:fill="auto"/>
                  <w:noWrap/>
                  <w:vAlign w:val="center"/>
                  <w:hideMark/>
                </w:tcPr>
                <w:p w14:paraId="2F453EDF" w14:textId="7225D53E"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E89C7B5" w14:textId="30729420"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56BF244C" w14:textId="36A958FB"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DE064A0" w14:textId="4C6CC739" w:rsidR="00067CA1" w:rsidRPr="00FA2E40" w:rsidRDefault="00067CA1" w:rsidP="00067CA1">
                  <w:pPr>
                    <w:jc w:val="right"/>
                    <w:rPr>
                      <w:color w:val="000000"/>
                    </w:rPr>
                  </w:pPr>
                  <w:r w:rsidRPr="00FA2E40">
                    <w:rPr>
                      <w:color w:val="000000"/>
                    </w:rPr>
                    <w:t>-0.15</w:t>
                  </w:r>
                </w:p>
              </w:tc>
              <w:tc>
                <w:tcPr>
                  <w:tcW w:w="0" w:type="auto"/>
                  <w:shd w:val="clear" w:color="auto" w:fill="auto"/>
                  <w:noWrap/>
                  <w:vAlign w:val="bottom"/>
                  <w:hideMark/>
                </w:tcPr>
                <w:p w14:paraId="24815958" w14:textId="0423B8B1" w:rsidR="00067CA1" w:rsidRPr="00FA2E40" w:rsidRDefault="00067CA1" w:rsidP="00067CA1">
                  <w:pPr>
                    <w:jc w:val="right"/>
                    <w:rPr>
                      <w:color w:val="000000"/>
                    </w:rPr>
                  </w:pPr>
                  <w:r w:rsidRPr="00FA2E40">
                    <w:rPr>
                      <w:color w:val="000000"/>
                    </w:rPr>
                    <w:t>0.10</w:t>
                  </w:r>
                </w:p>
              </w:tc>
            </w:tr>
            <w:tr w:rsidR="00067CA1" w:rsidRPr="00FA2E40" w14:paraId="6B19DC37" w14:textId="77777777" w:rsidTr="00F37C18">
              <w:trPr>
                <w:trHeight w:val="320"/>
              </w:trPr>
              <w:tc>
                <w:tcPr>
                  <w:tcW w:w="0" w:type="auto"/>
                  <w:shd w:val="clear" w:color="auto" w:fill="auto"/>
                  <w:noWrap/>
                  <w:vAlign w:val="bottom"/>
                  <w:hideMark/>
                </w:tcPr>
                <w:p w14:paraId="5D4F9E7F" w14:textId="69710FC0" w:rsidR="00067CA1" w:rsidRPr="00FA2E40" w:rsidRDefault="00067CA1" w:rsidP="00067CA1">
                  <w:pPr>
                    <w:rPr>
                      <w:color w:val="000000"/>
                    </w:rPr>
                  </w:pPr>
                  <w:proofErr w:type="spellStart"/>
                  <w:r w:rsidRPr="00FA2E40">
                    <w:rPr>
                      <w:color w:val="000000"/>
                    </w:rPr>
                    <w:t>Jasbi</w:t>
                  </w:r>
                  <w:proofErr w:type="spellEnd"/>
                </w:p>
              </w:tc>
              <w:tc>
                <w:tcPr>
                  <w:tcW w:w="0" w:type="auto"/>
                  <w:shd w:val="clear" w:color="auto" w:fill="auto"/>
                  <w:noWrap/>
                  <w:vAlign w:val="bottom"/>
                  <w:hideMark/>
                </w:tcPr>
                <w:p w14:paraId="528044D4" w14:textId="31763475"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1DDD58ED" w14:textId="19C7685B"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4FA942C1" w14:textId="11FB365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B72CAF8" w14:textId="6D61565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DE1524D" w14:textId="4A3934A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81F3560" w14:textId="2B82308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04FA92C" w14:textId="3C8BCEF5" w:rsidR="00067CA1" w:rsidRPr="00FA2E40" w:rsidRDefault="00067CA1" w:rsidP="00067CA1">
                  <w:pPr>
                    <w:jc w:val="right"/>
                    <w:rPr>
                      <w:color w:val="000000"/>
                    </w:rPr>
                  </w:pPr>
                  <w:r w:rsidRPr="00FA2E40">
                    <w:rPr>
                      <w:color w:val="000000"/>
                    </w:rPr>
                    <w:t>4.08</w:t>
                  </w:r>
                </w:p>
              </w:tc>
            </w:tr>
            <w:tr w:rsidR="00067CA1" w:rsidRPr="00FA2E40" w14:paraId="45858EE4" w14:textId="77777777" w:rsidTr="00F37C18">
              <w:trPr>
                <w:trHeight w:val="320"/>
              </w:trPr>
              <w:tc>
                <w:tcPr>
                  <w:tcW w:w="0" w:type="auto"/>
                  <w:shd w:val="clear" w:color="auto" w:fill="auto"/>
                  <w:noWrap/>
                  <w:vAlign w:val="bottom"/>
                  <w:hideMark/>
                </w:tcPr>
                <w:p w14:paraId="5A222503" w14:textId="5A8F5DC6" w:rsidR="00067CA1" w:rsidRPr="00FA2E40" w:rsidRDefault="00067CA1" w:rsidP="00067CA1">
                  <w:pPr>
                    <w:rPr>
                      <w:color w:val="000000"/>
                    </w:rPr>
                  </w:pPr>
                  <w:proofErr w:type="spellStart"/>
                  <w:r w:rsidRPr="00FA2E40">
                    <w:rPr>
                      <w:color w:val="000000"/>
                    </w:rPr>
                    <w:t>Jastreboff</w:t>
                  </w:r>
                  <w:proofErr w:type="spellEnd"/>
                </w:p>
              </w:tc>
              <w:tc>
                <w:tcPr>
                  <w:tcW w:w="0" w:type="auto"/>
                  <w:shd w:val="clear" w:color="auto" w:fill="auto"/>
                  <w:noWrap/>
                  <w:vAlign w:val="bottom"/>
                  <w:hideMark/>
                </w:tcPr>
                <w:p w14:paraId="6AF2C7D1" w14:textId="490D6DCA"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7EE8940F" w14:textId="0FA67CD5" w:rsidR="00067CA1" w:rsidRPr="00FA2E40" w:rsidRDefault="00067CA1" w:rsidP="00067CA1">
                  <w:pPr>
                    <w:jc w:val="right"/>
                    <w:rPr>
                      <w:color w:val="000000"/>
                    </w:rPr>
                  </w:pPr>
                  <w:r w:rsidRPr="00FA2E40">
                    <w:rPr>
                      <w:color w:val="000000"/>
                    </w:rPr>
                    <w:t>0.05</w:t>
                  </w:r>
                </w:p>
              </w:tc>
              <w:tc>
                <w:tcPr>
                  <w:tcW w:w="0" w:type="auto"/>
                  <w:shd w:val="clear" w:color="auto" w:fill="auto"/>
                  <w:noWrap/>
                  <w:vAlign w:val="center"/>
                  <w:hideMark/>
                </w:tcPr>
                <w:p w14:paraId="3B84FC76" w14:textId="010FC2C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7D5FBD4" w14:textId="54AF5BF9" w:rsidR="00067CA1" w:rsidRPr="00FA2E40" w:rsidRDefault="00067CA1" w:rsidP="00067CA1">
                  <w:pPr>
                    <w:jc w:val="right"/>
                    <w:rPr>
                      <w:color w:val="000000"/>
                    </w:rPr>
                  </w:pPr>
                  <w:r w:rsidRPr="00FA2E40">
                    <w:rPr>
                      <w:color w:val="000000"/>
                    </w:rPr>
                    <w:t>0.32</w:t>
                  </w:r>
                </w:p>
              </w:tc>
              <w:tc>
                <w:tcPr>
                  <w:tcW w:w="0" w:type="auto"/>
                  <w:shd w:val="clear" w:color="auto" w:fill="auto"/>
                  <w:noWrap/>
                  <w:vAlign w:val="center"/>
                  <w:hideMark/>
                </w:tcPr>
                <w:p w14:paraId="672AE05C" w14:textId="666854F2"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72EE1C6F" w14:textId="68D28064" w:rsidR="00067CA1" w:rsidRPr="00FA2E40" w:rsidRDefault="00067CA1" w:rsidP="00067CA1">
                  <w:pPr>
                    <w:jc w:val="right"/>
                    <w:rPr>
                      <w:color w:val="000000"/>
                    </w:rPr>
                  </w:pPr>
                  <w:r w:rsidRPr="00FA2E40">
                    <w:rPr>
                      <w:color w:val="000000"/>
                    </w:rPr>
                    <w:t>-2.18</w:t>
                  </w:r>
                </w:p>
              </w:tc>
              <w:tc>
                <w:tcPr>
                  <w:tcW w:w="0" w:type="auto"/>
                  <w:shd w:val="clear" w:color="auto" w:fill="auto"/>
                  <w:noWrap/>
                  <w:vAlign w:val="bottom"/>
                  <w:hideMark/>
                </w:tcPr>
                <w:p w14:paraId="33C5C78F" w14:textId="6E945D35" w:rsidR="00067CA1" w:rsidRPr="00FA2E40" w:rsidRDefault="00067CA1" w:rsidP="00067CA1">
                  <w:pPr>
                    <w:jc w:val="right"/>
                    <w:rPr>
                      <w:color w:val="000000"/>
                    </w:rPr>
                  </w:pPr>
                  <w:r w:rsidRPr="00FA2E40">
                    <w:rPr>
                      <w:color w:val="000000"/>
                    </w:rPr>
                    <w:t>1.26</w:t>
                  </w:r>
                </w:p>
              </w:tc>
            </w:tr>
            <w:tr w:rsidR="00067CA1" w:rsidRPr="00FA2E40" w14:paraId="0DA008FF" w14:textId="77777777" w:rsidTr="00F37C18">
              <w:trPr>
                <w:trHeight w:val="320"/>
              </w:trPr>
              <w:tc>
                <w:tcPr>
                  <w:tcW w:w="0" w:type="auto"/>
                  <w:shd w:val="clear" w:color="auto" w:fill="auto"/>
                  <w:noWrap/>
                  <w:vAlign w:val="bottom"/>
                  <w:hideMark/>
                </w:tcPr>
                <w:p w14:paraId="2FC7A7C8" w14:textId="4CC8B523" w:rsidR="00067CA1" w:rsidRPr="00FA2E40" w:rsidRDefault="00067CA1" w:rsidP="00067CA1">
                  <w:pPr>
                    <w:rPr>
                      <w:color w:val="000000"/>
                    </w:rPr>
                  </w:pPr>
                  <w:proofErr w:type="spellStart"/>
                  <w:r w:rsidRPr="00FA2E40">
                    <w:rPr>
                      <w:color w:val="000000"/>
                    </w:rPr>
                    <w:t>Jedel</w:t>
                  </w:r>
                  <w:proofErr w:type="spellEnd"/>
                </w:p>
              </w:tc>
              <w:tc>
                <w:tcPr>
                  <w:tcW w:w="0" w:type="auto"/>
                  <w:shd w:val="clear" w:color="auto" w:fill="auto"/>
                  <w:noWrap/>
                  <w:vAlign w:val="bottom"/>
                  <w:hideMark/>
                </w:tcPr>
                <w:p w14:paraId="197C6D2A" w14:textId="4AD9D55C"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55749F00" w14:textId="4B8FA606" w:rsidR="00067CA1" w:rsidRPr="00FA2E40" w:rsidRDefault="00067CA1" w:rsidP="00067CA1">
                  <w:pPr>
                    <w:jc w:val="right"/>
                    <w:rPr>
                      <w:color w:val="000000"/>
                    </w:rPr>
                  </w:pPr>
                  <w:r w:rsidRPr="00FA2E40">
                    <w:rPr>
                      <w:color w:val="000000"/>
                    </w:rPr>
                    <w:t>0.07</w:t>
                  </w:r>
                </w:p>
              </w:tc>
              <w:tc>
                <w:tcPr>
                  <w:tcW w:w="0" w:type="auto"/>
                  <w:shd w:val="clear" w:color="auto" w:fill="auto"/>
                  <w:noWrap/>
                  <w:vAlign w:val="center"/>
                  <w:hideMark/>
                </w:tcPr>
                <w:p w14:paraId="7604AC6C" w14:textId="60E11369"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C579AE1" w14:textId="35B29E2E" w:rsidR="00067CA1" w:rsidRPr="00FA2E40" w:rsidRDefault="00067CA1" w:rsidP="00067CA1">
                  <w:pPr>
                    <w:jc w:val="right"/>
                    <w:rPr>
                      <w:color w:val="000000"/>
                    </w:rPr>
                  </w:pPr>
                  <w:r w:rsidRPr="00FA2E40">
                    <w:rPr>
                      <w:color w:val="000000"/>
                    </w:rPr>
                    <w:t>0.14</w:t>
                  </w:r>
                </w:p>
              </w:tc>
              <w:tc>
                <w:tcPr>
                  <w:tcW w:w="0" w:type="auto"/>
                  <w:shd w:val="clear" w:color="auto" w:fill="auto"/>
                  <w:noWrap/>
                  <w:vAlign w:val="center"/>
                  <w:hideMark/>
                </w:tcPr>
                <w:p w14:paraId="37DD7617" w14:textId="206B07EE"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6082DB7" w14:textId="3AF402B5" w:rsidR="00067CA1" w:rsidRPr="00FA2E40" w:rsidRDefault="00067CA1" w:rsidP="00067CA1">
                  <w:pPr>
                    <w:jc w:val="right"/>
                    <w:rPr>
                      <w:color w:val="000000"/>
                    </w:rPr>
                  </w:pPr>
                  <w:r w:rsidRPr="00FA2E40">
                    <w:rPr>
                      <w:color w:val="000000"/>
                    </w:rPr>
                    <w:t>-0.73</w:t>
                  </w:r>
                </w:p>
              </w:tc>
              <w:tc>
                <w:tcPr>
                  <w:tcW w:w="0" w:type="auto"/>
                  <w:shd w:val="clear" w:color="auto" w:fill="auto"/>
                  <w:noWrap/>
                  <w:vAlign w:val="bottom"/>
                  <w:hideMark/>
                </w:tcPr>
                <w:p w14:paraId="42CEABC2" w14:textId="3E189E77" w:rsidR="00067CA1" w:rsidRPr="00FA2E40" w:rsidRDefault="00067CA1" w:rsidP="00067CA1">
                  <w:pPr>
                    <w:jc w:val="right"/>
                    <w:rPr>
                      <w:color w:val="000000"/>
                    </w:rPr>
                  </w:pPr>
                  <w:r w:rsidRPr="00FA2E40">
                    <w:rPr>
                      <w:color w:val="000000"/>
                    </w:rPr>
                    <w:t>0.83</w:t>
                  </w:r>
                </w:p>
              </w:tc>
            </w:tr>
            <w:tr w:rsidR="00067CA1" w:rsidRPr="00FA2E40" w14:paraId="3C6CB82B" w14:textId="77777777" w:rsidTr="00F37C18">
              <w:trPr>
                <w:trHeight w:val="320"/>
              </w:trPr>
              <w:tc>
                <w:tcPr>
                  <w:tcW w:w="0" w:type="auto"/>
                  <w:shd w:val="clear" w:color="auto" w:fill="auto"/>
                  <w:noWrap/>
                  <w:vAlign w:val="bottom"/>
                  <w:hideMark/>
                </w:tcPr>
                <w:p w14:paraId="4F85D81B" w14:textId="5184045C" w:rsidR="00067CA1" w:rsidRPr="00FA2E40" w:rsidRDefault="00067CA1" w:rsidP="00067CA1">
                  <w:pPr>
                    <w:rPr>
                      <w:color w:val="000000"/>
                    </w:rPr>
                  </w:pPr>
                  <w:r w:rsidRPr="00FA2E40">
                    <w:rPr>
                      <w:color w:val="000000"/>
                    </w:rPr>
                    <w:t>Johns</w:t>
                  </w:r>
                </w:p>
              </w:tc>
              <w:tc>
                <w:tcPr>
                  <w:tcW w:w="0" w:type="auto"/>
                  <w:shd w:val="clear" w:color="auto" w:fill="auto"/>
                  <w:noWrap/>
                  <w:vAlign w:val="bottom"/>
                  <w:hideMark/>
                </w:tcPr>
                <w:p w14:paraId="5CC069DC" w14:textId="50A8220D"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5CAA05E5" w14:textId="451BF84C"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01B10E64" w14:textId="5D115659"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081D0E6" w14:textId="7D2A6CE5"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0F37AE60" w14:textId="5FA081DA"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629406E" w14:textId="061E5490" w:rsidR="00067CA1" w:rsidRPr="00FA2E40" w:rsidRDefault="00067CA1" w:rsidP="00067CA1">
                  <w:pPr>
                    <w:jc w:val="right"/>
                    <w:rPr>
                      <w:color w:val="000000"/>
                    </w:rPr>
                  </w:pPr>
                  <w:r w:rsidRPr="00FA2E40">
                    <w:rPr>
                      <w:color w:val="000000"/>
                    </w:rPr>
                    <w:t>0.03</w:t>
                  </w:r>
                </w:p>
              </w:tc>
              <w:tc>
                <w:tcPr>
                  <w:tcW w:w="0" w:type="auto"/>
                  <w:shd w:val="clear" w:color="auto" w:fill="auto"/>
                  <w:noWrap/>
                  <w:vAlign w:val="bottom"/>
                  <w:hideMark/>
                </w:tcPr>
                <w:p w14:paraId="5799A571" w14:textId="549ED408" w:rsidR="00067CA1" w:rsidRPr="00FA2E40" w:rsidRDefault="00067CA1" w:rsidP="00067CA1">
                  <w:pPr>
                    <w:jc w:val="right"/>
                    <w:rPr>
                      <w:color w:val="000000"/>
                    </w:rPr>
                  </w:pPr>
                  <w:r w:rsidRPr="00FA2E40">
                    <w:rPr>
                      <w:color w:val="000000"/>
                    </w:rPr>
                    <w:t>2.06</w:t>
                  </w:r>
                </w:p>
              </w:tc>
            </w:tr>
            <w:tr w:rsidR="00067CA1" w:rsidRPr="00FA2E40" w14:paraId="30A11A12" w14:textId="77777777" w:rsidTr="00F37C18">
              <w:trPr>
                <w:trHeight w:val="320"/>
              </w:trPr>
              <w:tc>
                <w:tcPr>
                  <w:tcW w:w="0" w:type="auto"/>
                  <w:shd w:val="clear" w:color="auto" w:fill="auto"/>
                  <w:noWrap/>
                  <w:vAlign w:val="bottom"/>
                  <w:hideMark/>
                </w:tcPr>
                <w:p w14:paraId="31E2147A" w14:textId="6C3907D4" w:rsidR="00067CA1" w:rsidRPr="00FA2E40" w:rsidRDefault="00067CA1" w:rsidP="00067CA1">
                  <w:pPr>
                    <w:rPr>
                      <w:color w:val="000000"/>
                    </w:rPr>
                  </w:pPr>
                  <w:proofErr w:type="spellStart"/>
                  <w:r w:rsidRPr="00FA2E40">
                    <w:rPr>
                      <w:color w:val="000000"/>
                    </w:rPr>
                    <w:t>Keng</w:t>
                  </w:r>
                  <w:proofErr w:type="spellEnd"/>
                </w:p>
              </w:tc>
              <w:tc>
                <w:tcPr>
                  <w:tcW w:w="0" w:type="auto"/>
                  <w:shd w:val="clear" w:color="auto" w:fill="auto"/>
                  <w:noWrap/>
                  <w:vAlign w:val="bottom"/>
                  <w:hideMark/>
                </w:tcPr>
                <w:p w14:paraId="49385167" w14:textId="62EE3072"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1097C865" w14:textId="2BA2815B"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29EF745A" w14:textId="14494EE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24F7A3C" w14:textId="5B64113C"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1E112BF6" w14:textId="28F6228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3D03FE1" w14:textId="52375FE3" w:rsidR="00067CA1" w:rsidRPr="00FA2E40" w:rsidRDefault="00067CA1" w:rsidP="00067CA1">
                  <w:pPr>
                    <w:jc w:val="right"/>
                    <w:rPr>
                      <w:color w:val="000000"/>
                    </w:rPr>
                  </w:pPr>
                  <w:r w:rsidRPr="00FA2E40">
                    <w:rPr>
                      <w:color w:val="000000"/>
                    </w:rPr>
                    <w:t>0.33</w:t>
                  </w:r>
                </w:p>
              </w:tc>
              <w:tc>
                <w:tcPr>
                  <w:tcW w:w="0" w:type="auto"/>
                  <w:shd w:val="clear" w:color="auto" w:fill="auto"/>
                  <w:noWrap/>
                  <w:vAlign w:val="bottom"/>
                  <w:hideMark/>
                </w:tcPr>
                <w:p w14:paraId="372F6777" w14:textId="31665F22" w:rsidR="00067CA1" w:rsidRPr="00FA2E40" w:rsidRDefault="00067CA1" w:rsidP="00067CA1">
                  <w:pPr>
                    <w:jc w:val="right"/>
                    <w:rPr>
                      <w:color w:val="000000"/>
                    </w:rPr>
                  </w:pPr>
                  <w:r w:rsidRPr="00FA2E40">
                    <w:rPr>
                      <w:color w:val="000000"/>
                    </w:rPr>
                    <w:t>0.22</w:t>
                  </w:r>
                </w:p>
              </w:tc>
            </w:tr>
            <w:tr w:rsidR="00067CA1" w:rsidRPr="00FA2E40" w14:paraId="25B66A9E" w14:textId="77777777" w:rsidTr="00F37C18">
              <w:trPr>
                <w:trHeight w:val="320"/>
              </w:trPr>
              <w:tc>
                <w:tcPr>
                  <w:tcW w:w="0" w:type="auto"/>
                  <w:shd w:val="clear" w:color="auto" w:fill="auto"/>
                  <w:noWrap/>
                  <w:vAlign w:val="bottom"/>
                  <w:hideMark/>
                </w:tcPr>
                <w:p w14:paraId="2F71F636" w14:textId="3F5C62C2" w:rsidR="00067CA1" w:rsidRPr="00FA2E40" w:rsidRDefault="00067CA1" w:rsidP="00067CA1">
                  <w:pPr>
                    <w:rPr>
                      <w:color w:val="000000"/>
                    </w:rPr>
                  </w:pPr>
                  <w:r w:rsidRPr="00FA2E40">
                    <w:rPr>
                      <w:color w:val="000000"/>
                    </w:rPr>
                    <w:t>King</w:t>
                  </w:r>
                </w:p>
              </w:tc>
              <w:tc>
                <w:tcPr>
                  <w:tcW w:w="0" w:type="auto"/>
                  <w:shd w:val="clear" w:color="auto" w:fill="auto"/>
                  <w:noWrap/>
                  <w:vAlign w:val="bottom"/>
                  <w:hideMark/>
                </w:tcPr>
                <w:p w14:paraId="41FF4F02" w14:textId="56458A49"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7A86CDF3" w14:textId="05979F4A"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2097D565" w14:textId="24C6923B"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7BE24FBE" w14:textId="70E4ABAF" w:rsidR="00067CA1" w:rsidRPr="00FA2E40" w:rsidRDefault="00067CA1" w:rsidP="00067CA1">
                  <w:pPr>
                    <w:jc w:val="right"/>
                    <w:rPr>
                      <w:color w:val="000000"/>
                    </w:rPr>
                  </w:pPr>
                  <w:r w:rsidRPr="00FA2E40">
                    <w:rPr>
                      <w:color w:val="000000"/>
                    </w:rPr>
                    <w:t>0.43</w:t>
                  </w:r>
                </w:p>
              </w:tc>
              <w:tc>
                <w:tcPr>
                  <w:tcW w:w="0" w:type="auto"/>
                  <w:shd w:val="clear" w:color="auto" w:fill="auto"/>
                  <w:noWrap/>
                  <w:vAlign w:val="center"/>
                  <w:hideMark/>
                </w:tcPr>
                <w:p w14:paraId="341A13E0" w14:textId="0F9B5901" w:rsidR="00067CA1" w:rsidRPr="00FA2E40" w:rsidRDefault="00067CA1" w:rsidP="00067CA1">
                  <w:pPr>
                    <w:jc w:val="right"/>
                    <w:rPr>
                      <w:color w:val="000000"/>
                    </w:rPr>
                  </w:pPr>
                  <w:r w:rsidRPr="00FA2E40">
                    <w:rPr>
                      <w:color w:val="000000"/>
                    </w:rPr>
                    <w:t>0.02</w:t>
                  </w:r>
                </w:p>
              </w:tc>
              <w:tc>
                <w:tcPr>
                  <w:tcW w:w="0" w:type="auto"/>
                  <w:shd w:val="clear" w:color="auto" w:fill="auto"/>
                  <w:noWrap/>
                  <w:vAlign w:val="bottom"/>
                  <w:hideMark/>
                </w:tcPr>
                <w:p w14:paraId="677948EC" w14:textId="2396A409" w:rsidR="00067CA1" w:rsidRPr="00FA2E40" w:rsidRDefault="00067CA1" w:rsidP="00067CA1">
                  <w:pPr>
                    <w:jc w:val="right"/>
                    <w:rPr>
                      <w:color w:val="000000"/>
                    </w:rPr>
                  </w:pPr>
                  <w:r w:rsidRPr="00FA2E40">
                    <w:rPr>
                      <w:color w:val="000000"/>
                    </w:rPr>
                    <w:t>-1.10</w:t>
                  </w:r>
                </w:p>
              </w:tc>
              <w:tc>
                <w:tcPr>
                  <w:tcW w:w="0" w:type="auto"/>
                  <w:shd w:val="clear" w:color="auto" w:fill="auto"/>
                  <w:noWrap/>
                  <w:vAlign w:val="bottom"/>
                  <w:hideMark/>
                </w:tcPr>
                <w:p w14:paraId="32EF69B1" w14:textId="651FBE6A" w:rsidR="00067CA1" w:rsidRPr="00FA2E40" w:rsidRDefault="00067CA1" w:rsidP="00067CA1">
                  <w:pPr>
                    <w:jc w:val="right"/>
                    <w:rPr>
                      <w:color w:val="000000"/>
                    </w:rPr>
                  </w:pPr>
                  <w:r w:rsidRPr="00FA2E40">
                    <w:rPr>
                      <w:color w:val="000000"/>
                    </w:rPr>
                    <w:t>0.55</w:t>
                  </w:r>
                </w:p>
              </w:tc>
            </w:tr>
            <w:tr w:rsidR="00067CA1" w:rsidRPr="00FA2E40" w14:paraId="78E5F6F5" w14:textId="77777777" w:rsidTr="00F37C18">
              <w:trPr>
                <w:trHeight w:val="320"/>
              </w:trPr>
              <w:tc>
                <w:tcPr>
                  <w:tcW w:w="0" w:type="auto"/>
                  <w:shd w:val="clear" w:color="auto" w:fill="auto"/>
                  <w:noWrap/>
                  <w:vAlign w:val="bottom"/>
                  <w:hideMark/>
                </w:tcPr>
                <w:p w14:paraId="6224F588" w14:textId="0DD8DDD9" w:rsidR="00067CA1" w:rsidRPr="00FA2E40" w:rsidRDefault="00067CA1" w:rsidP="00067CA1">
                  <w:pPr>
                    <w:rPr>
                      <w:color w:val="000000"/>
                    </w:rPr>
                  </w:pPr>
                  <w:proofErr w:type="spellStart"/>
                  <w:r w:rsidRPr="00FA2E40">
                    <w:rPr>
                      <w:color w:val="000000"/>
                    </w:rPr>
                    <w:t>Kor</w:t>
                  </w:r>
                  <w:proofErr w:type="spellEnd"/>
                </w:p>
              </w:tc>
              <w:tc>
                <w:tcPr>
                  <w:tcW w:w="0" w:type="auto"/>
                  <w:shd w:val="clear" w:color="auto" w:fill="auto"/>
                  <w:noWrap/>
                  <w:vAlign w:val="bottom"/>
                  <w:hideMark/>
                </w:tcPr>
                <w:p w14:paraId="3EEC3CD8" w14:textId="53C3928A"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07E70D87" w14:textId="55B23BBA"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45FEAC77" w14:textId="31AA2989"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62B2274" w14:textId="680833E0"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4FD59215" w14:textId="1DBB00AD"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4F521694" w14:textId="7AE2CBB2" w:rsidR="00067CA1" w:rsidRPr="00FA2E40" w:rsidRDefault="00067CA1" w:rsidP="00067CA1">
                  <w:pPr>
                    <w:jc w:val="right"/>
                    <w:rPr>
                      <w:color w:val="000000"/>
                    </w:rPr>
                  </w:pPr>
                  <w:r w:rsidRPr="00FA2E40">
                    <w:rPr>
                      <w:color w:val="000000"/>
                    </w:rPr>
                    <w:t>-0.47</w:t>
                  </w:r>
                </w:p>
              </w:tc>
              <w:tc>
                <w:tcPr>
                  <w:tcW w:w="0" w:type="auto"/>
                  <w:shd w:val="clear" w:color="auto" w:fill="auto"/>
                  <w:noWrap/>
                  <w:vAlign w:val="bottom"/>
                  <w:hideMark/>
                </w:tcPr>
                <w:p w14:paraId="1B391BA3" w14:textId="69AD5C5B" w:rsidR="00067CA1" w:rsidRPr="00FA2E40" w:rsidRDefault="00067CA1" w:rsidP="00067CA1">
                  <w:pPr>
                    <w:jc w:val="right"/>
                    <w:rPr>
                      <w:color w:val="000000"/>
                    </w:rPr>
                  </w:pPr>
                  <w:r w:rsidRPr="00FA2E40">
                    <w:rPr>
                      <w:color w:val="000000"/>
                    </w:rPr>
                    <w:t>0.96</w:t>
                  </w:r>
                </w:p>
              </w:tc>
            </w:tr>
            <w:tr w:rsidR="00067CA1" w:rsidRPr="00FA2E40" w14:paraId="1F097483" w14:textId="77777777" w:rsidTr="00F37C18">
              <w:trPr>
                <w:trHeight w:val="320"/>
              </w:trPr>
              <w:tc>
                <w:tcPr>
                  <w:tcW w:w="0" w:type="auto"/>
                  <w:shd w:val="clear" w:color="auto" w:fill="auto"/>
                  <w:noWrap/>
                  <w:vAlign w:val="bottom"/>
                  <w:hideMark/>
                </w:tcPr>
                <w:p w14:paraId="293FFE6E" w14:textId="3ABCF017" w:rsidR="00067CA1" w:rsidRPr="00FA2E40" w:rsidRDefault="00067CA1" w:rsidP="00067CA1">
                  <w:pPr>
                    <w:rPr>
                      <w:color w:val="000000"/>
                    </w:rPr>
                  </w:pPr>
                  <w:proofErr w:type="spellStart"/>
                  <w:r w:rsidRPr="00FA2E40">
                    <w:rPr>
                      <w:color w:val="000000"/>
                    </w:rPr>
                    <w:t>Koszycki</w:t>
                  </w:r>
                  <w:proofErr w:type="spellEnd"/>
                </w:p>
              </w:tc>
              <w:tc>
                <w:tcPr>
                  <w:tcW w:w="0" w:type="auto"/>
                  <w:shd w:val="clear" w:color="auto" w:fill="auto"/>
                  <w:noWrap/>
                  <w:vAlign w:val="bottom"/>
                  <w:hideMark/>
                </w:tcPr>
                <w:p w14:paraId="17108B52" w14:textId="7D5384CF" w:rsidR="00067CA1" w:rsidRPr="00FA2E40" w:rsidRDefault="00067CA1" w:rsidP="00067CA1">
                  <w:pPr>
                    <w:jc w:val="right"/>
                    <w:rPr>
                      <w:color w:val="000000"/>
                    </w:rPr>
                  </w:pPr>
                  <w:r w:rsidRPr="00FA2E40">
                    <w:rPr>
                      <w:color w:val="000000"/>
                    </w:rPr>
                    <w:t>2007</w:t>
                  </w:r>
                </w:p>
              </w:tc>
              <w:tc>
                <w:tcPr>
                  <w:tcW w:w="0" w:type="auto"/>
                  <w:shd w:val="clear" w:color="auto" w:fill="auto"/>
                  <w:noWrap/>
                  <w:vAlign w:val="center"/>
                  <w:hideMark/>
                </w:tcPr>
                <w:p w14:paraId="70BD7598" w14:textId="2A15C0B2" w:rsidR="00067CA1" w:rsidRPr="00FA2E40" w:rsidRDefault="00067CA1" w:rsidP="00067CA1">
                  <w:pPr>
                    <w:jc w:val="right"/>
                    <w:rPr>
                      <w:color w:val="000000"/>
                    </w:rPr>
                  </w:pPr>
                  <w:r w:rsidRPr="00FA2E40">
                    <w:rPr>
                      <w:color w:val="000000"/>
                    </w:rPr>
                    <w:t>0.15</w:t>
                  </w:r>
                </w:p>
              </w:tc>
              <w:tc>
                <w:tcPr>
                  <w:tcW w:w="0" w:type="auto"/>
                  <w:shd w:val="clear" w:color="auto" w:fill="auto"/>
                  <w:noWrap/>
                  <w:vAlign w:val="center"/>
                  <w:hideMark/>
                </w:tcPr>
                <w:p w14:paraId="2F5539E3" w14:textId="1F8E29F5"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739A8211" w14:textId="2BEC65CF" w:rsidR="00067CA1" w:rsidRPr="00FA2E40" w:rsidRDefault="00067CA1" w:rsidP="00067CA1">
                  <w:pPr>
                    <w:jc w:val="right"/>
                    <w:rPr>
                      <w:color w:val="000000"/>
                    </w:rPr>
                  </w:pPr>
                  <w:r w:rsidRPr="00FA2E40">
                    <w:rPr>
                      <w:color w:val="000000"/>
                    </w:rPr>
                    <w:t>0.33</w:t>
                  </w:r>
                </w:p>
              </w:tc>
              <w:tc>
                <w:tcPr>
                  <w:tcW w:w="0" w:type="auto"/>
                  <w:shd w:val="clear" w:color="auto" w:fill="auto"/>
                  <w:noWrap/>
                  <w:vAlign w:val="center"/>
                  <w:hideMark/>
                </w:tcPr>
                <w:p w14:paraId="097CC6C2" w14:textId="270A8CD1"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2E1A844" w14:textId="581305BC" w:rsidR="00067CA1" w:rsidRPr="00FA2E40" w:rsidRDefault="00067CA1" w:rsidP="00067CA1">
                  <w:pPr>
                    <w:jc w:val="right"/>
                    <w:rPr>
                      <w:color w:val="000000"/>
                    </w:rPr>
                  </w:pPr>
                  <w:r w:rsidRPr="00FA2E40">
                    <w:rPr>
                      <w:color w:val="000000"/>
                    </w:rPr>
                    <w:t>-1.01</w:t>
                  </w:r>
                </w:p>
              </w:tc>
              <w:tc>
                <w:tcPr>
                  <w:tcW w:w="0" w:type="auto"/>
                  <w:shd w:val="clear" w:color="auto" w:fill="auto"/>
                  <w:noWrap/>
                  <w:vAlign w:val="bottom"/>
                  <w:hideMark/>
                </w:tcPr>
                <w:p w14:paraId="7600FD7C" w14:textId="6CCFF242" w:rsidR="00067CA1" w:rsidRPr="00FA2E40" w:rsidRDefault="00067CA1" w:rsidP="00067CA1">
                  <w:pPr>
                    <w:jc w:val="right"/>
                    <w:rPr>
                      <w:color w:val="000000"/>
                    </w:rPr>
                  </w:pPr>
                  <w:r w:rsidRPr="00FA2E40">
                    <w:rPr>
                      <w:color w:val="000000"/>
                    </w:rPr>
                    <w:t>0.46</w:t>
                  </w:r>
                </w:p>
              </w:tc>
            </w:tr>
            <w:tr w:rsidR="00067CA1" w:rsidRPr="00FA2E40" w14:paraId="383609EC" w14:textId="77777777" w:rsidTr="00F37C18">
              <w:trPr>
                <w:trHeight w:val="320"/>
              </w:trPr>
              <w:tc>
                <w:tcPr>
                  <w:tcW w:w="0" w:type="auto"/>
                  <w:shd w:val="clear" w:color="auto" w:fill="auto"/>
                  <w:noWrap/>
                  <w:vAlign w:val="bottom"/>
                  <w:hideMark/>
                </w:tcPr>
                <w:p w14:paraId="48C77FCF" w14:textId="008DBC93" w:rsidR="00067CA1" w:rsidRPr="00FA2E40" w:rsidRDefault="00067CA1" w:rsidP="00067CA1">
                  <w:pPr>
                    <w:rPr>
                      <w:color w:val="000000"/>
                    </w:rPr>
                  </w:pPr>
                  <w:proofErr w:type="spellStart"/>
                  <w:r w:rsidRPr="00FA2E40">
                    <w:rPr>
                      <w:color w:val="000000"/>
                    </w:rPr>
                    <w:t>Kuelz</w:t>
                  </w:r>
                  <w:proofErr w:type="spellEnd"/>
                </w:p>
              </w:tc>
              <w:tc>
                <w:tcPr>
                  <w:tcW w:w="0" w:type="auto"/>
                  <w:shd w:val="clear" w:color="auto" w:fill="auto"/>
                  <w:noWrap/>
                  <w:vAlign w:val="bottom"/>
                  <w:hideMark/>
                </w:tcPr>
                <w:p w14:paraId="287F0736" w14:textId="58880AC6"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2C446262" w14:textId="5AC906DD"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567F132E" w14:textId="6D193D6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40FB3C9" w14:textId="7C566313"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49710B53" w14:textId="1923C01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0CC38CF" w14:textId="1033E940" w:rsidR="00067CA1" w:rsidRPr="00FA2E40" w:rsidRDefault="00067CA1" w:rsidP="00067CA1">
                  <w:pPr>
                    <w:jc w:val="right"/>
                    <w:rPr>
                      <w:color w:val="000000"/>
                    </w:rPr>
                  </w:pPr>
                  <w:r w:rsidRPr="00FA2E40">
                    <w:rPr>
                      <w:color w:val="000000"/>
                    </w:rPr>
                    <w:t>-0.12</w:t>
                  </w:r>
                </w:p>
              </w:tc>
              <w:tc>
                <w:tcPr>
                  <w:tcW w:w="0" w:type="auto"/>
                  <w:shd w:val="clear" w:color="auto" w:fill="auto"/>
                  <w:noWrap/>
                  <w:vAlign w:val="bottom"/>
                  <w:hideMark/>
                </w:tcPr>
                <w:p w14:paraId="05AC25E2" w14:textId="3287E41D" w:rsidR="00067CA1" w:rsidRPr="00FA2E40" w:rsidRDefault="00067CA1" w:rsidP="00067CA1">
                  <w:pPr>
                    <w:jc w:val="right"/>
                    <w:rPr>
                      <w:color w:val="000000"/>
                    </w:rPr>
                  </w:pPr>
                  <w:r w:rsidRPr="00FA2E40">
                    <w:rPr>
                      <w:color w:val="000000"/>
                    </w:rPr>
                    <w:t>0.35</w:t>
                  </w:r>
                </w:p>
              </w:tc>
            </w:tr>
            <w:tr w:rsidR="00067CA1" w:rsidRPr="00FA2E40" w14:paraId="722974C5" w14:textId="77777777" w:rsidTr="00F37C18">
              <w:trPr>
                <w:trHeight w:val="320"/>
              </w:trPr>
              <w:tc>
                <w:tcPr>
                  <w:tcW w:w="0" w:type="auto"/>
                  <w:shd w:val="clear" w:color="auto" w:fill="auto"/>
                  <w:noWrap/>
                  <w:vAlign w:val="bottom"/>
                  <w:hideMark/>
                </w:tcPr>
                <w:p w14:paraId="0C276CC4" w14:textId="2246F84A" w:rsidR="00067CA1" w:rsidRPr="00FA2E40" w:rsidRDefault="00067CA1" w:rsidP="00067CA1">
                  <w:pPr>
                    <w:rPr>
                      <w:color w:val="000000"/>
                    </w:rPr>
                  </w:pPr>
                  <w:proofErr w:type="spellStart"/>
                  <w:r w:rsidRPr="00FA2E40">
                    <w:rPr>
                      <w:color w:val="000000"/>
                    </w:rPr>
                    <w:t>Lebares</w:t>
                  </w:r>
                  <w:proofErr w:type="spellEnd"/>
                </w:p>
              </w:tc>
              <w:tc>
                <w:tcPr>
                  <w:tcW w:w="0" w:type="auto"/>
                  <w:shd w:val="clear" w:color="auto" w:fill="auto"/>
                  <w:noWrap/>
                  <w:vAlign w:val="bottom"/>
                  <w:hideMark/>
                </w:tcPr>
                <w:p w14:paraId="5F84605C" w14:textId="17AFFADD"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74719C5C" w14:textId="0B8C493C"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458867B0" w14:textId="1FE23C58"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CFEA4EE" w14:textId="4531C2A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009F7B4" w14:textId="210458FB"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970ABE7" w14:textId="26938A96" w:rsidR="00067CA1" w:rsidRPr="00FA2E40" w:rsidRDefault="00067CA1" w:rsidP="00067CA1">
                  <w:pPr>
                    <w:jc w:val="right"/>
                    <w:rPr>
                      <w:color w:val="000000"/>
                    </w:rPr>
                  </w:pPr>
                  <w:r w:rsidRPr="00FA2E40">
                    <w:rPr>
                      <w:color w:val="000000"/>
                    </w:rPr>
                    <w:t>-0.27</w:t>
                  </w:r>
                </w:p>
              </w:tc>
              <w:tc>
                <w:tcPr>
                  <w:tcW w:w="0" w:type="auto"/>
                  <w:shd w:val="clear" w:color="auto" w:fill="auto"/>
                  <w:noWrap/>
                  <w:vAlign w:val="bottom"/>
                  <w:hideMark/>
                </w:tcPr>
                <w:p w14:paraId="027F8BF9" w14:textId="053855BE" w:rsidR="00067CA1" w:rsidRPr="00FA2E40" w:rsidRDefault="00067CA1" w:rsidP="00067CA1">
                  <w:pPr>
                    <w:jc w:val="right"/>
                    <w:rPr>
                      <w:color w:val="000000"/>
                    </w:rPr>
                  </w:pPr>
                  <w:r w:rsidRPr="00FA2E40">
                    <w:rPr>
                      <w:color w:val="000000"/>
                    </w:rPr>
                    <w:t>4.19</w:t>
                  </w:r>
                </w:p>
              </w:tc>
            </w:tr>
            <w:tr w:rsidR="00067CA1" w:rsidRPr="00FA2E40" w14:paraId="272C94EB" w14:textId="77777777" w:rsidTr="00F37C18">
              <w:trPr>
                <w:trHeight w:val="320"/>
              </w:trPr>
              <w:tc>
                <w:tcPr>
                  <w:tcW w:w="0" w:type="auto"/>
                  <w:shd w:val="clear" w:color="auto" w:fill="auto"/>
                  <w:noWrap/>
                  <w:vAlign w:val="bottom"/>
                  <w:hideMark/>
                </w:tcPr>
                <w:p w14:paraId="3B7194F1" w14:textId="5D3E04CE" w:rsidR="00067CA1" w:rsidRPr="00FA2E40" w:rsidRDefault="00067CA1" w:rsidP="00067CA1">
                  <w:pPr>
                    <w:rPr>
                      <w:color w:val="000000"/>
                    </w:rPr>
                  </w:pPr>
                  <w:r w:rsidRPr="00FA2E40">
                    <w:rPr>
                      <w:color w:val="000000"/>
                    </w:rPr>
                    <w:lastRenderedPageBreak/>
                    <w:t>Levin</w:t>
                  </w:r>
                </w:p>
              </w:tc>
              <w:tc>
                <w:tcPr>
                  <w:tcW w:w="0" w:type="auto"/>
                  <w:shd w:val="clear" w:color="auto" w:fill="auto"/>
                  <w:noWrap/>
                  <w:vAlign w:val="bottom"/>
                  <w:hideMark/>
                </w:tcPr>
                <w:p w14:paraId="0F6BB732" w14:textId="2F4B482D"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325FC43E" w14:textId="3ED65B64" w:rsidR="00067CA1" w:rsidRPr="00FA2E40" w:rsidRDefault="00067CA1" w:rsidP="00067CA1">
                  <w:pPr>
                    <w:jc w:val="right"/>
                    <w:rPr>
                      <w:color w:val="000000"/>
                    </w:rPr>
                  </w:pPr>
                  <w:r w:rsidRPr="00FA2E40">
                    <w:rPr>
                      <w:color w:val="000000"/>
                    </w:rPr>
                    <w:t>0.38</w:t>
                  </w:r>
                </w:p>
              </w:tc>
              <w:tc>
                <w:tcPr>
                  <w:tcW w:w="0" w:type="auto"/>
                  <w:shd w:val="clear" w:color="auto" w:fill="auto"/>
                  <w:noWrap/>
                  <w:vAlign w:val="center"/>
                  <w:hideMark/>
                </w:tcPr>
                <w:p w14:paraId="1EF85884" w14:textId="407CECB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8687933" w14:textId="1392C73C"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1AFE6AAD" w14:textId="00F2019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D4F3DD3" w14:textId="6FF347D3" w:rsidR="00067CA1" w:rsidRPr="00FA2E40" w:rsidRDefault="00067CA1" w:rsidP="00067CA1">
                  <w:pPr>
                    <w:jc w:val="right"/>
                    <w:rPr>
                      <w:color w:val="000000"/>
                    </w:rPr>
                  </w:pPr>
                  <w:r w:rsidRPr="00FA2E40">
                    <w:rPr>
                      <w:color w:val="000000"/>
                    </w:rPr>
                    <w:t>0.33</w:t>
                  </w:r>
                </w:p>
              </w:tc>
              <w:tc>
                <w:tcPr>
                  <w:tcW w:w="0" w:type="auto"/>
                  <w:shd w:val="clear" w:color="auto" w:fill="auto"/>
                  <w:noWrap/>
                  <w:vAlign w:val="bottom"/>
                  <w:hideMark/>
                </w:tcPr>
                <w:p w14:paraId="54038C5C" w14:textId="63176DD3" w:rsidR="00067CA1" w:rsidRPr="00FA2E40" w:rsidRDefault="00067CA1" w:rsidP="00067CA1">
                  <w:pPr>
                    <w:jc w:val="right"/>
                    <w:rPr>
                      <w:color w:val="000000"/>
                    </w:rPr>
                  </w:pPr>
                  <w:r w:rsidRPr="00FA2E40">
                    <w:rPr>
                      <w:color w:val="000000"/>
                    </w:rPr>
                    <w:t>0.17</w:t>
                  </w:r>
                </w:p>
              </w:tc>
            </w:tr>
            <w:tr w:rsidR="00067CA1" w:rsidRPr="00FA2E40" w14:paraId="00D4963F" w14:textId="77777777" w:rsidTr="00F37C18">
              <w:trPr>
                <w:trHeight w:val="320"/>
              </w:trPr>
              <w:tc>
                <w:tcPr>
                  <w:tcW w:w="0" w:type="auto"/>
                  <w:shd w:val="clear" w:color="auto" w:fill="auto"/>
                  <w:noWrap/>
                  <w:vAlign w:val="bottom"/>
                  <w:hideMark/>
                </w:tcPr>
                <w:p w14:paraId="7459B9A2" w14:textId="14DD2161" w:rsidR="00067CA1" w:rsidRPr="00FA2E40" w:rsidRDefault="00067CA1" w:rsidP="00067CA1">
                  <w:pPr>
                    <w:rPr>
                      <w:color w:val="000000"/>
                    </w:rPr>
                  </w:pPr>
                  <w:r w:rsidRPr="00FA2E40">
                    <w:rPr>
                      <w:color w:val="000000"/>
                    </w:rPr>
                    <w:t>Li</w:t>
                  </w:r>
                </w:p>
              </w:tc>
              <w:tc>
                <w:tcPr>
                  <w:tcW w:w="0" w:type="auto"/>
                  <w:shd w:val="clear" w:color="auto" w:fill="auto"/>
                  <w:noWrap/>
                  <w:vAlign w:val="bottom"/>
                  <w:hideMark/>
                </w:tcPr>
                <w:p w14:paraId="313379E2" w14:textId="02564508"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1ED79AA9" w14:textId="5F33F1EB"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50550AC7" w14:textId="66D4AC1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98B55C6" w14:textId="07DA22D5" w:rsidR="00067CA1" w:rsidRPr="00FA2E40" w:rsidRDefault="00067CA1" w:rsidP="00067CA1">
                  <w:pPr>
                    <w:jc w:val="right"/>
                    <w:rPr>
                      <w:color w:val="000000"/>
                    </w:rPr>
                  </w:pPr>
                  <w:r w:rsidRPr="00FA2E40">
                    <w:rPr>
                      <w:color w:val="000000"/>
                    </w:rPr>
                    <w:t>0.07</w:t>
                  </w:r>
                </w:p>
              </w:tc>
              <w:tc>
                <w:tcPr>
                  <w:tcW w:w="0" w:type="auto"/>
                  <w:shd w:val="clear" w:color="auto" w:fill="auto"/>
                  <w:noWrap/>
                  <w:vAlign w:val="center"/>
                  <w:hideMark/>
                </w:tcPr>
                <w:p w14:paraId="216672D6" w14:textId="5676F542"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250306A" w14:textId="7DB651BA" w:rsidR="00067CA1" w:rsidRPr="00FA2E40" w:rsidRDefault="00067CA1" w:rsidP="00067CA1">
                  <w:pPr>
                    <w:jc w:val="right"/>
                    <w:rPr>
                      <w:color w:val="000000"/>
                    </w:rPr>
                  </w:pPr>
                  <w:r w:rsidRPr="00FA2E40">
                    <w:rPr>
                      <w:color w:val="000000"/>
                    </w:rPr>
                    <w:t>-1.17</w:t>
                  </w:r>
                </w:p>
              </w:tc>
              <w:tc>
                <w:tcPr>
                  <w:tcW w:w="0" w:type="auto"/>
                  <w:shd w:val="clear" w:color="auto" w:fill="auto"/>
                  <w:noWrap/>
                  <w:vAlign w:val="bottom"/>
                  <w:hideMark/>
                </w:tcPr>
                <w:p w14:paraId="095E46F3" w14:textId="566A58FC" w:rsidR="00067CA1" w:rsidRPr="00FA2E40" w:rsidRDefault="00067CA1" w:rsidP="00067CA1">
                  <w:pPr>
                    <w:jc w:val="right"/>
                    <w:rPr>
                      <w:color w:val="000000"/>
                    </w:rPr>
                  </w:pPr>
                  <w:r w:rsidRPr="00FA2E40">
                    <w:rPr>
                      <w:color w:val="000000"/>
                    </w:rPr>
                    <w:t>2.80</w:t>
                  </w:r>
                </w:p>
              </w:tc>
            </w:tr>
            <w:tr w:rsidR="00067CA1" w:rsidRPr="00FA2E40" w14:paraId="42F20327" w14:textId="77777777" w:rsidTr="00F37C18">
              <w:trPr>
                <w:trHeight w:val="320"/>
              </w:trPr>
              <w:tc>
                <w:tcPr>
                  <w:tcW w:w="0" w:type="auto"/>
                  <w:shd w:val="clear" w:color="auto" w:fill="auto"/>
                  <w:noWrap/>
                  <w:vAlign w:val="bottom"/>
                  <w:hideMark/>
                </w:tcPr>
                <w:p w14:paraId="7694AAAD" w14:textId="48E4A4AC" w:rsidR="00067CA1" w:rsidRPr="00FA2E40" w:rsidRDefault="00067CA1" w:rsidP="00067CA1">
                  <w:pPr>
                    <w:rPr>
                      <w:color w:val="000000"/>
                    </w:rPr>
                  </w:pPr>
                  <w:r w:rsidRPr="00FA2E40">
                    <w:rPr>
                      <w:color w:val="000000"/>
                    </w:rPr>
                    <w:t>Ma</w:t>
                  </w:r>
                </w:p>
              </w:tc>
              <w:tc>
                <w:tcPr>
                  <w:tcW w:w="0" w:type="auto"/>
                  <w:shd w:val="clear" w:color="auto" w:fill="auto"/>
                  <w:noWrap/>
                  <w:vAlign w:val="bottom"/>
                  <w:hideMark/>
                </w:tcPr>
                <w:p w14:paraId="4064AD1A" w14:textId="068E2E42"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7151A65E" w14:textId="2CABC171"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646861E0" w14:textId="5428C51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37FC6CA" w14:textId="3B1D2625"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27F9E2E4" w14:textId="684D34C7"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881FE73" w14:textId="187E2E6D" w:rsidR="00067CA1" w:rsidRPr="00FA2E40" w:rsidRDefault="00067CA1" w:rsidP="00067CA1">
                  <w:pPr>
                    <w:jc w:val="right"/>
                    <w:rPr>
                      <w:color w:val="000000"/>
                    </w:rPr>
                  </w:pPr>
                  <w:r w:rsidRPr="00FA2E40">
                    <w:rPr>
                      <w:color w:val="000000"/>
                    </w:rPr>
                    <w:t>-1.75</w:t>
                  </w:r>
                </w:p>
              </w:tc>
              <w:tc>
                <w:tcPr>
                  <w:tcW w:w="0" w:type="auto"/>
                  <w:shd w:val="clear" w:color="auto" w:fill="auto"/>
                  <w:noWrap/>
                  <w:vAlign w:val="bottom"/>
                  <w:hideMark/>
                </w:tcPr>
                <w:p w14:paraId="6E0B4F67" w14:textId="3BC7C7D7" w:rsidR="00067CA1" w:rsidRPr="00FA2E40" w:rsidRDefault="00067CA1" w:rsidP="00067CA1">
                  <w:pPr>
                    <w:jc w:val="right"/>
                    <w:rPr>
                      <w:color w:val="000000"/>
                    </w:rPr>
                  </w:pPr>
                  <w:r w:rsidRPr="00FA2E40">
                    <w:rPr>
                      <w:color w:val="000000"/>
                    </w:rPr>
                    <w:t>2.50</w:t>
                  </w:r>
                </w:p>
              </w:tc>
            </w:tr>
            <w:tr w:rsidR="00067CA1" w:rsidRPr="00FA2E40" w14:paraId="41C0F24F" w14:textId="77777777" w:rsidTr="00F37C18">
              <w:trPr>
                <w:trHeight w:val="320"/>
              </w:trPr>
              <w:tc>
                <w:tcPr>
                  <w:tcW w:w="0" w:type="auto"/>
                  <w:shd w:val="clear" w:color="auto" w:fill="auto"/>
                  <w:noWrap/>
                  <w:vAlign w:val="bottom"/>
                  <w:hideMark/>
                </w:tcPr>
                <w:p w14:paraId="596FB5D3" w14:textId="7A4A5E71" w:rsidR="00067CA1" w:rsidRPr="00FA2E40" w:rsidRDefault="00067CA1" w:rsidP="00067CA1">
                  <w:pPr>
                    <w:rPr>
                      <w:color w:val="000000"/>
                    </w:rPr>
                  </w:pPr>
                  <w:proofErr w:type="spellStart"/>
                  <w:r w:rsidRPr="00FA2E40">
                    <w:rPr>
                      <w:color w:val="000000"/>
                    </w:rPr>
                    <w:t>MacCoon</w:t>
                  </w:r>
                  <w:proofErr w:type="spellEnd"/>
                </w:p>
              </w:tc>
              <w:tc>
                <w:tcPr>
                  <w:tcW w:w="0" w:type="auto"/>
                  <w:shd w:val="clear" w:color="auto" w:fill="auto"/>
                  <w:noWrap/>
                  <w:vAlign w:val="bottom"/>
                  <w:hideMark/>
                </w:tcPr>
                <w:p w14:paraId="2D9F4482" w14:textId="1215FF01"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5213F56F" w14:textId="74EEA03D"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62BB84BB" w14:textId="01863E39"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EDFD8DE" w14:textId="160DC024" w:rsidR="00067CA1" w:rsidRPr="00FA2E40" w:rsidRDefault="00067CA1" w:rsidP="00067CA1">
                  <w:pPr>
                    <w:jc w:val="right"/>
                    <w:rPr>
                      <w:color w:val="000000"/>
                    </w:rPr>
                  </w:pPr>
                  <w:r w:rsidRPr="00FA2E40">
                    <w:rPr>
                      <w:color w:val="000000"/>
                    </w:rPr>
                    <w:t>0.16</w:t>
                  </w:r>
                </w:p>
              </w:tc>
              <w:tc>
                <w:tcPr>
                  <w:tcW w:w="0" w:type="auto"/>
                  <w:shd w:val="clear" w:color="auto" w:fill="auto"/>
                  <w:noWrap/>
                  <w:vAlign w:val="center"/>
                  <w:hideMark/>
                </w:tcPr>
                <w:p w14:paraId="7C8F9BCE" w14:textId="2890D7B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C5921E7" w14:textId="31C2417D" w:rsidR="00067CA1" w:rsidRPr="00FA2E40" w:rsidRDefault="00067CA1" w:rsidP="00067CA1">
                  <w:pPr>
                    <w:jc w:val="right"/>
                    <w:rPr>
                      <w:color w:val="000000"/>
                    </w:rPr>
                  </w:pPr>
                  <w:r w:rsidRPr="00FA2E40">
                    <w:rPr>
                      <w:color w:val="000000"/>
                    </w:rPr>
                    <w:t>-1.71</w:t>
                  </w:r>
                </w:p>
              </w:tc>
              <w:tc>
                <w:tcPr>
                  <w:tcW w:w="0" w:type="auto"/>
                  <w:shd w:val="clear" w:color="auto" w:fill="auto"/>
                  <w:noWrap/>
                  <w:vAlign w:val="bottom"/>
                  <w:hideMark/>
                </w:tcPr>
                <w:p w14:paraId="72765C54" w14:textId="04572404" w:rsidR="00067CA1" w:rsidRPr="00FA2E40" w:rsidRDefault="00067CA1" w:rsidP="00067CA1">
                  <w:pPr>
                    <w:jc w:val="right"/>
                    <w:rPr>
                      <w:color w:val="000000"/>
                    </w:rPr>
                  </w:pPr>
                  <w:r w:rsidRPr="00FA2E40">
                    <w:rPr>
                      <w:color w:val="000000"/>
                    </w:rPr>
                    <w:t>1.27</w:t>
                  </w:r>
                </w:p>
              </w:tc>
            </w:tr>
            <w:tr w:rsidR="00067CA1" w:rsidRPr="00FA2E40" w14:paraId="55D9FC67" w14:textId="77777777" w:rsidTr="00F37C18">
              <w:trPr>
                <w:trHeight w:val="320"/>
              </w:trPr>
              <w:tc>
                <w:tcPr>
                  <w:tcW w:w="0" w:type="auto"/>
                  <w:shd w:val="clear" w:color="auto" w:fill="auto"/>
                  <w:noWrap/>
                  <w:vAlign w:val="bottom"/>
                  <w:hideMark/>
                </w:tcPr>
                <w:p w14:paraId="221C9AD7" w14:textId="1E0D6B7F" w:rsidR="00067CA1" w:rsidRPr="00FA2E40" w:rsidRDefault="00067CA1" w:rsidP="00067CA1">
                  <w:pPr>
                    <w:rPr>
                      <w:color w:val="000000"/>
                    </w:rPr>
                  </w:pPr>
                  <w:r w:rsidRPr="00FA2E40">
                    <w:rPr>
                      <w:color w:val="000000"/>
                    </w:rPr>
                    <w:t>Mallya</w:t>
                  </w:r>
                </w:p>
              </w:tc>
              <w:tc>
                <w:tcPr>
                  <w:tcW w:w="0" w:type="auto"/>
                  <w:shd w:val="clear" w:color="auto" w:fill="auto"/>
                  <w:noWrap/>
                  <w:vAlign w:val="bottom"/>
                  <w:hideMark/>
                </w:tcPr>
                <w:p w14:paraId="3E6CF14A" w14:textId="03E1A9E7"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74716CC9" w14:textId="57B0FE2E" w:rsidR="00067CA1" w:rsidRPr="00FA2E40" w:rsidRDefault="00067CA1" w:rsidP="00067CA1">
                  <w:pPr>
                    <w:jc w:val="right"/>
                    <w:rPr>
                      <w:color w:val="000000"/>
                    </w:rPr>
                  </w:pPr>
                  <w:r w:rsidRPr="00FA2E40">
                    <w:rPr>
                      <w:color w:val="000000"/>
                    </w:rPr>
                    <w:t>0.09</w:t>
                  </w:r>
                </w:p>
              </w:tc>
              <w:tc>
                <w:tcPr>
                  <w:tcW w:w="0" w:type="auto"/>
                  <w:shd w:val="clear" w:color="auto" w:fill="auto"/>
                  <w:noWrap/>
                  <w:vAlign w:val="center"/>
                  <w:hideMark/>
                </w:tcPr>
                <w:p w14:paraId="3E67511B" w14:textId="3C1419B8"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C9F5CD7" w14:textId="6A2B7252" w:rsidR="00067CA1" w:rsidRPr="00FA2E40" w:rsidRDefault="00067CA1" w:rsidP="00067CA1">
                  <w:pPr>
                    <w:jc w:val="right"/>
                    <w:rPr>
                      <w:color w:val="000000"/>
                    </w:rPr>
                  </w:pPr>
                  <w:r w:rsidRPr="00FA2E40">
                    <w:rPr>
                      <w:color w:val="000000"/>
                    </w:rPr>
                    <w:t>0.30</w:t>
                  </w:r>
                </w:p>
              </w:tc>
              <w:tc>
                <w:tcPr>
                  <w:tcW w:w="0" w:type="auto"/>
                  <w:shd w:val="clear" w:color="auto" w:fill="auto"/>
                  <w:noWrap/>
                  <w:vAlign w:val="center"/>
                  <w:hideMark/>
                </w:tcPr>
                <w:p w14:paraId="28B96A64" w14:textId="1FCDA2C3"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6C334056" w14:textId="4B692D90" w:rsidR="00067CA1" w:rsidRPr="00FA2E40" w:rsidRDefault="00067CA1" w:rsidP="00067CA1">
                  <w:pPr>
                    <w:jc w:val="right"/>
                    <w:rPr>
                      <w:color w:val="000000"/>
                    </w:rPr>
                  </w:pPr>
                  <w:r w:rsidRPr="00FA2E40">
                    <w:rPr>
                      <w:color w:val="000000"/>
                    </w:rPr>
                    <w:t>-1.49</w:t>
                  </w:r>
                </w:p>
              </w:tc>
              <w:tc>
                <w:tcPr>
                  <w:tcW w:w="0" w:type="auto"/>
                  <w:shd w:val="clear" w:color="auto" w:fill="auto"/>
                  <w:noWrap/>
                  <w:vAlign w:val="bottom"/>
                  <w:hideMark/>
                </w:tcPr>
                <w:p w14:paraId="0538246C" w14:textId="1D05CD86" w:rsidR="00067CA1" w:rsidRPr="00FA2E40" w:rsidRDefault="00067CA1" w:rsidP="00067CA1">
                  <w:pPr>
                    <w:jc w:val="right"/>
                    <w:rPr>
                      <w:color w:val="000000"/>
                    </w:rPr>
                  </w:pPr>
                  <w:r w:rsidRPr="00FA2E40">
                    <w:rPr>
                      <w:color w:val="000000"/>
                    </w:rPr>
                    <w:t>0.34</w:t>
                  </w:r>
                </w:p>
              </w:tc>
            </w:tr>
            <w:tr w:rsidR="00067CA1" w:rsidRPr="00FA2E40" w14:paraId="519A8FC0" w14:textId="77777777" w:rsidTr="00F37C18">
              <w:trPr>
                <w:trHeight w:val="320"/>
              </w:trPr>
              <w:tc>
                <w:tcPr>
                  <w:tcW w:w="0" w:type="auto"/>
                  <w:shd w:val="clear" w:color="auto" w:fill="auto"/>
                  <w:noWrap/>
                  <w:vAlign w:val="bottom"/>
                  <w:hideMark/>
                </w:tcPr>
                <w:p w14:paraId="26B4EBF6" w14:textId="02AA49DA" w:rsidR="00067CA1" w:rsidRPr="00FA2E40" w:rsidRDefault="00067CA1" w:rsidP="00067CA1">
                  <w:pPr>
                    <w:rPr>
                      <w:color w:val="000000"/>
                    </w:rPr>
                  </w:pPr>
                  <w:r w:rsidRPr="00FA2E40">
                    <w:rPr>
                      <w:color w:val="000000"/>
                    </w:rPr>
                    <w:t>Manigault</w:t>
                  </w:r>
                </w:p>
              </w:tc>
              <w:tc>
                <w:tcPr>
                  <w:tcW w:w="0" w:type="auto"/>
                  <w:shd w:val="clear" w:color="auto" w:fill="auto"/>
                  <w:noWrap/>
                  <w:vAlign w:val="bottom"/>
                  <w:hideMark/>
                </w:tcPr>
                <w:p w14:paraId="05CD0F77" w14:textId="59DFDE33"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26D70C91" w14:textId="2EE9C6B1" w:rsidR="00067CA1" w:rsidRPr="00FA2E40" w:rsidRDefault="00067CA1" w:rsidP="00067CA1">
                  <w:pPr>
                    <w:jc w:val="right"/>
                    <w:rPr>
                      <w:color w:val="000000"/>
                    </w:rPr>
                  </w:pPr>
                  <w:r w:rsidRPr="00FA2E40">
                    <w:rPr>
                      <w:color w:val="000000"/>
                    </w:rPr>
                    <w:t>0.42</w:t>
                  </w:r>
                </w:p>
              </w:tc>
              <w:tc>
                <w:tcPr>
                  <w:tcW w:w="0" w:type="auto"/>
                  <w:shd w:val="clear" w:color="auto" w:fill="auto"/>
                  <w:noWrap/>
                  <w:vAlign w:val="center"/>
                  <w:hideMark/>
                </w:tcPr>
                <w:p w14:paraId="2309E354" w14:textId="5978427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D62E063" w14:textId="759A20EC" w:rsidR="00067CA1" w:rsidRPr="00FA2E40" w:rsidRDefault="00067CA1" w:rsidP="00067CA1">
                  <w:pPr>
                    <w:jc w:val="right"/>
                    <w:rPr>
                      <w:color w:val="000000"/>
                    </w:rPr>
                  </w:pPr>
                  <w:r w:rsidRPr="00FA2E40">
                    <w:rPr>
                      <w:color w:val="000000"/>
                    </w:rPr>
                    <w:t>0.31</w:t>
                  </w:r>
                </w:p>
              </w:tc>
              <w:tc>
                <w:tcPr>
                  <w:tcW w:w="0" w:type="auto"/>
                  <w:shd w:val="clear" w:color="auto" w:fill="auto"/>
                  <w:noWrap/>
                  <w:vAlign w:val="center"/>
                  <w:hideMark/>
                </w:tcPr>
                <w:p w14:paraId="65470BC1" w14:textId="34EDF432"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19AEA7D" w14:textId="25606F15" w:rsidR="00067CA1" w:rsidRPr="00FA2E40" w:rsidRDefault="00067CA1" w:rsidP="00067CA1">
                  <w:pPr>
                    <w:jc w:val="right"/>
                    <w:rPr>
                      <w:color w:val="000000"/>
                    </w:rPr>
                  </w:pPr>
                  <w:r w:rsidRPr="00FA2E40">
                    <w:rPr>
                      <w:color w:val="000000"/>
                    </w:rPr>
                    <w:t>0.46</w:t>
                  </w:r>
                </w:p>
              </w:tc>
              <w:tc>
                <w:tcPr>
                  <w:tcW w:w="0" w:type="auto"/>
                  <w:shd w:val="clear" w:color="auto" w:fill="auto"/>
                  <w:noWrap/>
                  <w:vAlign w:val="bottom"/>
                  <w:hideMark/>
                </w:tcPr>
                <w:p w14:paraId="5F22B585" w14:textId="7F923923" w:rsidR="00067CA1" w:rsidRPr="00FA2E40" w:rsidRDefault="00067CA1" w:rsidP="00067CA1">
                  <w:pPr>
                    <w:jc w:val="right"/>
                    <w:rPr>
                      <w:color w:val="000000"/>
                    </w:rPr>
                  </w:pPr>
                  <w:r w:rsidRPr="00FA2E40">
                    <w:rPr>
                      <w:color w:val="000000"/>
                    </w:rPr>
                    <w:t>0.16</w:t>
                  </w:r>
                </w:p>
              </w:tc>
            </w:tr>
            <w:tr w:rsidR="00067CA1" w:rsidRPr="00FA2E40" w14:paraId="4649570B" w14:textId="77777777" w:rsidTr="00F37C18">
              <w:trPr>
                <w:trHeight w:val="320"/>
              </w:trPr>
              <w:tc>
                <w:tcPr>
                  <w:tcW w:w="0" w:type="auto"/>
                  <w:shd w:val="clear" w:color="auto" w:fill="auto"/>
                  <w:noWrap/>
                  <w:vAlign w:val="bottom"/>
                  <w:hideMark/>
                </w:tcPr>
                <w:p w14:paraId="318989D3" w14:textId="27A702FB" w:rsidR="00067CA1" w:rsidRPr="00FA2E40" w:rsidRDefault="00067CA1" w:rsidP="00067CA1">
                  <w:pPr>
                    <w:rPr>
                      <w:color w:val="000000"/>
                    </w:rPr>
                  </w:pPr>
                  <w:r w:rsidRPr="00FA2E40">
                    <w:rPr>
                      <w:color w:val="000000"/>
                    </w:rPr>
                    <w:t>Marchant</w:t>
                  </w:r>
                </w:p>
              </w:tc>
              <w:tc>
                <w:tcPr>
                  <w:tcW w:w="0" w:type="auto"/>
                  <w:shd w:val="clear" w:color="auto" w:fill="auto"/>
                  <w:noWrap/>
                  <w:vAlign w:val="bottom"/>
                  <w:hideMark/>
                </w:tcPr>
                <w:p w14:paraId="04792BAA" w14:textId="4D2A160C" w:rsidR="00067CA1" w:rsidRPr="00FA2E40" w:rsidRDefault="00067CA1" w:rsidP="00067CA1">
                  <w:pPr>
                    <w:jc w:val="right"/>
                    <w:rPr>
                      <w:color w:val="000000"/>
                    </w:rPr>
                  </w:pPr>
                  <w:r w:rsidRPr="00FA2E40">
                    <w:rPr>
                      <w:color w:val="000000"/>
                    </w:rPr>
                    <w:t>2021</w:t>
                  </w:r>
                </w:p>
              </w:tc>
              <w:tc>
                <w:tcPr>
                  <w:tcW w:w="0" w:type="auto"/>
                  <w:shd w:val="clear" w:color="auto" w:fill="auto"/>
                  <w:noWrap/>
                  <w:vAlign w:val="center"/>
                  <w:hideMark/>
                </w:tcPr>
                <w:p w14:paraId="378CBB3A" w14:textId="27BE02C0"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2CF768D4" w14:textId="3F7C3865"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A7D4ECE" w14:textId="1B8C60D2" w:rsidR="00067CA1" w:rsidRPr="00FA2E40" w:rsidRDefault="00067CA1" w:rsidP="00067CA1">
                  <w:pPr>
                    <w:jc w:val="right"/>
                    <w:rPr>
                      <w:color w:val="000000"/>
                    </w:rPr>
                  </w:pPr>
                  <w:r w:rsidRPr="00FA2E40">
                    <w:rPr>
                      <w:color w:val="000000"/>
                    </w:rPr>
                    <w:t>0.09</w:t>
                  </w:r>
                </w:p>
              </w:tc>
              <w:tc>
                <w:tcPr>
                  <w:tcW w:w="0" w:type="auto"/>
                  <w:shd w:val="clear" w:color="auto" w:fill="auto"/>
                  <w:noWrap/>
                  <w:vAlign w:val="center"/>
                  <w:hideMark/>
                </w:tcPr>
                <w:p w14:paraId="2444FABF" w14:textId="736B21DE"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55436ED" w14:textId="51B1A93D" w:rsidR="00067CA1" w:rsidRPr="00FA2E40" w:rsidRDefault="00067CA1" w:rsidP="00067CA1">
                  <w:pPr>
                    <w:jc w:val="right"/>
                    <w:rPr>
                      <w:color w:val="000000"/>
                    </w:rPr>
                  </w:pPr>
                  <w:r w:rsidRPr="00FA2E40">
                    <w:rPr>
                      <w:color w:val="000000"/>
                    </w:rPr>
                    <w:t>-0.89</w:t>
                  </w:r>
                </w:p>
              </w:tc>
              <w:tc>
                <w:tcPr>
                  <w:tcW w:w="0" w:type="auto"/>
                  <w:shd w:val="clear" w:color="auto" w:fill="auto"/>
                  <w:noWrap/>
                  <w:vAlign w:val="bottom"/>
                  <w:hideMark/>
                </w:tcPr>
                <w:p w14:paraId="0ACBC4CB" w14:textId="27B67A61" w:rsidR="00067CA1" w:rsidRPr="00FA2E40" w:rsidRDefault="00067CA1" w:rsidP="00067CA1">
                  <w:pPr>
                    <w:jc w:val="right"/>
                    <w:rPr>
                      <w:color w:val="000000"/>
                    </w:rPr>
                  </w:pPr>
                  <w:r w:rsidRPr="00FA2E40">
                    <w:rPr>
                      <w:color w:val="000000"/>
                    </w:rPr>
                    <w:t>0.51</w:t>
                  </w:r>
                </w:p>
              </w:tc>
            </w:tr>
            <w:tr w:rsidR="00067CA1" w:rsidRPr="00FA2E40" w14:paraId="6A943A7D" w14:textId="77777777" w:rsidTr="00F37C18">
              <w:trPr>
                <w:trHeight w:val="320"/>
              </w:trPr>
              <w:tc>
                <w:tcPr>
                  <w:tcW w:w="0" w:type="auto"/>
                  <w:shd w:val="clear" w:color="auto" w:fill="auto"/>
                  <w:noWrap/>
                  <w:vAlign w:val="bottom"/>
                  <w:hideMark/>
                </w:tcPr>
                <w:p w14:paraId="069D1CC9" w14:textId="1E81A053" w:rsidR="00067CA1" w:rsidRPr="00FA2E40" w:rsidRDefault="00067CA1" w:rsidP="00067CA1">
                  <w:pPr>
                    <w:rPr>
                      <w:color w:val="000000"/>
                    </w:rPr>
                  </w:pPr>
                  <w:r w:rsidRPr="00FA2E40">
                    <w:rPr>
                      <w:color w:val="000000"/>
                    </w:rPr>
                    <w:t>Marciniak</w:t>
                  </w:r>
                </w:p>
              </w:tc>
              <w:tc>
                <w:tcPr>
                  <w:tcW w:w="0" w:type="auto"/>
                  <w:shd w:val="clear" w:color="auto" w:fill="auto"/>
                  <w:noWrap/>
                  <w:vAlign w:val="bottom"/>
                  <w:hideMark/>
                </w:tcPr>
                <w:p w14:paraId="5466120D" w14:textId="6DF055C2"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6ACF5E0D" w14:textId="6FFF29B9" w:rsidR="00067CA1" w:rsidRPr="00FA2E40" w:rsidRDefault="00067CA1" w:rsidP="00067CA1">
                  <w:pPr>
                    <w:jc w:val="right"/>
                    <w:rPr>
                      <w:color w:val="000000"/>
                    </w:rPr>
                  </w:pPr>
                  <w:r w:rsidRPr="00FA2E40">
                    <w:rPr>
                      <w:color w:val="000000"/>
                    </w:rPr>
                    <w:t>0.22</w:t>
                  </w:r>
                </w:p>
              </w:tc>
              <w:tc>
                <w:tcPr>
                  <w:tcW w:w="0" w:type="auto"/>
                  <w:shd w:val="clear" w:color="auto" w:fill="auto"/>
                  <w:noWrap/>
                  <w:vAlign w:val="center"/>
                  <w:hideMark/>
                </w:tcPr>
                <w:p w14:paraId="3058170E" w14:textId="2AF08396"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3E793127" w14:textId="67F4E230"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4A5F806E" w14:textId="38963D54"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4CCEDEF1" w14:textId="5F8E0C6A" w:rsidR="00067CA1" w:rsidRPr="00FA2E40" w:rsidRDefault="00067CA1" w:rsidP="00067CA1">
                  <w:pPr>
                    <w:jc w:val="right"/>
                    <w:rPr>
                      <w:color w:val="000000"/>
                    </w:rPr>
                  </w:pPr>
                  <w:r w:rsidRPr="00FA2E40">
                    <w:rPr>
                      <w:color w:val="000000"/>
                    </w:rPr>
                    <w:t>0.94</w:t>
                  </w:r>
                </w:p>
              </w:tc>
              <w:tc>
                <w:tcPr>
                  <w:tcW w:w="0" w:type="auto"/>
                  <w:shd w:val="clear" w:color="auto" w:fill="auto"/>
                  <w:noWrap/>
                  <w:vAlign w:val="bottom"/>
                  <w:hideMark/>
                </w:tcPr>
                <w:p w14:paraId="374B9B5E" w14:textId="677F1858" w:rsidR="00067CA1" w:rsidRPr="00FA2E40" w:rsidRDefault="00067CA1" w:rsidP="00067CA1">
                  <w:pPr>
                    <w:jc w:val="right"/>
                    <w:rPr>
                      <w:color w:val="000000"/>
                    </w:rPr>
                  </w:pPr>
                  <w:r w:rsidRPr="00FA2E40">
                    <w:rPr>
                      <w:color w:val="000000"/>
                    </w:rPr>
                    <w:t>1.43</w:t>
                  </w:r>
                </w:p>
              </w:tc>
            </w:tr>
            <w:tr w:rsidR="00067CA1" w:rsidRPr="00FA2E40" w14:paraId="0C48CB95" w14:textId="77777777" w:rsidTr="00F37C18">
              <w:trPr>
                <w:trHeight w:val="320"/>
              </w:trPr>
              <w:tc>
                <w:tcPr>
                  <w:tcW w:w="0" w:type="auto"/>
                  <w:shd w:val="clear" w:color="auto" w:fill="auto"/>
                  <w:noWrap/>
                  <w:vAlign w:val="bottom"/>
                  <w:hideMark/>
                </w:tcPr>
                <w:p w14:paraId="5394C957" w14:textId="11D5E002" w:rsidR="00067CA1" w:rsidRPr="00FA2E40" w:rsidRDefault="00067CA1" w:rsidP="00067CA1">
                  <w:pPr>
                    <w:rPr>
                      <w:color w:val="000000"/>
                    </w:rPr>
                  </w:pPr>
                  <w:r w:rsidRPr="00FA2E40">
                    <w:rPr>
                      <w:color w:val="000000"/>
                    </w:rPr>
                    <w:t>McKenna</w:t>
                  </w:r>
                </w:p>
              </w:tc>
              <w:tc>
                <w:tcPr>
                  <w:tcW w:w="0" w:type="auto"/>
                  <w:shd w:val="clear" w:color="auto" w:fill="auto"/>
                  <w:noWrap/>
                  <w:vAlign w:val="bottom"/>
                  <w:hideMark/>
                </w:tcPr>
                <w:p w14:paraId="0DFCF915" w14:textId="54FF5FC0"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3CEC5260" w14:textId="76BB9CF3"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51210C1C" w14:textId="16810387"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BDA62D6" w14:textId="6E70FF39"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040EB5B0" w14:textId="7FFC1BD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35CE3D9" w14:textId="7D60A3B4" w:rsidR="00067CA1" w:rsidRPr="00FA2E40" w:rsidRDefault="00067CA1" w:rsidP="00067CA1">
                  <w:pPr>
                    <w:jc w:val="right"/>
                    <w:rPr>
                      <w:color w:val="000000"/>
                    </w:rPr>
                  </w:pPr>
                  <w:r w:rsidRPr="00FA2E40">
                    <w:rPr>
                      <w:color w:val="000000"/>
                    </w:rPr>
                    <w:t>-0.41</w:t>
                  </w:r>
                </w:p>
              </w:tc>
              <w:tc>
                <w:tcPr>
                  <w:tcW w:w="0" w:type="auto"/>
                  <w:shd w:val="clear" w:color="auto" w:fill="auto"/>
                  <w:noWrap/>
                  <w:vAlign w:val="bottom"/>
                  <w:hideMark/>
                </w:tcPr>
                <w:p w14:paraId="5D9DDD89" w14:textId="7F752C65" w:rsidR="00067CA1" w:rsidRPr="00FA2E40" w:rsidRDefault="00067CA1" w:rsidP="00067CA1">
                  <w:pPr>
                    <w:jc w:val="right"/>
                    <w:rPr>
                      <w:color w:val="000000"/>
                    </w:rPr>
                  </w:pPr>
                  <w:r w:rsidRPr="00FA2E40">
                    <w:rPr>
                      <w:color w:val="000000"/>
                    </w:rPr>
                    <w:t>0.64</w:t>
                  </w:r>
                </w:p>
              </w:tc>
            </w:tr>
            <w:tr w:rsidR="00067CA1" w:rsidRPr="00FA2E40" w14:paraId="79A4123E" w14:textId="77777777" w:rsidTr="00F37C18">
              <w:trPr>
                <w:trHeight w:val="320"/>
              </w:trPr>
              <w:tc>
                <w:tcPr>
                  <w:tcW w:w="0" w:type="auto"/>
                  <w:shd w:val="clear" w:color="auto" w:fill="auto"/>
                  <w:noWrap/>
                  <w:vAlign w:val="bottom"/>
                  <w:hideMark/>
                </w:tcPr>
                <w:p w14:paraId="5FB6BB70" w14:textId="4D351035" w:rsidR="00067CA1" w:rsidRPr="00FA2E40" w:rsidRDefault="00067CA1" w:rsidP="00067CA1">
                  <w:pPr>
                    <w:rPr>
                      <w:color w:val="000000"/>
                    </w:rPr>
                  </w:pPr>
                  <w:proofErr w:type="spellStart"/>
                  <w:r w:rsidRPr="00FA2E40">
                    <w:rPr>
                      <w:color w:val="000000"/>
                    </w:rPr>
                    <w:t>Metin</w:t>
                  </w:r>
                  <w:proofErr w:type="spellEnd"/>
                </w:p>
              </w:tc>
              <w:tc>
                <w:tcPr>
                  <w:tcW w:w="0" w:type="auto"/>
                  <w:shd w:val="clear" w:color="auto" w:fill="auto"/>
                  <w:noWrap/>
                  <w:vAlign w:val="bottom"/>
                  <w:hideMark/>
                </w:tcPr>
                <w:p w14:paraId="0041AD41" w14:textId="07BBA24A"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72A049DD" w14:textId="05C554A3"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0A3E866C" w14:textId="7E4CADF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BB784B9" w14:textId="5EBB5BEF"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6A6B7C7B" w14:textId="54C2D370"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8935B44" w14:textId="7499413D" w:rsidR="00067CA1" w:rsidRPr="00FA2E40" w:rsidRDefault="00067CA1" w:rsidP="00067CA1">
                  <w:pPr>
                    <w:jc w:val="right"/>
                    <w:rPr>
                      <w:color w:val="000000"/>
                    </w:rPr>
                  </w:pPr>
                  <w:r w:rsidRPr="00FA2E40">
                    <w:rPr>
                      <w:color w:val="000000"/>
                    </w:rPr>
                    <w:t>-0.76</w:t>
                  </w:r>
                </w:p>
              </w:tc>
              <w:tc>
                <w:tcPr>
                  <w:tcW w:w="0" w:type="auto"/>
                  <w:shd w:val="clear" w:color="auto" w:fill="auto"/>
                  <w:noWrap/>
                  <w:vAlign w:val="bottom"/>
                  <w:hideMark/>
                </w:tcPr>
                <w:p w14:paraId="08211EB7" w14:textId="3668BC6B" w:rsidR="00067CA1" w:rsidRPr="00FA2E40" w:rsidRDefault="00067CA1" w:rsidP="00067CA1">
                  <w:pPr>
                    <w:jc w:val="right"/>
                    <w:rPr>
                      <w:color w:val="000000"/>
                    </w:rPr>
                  </w:pPr>
                  <w:r w:rsidRPr="00FA2E40">
                    <w:rPr>
                      <w:color w:val="000000"/>
                    </w:rPr>
                    <w:t>1.57</w:t>
                  </w:r>
                </w:p>
              </w:tc>
            </w:tr>
            <w:tr w:rsidR="00067CA1" w:rsidRPr="00FA2E40" w14:paraId="4BF40D1E" w14:textId="77777777" w:rsidTr="00F37C18">
              <w:trPr>
                <w:trHeight w:val="320"/>
              </w:trPr>
              <w:tc>
                <w:tcPr>
                  <w:tcW w:w="0" w:type="auto"/>
                  <w:shd w:val="clear" w:color="auto" w:fill="auto"/>
                  <w:noWrap/>
                  <w:vAlign w:val="bottom"/>
                  <w:hideMark/>
                </w:tcPr>
                <w:p w14:paraId="265CC478" w14:textId="6B112711" w:rsidR="00067CA1" w:rsidRPr="00FA2E40" w:rsidRDefault="00067CA1" w:rsidP="00067CA1">
                  <w:pPr>
                    <w:rPr>
                      <w:color w:val="000000"/>
                    </w:rPr>
                  </w:pPr>
                  <w:r w:rsidRPr="00FA2E40">
                    <w:rPr>
                      <w:color w:val="000000"/>
                    </w:rPr>
                    <w:t>Michalak</w:t>
                  </w:r>
                </w:p>
              </w:tc>
              <w:tc>
                <w:tcPr>
                  <w:tcW w:w="0" w:type="auto"/>
                  <w:shd w:val="clear" w:color="auto" w:fill="auto"/>
                  <w:noWrap/>
                  <w:vAlign w:val="bottom"/>
                  <w:hideMark/>
                </w:tcPr>
                <w:p w14:paraId="4FE9F174" w14:textId="0C149AFC"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5CE0E261" w14:textId="513653F1" w:rsidR="00067CA1" w:rsidRPr="00FA2E40" w:rsidRDefault="00067CA1" w:rsidP="00067CA1">
                  <w:pPr>
                    <w:jc w:val="right"/>
                    <w:rPr>
                      <w:color w:val="000000"/>
                    </w:rPr>
                  </w:pPr>
                  <w:r w:rsidRPr="00FA2E40">
                    <w:rPr>
                      <w:color w:val="000000"/>
                    </w:rPr>
                    <w:t>0.22</w:t>
                  </w:r>
                </w:p>
              </w:tc>
              <w:tc>
                <w:tcPr>
                  <w:tcW w:w="0" w:type="auto"/>
                  <w:shd w:val="clear" w:color="auto" w:fill="auto"/>
                  <w:noWrap/>
                  <w:vAlign w:val="center"/>
                  <w:hideMark/>
                </w:tcPr>
                <w:p w14:paraId="3A598B04" w14:textId="2C3F1FB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836E1E3" w14:textId="0CB171AD" w:rsidR="00067CA1" w:rsidRPr="00FA2E40" w:rsidRDefault="00067CA1" w:rsidP="00067CA1">
                  <w:pPr>
                    <w:jc w:val="right"/>
                    <w:rPr>
                      <w:color w:val="000000"/>
                    </w:rPr>
                  </w:pPr>
                  <w:r w:rsidRPr="00FA2E40">
                    <w:rPr>
                      <w:color w:val="000000"/>
                    </w:rPr>
                    <w:t>0.29</w:t>
                  </w:r>
                </w:p>
              </w:tc>
              <w:tc>
                <w:tcPr>
                  <w:tcW w:w="0" w:type="auto"/>
                  <w:shd w:val="clear" w:color="auto" w:fill="auto"/>
                  <w:noWrap/>
                  <w:vAlign w:val="center"/>
                  <w:hideMark/>
                </w:tcPr>
                <w:p w14:paraId="0C84753E" w14:textId="0E62AF6D"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509292B4" w14:textId="58BDE843" w:rsidR="00067CA1" w:rsidRPr="00FA2E40" w:rsidRDefault="00067CA1" w:rsidP="00067CA1">
                  <w:pPr>
                    <w:jc w:val="right"/>
                    <w:rPr>
                      <w:color w:val="000000"/>
                    </w:rPr>
                  </w:pPr>
                  <w:r w:rsidRPr="00FA2E40">
                    <w:rPr>
                      <w:color w:val="000000"/>
                    </w:rPr>
                    <w:t>-0.34</w:t>
                  </w:r>
                </w:p>
              </w:tc>
              <w:tc>
                <w:tcPr>
                  <w:tcW w:w="0" w:type="auto"/>
                  <w:shd w:val="clear" w:color="auto" w:fill="auto"/>
                  <w:noWrap/>
                  <w:vAlign w:val="bottom"/>
                  <w:hideMark/>
                </w:tcPr>
                <w:p w14:paraId="2212F2A9" w14:textId="0884462F" w:rsidR="00067CA1" w:rsidRPr="00FA2E40" w:rsidRDefault="00067CA1" w:rsidP="00067CA1">
                  <w:pPr>
                    <w:jc w:val="right"/>
                    <w:rPr>
                      <w:color w:val="000000"/>
                    </w:rPr>
                  </w:pPr>
                  <w:r w:rsidRPr="00FA2E40">
                    <w:rPr>
                      <w:color w:val="000000"/>
                    </w:rPr>
                    <w:t>0.30</w:t>
                  </w:r>
                </w:p>
              </w:tc>
            </w:tr>
            <w:tr w:rsidR="00067CA1" w:rsidRPr="00FA2E40" w14:paraId="0B3A494F" w14:textId="77777777" w:rsidTr="00F37C18">
              <w:trPr>
                <w:trHeight w:val="320"/>
              </w:trPr>
              <w:tc>
                <w:tcPr>
                  <w:tcW w:w="0" w:type="auto"/>
                  <w:shd w:val="clear" w:color="auto" w:fill="auto"/>
                  <w:noWrap/>
                  <w:vAlign w:val="bottom"/>
                  <w:hideMark/>
                </w:tcPr>
                <w:p w14:paraId="6CA81BED" w14:textId="55852581" w:rsidR="00067CA1" w:rsidRPr="00FA2E40" w:rsidRDefault="00067CA1" w:rsidP="00067CA1">
                  <w:pPr>
                    <w:rPr>
                      <w:color w:val="000000"/>
                    </w:rPr>
                  </w:pPr>
                  <w:proofErr w:type="spellStart"/>
                  <w:r w:rsidRPr="00FA2E40">
                    <w:rPr>
                      <w:color w:val="000000"/>
                    </w:rPr>
                    <w:t>Mohamadi</w:t>
                  </w:r>
                  <w:proofErr w:type="spellEnd"/>
                </w:p>
              </w:tc>
              <w:tc>
                <w:tcPr>
                  <w:tcW w:w="0" w:type="auto"/>
                  <w:shd w:val="clear" w:color="auto" w:fill="auto"/>
                  <w:noWrap/>
                  <w:vAlign w:val="bottom"/>
                  <w:hideMark/>
                </w:tcPr>
                <w:p w14:paraId="08443FBF" w14:textId="6FFCBB0C"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3D4E448D" w14:textId="7AF09733"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7EA8979B" w14:textId="7AE57EF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4CD12F7" w14:textId="51453BF9"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6A5D58BB" w14:textId="681AA2B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A21F752" w14:textId="0CF5B3B4" w:rsidR="00067CA1" w:rsidRPr="00FA2E40" w:rsidRDefault="00067CA1" w:rsidP="00067CA1">
                  <w:pPr>
                    <w:jc w:val="right"/>
                    <w:rPr>
                      <w:color w:val="000000"/>
                    </w:rPr>
                  </w:pPr>
                  <w:r w:rsidRPr="00FA2E40">
                    <w:rPr>
                      <w:color w:val="000000"/>
                    </w:rPr>
                    <w:t>-1.26</w:t>
                  </w:r>
                </w:p>
              </w:tc>
              <w:tc>
                <w:tcPr>
                  <w:tcW w:w="0" w:type="auto"/>
                  <w:shd w:val="clear" w:color="auto" w:fill="auto"/>
                  <w:noWrap/>
                  <w:vAlign w:val="bottom"/>
                  <w:hideMark/>
                </w:tcPr>
                <w:p w14:paraId="2419C228" w14:textId="48FBB092" w:rsidR="00067CA1" w:rsidRPr="00FA2E40" w:rsidRDefault="00067CA1" w:rsidP="00067CA1">
                  <w:pPr>
                    <w:jc w:val="right"/>
                    <w:rPr>
                      <w:color w:val="000000"/>
                    </w:rPr>
                  </w:pPr>
                  <w:r w:rsidRPr="00FA2E40">
                    <w:rPr>
                      <w:color w:val="000000"/>
                    </w:rPr>
                    <w:t>2.77</w:t>
                  </w:r>
                </w:p>
              </w:tc>
            </w:tr>
            <w:tr w:rsidR="00067CA1" w:rsidRPr="00FA2E40" w14:paraId="4FF52F68" w14:textId="77777777" w:rsidTr="00F37C18">
              <w:trPr>
                <w:trHeight w:val="320"/>
              </w:trPr>
              <w:tc>
                <w:tcPr>
                  <w:tcW w:w="0" w:type="auto"/>
                  <w:shd w:val="clear" w:color="auto" w:fill="auto"/>
                  <w:noWrap/>
                  <w:vAlign w:val="bottom"/>
                  <w:hideMark/>
                </w:tcPr>
                <w:p w14:paraId="561B07D5" w14:textId="7AB1A302" w:rsidR="00067CA1" w:rsidRPr="00FA2E40" w:rsidRDefault="00067CA1" w:rsidP="00067CA1">
                  <w:pPr>
                    <w:rPr>
                      <w:color w:val="000000"/>
                    </w:rPr>
                  </w:pPr>
                  <w:proofErr w:type="spellStart"/>
                  <w:r w:rsidRPr="00FA2E40">
                    <w:rPr>
                      <w:color w:val="000000"/>
                    </w:rPr>
                    <w:t>Momeni</w:t>
                  </w:r>
                  <w:proofErr w:type="spellEnd"/>
                </w:p>
              </w:tc>
              <w:tc>
                <w:tcPr>
                  <w:tcW w:w="0" w:type="auto"/>
                  <w:shd w:val="clear" w:color="auto" w:fill="auto"/>
                  <w:noWrap/>
                  <w:vAlign w:val="bottom"/>
                  <w:hideMark/>
                </w:tcPr>
                <w:p w14:paraId="66084FB1" w14:textId="0BC778FE"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67E626EB" w14:textId="60E1F9FC"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036FFB9D" w14:textId="584023C5"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7A145B45" w14:textId="2FA913A2"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79FE70D5" w14:textId="04630A3E"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13B8481" w14:textId="20068F5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3571CB5" w14:textId="36B6F6D8" w:rsidR="00067CA1" w:rsidRPr="00FA2E40" w:rsidRDefault="00067CA1" w:rsidP="00067CA1">
                  <w:pPr>
                    <w:jc w:val="right"/>
                    <w:rPr>
                      <w:color w:val="000000"/>
                    </w:rPr>
                  </w:pPr>
                  <w:r w:rsidRPr="00FA2E40">
                    <w:rPr>
                      <w:color w:val="000000"/>
                    </w:rPr>
                    <w:t>0.80</w:t>
                  </w:r>
                </w:p>
              </w:tc>
            </w:tr>
            <w:tr w:rsidR="00067CA1" w:rsidRPr="00FA2E40" w14:paraId="4825922C" w14:textId="77777777" w:rsidTr="00F37C18">
              <w:trPr>
                <w:trHeight w:val="320"/>
              </w:trPr>
              <w:tc>
                <w:tcPr>
                  <w:tcW w:w="0" w:type="auto"/>
                  <w:shd w:val="clear" w:color="auto" w:fill="auto"/>
                  <w:noWrap/>
                  <w:vAlign w:val="bottom"/>
                  <w:hideMark/>
                </w:tcPr>
                <w:p w14:paraId="0C2898F4" w14:textId="24289350" w:rsidR="00067CA1" w:rsidRPr="00FA2E40" w:rsidRDefault="00067CA1" w:rsidP="00067CA1">
                  <w:pPr>
                    <w:rPr>
                      <w:color w:val="000000"/>
                    </w:rPr>
                  </w:pPr>
                  <w:proofErr w:type="spellStart"/>
                  <w:r w:rsidRPr="00FA2E40">
                    <w:rPr>
                      <w:color w:val="000000"/>
                    </w:rPr>
                    <w:t>Morone</w:t>
                  </w:r>
                  <w:proofErr w:type="spellEnd"/>
                </w:p>
              </w:tc>
              <w:tc>
                <w:tcPr>
                  <w:tcW w:w="0" w:type="auto"/>
                  <w:shd w:val="clear" w:color="auto" w:fill="auto"/>
                  <w:noWrap/>
                  <w:vAlign w:val="bottom"/>
                  <w:hideMark/>
                </w:tcPr>
                <w:p w14:paraId="0C8078E6" w14:textId="43A82B8B" w:rsidR="00067CA1" w:rsidRPr="00FA2E40" w:rsidRDefault="00067CA1" w:rsidP="00067CA1">
                  <w:pPr>
                    <w:jc w:val="right"/>
                    <w:rPr>
                      <w:color w:val="000000"/>
                    </w:rPr>
                  </w:pPr>
                  <w:r w:rsidRPr="00FA2E40">
                    <w:rPr>
                      <w:color w:val="000000"/>
                    </w:rPr>
                    <w:t>2009</w:t>
                  </w:r>
                </w:p>
              </w:tc>
              <w:tc>
                <w:tcPr>
                  <w:tcW w:w="0" w:type="auto"/>
                  <w:shd w:val="clear" w:color="auto" w:fill="auto"/>
                  <w:noWrap/>
                  <w:vAlign w:val="center"/>
                  <w:hideMark/>
                </w:tcPr>
                <w:p w14:paraId="37AAC222" w14:textId="668C9E93"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2CE65D22" w14:textId="3BAC5421"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1C8F9F78" w14:textId="5D2450F3" w:rsidR="00067CA1" w:rsidRPr="00FA2E40" w:rsidRDefault="00067CA1" w:rsidP="00067CA1">
                  <w:pPr>
                    <w:jc w:val="right"/>
                    <w:rPr>
                      <w:color w:val="000000"/>
                    </w:rPr>
                  </w:pPr>
                  <w:r w:rsidRPr="00FA2E40">
                    <w:rPr>
                      <w:color w:val="000000"/>
                    </w:rPr>
                    <w:t>0.05</w:t>
                  </w:r>
                </w:p>
              </w:tc>
              <w:tc>
                <w:tcPr>
                  <w:tcW w:w="0" w:type="auto"/>
                  <w:shd w:val="clear" w:color="auto" w:fill="auto"/>
                  <w:noWrap/>
                  <w:vAlign w:val="center"/>
                  <w:hideMark/>
                </w:tcPr>
                <w:p w14:paraId="4CE58853" w14:textId="554267B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CABA7CE" w14:textId="7DB6DFC7" w:rsidR="00067CA1" w:rsidRPr="00FA2E40" w:rsidRDefault="00067CA1" w:rsidP="00067CA1">
                  <w:pPr>
                    <w:jc w:val="right"/>
                    <w:rPr>
                      <w:color w:val="000000"/>
                    </w:rPr>
                  </w:pPr>
                  <w:r w:rsidRPr="00FA2E40">
                    <w:rPr>
                      <w:color w:val="000000"/>
                    </w:rPr>
                    <w:t>1.56</w:t>
                  </w:r>
                </w:p>
              </w:tc>
              <w:tc>
                <w:tcPr>
                  <w:tcW w:w="0" w:type="auto"/>
                  <w:shd w:val="clear" w:color="auto" w:fill="auto"/>
                  <w:noWrap/>
                  <w:vAlign w:val="bottom"/>
                  <w:hideMark/>
                </w:tcPr>
                <w:p w14:paraId="0051408A" w14:textId="6BB3DDF6" w:rsidR="00067CA1" w:rsidRPr="00FA2E40" w:rsidRDefault="00067CA1" w:rsidP="00067CA1">
                  <w:pPr>
                    <w:jc w:val="right"/>
                    <w:rPr>
                      <w:color w:val="000000"/>
                    </w:rPr>
                  </w:pPr>
                  <w:r w:rsidRPr="00FA2E40">
                    <w:rPr>
                      <w:color w:val="000000"/>
                    </w:rPr>
                    <w:t>1.37</w:t>
                  </w:r>
                </w:p>
              </w:tc>
            </w:tr>
            <w:tr w:rsidR="00067CA1" w:rsidRPr="00FA2E40" w14:paraId="02534EEA" w14:textId="77777777" w:rsidTr="00F37C18">
              <w:trPr>
                <w:trHeight w:val="320"/>
              </w:trPr>
              <w:tc>
                <w:tcPr>
                  <w:tcW w:w="0" w:type="auto"/>
                  <w:shd w:val="clear" w:color="auto" w:fill="auto"/>
                  <w:noWrap/>
                  <w:vAlign w:val="bottom"/>
                  <w:hideMark/>
                </w:tcPr>
                <w:p w14:paraId="646589FC" w14:textId="6E570C31" w:rsidR="00067CA1" w:rsidRPr="00FA2E40" w:rsidRDefault="00067CA1" w:rsidP="00067CA1">
                  <w:pPr>
                    <w:rPr>
                      <w:color w:val="000000"/>
                    </w:rPr>
                  </w:pPr>
                  <w:proofErr w:type="spellStart"/>
                  <w:r w:rsidRPr="00FA2E40">
                    <w:rPr>
                      <w:color w:val="000000"/>
                    </w:rPr>
                    <w:t>Morone</w:t>
                  </w:r>
                  <w:proofErr w:type="spellEnd"/>
                </w:p>
              </w:tc>
              <w:tc>
                <w:tcPr>
                  <w:tcW w:w="0" w:type="auto"/>
                  <w:shd w:val="clear" w:color="auto" w:fill="auto"/>
                  <w:noWrap/>
                  <w:vAlign w:val="bottom"/>
                  <w:hideMark/>
                </w:tcPr>
                <w:p w14:paraId="266B7545" w14:textId="1C7BAE50"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037EA10D" w14:textId="6F92F2AF"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2BF5200E" w14:textId="73751DC8"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5DB72A1" w14:textId="6F046562"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7EC97781" w14:textId="16B257D1"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1FA9B28" w14:textId="36055069" w:rsidR="00067CA1" w:rsidRPr="00FA2E40" w:rsidRDefault="00067CA1" w:rsidP="00067CA1">
                  <w:pPr>
                    <w:jc w:val="right"/>
                    <w:rPr>
                      <w:color w:val="000000"/>
                    </w:rPr>
                  </w:pPr>
                  <w:r w:rsidRPr="00FA2E40">
                    <w:rPr>
                      <w:color w:val="000000"/>
                    </w:rPr>
                    <w:t>0.74</w:t>
                  </w:r>
                </w:p>
              </w:tc>
              <w:tc>
                <w:tcPr>
                  <w:tcW w:w="0" w:type="auto"/>
                  <w:shd w:val="clear" w:color="auto" w:fill="auto"/>
                  <w:noWrap/>
                  <w:vAlign w:val="bottom"/>
                  <w:hideMark/>
                </w:tcPr>
                <w:p w14:paraId="561F1AC8" w14:textId="04EAA384" w:rsidR="00067CA1" w:rsidRPr="00FA2E40" w:rsidRDefault="00067CA1" w:rsidP="00067CA1">
                  <w:pPr>
                    <w:jc w:val="right"/>
                    <w:rPr>
                      <w:color w:val="000000"/>
                    </w:rPr>
                  </w:pPr>
                  <w:r w:rsidRPr="00FA2E40">
                    <w:rPr>
                      <w:color w:val="000000"/>
                    </w:rPr>
                    <w:t>0.39</w:t>
                  </w:r>
                </w:p>
              </w:tc>
            </w:tr>
            <w:tr w:rsidR="00067CA1" w:rsidRPr="00FA2E40" w14:paraId="6B61A430" w14:textId="77777777" w:rsidTr="00F37C18">
              <w:trPr>
                <w:trHeight w:val="320"/>
              </w:trPr>
              <w:tc>
                <w:tcPr>
                  <w:tcW w:w="0" w:type="auto"/>
                  <w:shd w:val="clear" w:color="auto" w:fill="auto"/>
                  <w:noWrap/>
                  <w:vAlign w:val="bottom"/>
                  <w:hideMark/>
                </w:tcPr>
                <w:p w14:paraId="51071BD5" w14:textId="388FAA7D" w:rsidR="00067CA1" w:rsidRPr="00FA2E40" w:rsidRDefault="00067CA1" w:rsidP="00067CA1">
                  <w:pPr>
                    <w:rPr>
                      <w:color w:val="000000"/>
                    </w:rPr>
                  </w:pPr>
                  <w:proofErr w:type="spellStart"/>
                  <w:r w:rsidRPr="00FA2E40">
                    <w:rPr>
                      <w:color w:val="000000"/>
                    </w:rPr>
                    <w:t>Namjoo</w:t>
                  </w:r>
                  <w:proofErr w:type="spellEnd"/>
                </w:p>
              </w:tc>
              <w:tc>
                <w:tcPr>
                  <w:tcW w:w="0" w:type="auto"/>
                  <w:shd w:val="clear" w:color="auto" w:fill="auto"/>
                  <w:noWrap/>
                  <w:vAlign w:val="bottom"/>
                  <w:hideMark/>
                </w:tcPr>
                <w:p w14:paraId="18C39665" w14:textId="7A8C4557"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226D6D45" w14:textId="52DFA01A" w:rsidR="00067CA1" w:rsidRPr="00FA2E40" w:rsidRDefault="00067CA1" w:rsidP="00067CA1">
                  <w:pPr>
                    <w:jc w:val="right"/>
                    <w:rPr>
                      <w:color w:val="000000"/>
                    </w:rPr>
                  </w:pPr>
                  <w:r w:rsidRPr="00FA2E40">
                    <w:rPr>
                      <w:color w:val="000000"/>
                    </w:rPr>
                    <w:t>0.35</w:t>
                  </w:r>
                </w:p>
              </w:tc>
              <w:tc>
                <w:tcPr>
                  <w:tcW w:w="0" w:type="auto"/>
                  <w:shd w:val="clear" w:color="auto" w:fill="auto"/>
                  <w:noWrap/>
                  <w:vAlign w:val="center"/>
                  <w:hideMark/>
                </w:tcPr>
                <w:p w14:paraId="5B05BBF8" w14:textId="680DE19B"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0608F303" w14:textId="7794E12E"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205F6C5E" w14:textId="258F94C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7CD276C" w14:textId="48F5FEB5" w:rsidR="00067CA1" w:rsidRPr="00FA2E40" w:rsidRDefault="00067CA1" w:rsidP="00067CA1">
                  <w:pPr>
                    <w:jc w:val="right"/>
                    <w:rPr>
                      <w:color w:val="000000"/>
                    </w:rPr>
                  </w:pPr>
                  <w:r w:rsidRPr="00FA2E40">
                    <w:rPr>
                      <w:color w:val="000000"/>
                    </w:rPr>
                    <w:t>0.82</w:t>
                  </w:r>
                </w:p>
              </w:tc>
              <w:tc>
                <w:tcPr>
                  <w:tcW w:w="0" w:type="auto"/>
                  <w:shd w:val="clear" w:color="auto" w:fill="auto"/>
                  <w:noWrap/>
                  <w:vAlign w:val="bottom"/>
                  <w:hideMark/>
                </w:tcPr>
                <w:p w14:paraId="646E0278" w14:textId="20395028" w:rsidR="00067CA1" w:rsidRPr="00FA2E40" w:rsidRDefault="00067CA1" w:rsidP="00067CA1">
                  <w:pPr>
                    <w:jc w:val="right"/>
                    <w:rPr>
                      <w:color w:val="000000"/>
                    </w:rPr>
                  </w:pPr>
                  <w:r w:rsidRPr="00FA2E40">
                    <w:rPr>
                      <w:color w:val="000000"/>
                    </w:rPr>
                    <w:t>0.26</w:t>
                  </w:r>
                </w:p>
              </w:tc>
            </w:tr>
            <w:tr w:rsidR="00067CA1" w:rsidRPr="00FA2E40" w14:paraId="041A9C62" w14:textId="77777777" w:rsidTr="00F37C18">
              <w:trPr>
                <w:trHeight w:val="320"/>
              </w:trPr>
              <w:tc>
                <w:tcPr>
                  <w:tcW w:w="0" w:type="auto"/>
                  <w:shd w:val="clear" w:color="auto" w:fill="auto"/>
                  <w:noWrap/>
                  <w:vAlign w:val="bottom"/>
                  <w:hideMark/>
                </w:tcPr>
                <w:p w14:paraId="1BE4A32D" w14:textId="51C4BF4F" w:rsidR="00067CA1" w:rsidRPr="00FA2E40" w:rsidRDefault="00067CA1" w:rsidP="00067CA1">
                  <w:pPr>
                    <w:rPr>
                      <w:color w:val="000000"/>
                    </w:rPr>
                  </w:pPr>
                  <w:r w:rsidRPr="00FA2E40">
                    <w:rPr>
                      <w:color w:val="000000"/>
                    </w:rPr>
                    <w:t>NCT00653146</w:t>
                  </w:r>
                </w:p>
              </w:tc>
              <w:tc>
                <w:tcPr>
                  <w:tcW w:w="0" w:type="auto"/>
                  <w:shd w:val="clear" w:color="auto" w:fill="auto"/>
                  <w:noWrap/>
                  <w:vAlign w:val="bottom"/>
                  <w:hideMark/>
                </w:tcPr>
                <w:p w14:paraId="2D54B1D1" w14:textId="03EC1D0F" w:rsidR="00067CA1" w:rsidRPr="00FA2E40" w:rsidRDefault="00067CA1" w:rsidP="00067CA1">
                  <w:pPr>
                    <w:jc w:val="right"/>
                    <w:rPr>
                      <w:color w:val="000000"/>
                    </w:rPr>
                  </w:pPr>
                  <w:r w:rsidRPr="00FA2E40">
                    <w:rPr>
                      <w:color w:val="000000"/>
                    </w:rPr>
                    <w:t>2008</w:t>
                  </w:r>
                </w:p>
              </w:tc>
              <w:tc>
                <w:tcPr>
                  <w:tcW w:w="0" w:type="auto"/>
                  <w:shd w:val="clear" w:color="auto" w:fill="auto"/>
                  <w:noWrap/>
                  <w:vAlign w:val="center"/>
                  <w:hideMark/>
                </w:tcPr>
                <w:p w14:paraId="253668CF" w14:textId="104C5651" w:rsidR="00067CA1" w:rsidRPr="00FA2E40" w:rsidRDefault="00067CA1" w:rsidP="00067CA1">
                  <w:pPr>
                    <w:jc w:val="right"/>
                    <w:rPr>
                      <w:color w:val="000000"/>
                    </w:rPr>
                  </w:pPr>
                  <w:r w:rsidRPr="00FA2E40">
                    <w:rPr>
                      <w:color w:val="000000"/>
                    </w:rPr>
                    <w:t>0.38</w:t>
                  </w:r>
                </w:p>
              </w:tc>
              <w:tc>
                <w:tcPr>
                  <w:tcW w:w="0" w:type="auto"/>
                  <w:shd w:val="clear" w:color="auto" w:fill="auto"/>
                  <w:noWrap/>
                  <w:vAlign w:val="center"/>
                  <w:hideMark/>
                </w:tcPr>
                <w:p w14:paraId="335F846C" w14:textId="5B980CBC"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7267F80D" w14:textId="732D61AF" w:rsidR="00067CA1" w:rsidRPr="00FA2E40" w:rsidRDefault="00067CA1" w:rsidP="00067CA1">
                  <w:pPr>
                    <w:jc w:val="right"/>
                    <w:rPr>
                      <w:color w:val="000000"/>
                    </w:rPr>
                  </w:pPr>
                  <w:r w:rsidRPr="00FA2E40">
                    <w:rPr>
                      <w:color w:val="000000"/>
                    </w:rPr>
                    <w:t>0.45</w:t>
                  </w:r>
                </w:p>
              </w:tc>
              <w:tc>
                <w:tcPr>
                  <w:tcW w:w="0" w:type="auto"/>
                  <w:shd w:val="clear" w:color="auto" w:fill="auto"/>
                  <w:noWrap/>
                  <w:vAlign w:val="center"/>
                  <w:hideMark/>
                </w:tcPr>
                <w:p w14:paraId="19A3FC3E" w14:textId="2F096B2A"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43109131" w14:textId="19CA94E2" w:rsidR="00067CA1" w:rsidRPr="00FA2E40" w:rsidRDefault="00067CA1" w:rsidP="00067CA1">
                  <w:pPr>
                    <w:jc w:val="right"/>
                    <w:rPr>
                      <w:color w:val="000000"/>
                    </w:rPr>
                  </w:pPr>
                  <w:r w:rsidRPr="00FA2E40">
                    <w:rPr>
                      <w:color w:val="000000"/>
                    </w:rPr>
                    <w:t>-0.29</w:t>
                  </w:r>
                </w:p>
              </w:tc>
              <w:tc>
                <w:tcPr>
                  <w:tcW w:w="0" w:type="auto"/>
                  <w:shd w:val="clear" w:color="auto" w:fill="auto"/>
                  <w:noWrap/>
                  <w:vAlign w:val="bottom"/>
                  <w:hideMark/>
                </w:tcPr>
                <w:p w14:paraId="6D9EE741" w14:textId="0BBE6457" w:rsidR="00067CA1" w:rsidRPr="00FA2E40" w:rsidRDefault="00067CA1" w:rsidP="00067CA1">
                  <w:pPr>
                    <w:jc w:val="right"/>
                    <w:rPr>
                      <w:color w:val="000000"/>
                    </w:rPr>
                  </w:pPr>
                  <w:r w:rsidRPr="00FA2E40">
                    <w:rPr>
                      <w:color w:val="000000"/>
                    </w:rPr>
                    <w:t>0.23</w:t>
                  </w:r>
                </w:p>
              </w:tc>
            </w:tr>
            <w:tr w:rsidR="00067CA1" w:rsidRPr="00FA2E40" w14:paraId="4F34B84A" w14:textId="77777777" w:rsidTr="00F37C18">
              <w:trPr>
                <w:trHeight w:val="320"/>
              </w:trPr>
              <w:tc>
                <w:tcPr>
                  <w:tcW w:w="0" w:type="auto"/>
                  <w:shd w:val="clear" w:color="auto" w:fill="auto"/>
                  <w:noWrap/>
                  <w:vAlign w:val="bottom"/>
                  <w:hideMark/>
                </w:tcPr>
                <w:p w14:paraId="0BEE0125" w14:textId="221C26F6" w:rsidR="00067CA1" w:rsidRPr="00FA2E40" w:rsidRDefault="00067CA1" w:rsidP="00067CA1">
                  <w:pPr>
                    <w:rPr>
                      <w:color w:val="000000"/>
                    </w:rPr>
                  </w:pPr>
                  <w:r w:rsidRPr="00FA2E40">
                    <w:rPr>
                      <w:color w:val="000000"/>
                    </w:rPr>
                    <w:t>NCT02133170</w:t>
                  </w:r>
                </w:p>
              </w:tc>
              <w:tc>
                <w:tcPr>
                  <w:tcW w:w="0" w:type="auto"/>
                  <w:shd w:val="clear" w:color="auto" w:fill="auto"/>
                  <w:noWrap/>
                  <w:vAlign w:val="bottom"/>
                  <w:hideMark/>
                </w:tcPr>
                <w:p w14:paraId="44AE9BFE" w14:textId="2D0F7E8A"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79A337E9" w14:textId="1760F603" w:rsidR="00067CA1" w:rsidRPr="00FA2E40" w:rsidRDefault="00067CA1" w:rsidP="00067CA1">
                  <w:pPr>
                    <w:jc w:val="right"/>
                    <w:rPr>
                      <w:color w:val="000000"/>
                    </w:rPr>
                  </w:pPr>
                  <w:r w:rsidRPr="00FA2E40">
                    <w:rPr>
                      <w:color w:val="000000"/>
                    </w:rPr>
                    <w:t>0.18</w:t>
                  </w:r>
                </w:p>
              </w:tc>
              <w:tc>
                <w:tcPr>
                  <w:tcW w:w="0" w:type="auto"/>
                  <w:shd w:val="clear" w:color="auto" w:fill="auto"/>
                  <w:noWrap/>
                  <w:vAlign w:val="center"/>
                  <w:hideMark/>
                </w:tcPr>
                <w:p w14:paraId="05A4E148" w14:textId="7DCA9D1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1632F8B" w14:textId="60F8760E"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7523BDA9" w14:textId="36D5F20B"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772FF83F" w14:textId="4E05F08C" w:rsidR="00067CA1" w:rsidRPr="00FA2E40" w:rsidRDefault="00067CA1" w:rsidP="00067CA1">
                  <w:pPr>
                    <w:jc w:val="right"/>
                    <w:rPr>
                      <w:color w:val="000000"/>
                    </w:rPr>
                  </w:pPr>
                  <w:r w:rsidRPr="00FA2E40">
                    <w:rPr>
                      <w:color w:val="000000"/>
                    </w:rPr>
                    <w:t>0.46</w:t>
                  </w:r>
                </w:p>
              </w:tc>
              <w:tc>
                <w:tcPr>
                  <w:tcW w:w="0" w:type="auto"/>
                  <w:shd w:val="clear" w:color="auto" w:fill="auto"/>
                  <w:noWrap/>
                  <w:vAlign w:val="bottom"/>
                  <w:hideMark/>
                </w:tcPr>
                <w:p w14:paraId="065392D5" w14:textId="54EA0C6A" w:rsidR="00067CA1" w:rsidRPr="00FA2E40" w:rsidRDefault="00067CA1" w:rsidP="00067CA1">
                  <w:pPr>
                    <w:jc w:val="right"/>
                    <w:rPr>
                      <w:color w:val="000000"/>
                    </w:rPr>
                  </w:pPr>
                  <w:r w:rsidRPr="00FA2E40">
                    <w:rPr>
                      <w:color w:val="000000"/>
                    </w:rPr>
                    <w:t>0.46</w:t>
                  </w:r>
                </w:p>
              </w:tc>
            </w:tr>
            <w:tr w:rsidR="00067CA1" w:rsidRPr="00FA2E40" w14:paraId="10E7A34F" w14:textId="77777777" w:rsidTr="00F37C18">
              <w:trPr>
                <w:trHeight w:val="320"/>
              </w:trPr>
              <w:tc>
                <w:tcPr>
                  <w:tcW w:w="0" w:type="auto"/>
                  <w:shd w:val="clear" w:color="auto" w:fill="auto"/>
                  <w:noWrap/>
                  <w:vAlign w:val="bottom"/>
                  <w:hideMark/>
                </w:tcPr>
                <w:p w14:paraId="348ED097" w14:textId="31EB2B61" w:rsidR="00067CA1" w:rsidRPr="00FA2E40" w:rsidRDefault="00067CA1" w:rsidP="00067CA1">
                  <w:pPr>
                    <w:rPr>
                      <w:color w:val="000000"/>
                    </w:rPr>
                  </w:pPr>
                  <w:r w:rsidRPr="00FA2E40">
                    <w:rPr>
                      <w:color w:val="000000"/>
                    </w:rPr>
                    <w:t>NCT02275559</w:t>
                  </w:r>
                </w:p>
              </w:tc>
              <w:tc>
                <w:tcPr>
                  <w:tcW w:w="0" w:type="auto"/>
                  <w:shd w:val="clear" w:color="auto" w:fill="auto"/>
                  <w:noWrap/>
                  <w:vAlign w:val="bottom"/>
                  <w:hideMark/>
                </w:tcPr>
                <w:p w14:paraId="65E5054C" w14:textId="25EBFF28"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1E0929A6" w14:textId="48B36C9B"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hideMark/>
                </w:tcPr>
                <w:p w14:paraId="608F9481" w14:textId="265A63A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F40F279" w14:textId="74ACF1D9"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79A31572" w14:textId="29C7144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07AC29C" w14:textId="4067400A" w:rsidR="00067CA1" w:rsidRPr="00FA2E40" w:rsidRDefault="00067CA1" w:rsidP="00067CA1">
                  <w:pPr>
                    <w:jc w:val="right"/>
                    <w:rPr>
                      <w:color w:val="000000"/>
                    </w:rPr>
                  </w:pPr>
                  <w:r w:rsidRPr="00FA2E40">
                    <w:rPr>
                      <w:color w:val="000000"/>
                    </w:rPr>
                    <w:t>0.09</w:t>
                  </w:r>
                </w:p>
              </w:tc>
              <w:tc>
                <w:tcPr>
                  <w:tcW w:w="0" w:type="auto"/>
                  <w:shd w:val="clear" w:color="auto" w:fill="auto"/>
                  <w:noWrap/>
                  <w:vAlign w:val="bottom"/>
                  <w:hideMark/>
                </w:tcPr>
                <w:p w14:paraId="00888875" w14:textId="5410A011" w:rsidR="00067CA1" w:rsidRPr="00FA2E40" w:rsidRDefault="00067CA1" w:rsidP="00067CA1">
                  <w:pPr>
                    <w:jc w:val="right"/>
                    <w:rPr>
                      <w:color w:val="000000"/>
                    </w:rPr>
                  </w:pPr>
                  <w:r w:rsidRPr="00FA2E40">
                    <w:rPr>
                      <w:color w:val="000000"/>
                    </w:rPr>
                    <w:t>0.18</w:t>
                  </w:r>
                </w:p>
              </w:tc>
            </w:tr>
            <w:tr w:rsidR="00067CA1" w:rsidRPr="00FA2E40" w14:paraId="21039E7C" w14:textId="77777777" w:rsidTr="00F37C18">
              <w:trPr>
                <w:trHeight w:val="320"/>
              </w:trPr>
              <w:tc>
                <w:tcPr>
                  <w:tcW w:w="0" w:type="auto"/>
                  <w:shd w:val="clear" w:color="auto" w:fill="auto"/>
                  <w:noWrap/>
                  <w:vAlign w:val="bottom"/>
                  <w:hideMark/>
                </w:tcPr>
                <w:p w14:paraId="2170D285" w14:textId="1CD97D40" w:rsidR="00067CA1" w:rsidRPr="00FA2E40" w:rsidRDefault="00067CA1" w:rsidP="00067CA1">
                  <w:pPr>
                    <w:rPr>
                      <w:color w:val="000000"/>
                    </w:rPr>
                  </w:pPr>
                  <w:r w:rsidRPr="00FA2E40">
                    <w:rPr>
                      <w:color w:val="000000"/>
                    </w:rPr>
                    <w:t>NCT02600637</w:t>
                  </w:r>
                </w:p>
              </w:tc>
              <w:tc>
                <w:tcPr>
                  <w:tcW w:w="0" w:type="auto"/>
                  <w:shd w:val="clear" w:color="auto" w:fill="auto"/>
                  <w:noWrap/>
                  <w:vAlign w:val="bottom"/>
                  <w:hideMark/>
                </w:tcPr>
                <w:p w14:paraId="00490815" w14:textId="5EA6C841"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0CC7BB9A" w14:textId="5561F123"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6574B3FC" w14:textId="296CA388"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4929C17C" w14:textId="47CA6DC0"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61F09D6B" w14:textId="3BE13452"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66D3F6DF" w14:textId="49924C4E" w:rsidR="00067CA1" w:rsidRPr="00FA2E40" w:rsidRDefault="00067CA1" w:rsidP="00067CA1">
                  <w:pPr>
                    <w:jc w:val="right"/>
                    <w:rPr>
                      <w:color w:val="000000"/>
                    </w:rPr>
                  </w:pPr>
                  <w:r w:rsidRPr="00FA2E40">
                    <w:rPr>
                      <w:color w:val="000000"/>
                    </w:rPr>
                    <w:t>-0.37</w:t>
                  </w:r>
                </w:p>
              </w:tc>
              <w:tc>
                <w:tcPr>
                  <w:tcW w:w="0" w:type="auto"/>
                  <w:shd w:val="clear" w:color="auto" w:fill="auto"/>
                  <w:noWrap/>
                  <w:vAlign w:val="bottom"/>
                  <w:hideMark/>
                </w:tcPr>
                <w:p w14:paraId="6CB2C384" w14:textId="0C863384" w:rsidR="00067CA1" w:rsidRPr="00FA2E40" w:rsidRDefault="00067CA1" w:rsidP="00067CA1">
                  <w:pPr>
                    <w:jc w:val="right"/>
                    <w:rPr>
                      <w:color w:val="000000"/>
                    </w:rPr>
                  </w:pPr>
                  <w:r w:rsidRPr="00FA2E40">
                    <w:rPr>
                      <w:color w:val="000000"/>
                    </w:rPr>
                    <w:t>0.74</w:t>
                  </w:r>
                </w:p>
              </w:tc>
            </w:tr>
            <w:tr w:rsidR="00067CA1" w:rsidRPr="00FA2E40" w14:paraId="5AA73A74" w14:textId="77777777" w:rsidTr="00F37C18">
              <w:trPr>
                <w:trHeight w:val="320"/>
              </w:trPr>
              <w:tc>
                <w:tcPr>
                  <w:tcW w:w="0" w:type="auto"/>
                  <w:shd w:val="clear" w:color="auto" w:fill="auto"/>
                  <w:noWrap/>
                  <w:vAlign w:val="bottom"/>
                  <w:hideMark/>
                </w:tcPr>
                <w:p w14:paraId="22E3B485" w14:textId="13730701" w:rsidR="00067CA1" w:rsidRPr="00FA2E40" w:rsidRDefault="00067CA1" w:rsidP="00067CA1">
                  <w:pPr>
                    <w:rPr>
                      <w:color w:val="000000"/>
                    </w:rPr>
                  </w:pPr>
                  <w:r w:rsidRPr="00FA2E40">
                    <w:rPr>
                      <w:color w:val="000000"/>
                    </w:rPr>
                    <w:t>NCT02624193</w:t>
                  </w:r>
                </w:p>
              </w:tc>
              <w:tc>
                <w:tcPr>
                  <w:tcW w:w="0" w:type="auto"/>
                  <w:shd w:val="clear" w:color="auto" w:fill="auto"/>
                  <w:noWrap/>
                  <w:vAlign w:val="bottom"/>
                  <w:hideMark/>
                </w:tcPr>
                <w:p w14:paraId="14911202" w14:textId="3EE05FBF"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1C6C9957" w14:textId="49A0F1E6" w:rsidR="00067CA1" w:rsidRPr="00FA2E40" w:rsidRDefault="00067CA1" w:rsidP="00067CA1">
                  <w:pPr>
                    <w:jc w:val="right"/>
                    <w:rPr>
                      <w:color w:val="000000"/>
                    </w:rPr>
                  </w:pPr>
                  <w:r w:rsidRPr="00FA2E40">
                    <w:rPr>
                      <w:color w:val="000000"/>
                    </w:rPr>
                    <w:t>0.19</w:t>
                  </w:r>
                </w:p>
              </w:tc>
              <w:tc>
                <w:tcPr>
                  <w:tcW w:w="0" w:type="auto"/>
                  <w:shd w:val="clear" w:color="auto" w:fill="auto"/>
                  <w:noWrap/>
                  <w:vAlign w:val="center"/>
                  <w:hideMark/>
                </w:tcPr>
                <w:p w14:paraId="0D436471" w14:textId="3E6CE2A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D71019D" w14:textId="724072FD"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2357D794" w14:textId="2D884EF2"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7BF5FFD6" w14:textId="431F856A" w:rsidR="00067CA1" w:rsidRPr="00FA2E40" w:rsidRDefault="00067CA1" w:rsidP="00067CA1">
                  <w:pPr>
                    <w:jc w:val="right"/>
                    <w:rPr>
                      <w:color w:val="000000"/>
                    </w:rPr>
                  </w:pPr>
                  <w:r w:rsidRPr="00FA2E40">
                    <w:rPr>
                      <w:color w:val="000000"/>
                    </w:rPr>
                    <w:t>-0.37</w:t>
                  </w:r>
                </w:p>
              </w:tc>
              <w:tc>
                <w:tcPr>
                  <w:tcW w:w="0" w:type="auto"/>
                  <w:shd w:val="clear" w:color="auto" w:fill="auto"/>
                  <w:noWrap/>
                  <w:vAlign w:val="bottom"/>
                  <w:hideMark/>
                </w:tcPr>
                <w:p w14:paraId="2764A1FD" w14:textId="2B4DFF0A" w:rsidR="00067CA1" w:rsidRPr="00FA2E40" w:rsidRDefault="00067CA1" w:rsidP="00067CA1">
                  <w:pPr>
                    <w:jc w:val="right"/>
                    <w:rPr>
                      <w:color w:val="000000"/>
                    </w:rPr>
                  </w:pPr>
                  <w:r w:rsidRPr="00FA2E40">
                    <w:rPr>
                      <w:color w:val="000000"/>
                    </w:rPr>
                    <w:t>0.35</w:t>
                  </w:r>
                </w:p>
              </w:tc>
            </w:tr>
            <w:tr w:rsidR="00067CA1" w:rsidRPr="00FA2E40" w14:paraId="145BDA7F" w14:textId="77777777" w:rsidTr="00F37C18">
              <w:trPr>
                <w:trHeight w:val="320"/>
              </w:trPr>
              <w:tc>
                <w:tcPr>
                  <w:tcW w:w="0" w:type="auto"/>
                  <w:shd w:val="clear" w:color="auto" w:fill="auto"/>
                  <w:noWrap/>
                  <w:vAlign w:val="bottom"/>
                  <w:hideMark/>
                </w:tcPr>
                <w:p w14:paraId="5C7A6249" w14:textId="6A3DD9B4" w:rsidR="00067CA1" w:rsidRPr="00FA2E40" w:rsidRDefault="00067CA1" w:rsidP="00067CA1">
                  <w:pPr>
                    <w:rPr>
                      <w:color w:val="000000"/>
                    </w:rPr>
                  </w:pPr>
                  <w:r w:rsidRPr="00FA2E40">
                    <w:rPr>
                      <w:color w:val="000000"/>
                    </w:rPr>
                    <w:t>NCT03035669</w:t>
                  </w:r>
                </w:p>
              </w:tc>
              <w:tc>
                <w:tcPr>
                  <w:tcW w:w="0" w:type="auto"/>
                  <w:shd w:val="clear" w:color="auto" w:fill="auto"/>
                  <w:noWrap/>
                  <w:vAlign w:val="bottom"/>
                  <w:hideMark/>
                </w:tcPr>
                <w:p w14:paraId="5E1964CE" w14:textId="61D5BBA2"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0F3D2E52" w14:textId="61495747"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3926C074" w14:textId="55A635EE"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EB1F29E" w14:textId="646FBDF5" w:rsidR="00067CA1" w:rsidRPr="00FA2E40" w:rsidRDefault="00067CA1" w:rsidP="00067CA1">
                  <w:pPr>
                    <w:jc w:val="right"/>
                    <w:rPr>
                      <w:color w:val="000000"/>
                    </w:rPr>
                  </w:pPr>
                  <w:r w:rsidRPr="00FA2E40">
                    <w:rPr>
                      <w:color w:val="000000"/>
                    </w:rPr>
                    <w:t>0.24</w:t>
                  </w:r>
                </w:p>
              </w:tc>
              <w:tc>
                <w:tcPr>
                  <w:tcW w:w="0" w:type="auto"/>
                  <w:shd w:val="clear" w:color="auto" w:fill="auto"/>
                  <w:noWrap/>
                  <w:vAlign w:val="center"/>
                  <w:hideMark/>
                </w:tcPr>
                <w:p w14:paraId="2BB54E06" w14:textId="2DD73952"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657EFF9D" w14:textId="6A43B88B" w:rsidR="00067CA1" w:rsidRPr="00FA2E40" w:rsidRDefault="00067CA1" w:rsidP="00067CA1">
                  <w:pPr>
                    <w:jc w:val="right"/>
                    <w:rPr>
                      <w:color w:val="000000"/>
                    </w:rPr>
                  </w:pPr>
                  <w:r w:rsidRPr="00FA2E40">
                    <w:rPr>
                      <w:color w:val="000000"/>
                    </w:rPr>
                    <w:t>-0.84</w:t>
                  </w:r>
                </w:p>
              </w:tc>
              <w:tc>
                <w:tcPr>
                  <w:tcW w:w="0" w:type="auto"/>
                  <w:shd w:val="clear" w:color="auto" w:fill="auto"/>
                  <w:noWrap/>
                  <w:vAlign w:val="bottom"/>
                  <w:hideMark/>
                </w:tcPr>
                <w:p w14:paraId="54211628" w14:textId="430B8DC1" w:rsidR="00067CA1" w:rsidRPr="00FA2E40" w:rsidRDefault="00067CA1" w:rsidP="00067CA1">
                  <w:pPr>
                    <w:jc w:val="right"/>
                    <w:rPr>
                      <w:color w:val="000000"/>
                    </w:rPr>
                  </w:pPr>
                  <w:r w:rsidRPr="00FA2E40">
                    <w:rPr>
                      <w:color w:val="000000"/>
                    </w:rPr>
                    <w:t>0.45</w:t>
                  </w:r>
                </w:p>
              </w:tc>
            </w:tr>
            <w:tr w:rsidR="00067CA1" w:rsidRPr="00FA2E40" w14:paraId="2F737275" w14:textId="77777777" w:rsidTr="00F37C18">
              <w:trPr>
                <w:trHeight w:val="320"/>
              </w:trPr>
              <w:tc>
                <w:tcPr>
                  <w:tcW w:w="0" w:type="auto"/>
                  <w:shd w:val="clear" w:color="auto" w:fill="auto"/>
                  <w:noWrap/>
                  <w:vAlign w:val="bottom"/>
                  <w:hideMark/>
                </w:tcPr>
                <w:p w14:paraId="22D9E513" w14:textId="2D49F61D" w:rsidR="00067CA1" w:rsidRPr="00FA2E40" w:rsidRDefault="00067CA1" w:rsidP="00067CA1">
                  <w:pPr>
                    <w:rPr>
                      <w:color w:val="000000"/>
                    </w:rPr>
                  </w:pPr>
                  <w:r w:rsidRPr="00FA2E40">
                    <w:rPr>
                      <w:color w:val="000000"/>
                    </w:rPr>
                    <w:t>NCT03132220</w:t>
                  </w:r>
                </w:p>
              </w:tc>
              <w:tc>
                <w:tcPr>
                  <w:tcW w:w="0" w:type="auto"/>
                  <w:shd w:val="clear" w:color="auto" w:fill="auto"/>
                  <w:noWrap/>
                  <w:vAlign w:val="bottom"/>
                  <w:hideMark/>
                </w:tcPr>
                <w:p w14:paraId="1C35C074" w14:textId="09737794"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5524DE9B" w14:textId="34BEC60C" w:rsidR="00067CA1" w:rsidRPr="00FA2E40" w:rsidRDefault="00067CA1" w:rsidP="00067CA1">
                  <w:pPr>
                    <w:jc w:val="right"/>
                    <w:rPr>
                      <w:color w:val="000000"/>
                    </w:rPr>
                  </w:pPr>
                  <w:r w:rsidRPr="00FA2E40">
                    <w:rPr>
                      <w:color w:val="000000"/>
                    </w:rPr>
                    <w:t>0.26</w:t>
                  </w:r>
                </w:p>
              </w:tc>
              <w:tc>
                <w:tcPr>
                  <w:tcW w:w="0" w:type="auto"/>
                  <w:shd w:val="clear" w:color="auto" w:fill="auto"/>
                  <w:noWrap/>
                  <w:vAlign w:val="center"/>
                  <w:hideMark/>
                </w:tcPr>
                <w:p w14:paraId="027CD08E" w14:textId="15C08A3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9598ED0" w14:textId="1683EB67" w:rsidR="00067CA1" w:rsidRPr="00FA2E40" w:rsidRDefault="00067CA1" w:rsidP="00067CA1">
                  <w:pPr>
                    <w:jc w:val="right"/>
                    <w:rPr>
                      <w:color w:val="000000"/>
                    </w:rPr>
                  </w:pPr>
                  <w:r w:rsidRPr="00FA2E40">
                    <w:rPr>
                      <w:color w:val="000000"/>
                    </w:rPr>
                    <w:t>0.18</w:t>
                  </w:r>
                </w:p>
              </w:tc>
              <w:tc>
                <w:tcPr>
                  <w:tcW w:w="0" w:type="auto"/>
                  <w:shd w:val="clear" w:color="auto" w:fill="auto"/>
                  <w:noWrap/>
                  <w:vAlign w:val="center"/>
                  <w:hideMark/>
                </w:tcPr>
                <w:p w14:paraId="4BC87005" w14:textId="5DEA8C75"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637E51F6" w14:textId="60669BD9" w:rsidR="00067CA1" w:rsidRPr="00FA2E40" w:rsidRDefault="00067CA1" w:rsidP="00067CA1">
                  <w:pPr>
                    <w:jc w:val="right"/>
                    <w:rPr>
                      <w:color w:val="000000"/>
                    </w:rPr>
                  </w:pPr>
                  <w:r w:rsidRPr="00FA2E40">
                    <w:rPr>
                      <w:color w:val="000000"/>
                    </w:rPr>
                    <w:t>0.47</w:t>
                  </w:r>
                </w:p>
              </w:tc>
              <w:tc>
                <w:tcPr>
                  <w:tcW w:w="0" w:type="auto"/>
                  <w:shd w:val="clear" w:color="auto" w:fill="auto"/>
                  <w:noWrap/>
                  <w:vAlign w:val="bottom"/>
                  <w:hideMark/>
                </w:tcPr>
                <w:p w14:paraId="001B3957" w14:textId="5B75AE7F" w:rsidR="00067CA1" w:rsidRPr="00FA2E40" w:rsidRDefault="00067CA1" w:rsidP="00067CA1">
                  <w:pPr>
                    <w:jc w:val="right"/>
                    <w:rPr>
                      <w:color w:val="000000"/>
                    </w:rPr>
                  </w:pPr>
                  <w:r w:rsidRPr="00FA2E40">
                    <w:rPr>
                      <w:color w:val="000000"/>
                    </w:rPr>
                    <w:t>0.18</w:t>
                  </w:r>
                </w:p>
              </w:tc>
            </w:tr>
            <w:tr w:rsidR="00067CA1" w:rsidRPr="00FA2E40" w14:paraId="3C7A4C4C" w14:textId="77777777" w:rsidTr="00F37C18">
              <w:trPr>
                <w:trHeight w:val="320"/>
              </w:trPr>
              <w:tc>
                <w:tcPr>
                  <w:tcW w:w="0" w:type="auto"/>
                  <w:shd w:val="clear" w:color="auto" w:fill="auto"/>
                  <w:noWrap/>
                  <w:vAlign w:val="bottom"/>
                  <w:hideMark/>
                </w:tcPr>
                <w:p w14:paraId="7AFAC0A7" w14:textId="4CB41B32" w:rsidR="00067CA1" w:rsidRPr="00FA2E40" w:rsidRDefault="00067CA1" w:rsidP="00067CA1">
                  <w:pPr>
                    <w:rPr>
                      <w:color w:val="000000"/>
                    </w:rPr>
                  </w:pPr>
                  <w:r w:rsidRPr="00FA2E40">
                    <w:rPr>
                      <w:color w:val="000000"/>
                    </w:rPr>
                    <w:t>Niles</w:t>
                  </w:r>
                </w:p>
              </w:tc>
              <w:tc>
                <w:tcPr>
                  <w:tcW w:w="0" w:type="auto"/>
                  <w:shd w:val="clear" w:color="auto" w:fill="auto"/>
                  <w:noWrap/>
                  <w:vAlign w:val="bottom"/>
                  <w:hideMark/>
                </w:tcPr>
                <w:p w14:paraId="00BDC035" w14:textId="34843DEF"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0A835659" w14:textId="0A1B4DA2" w:rsidR="00067CA1" w:rsidRPr="00FA2E40" w:rsidRDefault="00067CA1" w:rsidP="00067CA1">
                  <w:pPr>
                    <w:jc w:val="right"/>
                    <w:rPr>
                      <w:color w:val="000000"/>
                    </w:rPr>
                  </w:pPr>
                  <w:r w:rsidRPr="00FA2E40">
                    <w:rPr>
                      <w:color w:val="000000"/>
                    </w:rPr>
                    <w:t>0.24</w:t>
                  </w:r>
                </w:p>
              </w:tc>
              <w:tc>
                <w:tcPr>
                  <w:tcW w:w="0" w:type="auto"/>
                  <w:shd w:val="clear" w:color="auto" w:fill="auto"/>
                  <w:noWrap/>
                  <w:vAlign w:val="center"/>
                  <w:hideMark/>
                </w:tcPr>
                <w:p w14:paraId="6B94446F" w14:textId="547DED42"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32125332" w14:textId="7E03D9A9"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040E6096" w14:textId="74C21CAE"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69C0F8B" w14:textId="5642C64D" w:rsidR="00067CA1" w:rsidRPr="00FA2E40" w:rsidRDefault="00067CA1" w:rsidP="00067CA1">
                  <w:pPr>
                    <w:jc w:val="right"/>
                    <w:rPr>
                      <w:color w:val="000000"/>
                    </w:rPr>
                  </w:pPr>
                  <w:r w:rsidRPr="00FA2E40">
                    <w:rPr>
                      <w:color w:val="000000"/>
                    </w:rPr>
                    <w:t>0.77</w:t>
                  </w:r>
                </w:p>
              </w:tc>
              <w:tc>
                <w:tcPr>
                  <w:tcW w:w="0" w:type="auto"/>
                  <w:shd w:val="clear" w:color="auto" w:fill="auto"/>
                  <w:noWrap/>
                  <w:vAlign w:val="bottom"/>
                  <w:hideMark/>
                </w:tcPr>
                <w:p w14:paraId="1C0D120D" w14:textId="5ABE569B" w:rsidR="00067CA1" w:rsidRPr="00FA2E40" w:rsidRDefault="00067CA1" w:rsidP="00067CA1">
                  <w:pPr>
                    <w:jc w:val="right"/>
                    <w:rPr>
                      <w:color w:val="000000"/>
                    </w:rPr>
                  </w:pPr>
                  <w:r w:rsidRPr="00FA2E40">
                    <w:rPr>
                      <w:color w:val="000000"/>
                    </w:rPr>
                    <w:t>0.90</w:t>
                  </w:r>
                </w:p>
              </w:tc>
            </w:tr>
            <w:tr w:rsidR="00067CA1" w:rsidRPr="00FA2E40" w14:paraId="6A115A98" w14:textId="77777777" w:rsidTr="00F37C18">
              <w:trPr>
                <w:trHeight w:val="320"/>
              </w:trPr>
              <w:tc>
                <w:tcPr>
                  <w:tcW w:w="0" w:type="auto"/>
                  <w:shd w:val="clear" w:color="auto" w:fill="auto"/>
                  <w:noWrap/>
                  <w:vAlign w:val="bottom"/>
                  <w:hideMark/>
                </w:tcPr>
                <w:p w14:paraId="3ACDD5B4" w14:textId="530D61F5" w:rsidR="00067CA1" w:rsidRPr="00FA2E40" w:rsidRDefault="00067CA1" w:rsidP="00067CA1">
                  <w:pPr>
                    <w:rPr>
                      <w:color w:val="000000"/>
                    </w:rPr>
                  </w:pPr>
                  <w:proofErr w:type="spellStart"/>
                  <w:r w:rsidRPr="00FA2E40">
                    <w:rPr>
                      <w:color w:val="000000"/>
                    </w:rPr>
                    <w:t>Norouzi</w:t>
                  </w:r>
                  <w:proofErr w:type="spellEnd"/>
                </w:p>
              </w:tc>
              <w:tc>
                <w:tcPr>
                  <w:tcW w:w="0" w:type="auto"/>
                  <w:shd w:val="clear" w:color="auto" w:fill="auto"/>
                  <w:noWrap/>
                  <w:vAlign w:val="bottom"/>
                  <w:hideMark/>
                </w:tcPr>
                <w:p w14:paraId="058C28EB" w14:textId="4373D230"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6D0A80A2" w14:textId="55D33BD1"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46F5A8B5" w14:textId="23AA9D77"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9560A49" w14:textId="63679E38"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4D566E3" w14:textId="192DA8D5"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9D9008A" w14:textId="02B74E8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4F65B17" w14:textId="4D4D2B4C" w:rsidR="00067CA1" w:rsidRPr="00FA2E40" w:rsidRDefault="00067CA1" w:rsidP="00067CA1">
                  <w:pPr>
                    <w:jc w:val="right"/>
                    <w:rPr>
                      <w:color w:val="000000"/>
                    </w:rPr>
                  </w:pPr>
                  <w:r w:rsidRPr="00FA2E40">
                    <w:rPr>
                      <w:color w:val="000000"/>
                    </w:rPr>
                    <w:t>4.10</w:t>
                  </w:r>
                </w:p>
              </w:tc>
            </w:tr>
            <w:tr w:rsidR="00067CA1" w:rsidRPr="00FA2E40" w14:paraId="1A853F4B" w14:textId="77777777" w:rsidTr="00F37C18">
              <w:trPr>
                <w:trHeight w:val="320"/>
              </w:trPr>
              <w:tc>
                <w:tcPr>
                  <w:tcW w:w="0" w:type="auto"/>
                  <w:shd w:val="clear" w:color="auto" w:fill="auto"/>
                  <w:noWrap/>
                  <w:vAlign w:val="bottom"/>
                  <w:hideMark/>
                </w:tcPr>
                <w:p w14:paraId="36CD5FDF" w14:textId="2482E5AB" w:rsidR="00067CA1" w:rsidRPr="00FA2E40" w:rsidRDefault="00067CA1" w:rsidP="00067CA1">
                  <w:pPr>
                    <w:rPr>
                      <w:color w:val="000000"/>
                    </w:rPr>
                  </w:pPr>
                  <w:r w:rsidRPr="00FA2E40">
                    <w:rPr>
                      <w:color w:val="000000"/>
                    </w:rPr>
                    <w:t>O'Donnell</w:t>
                  </w:r>
                </w:p>
              </w:tc>
              <w:tc>
                <w:tcPr>
                  <w:tcW w:w="0" w:type="auto"/>
                  <w:shd w:val="clear" w:color="auto" w:fill="auto"/>
                  <w:noWrap/>
                  <w:vAlign w:val="bottom"/>
                  <w:hideMark/>
                </w:tcPr>
                <w:p w14:paraId="7FE3C201" w14:textId="4CB1A08B"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5F9691F4" w14:textId="07B2A8BB" w:rsidR="00067CA1" w:rsidRPr="00FA2E40" w:rsidRDefault="00067CA1" w:rsidP="00067CA1">
                  <w:pPr>
                    <w:jc w:val="right"/>
                    <w:rPr>
                      <w:color w:val="000000"/>
                    </w:rPr>
                  </w:pPr>
                  <w:r w:rsidRPr="00FA2E40">
                    <w:rPr>
                      <w:color w:val="000000"/>
                    </w:rPr>
                    <w:t>0.27</w:t>
                  </w:r>
                </w:p>
              </w:tc>
              <w:tc>
                <w:tcPr>
                  <w:tcW w:w="0" w:type="auto"/>
                  <w:shd w:val="clear" w:color="auto" w:fill="auto"/>
                  <w:noWrap/>
                  <w:vAlign w:val="center"/>
                  <w:hideMark/>
                </w:tcPr>
                <w:p w14:paraId="2E6A2591" w14:textId="6BFFCDFF"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3930030B" w14:textId="4F8E9517" w:rsidR="00067CA1" w:rsidRPr="00FA2E40" w:rsidRDefault="00067CA1" w:rsidP="00067CA1">
                  <w:pPr>
                    <w:jc w:val="right"/>
                    <w:rPr>
                      <w:color w:val="000000"/>
                    </w:rPr>
                  </w:pPr>
                  <w:r w:rsidRPr="00FA2E40">
                    <w:rPr>
                      <w:color w:val="000000"/>
                    </w:rPr>
                    <w:t>0.07</w:t>
                  </w:r>
                </w:p>
              </w:tc>
              <w:tc>
                <w:tcPr>
                  <w:tcW w:w="0" w:type="auto"/>
                  <w:shd w:val="clear" w:color="auto" w:fill="auto"/>
                  <w:noWrap/>
                  <w:vAlign w:val="center"/>
                  <w:hideMark/>
                </w:tcPr>
                <w:p w14:paraId="01F18EE6" w14:textId="2BFA6B1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B03AF20" w14:textId="31118EC1" w:rsidR="00067CA1" w:rsidRPr="00FA2E40" w:rsidRDefault="00067CA1" w:rsidP="00067CA1">
                  <w:pPr>
                    <w:jc w:val="right"/>
                    <w:rPr>
                      <w:color w:val="000000"/>
                    </w:rPr>
                  </w:pPr>
                  <w:r w:rsidRPr="00FA2E40">
                    <w:rPr>
                      <w:color w:val="000000"/>
                    </w:rPr>
                    <w:t>1.55</w:t>
                  </w:r>
                </w:p>
              </w:tc>
              <w:tc>
                <w:tcPr>
                  <w:tcW w:w="0" w:type="auto"/>
                  <w:shd w:val="clear" w:color="auto" w:fill="auto"/>
                  <w:noWrap/>
                  <w:vAlign w:val="bottom"/>
                  <w:hideMark/>
                </w:tcPr>
                <w:p w14:paraId="4762207D" w14:textId="099E44CE" w:rsidR="00067CA1" w:rsidRPr="00FA2E40" w:rsidRDefault="00067CA1" w:rsidP="00067CA1">
                  <w:pPr>
                    <w:jc w:val="right"/>
                    <w:rPr>
                      <w:color w:val="000000"/>
                    </w:rPr>
                  </w:pPr>
                  <w:r w:rsidRPr="00FA2E40">
                    <w:rPr>
                      <w:color w:val="000000"/>
                    </w:rPr>
                    <w:t>1.42</w:t>
                  </w:r>
                </w:p>
              </w:tc>
            </w:tr>
            <w:tr w:rsidR="00067CA1" w:rsidRPr="00FA2E40" w14:paraId="77945CA1" w14:textId="77777777" w:rsidTr="00F37C18">
              <w:trPr>
                <w:trHeight w:val="320"/>
              </w:trPr>
              <w:tc>
                <w:tcPr>
                  <w:tcW w:w="0" w:type="auto"/>
                  <w:shd w:val="clear" w:color="auto" w:fill="auto"/>
                  <w:noWrap/>
                  <w:vAlign w:val="bottom"/>
                  <w:hideMark/>
                </w:tcPr>
                <w:p w14:paraId="04D9D899" w14:textId="17C23947" w:rsidR="00067CA1" w:rsidRPr="00FA2E40" w:rsidRDefault="00067CA1" w:rsidP="00067CA1">
                  <w:pPr>
                    <w:rPr>
                      <w:color w:val="000000"/>
                    </w:rPr>
                  </w:pPr>
                  <w:proofErr w:type="spellStart"/>
                  <w:r w:rsidRPr="00FA2E40">
                    <w:rPr>
                      <w:color w:val="000000"/>
                    </w:rPr>
                    <w:t>Oken</w:t>
                  </w:r>
                  <w:proofErr w:type="spellEnd"/>
                </w:p>
              </w:tc>
              <w:tc>
                <w:tcPr>
                  <w:tcW w:w="0" w:type="auto"/>
                  <w:shd w:val="clear" w:color="auto" w:fill="auto"/>
                  <w:noWrap/>
                  <w:vAlign w:val="bottom"/>
                  <w:hideMark/>
                </w:tcPr>
                <w:p w14:paraId="34570979" w14:textId="111C133D" w:rsidR="00067CA1" w:rsidRPr="00FA2E40" w:rsidRDefault="00067CA1" w:rsidP="00067CA1">
                  <w:pPr>
                    <w:jc w:val="right"/>
                    <w:rPr>
                      <w:color w:val="000000"/>
                    </w:rPr>
                  </w:pPr>
                  <w:r w:rsidRPr="00FA2E40">
                    <w:rPr>
                      <w:color w:val="000000"/>
                    </w:rPr>
                    <w:t>2010</w:t>
                  </w:r>
                </w:p>
              </w:tc>
              <w:tc>
                <w:tcPr>
                  <w:tcW w:w="0" w:type="auto"/>
                  <w:shd w:val="clear" w:color="auto" w:fill="auto"/>
                  <w:noWrap/>
                  <w:vAlign w:val="center"/>
                  <w:hideMark/>
                </w:tcPr>
                <w:p w14:paraId="0A134106" w14:textId="40EB6C75" w:rsidR="00067CA1" w:rsidRPr="00FA2E40" w:rsidRDefault="00067CA1" w:rsidP="00067CA1">
                  <w:pPr>
                    <w:jc w:val="right"/>
                    <w:rPr>
                      <w:color w:val="000000"/>
                    </w:rPr>
                  </w:pPr>
                  <w:r w:rsidRPr="00FA2E40">
                    <w:rPr>
                      <w:color w:val="000000"/>
                    </w:rPr>
                    <w:t>0.25</w:t>
                  </w:r>
                </w:p>
              </w:tc>
              <w:tc>
                <w:tcPr>
                  <w:tcW w:w="0" w:type="auto"/>
                  <w:shd w:val="clear" w:color="auto" w:fill="auto"/>
                  <w:noWrap/>
                  <w:vAlign w:val="center"/>
                  <w:hideMark/>
                </w:tcPr>
                <w:p w14:paraId="1FB24365" w14:textId="22AC9E32"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14D046B8" w14:textId="533DA7E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535D032" w14:textId="7F5F042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C80CF5A" w14:textId="52EF1EF7" w:rsidR="00067CA1" w:rsidRPr="00FA2E40" w:rsidRDefault="00067CA1" w:rsidP="00067CA1">
                  <w:pPr>
                    <w:jc w:val="right"/>
                    <w:rPr>
                      <w:color w:val="000000"/>
                    </w:rPr>
                  </w:pPr>
                  <w:r w:rsidRPr="00FA2E40">
                    <w:rPr>
                      <w:color w:val="000000"/>
                    </w:rPr>
                    <w:t>1.91</w:t>
                  </w:r>
                </w:p>
              </w:tc>
              <w:tc>
                <w:tcPr>
                  <w:tcW w:w="0" w:type="auto"/>
                  <w:shd w:val="clear" w:color="auto" w:fill="auto"/>
                  <w:noWrap/>
                  <w:vAlign w:val="bottom"/>
                  <w:hideMark/>
                </w:tcPr>
                <w:p w14:paraId="049F8A96" w14:textId="3A83B9D4" w:rsidR="00067CA1" w:rsidRPr="00FA2E40" w:rsidRDefault="00067CA1" w:rsidP="00067CA1">
                  <w:pPr>
                    <w:jc w:val="right"/>
                    <w:rPr>
                      <w:color w:val="000000"/>
                    </w:rPr>
                  </w:pPr>
                  <w:r w:rsidRPr="00FA2E40">
                    <w:rPr>
                      <w:color w:val="000000"/>
                    </w:rPr>
                    <w:t>2.60</w:t>
                  </w:r>
                </w:p>
              </w:tc>
            </w:tr>
            <w:tr w:rsidR="00067CA1" w:rsidRPr="00FA2E40" w14:paraId="39D64A1D" w14:textId="77777777" w:rsidTr="00F37C18">
              <w:trPr>
                <w:trHeight w:val="320"/>
              </w:trPr>
              <w:tc>
                <w:tcPr>
                  <w:tcW w:w="0" w:type="auto"/>
                  <w:shd w:val="clear" w:color="auto" w:fill="auto"/>
                  <w:noWrap/>
                  <w:vAlign w:val="bottom"/>
                  <w:hideMark/>
                </w:tcPr>
                <w:p w14:paraId="11B278EA" w14:textId="6A7CDA85" w:rsidR="00067CA1" w:rsidRPr="00FA2E40" w:rsidRDefault="00067CA1" w:rsidP="00067CA1">
                  <w:pPr>
                    <w:rPr>
                      <w:color w:val="000000"/>
                    </w:rPr>
                  </w:pPr>
                  <w:proofErr w:type="spellStart"/>
                  <w:r w:rsidRPr="00FA2E40">
                    <w:rPr>
                      <w:color w:val="000000"/>
                    </w:rPr>
                    <w:t>Pagni</w:t>
                  </w:r>
                  <w:proofErr w:type="spellEnd"/>
                </w:p>
              </w:tc>
              <w:tc>
                <w:tcPr>
                  <w:tcW w:w="0" w:type="auto"/>
                  <w:shd w:val="clear" w:color="auto" w:fill="auto"/>
                  <w:noWrap/>
                  <w:vAlign w:val="bottom"/>
                  <w:hideMark/>
                </w:tcPr>
                <w:p w14:paraId="06D55632" w14:textId="52D81EB8"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41585D95" w14:textId="7B3072E9" w:rsidR="00067CA1" w:rsidRPr="00FA2E40" w:rsidRDefault="00067CA1" w:rsidP="00067CA1">
                  <w:pPr>
                    <w:jc w:val="right"/>
                    <w:rPr>
                      <w:color w:val="000000"/>
                    </w:rPr>
                  </w:pPr>
                  <w:r w:rsidRPr="00FA2E40">
                    <w:rPr>
                      <w:color w:val="000000"/>
                    </w:rPr>
                    <w:t>0.29</w:t>
                  </w:r>
                </w:p>
              </w:tc>
              <w:tc>
                <w:tcPr>
                  <w:tcW w:w="0" w:type="auto"/>
                  <w:shd w:val="clear" w:color="auto" w:fill="auto"/>
                  <w:noWrap/>
                  <w:vAlign w:val="center"/>
                  <w:hideMark/>
                </w:tcPr>
                <w:p w14:paraId="760AF76A" w14:textId="0CB54DF5"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1DC298FE" w14:textId="227C667B" w:rsidR="00067CA1" w:rsidRPr="00FA2E40" w:rsidRDefault="00067CA1" w:rsidP="00067CA1">
                  <w:pPr>
                    <w:jc w:val="right"/>
                    <w:rPr>
                      <w:color w:val="000000"/>
                    </w:rPr>
                  </w:pPr>
                  <w:r w:rsidRPr="00FA2E40">
                    <w:rPr>
                      <w:color w:val="000000"/>
                    </w:rPr>
                    <w:t>0.38</w:t>
                  </w:r>
                </w:p>
              </w:tc>
              <w:tc>
                <w:tcPr>
                  <w:tcW w:w="0" w:type="auto"/>
                  <w:shd w:val="clear" w:color="auto" w:fill="auto"/>
                  <w:noWrap/>
                  <w:vAlign w:val="center"/>
                  <w:hideMark/>
                </w:tcPr>
                <w:p w14:paraId="4D7408F0" w14:textId="1974322F"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7787AFA8" w14:textId="5D237661" w:rsidR="00067CA1" w:rsidRPr="00FA2E40" w:rsidRDefault="00067CA1" w:rsidP="00067CA1">
                  <w:pPr>
                    <w:jc w:val="right"/>
                    <w:rPr>
                      <w:color w:val="000000"/>
                    </w:rPr>
                  </w:pPr>
                  <w:r w:rsidRPr="00FA2E40">
                    <w:rPr>
                      <w:color w:val="000000"/>
                    </w:rPr>
                    <w:t>-0.43</w:t>
                  </w:r>
                </w:p>
              </w:tc>
              <w:tc>
                <w:tcPr>
                  <w:tcW w:w="0" w:type="auto"/>
                  <w:shd w:val="clear" w:color="auto" w:fill="auto"/>
                  <w:noWrap/>
                  <w:vAlign w:val="bottom"/>
                  <w:hideMark/>
                </w:tcPr>
                <w:p w14:paraId="2B6AC362" w14:textId="34814187" w:rsidR="00067CA1" w:rsidRPr="00FA2E40" w:rsidRDefault="00067CA1" w:rsidP="00067CA1">
                  <w:pPr>
                    <w:jc w:val="right"/>
                    <w:rPr>
                      <w:color w:val="000000"/>
                    </w:rPr>
                  </w:pPr>
                  <w:r w:rsidRPr="00FA2E40">
                    <w:rPr>
                      <w:color w:val="000000"/>
                    </w:rPr>
                    <w:t>0.44</w:t>
                  </w:r>
                </w:p>
              </w:tc>
            </w:tr>
            <w:tr w:rsidR="00067CA1" w:rsidRPr="00FA2E40" w14:paraId="14E23E56" w14:textId="77777777" w:rsidTr="00F37C18">
              <w:trPr>
                <w:trHeight w:val="320"/>
              </w:trPr>
              <w:tc>
                <w:tcPr>
                  <w:tcW w:w="0" w:type="auto"/>
                  <w:shd w:val="clear" w:color="auto" w:fill="auto"/>
                  <w:noWrap/>
                  <w:vAlign w:val="bottom"/>
                  <w:hideMark/>
                </w:tcPr>
                <w:p w14:paraId="6CE60742" w14:textId="5DBBAD29" w:rsidR="00067CA1" w:rsidRPr="00FA2E40" w:rsidRDefault="00067CA1" w:rsidP="00067CA1">
                  <w:pPr>
                    <w:rPr>
                      <w:color w:val="000000"/>
                    </w:rPr>
                  </w:pPr>
                  <w:proofErr w:type="spellStart"/>
                  <w:r w:rsidRPr="00FA2E40">
                    <w:rPr>
                      <w:color w:val="000000"/>
                    </w:rPr>
                    <w:t>Palta</w:t>
                  </w:r>
                  <w:proofErr w:type="spellEnd"/>
                </w:p>
              </w:tc>
              <w:tc>
                <w:tcPr>
                  <w:tcW w:w="0" w:type="auto"/>
                  <w:shd w:val="clear" w:color="auto" w:fill="auto"/>
                  <w:noWrap/>
                  <w:vAlign w:val="bottom"/>
                  <w:hideMark/>
                </w:tcPr>
                <w:p w14:paraId="4FB16F2E" w14:textId="03EEE4ED"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65030975" w14:textId="19B60314"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408EADDD" w14:textId="76A0CD1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CB0C164" w14:textId="11E9A9E1"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3F7E574" w14:textId="4C26D635"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82A81F6" w14:textId="7A442779" w:rsidR="00067CA1" w:rsidRPr="00FA2E40" w:rsidRDefault="00067CA1" w:rsidP="00067CA1">
                  <w:pPr>
                    <w:jc w:val="right"/>
                    <w:rPr>
                      <w:color w:val="000000"/>
                    </w:rPr>
                  </w:pPr>
                  <w:r w:rsidRPr="00FA2E40">
                    <w:rPr>
                      <w:color w:val="000000"/>
                    </w:rPr>
                    <w:t>-0.39</w:t>
                  </w:r>
                </w:p>
              </w:tc>
              <w:tc>
                <w:tcPr>
                  <w:tcW w:w="0" w:type="auto"/>
                  <w:shd w:val="clear" w:color="auto" w:fill="auto"/>
                  <w:noWrap/>
                  <w:vAlign w:val="bottom"/>
                  <w:hideMark/>
                </w:tcPr>
                <w:p w14:paraId="51C886A5" w14:textId="23AB4512" w:rsidR="00067CA1" w:rsidRPr="00FA2E40" w:rsidRDefault="00067CA1" w:rsidP="00067CA1">
                  <w:pPr>
                    <w:jc w:val="right"/>
                    <w:rPr>
                      <w:color w:val="000000"/>
                    </w:rPr>
                  </w:pPr>
                  <w:r w:rsidRPr="00FA2E40">
                    <w:rPr>
                      <w:color w:val="000000"/>
                    </w:rPr>
                    <w:t>4.20</w:t>
                  </w:r>
                </w:p>
              </w:tc>
            </w:tr>
            <w:tr w:rsidR="00067CA1" w:rsidRPr="00FA2E40" w14:paraId="7D112986" w14:textId="77777777" w:rsidTr="00F37C18">
              <w:trPr>
                <w:trHeight w:val="320"/>
              </w:trPr>
              <w:tc>
                <w:tcPr>
                  <w:tcW w:w="0" w:type="auto"/>
                  <w:shd w:val="clear" w:color="auto" w:fill="auto"/>
                  <w:noWrap/>
                  <w:vAlign w:val="bottom"/>
                  <w:hideMark/>
                </w:tcPr>
                <w:p w14:paraId="467E2D47" w14:textId="7C857D9B" w:rsidR="00067CA1" w:rsidRPr="00FA2E40" w:rsidRDefault="00067CA1" w:rsidP="00067CA1">
                  <w:pPr>
                    <w:rPr>
                      <w:color w:val="000000"/>
                    </w:rPr>
                  </w:pPr>
                  <w:proofErr w:type="spellStart"/>
                  <w:r w:rsidRPr="00FA2E40">
                    <w:rPr>
                      <w:color w:val="000000"/>
                    </w:rPr>
                    <w:lastRenderedPageBreak/>
                    <w:t>Pbert</w:t>
                  </w:r>
                  <w:proofErr w:type="spellEnd"/>
                </w:p>
              </w:tc>
              <w:tc>
                <w:tcPr>
                  <w:tcW w:w="0" w:type="auto"/>
                  <w:shd w:val="clear" w:color="auto" w:fill="auto"/>
                  <w:noWrap/>
                  <w:vAlign w:val="bottom"/>
                  <w:hideMark/>
                </w:tcPr>
                <w:p w14:paraId="719BD3EF" w14:textId="28309ABF"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021E5B2F" w14:textId="08F4954F"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hideMark/>
                </w:tcPr>
                <w:p w14:paraId="619CC827" w14:textId="2A10BA5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6B77535" w14:textId="5EC854E5"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57185874" w14:textId="466DBA1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C06510D" w14:textId="0396579F" w:rsidR="00067CA1" w:rsidRPr="00FA2E40" w:rsidRDefault="00067CA1" w:rsidP="00067CA1">
                  <w:pPr>
                    <w:jc w:val="right"/>
                    <w:rPr>
                      <w:color w:val="000000"/>
                    </w:rPr>
                  </w:pPr>
                  <w:r w:rsidRPr="00FA2E40">
                    <w:rPr>
                      <w:color w:val="000000"/>
                    </w:rPr>
                    <w:t>0.22</w:t>
                  </w:r>
                </w:p>
              </w:tc>
              <w:tc>
                <w:tcPr>
                  <w:tcW w:w="0" w:type="auto"/>
                  <w:shd w:val="clear" w:color="auto" w:fill="auto"/>
                  <w:noWrap/>
                  <w:vAlign w:val="bottom"/>
                  <w:hideMark/>
                </w:tcPr>
                <w:p w14:paraId="796043AC" w14:textId="39AC2E3A" w:rsidR="00067CA1" w:rsidRPr="00FA2E40" w:rsidRDefault="00067CA1" w:rsidP="00067CA1">
                  <w:pPr>
                    <w:jc w:val="right"/>
                    <w:rPr>
                      <w:color w:val="000000"/>
                    </w:rPr>
                  </w:pPr>
                  <w:r w:rsidRPr="00FA2E40">
                    <w:rPr>
                      <w:color w:val="000000"/>
                    </w:rPr>
                    <w:t>0.50</w:t>
                  </w:r>
                </w:p>
              </w:tc>
            </w:tr>
            <w:tr w:rsidR="00067CA1" w:rsidRPr="00FA2E40" w14:paraId="28BF1973" w14:textId="77777777" w:rsidTr="00F37C18">
              <w:trPr>
                <w:trHeight w:val="320"/>
              </w:trPr>
              <w:tc>
                <w:tcPr>
                  <w:tcW w:w="0" w:type="auto"/>
                  <w:shd w:val="clear" w:color="auto" w:fill="auto"/>
                  <w:noWrap/>
                  <w:vAlign w:val="bottom"/>
                  <w:hideMark/>
                </w:tcPr>
                <w:p w14:paraId="1672E641" w14:textId="1D763B24" w:rsidR="00067CA1" w:rsidRPr="00FA2E40" w:rsidRDefault="00067CA1" w:rsidP="00067CA1">
                  <w:pPr>
                    <w:rPr>
                      <w:color w:val="000000"/>
                    </w:rPr>
                  </w:pPr>
                  <w:r w:rsidRPr="00FA2E40">
                    <w:rPr>
                      <w:color w:val="000000"/>
                    </w:rPr>
                    <w:t>Pérez-Aranda</w:t>
                  </w:r>
                </w:p>
              </w:tc>
              <w:tc>
                <w:tcPr>
                  <w:tcW w:w="0" w:type="auto"/>
                  <w:shd w:val="clear" w:color="auto" w:fill="auto"/>
                  <w:noWrap/>
                  <w:vAlign w:val="bottom"/>
                  <w:hideMark/>
                </w:tcPr>
                <w:p w14:paraId="50F806BB" w14:textId="5BC7A646"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562719D6" w14:textId="7A8A046F" w:rsidR="00067CA1" w:rsidRPr="00FA2E40" w:rsidRDefault="00067CA1" w:rsidP="00067CA1">
                  <w:pPr>
                    <w:jc w:val="right"/>
                    <w:rPr>
                      <w:color w:val="000000"/>
                    </w:rPr>
                  </w:pPr>
                  <w:r w:rsidRPr="00FA2E40">
                    <w:rPr>
                      <w:color w:val="000000"/>
                    </w:rPr>
                    <w:t>0.23</w:t>
                  </w:r>
                </w:p>
              </w:tc>
              <w:tc>
                <w:tcPr>
                  <w:tcW w:w="0" w:type="auto"/>
                  <w:shd w:val="clear" w:color="auto" w:fill="auto"/>
                  <w:noWrap/>
                  <w:vAlign w:val="center"/>
                  <w:hideMark/>
                </w:tcPr>
                <w:p w14:paraId="351701C8" w14:textId="1BD919F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EAC23BB" w14:textId="72C644D7"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3CE3A11D" w14:textId="3B4BCEB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3A8A9C2" w14:textId="00EBE31C" w:rsidR="00067CA1" w:rsidRPr="00FA2E40" w:rsidRDefault="00067CA1" w:rsidP="00067CA1">
                  <w:pPr>
                    <w:jc w:val="right"/>
                    <w:rPr>
                      <w:color w:val="000000"/>
                    </w:rPr>
                  </w:pPr>
                  <w:r w:rsidRPr="00FA2E40">
                    <w:rPr>
                      <w:color w:val="000000"/>
                    </w:rPr>
                    <w:t>0.16</w:t>
                  </w:r>
                </w:p>
              </w:tc>
              <w:tc>
                <w:tcPr>
                  <w:tcW w:w="0" w:type="auto"/>
                  <w:shd w:val="clear" w:color="auto" w:fill="auto"/>
                  <w:noWrap/>
                  <w:vAlign w:val="bottom"/>
                  <w:hideMark/>
                </w:tcPr>
                <w:p w14:paraId="7885313E" w14:textId="74746470" w:rsidR="00067CA1" w:rsidRPr="00FA2E40" w:rsidRDefault="00067CA1" w:rsidP="00067CA1">
                  <w:pPr>
                    <w:jc w:val="right"/>
                    <w:rPr>
                      <w:color w:val="000000"/>
                    </w:rPr>
                  </w:pPr>
                  <w:r w:rsidRPr="00FA2E40">
                    <w:rPr>
                      <w:color w:val="000000"/>
                    </w:rPr>
                    <w:t>0.16</w:t>
                  </w:r>
                </w:p>
              </w:tc>
            </w:tr>
            <w:tr w:rsidR="00067CA1" w:rsidRPr="00FA2E40" w14:paraId="2D7A8507" w14:textId="77777777" w:rsidTr="00F37C18">
              <w:trPr>
                <w:trHeight w:val="320"/>
              </w:trPr>
              <w:tc>
                <w:tcPr>
                  <w:tcW w:w="0" w:type="auto"/>
                  <w:shd w:val="clear" w:color="auto" w:fill="auto"/>
                  <w:noWrap/>
                  <w:vAlign w:val="bottom"/>
                  <w:hideMark/>
                </w:tcPr>
                <w:p w14:paraId="4640296B" w14:textId="303E1087" w:rsidR="00067CA1" w:rsidRPr="00FA2E40" w:rsidRDefault="00067CA1" w:rsidP="00067CA1">
                  <w:pPr>
                    <w:rPr>
                      <w:color w:val="000000"/>
                    </w:rPr>
                  </w:pPr>
                  <w:proofErr w:type="spellStart"/>
                  <w:r w:rsidRPr="00FA2E40">
                    <w:rPr>
                      <w:color w:val="000000"/>
                    </w:rPr>
                    <w:t>Philippot</w:t>
                  </w:r>
                  <w:proofErr w:type="spellEnd"/>
                </w:p>
              </w:tc>
              <w:tc>
                <w:tcPr>
                  <w:tcW w:w="0" w:type="auto"/>
                  <w:shd w:val="clear" w:color="auto" w:fill="auto"/>
                  <w:noWrap/>
                  <w:vAlign w:val="bottom"/>
                  <w:hideMark/>
                </w:tcPr>
                <w:p w14:paraId="2681C324" w14:textId="580CE960" w:rsidR="00067CA1" w:rsidRPr="00FA2E40" w:rsidRDefault="00067CA1" w:rsidP="00067CA1">
                  <w:pPr>
                    <w:jc w:val="right"/>
                    <w:rPr>
                      <w:color w:val="000000"/>
                    </w:rPr>
                  </w:pPr>
                  <w:r w:rsidRPr="00FA2E40">
                    <w:rPr>
                      <w:color w:val="000000"/>
                    </w:rPr>
                    <w:t>2012</w:t>
                  </w:r>
                </w:p>
              </w:tc>
              <w:tc>
                <w:tcPr>
                  <w:tcW w:w="0" w:type="auto"/>
                  <w:shd w:val="clear" w:color="auto" w:fill="auto"/>
                  <w:noWrap/>
                  <w:vAlign w:val="center"/>
                  <w:hideMark/>
                </w:tcPr>
                <w:p w14:paraId="5B280AAD" w14:textId="6645F774"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2A2E7D72" w14:textId="25330717"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48F35C9" w14:textId="31A3D10D"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150F42C7" w14:textId="7497B570"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05818F35" w14:textId="48679CF1" w:rsidR="00067CA1" w:rsidRPr="00FA2E40" w:rsidRDefault="00067CA1" w:rsidP="00067CA1">
                  <w:pPr>
                    <w:jc w:val="right"/>
                    <w:rPr>
                      <w:color w:val="000000"/>
                    </w:rPr>
                  </w:pPr>
                  <w:r w:rsidRPr="00FA2E40">
                    <w:rPr>
                      <w:color w:val="000000"/>
                    </w:rPr>
                    <w:t>-0.49</w:t>
                  </w:r>
                </w:p>
              </w:tc>
              <w:tc>
                <w:tcPr>
                  <w:tcW w:w="0" w:type="auto"/>
                  <w:shd w:val="clear" w:color="auto" w:fill="auto"/>
                  <w:noWrap/>
                  <w:vAlign w:val="bottom"/>
                  <w:hideMark/>
                </w:tcPr>
                <w:p w14:paraId="565F9F99" w14:textId="49FC96CD" w:rsidR="00067CA1" w:rsidRPr="00FA2E40" w:rsidRDefault="00067CA1" w:rsidP="00067CA1">
                  <w:pPr>
                    <w:jc w:val="right"/>
                    <w:rPr>
                      <w:color w:val="000000"/>
                    </w:rPr>
                  </w:pPr>
                  <w:r w:rsidRPr="00FA2E40">
                    <w:rPr>
                      <w:color w:val="000000"/>
                    </w:rPr>
                    <w:t>0.99</w:t>
                  </w:r>
                </w:p>
              </w:tc>
            </w:tr>
            <w:tr w:rsidR="00067CA1" w:rsidRPr="00FA2E40" w14:paraId="5EF6892E" w14:textId="77777777" w:rsidTr="00F37C18">
              <w:trPr>
                <w:trHeight w:val="320"/>
              </w:trPr>
              <w:tc>
                <w:tcPr>
                  <w:tcW w:w="0" w:type="auto"/>
                  <w:shd w:val="clear" w:color="auto" w:fill="auto"/>
                  <w:noWrap/>
                  <w:vAlign w:val="bottom"/>
                  <w:hideMark/>
                </w:tcPr>
                <w:p w14:paraId="504E2C38" w14:textId="7A321AB9" w:rsidR="00067CA1" w:rsidRPr="00FA2E40" w:rsidRDefault="00067CA1" w:rsidP="00067CA1">
                  <w:pPr>
                    <w:rPr>
                      <w:color w:val="000000"/>
                    </w:rPr>
                  </w:pPr>
                  <w:r w:rsidRPr="00FA2E40">
                    <w:rPr>
                      <w:color w:val="000000"/>
                    </w:rPr>
                    <w:t>Polusny</w:t>
                  </w:r>
                </w:p>
              </w:tc>
              <w:tc>
                <w:tcPr>
                  <w:tcW w:w="0" w:type="auto"/>
                  <w:shd w:val="clear" w:color="auto" w:fill="auto"/>
                  <w:noWrap/>
                  <w:vAlign w:val="bottom"/>
                  <w:hideMark/>
                </w:tcPr>
                <w:p w14:paraId="62032F8B" w14:textId="6F382CC1"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2F43C11D" w14:textId="7B188218"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5554324D" w14:textId="7643CF0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1A1A99BA" w14:textId="226A0035"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098841AD" w14:textId="5796C1C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B4C39CD" w14:textId="5FB91D19" w:rsidR="00067CA1" w:rsidRPr="00FA2E40" w:rsidRDefault="00067CA1" w:rsidP="00067CA1">
                  <w:pPr>
                    <w:jc w:val="right"/>
                    <w:rPr>
                      <w:color w:val="000000"/>
                    </w:rPr>
                  </w:pPr>
                  <w:r w:rsidRPr="00FA2E40">
                    <w:rPr>
                      <w:color w:val="000000"/>
                    </w:rPr>
                    <w:t>1.88</w:t>
                  </w:r>
                </w:p>
              </w:tc>
              <w:tc>
                <w:tcPr>
                  <w:tcW w:w="0" w:type="auto"/>
                  <w:shd w:val="clear" w:color="auto" w:fill="auto"/>
                  <w:noWrap/>
                  <w:vAlign w:val="bottom"/>
                  <w:hideMark/>
                </w:tcPr>
                <w:p w14:paraId="465250E7" w14:textId="5B9E328E" w:rsidR="00067CA1" w:rsidRPr="00FA2E40" w:rsidRDefault="00067CA1" w:rsidP="00067CA1">
                  <w:pPr>
                    <w:jc w:val="right"/>
                    <w:rPr>
                      <w:color w:val="000000"/>
                    </w:rPr>
                  </w:pPr>
                  <w:r w:rsidRPr="00FA2E40">
                    <w:rPr>
                      <w:color w:val="000000"/>
                    </w:rPr>
                    <w:t>1.20</w:t>
                  </w:r>
                </w:p>
              </w:tc>
            </w:tr>
            <w:tr w:rsidR="00067CA1" w:rsidRPr="00FA2E40" w14:paraId="6F401270" w14:textId="77777777" w:rsidTr="00F37C18">
              <w:trPr>
                <w:trHeight w:val="320"/>
              </w:trPr>
              <w:tc>
                <w:tcPr>
                  <w:tcW w:w="0" w:type="auto"/>
                  <w:shd w:val="clear" w:color="auto" w:fill="auto"/>
                  <w:noWrap/>
                  <w:vAlign w:val="bottom"/>
                  <w:hideMark/>
                </w:tcPr>
                <w:p w14:paraId="32F98CB1" w14:textId="5F064FB2" w:rsidR="00067CA1" w:rsidRPr="00FA2E40" w:rsidRDefault="00067CA1" w:rsidP="00067CA1">
                  <w:pPr>
                    <w:rPr>
                      <w:color w:val="000000"/>
                    </w:rPr>
                  </w:pPr>
                  <w:r w:rsidRPr="00FA2E40">
                    <w:rPr>
                      <w:color w:val="000000"/>
                    </w:rPr>
                    <w:t>Raja-Khan</w:t>
                  </w:r>
                </w:p>
              </w:tc>
              <w:tc>
                <w:tcPr>
                  <w:tcW w:w="0" w:type="auto"/>
                  <w:shd w:val="clear" w:color="auto" w:fill="auto"/>
                  <w:noWrap/>
                  <w:vAlign w:val="bottom"/>
                  <w:hideMark/>
                </w:tcPr>
                <w:p w14:paraId="2A973A1E" w14:textId="102C3EE7"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069D663F" w14:textId="4D95B96D" w:rsidR="00067CA1" w:rsidRPr="00FA2E40" w:rsidRDefault="00067CA1" w:rsidP="00067CA1">
                  <w:pPr>
                    <w:jc w:val="right"/>
                    <w:rPr>
                      <w:color w:val="000000"/>
                    </w:rPr>
                  </w:pPr>
                  <w:r w:rsidRPr="00FA2E40">
                    <w:rPr>
                      <w:color w:val="000000"/>
                    </w:rPr>
                    <w:t>0.17</w:t>
                  </w:r>
                </w:p>
              </w:tc>
              <w:tc>
                <w:tcPr>
                  <w:tcW w:w="0" w:type="auto"/>
                  <w:shd w:val="clear" w:color="auto" w:fill="auto"/>
                  <w:noWrap/>
                  <w:vAlign w:val="center"/>
                  <w:hideMark/>
                </w:tcPr>
                <w:p w14:paraId="5F682E17" w14:textId="03F77048"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ABD12D4" w14:textId="469B19ED" w:rsidR="00067CA1" w:rsidRPr="00FA2E40" w:rsidRDefault="00067CA1" w:rsidP="00067CA1">
                  <w:pPr>
                    <w:jc w:val="right"/>
                    <w:rPr>
                      <w:color w:val="000000"/>
                    </w:rPr>
                  </w:pPr>
                  <w:r w:rsidRPr="00FA2E40">
                    <w:rPr>
                      <w:color w:val="000000"/>
                    </w:rPr>
                    <w:t>0.41</w:t>
                  </w:r>
                </w:p>
              </w:tc>
              <w:tc>
                <w:tcPr>
                  <w:tcW w:w="0" w:type="auto"/>
                  <w:shd w:val="clear" w:color="auto" w:fill="auto"/>
                  <w:noWrap/>
                  <w:vAlign w:val="center"/>
                  <w:hideMark/>
                </w:tcPr>
                <w:p w14:paraId="02882D21" w14:textId="473E7389"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D3803DC" w14:textId="03F8BEB3" w:rsidR="00067CA1" w:rsidRPr="00FA2E40" w:rsidRDefault="00067CA1" w:rsidP="00067CA1">
                  <w:pPr>
                    <w:jc w:val="right"/>
                    <w:rPr>
                      <w:color w:val="000000"/>
                    </w:rPr>
                  </w:pPr>
                  <w:r w:rsidRPr="00FA2E40">
                    <w:rPr>
                      <w:color w:val="000000"/>
                    </w:rPr>
                    <w:t>-1.24</w:t>
                  </w:r>
                </w:p>
              </w:tc>
              <w:tc>
                <w:tcPr>
                  <w:tcW w:w="0" w:type="auto"/>
                  <w:shd w:val="clear" w:color="auto" w:fill="auto"/>
                  <w:noWrap/>
                  <w:vAlign w:val="bottom"/>
                  <w:hideMark/>
                </w:tcPr>
                <w:p w14:paraId="28F8E398" w14:textId="78B880F6" w:rsidR="00067CA1" w:rsidRPr="00FA2E40" w:rsidRDefault="00067CA1" w:rsidP="00067CA1">
                  <w:pPr>
                    <w:jc w:val="right"/>
                    <w:rPr>
                      <w:color w:val="000000"/>
                    </w:rPr>
                  </w:pPr>
                  <w:r w:rsidRPr="00FA2E40">
                    <w:rPr>
                      <w:color w:val="000000"/>
                    </w:rPr>
                    <w:t>0.27</w:t>
                  </w:r>
                </w:p>
              </w:tc>
            </w:tr>
            <w:tr w:rsidR="00067CA1" w:rsidRPr="00FA2E40" w14:paraId="540F4715" w14:textId="77777777" w:rsidTr="00F37C18">
              <w:trPr>
                <w:trHeight w:val="320"/>
              </w:trPr>
              <w:tc>
                <w:tcPr>
                  <w:tcW w:w="0" w:type="auto"/>
                  <w:shd w:val="clear" w:color="auto" w:fill="auto"/>
                  <w:noWrap/>
                  <w:vAlign w:val="bottom"/>
                  <w:hideMark/>
                </w:tcPr>
                <w:p w14:paraId="081032D3" w14:textId="59385673" w:rsidR="00067CA1" w:rsidRPr="00FA2E40" w:rsidRDefault="00067CA1" w:rsidP="00067CA1">
                  <w:pPr>
                    <w:rPr>
                      <w:color w:val="000000"/>
                    </w:rPr>
                  </w:pPr>
                  <w:r w:rsidRPr="00FA2E40">
                    <w:rPr>
                      <w:color w:val="000000"/>
                    </w:rPr>
                    <w:t>Schmidt</w:t>
                  </w:r>
                </w:p>
              </w:tc>
              <w:tc>
                <w:tcPr>
                  <w:tcW w:w="0" w:type="auto"/>
                  <w:shd w:val="clear" w:color="auto" w:fill="auto"/>
                  <w:noWrap/>
                  <w:vAlign w:val="bottom"/>
                  <w:hideMark/>
                </w:tcPr>
                <w:p w14:paraId="707A7DEC" w14:textId="615967FF" w:rsidR="00067CA1" w:rsidRPr="00FA2E40" w:rsidRDefault="00067CA1" w:rsidP="00067CA1">
                  <w:pPr>
                    <w:jc w:val="right"/>
                    <w:rPr>
                      <w:color w:val="000000"/>
                    </w:rPr>
                  </w:pPr>
                  <w:r w:rsidRPr="00FA2E40">
                    <w:rPr>
                      <w:color w:val="000000"/>
                    </w:rPr>
                    <w:t>2011</w:t>
                  </w:r>
                </w:p>
              </w:tc>
              <w:tc>
                <w:tcPr>
                  <w:tcW w:w="0" w:type="auto"/>
                  <w:shd w:val="clear" w:color="auto" w:fill="auto"/>
                  <w:noWrap/>
                  <w:vAlign w:val="center"/>
                  <w:hideMark/>
                </w:tcPr>
                <w:p w14:paraId="263DCC8F" w14:textId="41E331D3" w:rsidR="00067CA1" w:rsidRPr="00FA2E40" w:rsidRDefault="00067CA1" w:rsidP="00067CA1">
                  <w:pPr>
                    <w:jc w:val="right"/>
                    <w:rPr>
                      <w:color w:val="000000"/>
                    </w:rPr>
                  </w:pPr>
                  <w:r w:rsidRPr="00FA2E40">
                    <w:rPr>
                      <w:color w:val="000000"/>
                    </w:rPr>
                    <w:t>0.24</w:t>
                  </w:r>
                </w:p>
              </w:tc>
              <w:tc>
                <w:tcPr>
                  <w:tcW w:w="0" w:type="auto"/>
                  <w:shd w:val="clear" w:color="auto" w:fill="auto"/>
                  <w:noWrap/>
                  <w:vAlign w:val="center"/>
                  <w:hideMark/>
                </w:tcPr>
                <w:p w14:paraId="2BDD4D50" w14:textId="43FB4A7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63EBB4DA" w14:textId="1A637BEA" w:rsidR="00067CA1" w:rsidRPr="00FA2E40" w:rsidRDefault="00067CA1" w:rsidP="00067CA1">
                  <w:pPr>
                    <w:jc w:val="right"/>
                    <w:rPr>
                      <w:color w:val="000000"/>
                    </w:rPr>
                  </w:pPr>
                  <w:r w:rsidRPr="00FA2E40">
                    <w:rPr>
                      <w:color w:val="000000"/>
                    </w:rPr>
                    <w:t>0.14</w:t>
                  </w:r>
                </w:p>
              </w:tc>
              <w:tc>
                <w:tcPr>
                  <w:tcW w:w="0" w:type="auto"/>
                  <w:shd w:val="clear" w:color="auto" w:fill="auto"/>
                  <w:noWrap/>
                  <w:vAlign w:val="center"/>
                  <w:hideMark/>
                </w:tcPr>
                <w:p w14:paraId="6485F146" w14:textId="75956F9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18601B8" w14:textId="76817CD4" w:rsidR="00067CA1" w:rsidRPr="00FA2E40" w:rsidRDefault="00067CA1" w:rsidP="00067CA1">
                  <w:pPr>
                    <w:jc w:val="right"/>
                    <w:rPr>
                      <w:color w:val="000000"/>
                    </w:rPr>
                  </w:pPr>
                  <w:r w:rsidRPr="00FA2E40">
                    <w:rPr>
                      <w:color w:val="000000"/>
                    </w:rPr>
                    <w:t>0.68</w:t>
                  </w:r>
                </w:p>
              </w:tc>
              <w:tc>
                <w:tcPr>
                  <w:tcW w:w="0" w:type="auto"/>
                  <w:shd w:val="clear" w:color="auto" w:fill="auto"/>
                  <w:noWrap/>
                  <w:vAlign w:val="bottom"/>
                  <w:hideMark/>
                </w:tcPr>
                <w:p w14:paraId="0CFCA9EB" w14:textId="609EBCB0" w:rsidR="00067CA1" w:rsidRPr="00FA2E40" w:rsidRDefault="00067CA1" w:rsidP="00067CA1">
                  <w:pPr>
                    <w:jc w:val="right"/>
                    <w:rPr>
                      <w:color w:val="000000"/>
                    </w:rPr>
                  </w:pPr>
                  <w:r w:rsidRPr="00FA2E40">
                    <w:rPr>
                      <w:color w:val="000000"/>
                    </w:rPr>
                    <w:t>0.24</w:t>
                  </w:r>
                </w:p>
              </w:tc>
            </w:tr>
            <w:tr w:rsidR="00067CA1" w:rsidRPr="00FA2E40" w14:paraId="10DB5671" w14:textId="77777777" w:rsidTr="00F37C18">
              <w:trPr>
                <w:trHeight w:val="320"/>
              </w:trPr>
              <w:tc>
                <w:tcPr>
                  <w:tcW w:w="0" w:type="auto"/>
                  <w:shd w:val="clear" w:color="auto" w:fill="auto"/>
                  <w:noWrap/>
                  <w:vAlign w:val="bottom"/>
                  <w:hideMark/>
                </w:tcPr>
                <w:p w14:paraId="6926C422" w14:textId="44B98687" w:rsidR="00067CA1" w:rsidRPr="00FA2E40" w:rsidRDefault="00067CA1" w:rsidP="00067CA1">
                  <w:pPr>
                    <w:rPr>
                      <w:color w:val="000000"/>
                    </w:rPr>
                  </w:pPr>
                  <w:proofErr w:type="spellStart"/>
                  <w:r w:rsidRPr="00FA2E40">
                    <w:rPr>
                      <w:color w:val="000000"/>
                    </w:rPr>
                    <w:t>Schuver</w:t>
                  </w:r>
                  <w:proofErr w:type="spellEnd"/>
                </w:p>
              </w:tc>
              <w:tc>
                <w:tcPr>
                  <w:tcW w:w="0" w:type="auto"/>
                  <w:shd w:val="clear" w:color="auto" w:fill="auto"/>
                  <w:noWrap/>
                  <w:vAlign w:val="bottom"/>
                  <w:hideMark/>
                </w:tcPr>
                <w:p w14:paraId="0F3F4A3C" w14:textId="1C6AB3AD"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0A0F9945" w14:textId="00E6B473"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hideMark/>
                </w:tcPr>
                <w:p w14:paraId="1377ABC2" w14:textId="2DA54312"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104F416" w14:textId="380AD239" w:rsidR="00067CA1" w:rsidRPr="00FA2E40" w:rsidRDefault="00067CA1" w:rsidP="00067CA1">
                  <w:pPr>
                    <w:jc w:val="right"/>
                    <w:rPr>
                      <w:color w:val="000000"/>
                    </w:rPr>
                  </w:pPr>
                  <w:r w:rsidRPr="00FA2E40">
                    <w:rPr>
                      <w:color w:val="000000"/>
                    </w:rPr>
                    <w:t>0.20</w:t>
                  </w:r>
                </w:p>
              </w:tc>
              <w:tc>
                <w:tcPr>
                  <w:tcW w:w="0" w:type="auto"/>
                  <w:shd w:val="clear" w:color="auto" w:fill="auto"/>
                  <w:noWrap/>
                  <w:vAlign w:val="center"/>
                  <w:hideMark/>
                </w:tcPr>
                <w:p w14:paraId="6614DC30" w14:textId="122F9B08"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4950025E" w14:textId="01D54A3A" w:rsidR="00067CA1" w:rsidRPr="00FA2E40" w:rsidRDefault="00067CA1" w:rsidP="00067CA1">
                  <w:pPr>
                    <w:jc w:val="right"/>
                    <w:rPr>
                      <w:color w:val="000000"/>
                    </w:rPr>
                  </w:pPr>
                  <w:r w:rsidRPr="00FA2E40">
                    <w:rPr>
                      <w:color w:val="000000"/>
                    </w:rPr>
                    <w:t>-0.81</w:t>
                  </w:r>
                </w:p>
              </w:tc>
              <w:tc>
                <w:tcPr>
                  <w:tcW w:w="0" w:type="auto"/>
                  <w:shd w:val="clear" w:color="auto" w:fill="auto"/>
                  <w:noWrap/>
                  <w:vAlign w:val="bottom"/>
                  <w:hideMark/>
                </w:tcPr>
                <w:p w14:paraId="1D779D54" w14:textId="6E8D50F5" w:rsidR="00067CA1" w:rsidRPr="00FA2E40" w:rsidRDefault="00067CA1" w:rsidP="00067CA1">
                  <w:pPr>
                    <w:jc w:val="right"/>
                    <w:rPr>
                      <w:color w:val="000000"/>
                    </w:rPr>
                  </w:pPr>
                  <w:r w:rsidRPr="00FA2E40">
                    <w:rPr>
                      <w:color w:val="000000"/>
                    </w:rPr>
                    <w:t>0.87</w:t>
                  </w:r>
                </w:p>
              </w:tc>
            </w:tr>
            <w:tr w:rsidR="00067CA1" w:rsidRPr="00FA2E40" w14:paraId="3607859F" w14:textId="77777777" w:rsidTr="00F37C18">
              <w:trPr>
                <w:trHeight w:val="320"/>
              </w:trPr>
              <w:tc>
                <w:tcPr>
                  <w:tcW w:w="0" w:type="auto"/>
                  <w:shd w:val="clear" w:color="auto" w:fill="auto"/>
                  <w:noWrap/>
                  <w:vAlign w:val="bottom"/>
                  <w:hideMark/>
                </w:tcPr>
                <w:p w14:paraId="498FE5FF" w14:textId="3E67C88F" w:rsidR="00067CA1" w:rsidRPr="00FA2E40" w:rsidRDefault="00067CA1" w:rsidP="00067CA1">
                  <w:pPr>
                    <w:rPr>
                      <w:color w:val="000000"/>
                    </w:rPr>
                  </w:pPr>
                  <w:proofErr w:type="spellStart"/>
                  <w:r w:rsidRPr="00FA2E40">
                    <w:rPr>
                      <w:color w:val="000000"/>
                    </w:rPr>
                    <w:t>Seminowicz</w:t>
                  </w:r>
                  <w:proofErr w:type="spellEnd"/>
                </w:p>
              </w:tc>
              <w:tc>
                <w:tcPr>
                  <w:tcW w:w="0" w:type="auto"/>
                  <w:shd w:val="clear" w:color="auto" w:fill="auto"/>
                  <w:noWrap/>
                  <w:vAlign w:val="bottom"/>
                  <w:hideMark/>
                </w:tcPr>
                <w:p w14:paraId="30774346" w14:textId="2E85E29A"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6A5CB3E3" w14:textId="475B3442"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016DF50B" w14:textId="10F0A437"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25E57D9" w14:textId="7AD89C75" w:rsidR="00067CA1" w:rsidRPr="00FA2E40" w:rsidRDefault="00067CA1" w:rsidP="00067CA1">
                  <w:pPr>
                    <w:jc w:val="right"/>
                    <w:rPr>
                      <w:color w:val="000000"/>
                    </w:rPr>
                  </w:pPr>
                  <w:r w:rsidRPr="00FA2E40">
                    <w:rPr>
                      <w:color w:val="000000"/>
                    </w:rPr>
                    <w:t>0.04</w:t>
                  </w:r>
                </w:p>
              </w:tc>
              <w:tc>
                <w:tcPr>
                  <w:tcW w:w="0" w:type="auto"/>
                  <w:shd w:val="clear" w:color="auto" w:fill="auto"/>
                  <w:noWrap/>
                  <w:vAlign w:val="center"/>
                  <w:hideMark/>
                </w:tcPr>
                <w:p w14:paraId="285D0A29" w14:textId="62F72379"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145B7C52" w14:textId="4A714B7B" w:rsidR="00067CA1" w:rsidRPr="00FA2E40" w:rsidRDefault="00067CA1" w:rsidP="00067CA1">
                  <w:pPr>
                    <w:jc w:val="right"/>
                    <w:rPr>
                      <w:color w:val="000000"/>
                    </w:rPr>
                  </w:pPr>
                  <w:r w:rsidRPr="00FA2E40">
                    <w:rPr>
                      <w:color w:val="000000"/>
                    </w:rPr>
                    <w:t>-0.04</w:t>
                  </w:r>
                </w:p>
              </w:tc>
              <w:tc>
                <w:tcPr>
                  <w:tcW w:w="0" w:type="auto"/>
                  <w:shd w:val="clear" w:color="auto" w:fill="auto"/>
                  <w:noWrap/>
                  <w:vAlign w:val="bottom"/>
                  <w:hideMark/>
                </w:tcPr>
                <w:p w14:paraId="14BD1CD3" w14:textId="776977C9" w:rsidR="00067CA1" w:rsidRPr="00FA2E40" w:rsidRDefault="00067CA1" w:rsidP="00067CA1">
                  <w:pPr>
                    <w:jc w:val="right"/>
                    <w:rPr>
                      <w:color w:val="000000"/>
                    </w:rPr>
                  </w:pPr>
                  <w:r w:rsidRPr="00FA2E40">
                    <w:rPr>
                      <w:color w:val="000000"/>
                    </w:rPr>
                    <w:t>1.04</w:t>
                  </w:r>
                </w:p>
              </w:tc>
            </w:tr>
            <w:tr w:rsidR="00067CA1" w:rsidRPr="00FA2E40" w14:paraId="61B16254" w14:textId="77777777" w:rsidTr="00F37C18">
              <w:trPr>
                <w:trHeight w:val="320"/>
              </w:trPr>
              <w:tc>
                <w:tcPr>
                  <w:tcW w:w="0" w:type="auto"/>
                  <w:shd w:val="clear" w:color="auto" w:fill="auto"/>
                  <w:noWrap/>
                  <w:vAlign w:val="bottom"/>
                  <w:hideMark/>
                </w:tcPr>
                <w:p w14:paraId="599DFCBA" w14:textId="24254C83" w:rsidR="00067CA1" w:rsidRPr="00FA2E40" w:rsidRDefault="00067CA1" w:rsidP="00067CA1">
                  <w:pPr>
                    <w:rPr>
                      <w:color w:val="000000"/>
                    </w:rPr>
                  </w:pPr>
                  <w:r w:rsidRPr="00FA2E40">
                    <w:rPr>
                      <w:color w:val="000000"/>
                    </w:rPr>
                    <w:t>Senders</w:t>
                  </w:r>
                </w:p>
              </w:tc>
              <w:tc>
                <w:tcPr>
                  <w:tcW w:w="0" w:type="auto"/>
                  <w:shd w:val="clear" w:color="auto" w:fill="auto"/>
                  <w:noWrap/>
                  <w:vAlign w:val="bottom"/>
                  <w:hideMark/>
                </w:tcPr>
                <w:p w14:paraId="1CF54EDA" w14:textId="45F5060C"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09DECE86" w14:textId="3E18B33F"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43A5AF8A" w14:textId="54A14D01"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64C1833" w14:textId="4B140664" w:rsidR="00067CA1" w:rsidRPr="00FA2E40" w:rsidRDefault="00067CA1" w:rsidP="00067CA1">
                  <w:pPr>
                    <w:jc w:val="right"/>
                    <w:rPr>
                      <w:color w:val="000000"/>
                    </w:rPr>
                  </w:pPr>
                  <w:r w:rsidRPr="00FA2E40">
                    <w:rPr>
                      <w:color w:val="000000"/>
                    </w:rPr>
                    <w:t>0.18</w:t>
                  </w:r>
                </w:p>
              </w:tc>
              <w:tc>
                <w:tcPr>
                  <w:tcW w:w="0" w:type="auto"/>
                  <w:shd w:val="clear" w:color="auto" w:fill="auto"/>
                  <w:noWrap/>
                  <w:vAlign w:val="center"/>
                  <w:hideMark/>
                </w:tcPr>
                <w:p w14:paraId="704938E9" w14:textId="5A45FAC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419416C" w14:textId="5C8ECB8B" w:rsidR="00067CA1" w:rsidRPr="00FA2E40" w:rsidRDefault="00067CA1" w:rsidP="00067CA1">
                  <w:pPr>
                    <w:jc w:val="right"/>
                    <w:rPr>
                      <w:color w:val="000000"/>
                    </w:rPr>
                  </w:pPr>
                  <w:r w:rsidRPr="00FA2E40">
                    <w:rPr>
                      <w:color w:val="000000"/>
                    </w:rPr>
                    <w:t>-1.20</w:t>
                  </w:r>
                </w:p>
              </w:tc>
              <w:tc>
                <w:tcPr>
                  <w:tcW w:w="0" w:type="auto"/>
                  <w:shd w:val="clear" w:color="auto" w:fill="auto"/>
                  <w:noWrap/>
                  <w:vAlign w:val="bottom"/>
                  <w:hideMark/>
                </w:tcPr>
                <w:p w14:paraId="17EFB2F7" w14:textId="6D238E27" w:rsidR="00067CA1" w:rsidRPr="00FA2E40" w:rsidRDefault="00067CA1" w:rsidP="00067CA1">
                  <w:pPr>
                    <w:jc w:val="right"/>
                    <w:rPr>
                      <w:color w:val="000000"/>
                    </w:rPr>
                  </w:pPr>
                  <w:r w:rsidRPr="00FA2E40">
                    <w:rPr>
                      <w:color w:val="000000"/>
                    </w:rPr>
                    <w:t>0.73</w:t>
                  </w:r>
                </w:p>
              </w:tc>
            </w:tr>
            <w:tr w:rsidR="00067CA1" w:rsidRPr="00FA2E40" w14:paraId="2F5A3EB0" w14:textId="77777777" w:rsidTr="00F37C18">
              <w:trPr>
                <w:trHeight w:val="320"/>
              </w:trPr>
              <w:tc>
                <w:tcPr>
                  <w:tcW w:w="0" w:type="auto"/>
                  <w:shd w:val="clear" w:color="auto" w:fill="auto"/>
                  <w:noWrap/>
                  <w:vAlign w:val="bottom"/>
                  <w:hideMark/>
                </w:tcPr>
                <w:p w14:paraId="6D161DFC" w14:textId="08115546" w:rsidR="00067CA1" w:rsidRPr="00FA2E40" w:rsidRDefault="00067CA1" w:rsidP="00067CA1">
                  <w:pPr>
                    <w:rPr>
                      <w:color w:val="000000"/>
                    </w:rPr>
                  </w:pPr>
                  <w:r w:rsidRPr="00FA2E40">
                    <w:rPr>
                      <w:color w:val="000000"/>
                    </w:rPr>
                    <w:t>Shallcross</w:t>
                  </w:r>
                </w:p>
              </w:tc>
              <w:tc>
                <w:tcPr>
                  <w:tcW w:w="0" w:type="auto"/>
                  <w:shd w:val="clear" w:color="auto" w:fill="auto"/>
                  <w:noWrap/>
                  <w:vAlign w:val="bottom"/>
                  <w:hideMark/>
                </w:tcPr>
                <w:p w14:paraId="048934DA" w14:textId="1C010F83" w:rsidR="00067CA1" w:rsidRPr="00FA2E40" w:rsidRDefault="00067CA1" w:rsidP="00067CA1">
                  <w:pPr>
                    <w:jc w:val="right"/>
                    <w:rPr>
                      <w:color w:val="000000"/>
                    </w:rPr>
                  </w:pPr>
                  <w:r w:rsidRPr="00FA2E40">
                    <w:rPr>
                      <w:color w:val="000000"/>
                    </w:rPr>
                    <w:t>2015</w:t>
                  </w:r>
                </w:p>
              </w:tc>
              <w:tc>
                <w:tcPr>
                  <w:tcW w:w="0" w:type="auto"/>
                  <w:shd w:val="clear" w:color="auto" w:fill="auto"/>
                  <w:noWrap/>
                  <w:vAlign w:val="center"/>
                  <w:hideMark/>
                </w:tcPr>
                <w:p w14:paraId="1EBD3CAE" w14:textId="49B36775" w:rsidR="00067CA1" w:rsidRPr="00FA2E40" w:rsidRDefault="00067CA1" w:rsidP="00067CA1">
                  <w:pPr>
                    <w:jc w:val="right"/>
                    <w:rPr>
                      <w:color w:val="000000"/>
                    </w:rPr>
                  </w:pPr>
                  <w:r w:rsidRPr="00FA2E40">
                    <w:rPr>
                      <w:color w:val="000000"/>
                    </w:rPr>
                    <w:t>0.63</w:t>
                  </w:r>
                </w:p>
              </w:tc>
              <w:tc>
                <w:tcPr>
                  <w:tcW w:w="0" w:type="auto"/>
                  <w:shd w:val="clear" w:color="auto" w:fill="auto"/>
                  <w:noWrap/>
                  <w:vAlign w:val="center"/>
                  <w:hideMark/>
                </w:tcPr>
                <w:p w14:paraId="5CCD9C80" w14:textId="0294DD4F"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56F9CAAB" w14:textId="23FABF19" w:rsidR="00067CA1" w:rsidRPr="00FA2E40" w:rsidRDefault="00067CA1" w:rsidP="00067CA1">
                  <w:pPr>
                    <w:jc w:val="right"/>
                    <w:rPr>
                      <w:color w:val="000000"/>
                    </w:rPr>
                  </w:pPr>
                  <w:r w:rsidRPr="00FA2E40">
                    <w:rPr>
                      <w:color w:val="000000"/>
                    </w:rPr>
                    <w:t>0.48</w:t>
                  </w:r>
                </w:p>
              </w:tc>
              <w:tc>
                <w:tcPr>
                  <w:tcW w:w="0" w:type="auto"/>
                  <w:shd w:val="clear" w:color="auto" w:fill="auto"/>
                  <w:noWrap/>
                  <w:vAlign w:val="center"/>
                  <w:hideMark/>
                </w:tcPr>
                <w:p w14:paraId="47E0D8BD" w14:textId="6581D9AE"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7E7A39A" w14:textId="08ADF5AD" w:rsidR="00067CA1" w:rsidRPr="00FA2E40" w:rsidRDefault="00067CA1" w:rsidP="00067CA1">
                  <w:pPr>
                    <w:jc w:val="right"/>
                    <w:rPr>
                      <w:color w:val="000000"/>
                    </w:rPr>
                  </w:pPr>
                  <w:r w:rsidRPr="00FA2E40">
                    <w:rPr>
                      <w:color w:val="000000"/>
                    </w:rPr>
                    <w:t>0.62</w:t>
                  </w:r>
                </w:p>
              </w:tc>
              <w:tc>
                <w:tcPr>
                  <w:tcW w:w="0" w:type="auto"/>
                  <w:shd w:val="clear" w:color="auto" w:fill="auto"/>
                  <w:noWrap/>
                  <w:vAlign w:val="bottom"/>
                  <w:hideMark/>
                </w:tcPr>
                <w:p w14:paraId="2C7C15BA" w14:textId="14B6932A" w:rsidR="00067CA1" w:rsidRPr="00FA2E40" w:rsidRDefault="00067CA1" w:rsidP="00067CA1">
                  <w:pPr>
                    <w:jc w:val="right"/>
                    <w:rPr>
                      <w:color w:val="000000"/>
                    </w:rPr>
                  </w:pPr>
                  <w:r w:rsidRPr="00FA2E40">
                    <w:rPr>
                      <w:color w:val="000000"/>
                    </w:rPr>
                    <w:t>0.18</w:t>
                  </w:r>
                </w:p>
              </w:tc>
            </w:tr>
            <w:tr w:rsidR="00067CA1" w:rsidRPr="00FA2E40" w14:paraId="318609C9" w14:textId="77777777" w:rsidTr="00F37C18">
              <w:trPr>
                <w:trHeight w:val="320"/>
              </w:trPr>
              <w:tc>
                <w:tcPr>
                  <w:tcW w:w="0" w:type="auto"/>
                  <w:shd w:val="clear" w:color="auto" w:fill="auto"/>
                  <w:noWrap/>
                  <w:vAlign w:val="bottom"/>
                  <w:hideMark/>
                </w:tcPr>
                <w:p w14:paraId="3423AFAB" w14:textId="3B387744" w:rsidR="00067CA1" w:rsidRPr="00FA2E40" w:rsidRDefault="00067CA1" w:rsidP="00067CA1">
                  <w:pPr>
                    <w:rPr>
                      <w:color w:val="000000"/>
                    </w:rPr>
                  </w:pPr>
                  <w:proofErr w:type="spellStart"/>
                  <w:r w:rsidRPr="00FA2E40">
                    <w:rPr>
                      <w:color w:val="000000"/>
                    </w:rPr>
                    <w:t>Sibinga</w:t>
                  </w:r>
                  <w:proofErr w:type="spellEnd"/>
                </w:p>
              </w:tc>
              <w:tc>
                <w:tcPr>
                  <w:tcW w:w="0" w:type="auto"/>
                  <w:shd w:val="clear" w:color="auto" w:fill="auto"/>
                  <w:noWrap/>
                  <w:vAlign w:val="bottom"/>
                  <w:hideMark/>
                </w:tcPr>
                <w:p w14:paraId="581702C5" w14:textId="004450B6"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05D21CA2" w14:textId="4188D083" w:rsidR="00067CA1" w:rsidRPr="00FA2E40" w:rsidRDefault="00067CA1" w:rsidP="00067CA1">
                  <w:pPr>
                    <w:jc w:val="right"/>
                    <w:rPr>
                      <w:color w:val="000000"/>
                    </w:rPr>
                  </w:pPr>
                  <w:r w:rsidRPr="00FA2E40">
                    <w:rPr>
                      <w:color w:val="000000"/>
                    </w:rPr>
                    <w:t>0.02</w:t>
                  </w:r>
                </w:p>
              </w:tc>
              <w:tc>
                <w:tcPr>
                  <w:tcW w:w="0" w:type="auto"/>
                  <w:shd w:val="clear" w:color="auto" w:fill="auto"/>
                  <w:noWrap/>
                  <w:vAlign w:val="center"/>
                  <w:hideMark/>
                </w:tcPr>
                <w:p w14:paraId="68A116E4" w14:textId="38B4056F"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6F810D5" w14:textId="6D4156F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5AA7359" w14:textId="7EB2A4F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7181179" w14:textId="2770C6C2" w:rsidR="00067CA1" w:rsidRPr="00FA2E40" w:rsidRDefault="00067CA1" w:rsidP="00067CA1">
                  <w:pPr>
                    <w:jc w:val="right"/>
                    <w:rPr>
                      <w:color w:val="000000"/>
                    </w:rPr>
                  </w:pPr>
                  <w:r w:rsidRPr="00FA2E40">
                    <w:rPr>
                      <w:color w:val="000000"/>
                    </w:rPr>
                    <w:t>-0.14</w:t>
                  </w:r>
                </w:p>
              </w:tc>
              <w:tc>
                <w:tcPr>
                  <w:tcW w:w="0" w:type="auto"/>
                  <w:shd w:val="clear" w:color="auto" w:fill="auto"/>
                  <w:noWrap/>
                  <w:vAlign w:val="bottom"/>
                  <w:hideMark/>
                </w:tcPr>
                <w:p w14:paraId="61631769" w14:textId="2C85C0C4" w:rsidR="00067CA1" w:rsidRPr="00FA2E40" w:rsidRDefault="00067CA1" w:rsidP="00067CA1">
                  <w:pPr>
                    <w:jc w:val="right"/>
                    <w:rPr>
                      <w:color w:val="000000"/>
                    </w:rPr>
                  </w:pPr>
                  <w:r w:rsidRPr="00FA2E40">
                    <w:rPr>
                      <w:color w:val="000000"/>
                    </w:rPr>
                    <w:t>4.10</w:t>
                  </w:r>
                </w:p>
              </w:tc>
            </w:tr>
            <w:tr w:rsidR="00067CA1" w:rsidRPr="00FA2E40" w14:paraId="74A2E0F4" w14:textId="77777777" w:rsidTr="00F37C18">
              <w:trPr>
                <w:trHeight w:val="320"/>
              </w:trPr>
              <w:tc>
                <w:tcPr>
                  <w:tcW w:w="0" w:type="auto"/>
                  <w:shd w:val="clear" w:color="auto" w:fill="auto"/>
                  <w:noWrap/>
                  <w:vAlign w:val="bottom"/>
                  <w:hideMark/>
                </w:tcPr>
                <w:p w14:paraId="7E323A69" w14:textId="2240F333" w:rsidR="00067CA1" w:rsidRPr="00FA2E40" w:rsidRDefault="00067CA1" w:rsidP="00067CA1">
                  <w:pPr>
                    <w:rPr>
                      <w:color w:val="000000"/>
                    </w:rPr>
                  </w:pPr>
                  <w:proofErr w:type="spellStart"/>
                  <w:r w:rsidRPr="00FA2E40">
                    <w:rPr>
                      <w:color w:val="000000"/>
                    </w:rPr>
                    <w:t>Sibinga</w:t>
                  </w:r>
                  <w:proofErr w:type="spellEnd"/>
                </w:p>
              </w:tc>
              <w:tc>
                <w:tcPr>
                  <w:tcW w:w="0" w:type="auto"/>
                  <w:shd w:val="clear" w:color="auto" w:fill="auto"/>
                  <w:noWrap/>
                  <w:vAlign w:val="bottom"/>
                  <w:hideMark/>
                </w:tcPr>
                <w:p w14:paraId="67F7B88A" w14:textId="30BEB6C2"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256F83A4" w14:textId="2670549B" w:rsidR="00067CA1" w:rsidRPr="00FA2E40" w:rsidRDefault="00067CA1" w:rsidP="00067CA1">
                  <w:pPr>
                    <w:jc w:val="right"/>
                    <w:rPr>
                      <w:color w:val="000000"/>
                    </w:rPr>
                  </w:pPr>
                  <w:r w:rsidRPr="00FA2E40">
                    <w:rPr>
                      <w:color w:val="000000"/>
                    </w:rPr>
                    <w:t>0.71</w:t>
                  </w:r>
                </w:p>
              </w:tc>
              <w:tc>
                <w:tcPr>
                  <w:tcW w:w="0" w:type="auto"/>
                  <w:shd w:val="clear" w:color="auto" w:fill="auto"/>
                  <w:noWrap/>
                  <w:vAlign w:val="center"/>
                  <w:hideMark/>
                </w:tcPr>
                <w:p w14:paraId="4219E792" w14:textId="3E6A77EE"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76D5A055" w14:textId="1587B317" w:rsidR="00067CA1" w:rsidRPr="00FA2E40" w:rsidRDefault="00067CA1" w:rsidP="00067CA1">
                  <w:pPr>
                    <w:jc w:val="right"/>
                    <w:rPr>
                      <w:color w:val="000000"/>
                    </w:rPr>
                  </w:pPr>
                  <w:r w:rsidRPr="00FA2E40">
                    <w:rPr>
                      <w:color w:val="000000"/>
                    </w:rPr>
                    <w:t>0.75</w:t>
                  </w:r>
                </w:p>
              </w:tc>
              <w:tc>
                <w:tcPr>
                  <w:tcW w:w="0" w:type="auto"/>
                  <w:shd w:val="clear" w:color="auto" w:fill="auto"/>
                  <w:noWrap/>
                  <w:vAlign w:val="center"/>
                  <w:hideMark/>
                </w:tcPr>
                <w:p w14:paraId="7C74C3FA" w14:textId="11EE33BA"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68F4BA0" w14:textId="74E8BE45" w:rsidR="00067CA1" w:rsidRPr="00FA2E40" w:rsidRDefault="00067CA1" w:rsidP="00067CA1">
                  <w:pPr>
                    <w:jc w:val="right"/>
                    <w:rPr>
                      <w:color w:val="000000"/>
                    </w:rPr>
                  </w:pPr>
                  <w:r w:rsidRPr="00FA2E40">
                    <w:rPr>
                      <w:color w:val="000000"/>
                    </w:rPr>
                    <w:t>-0.18</w:t>
                  </w:r>
                </w:p>
              </w:tc>
              <w:tc>
                <w:tcPr>
                  <w:tcW w:w="0" w:type="auto"/>
                  <w:shd w:val="clear" w:color="auto" w:fill="auto"/>
                  <w:noWrap/>
                  <w:vAlign w:val="bottom"/>
                  <w:hideMark/>
                </w:tcPr>
                <w:p w14:paraId="62551210" w14:textId="1FD8504F" w:rsidR="00067CA1" w:rsidRPr="00FA2E40" w:rsidRDefault="00067CA1" w:rsidP="00067CA1">
                  <w:pPr>
                    <w:jc w:val="right"/>
                    <w:rPr>
                      <w:color w:val="000000"/>
                    </w:rPr>
                  </w:pPr>
                  <w:r w:rsidRPr="00FA2E40">
                    <w:rPr>
                      <w:color w:val="000000"/>
                    </w:rPr>
                    <w:t>0.16</w:t>
                  </w:r>
                </w:p>
              </w:tc>
            </w:tr>
            <w:tr w:rsidR="00067CA1" w:rsidRPr="00FA2E40" w14:paraId="3AD807FF" w14:textId="77777777" w:rsidTr="00F37C18">
              <w:trPr>
                <w:trHeight w:val="320"/>
              </w:trPr>
              <w:tc>
                <w:tcPr>
                  <w:tcW w:w="0" w:type="auto"/>
                  <w:shd w:val="clear" w:color="auto" w:fill="auto"/>
                  <w:noWrap/>
                  <w:vAlign w:val="bottom"/>
                  <w:hideMark/>
                </w:tcPr>
                <w:p w14:paraId="279CD51F" w14:textId="488DA843" w:rsidR="00067CA1" w:rsidRPr="00FA2E40" w:rsidRDefault="00067CA1" w:rsidP="00067CA1">
                  <w:pPr>
                    <w:rPr>
                      <w:color w:val="000000"/>
                    </w:rPr>
                  </w:pPr>
                  <w:proofErr w:type="spellStart"/>
                  <w:r w:rsidRPr="00FA2E40">
                    <w:rPr>
                      <w:color w:val="000000"/>
                    </w:rPr>
                    <w:t>Sibinga</w:t>
                  </w:r>
                  <w:proofErr w:type="spellEnd"/>
                </w:p>
              </w:tc>
              <w:tc>
                <w:tcPr>
                  <w:tcW w:w="0" w:type="auto"/>
                  <w:shd w:val="clear" w:color="auto" w:fill="auto"/>
                  <w:noWrap/>
                  <w:vAlign w:val="bottom"/>
                  <w:hideMark/>
                </w:tcPr>
                <w:p w14:paraId="46A8D011" w14:textId="7D7CE9B4"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hideMark/>
                </w:tcPr>
                <w:p w14:paraId="5542F2CB" w14:textId="7A432D2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4692EB1" w14:textId="7E280F0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230E0B7" w14:textId="61D6567D"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829B0F6" w14:textId="76C0E17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2769719" w14:textId="2AD613E2" w:rsidR="00067CA1" w:rsidRPr="00FA2E40" w:rsidRDefault="00067CA1" w:rsidP="00067CA1">
                  <w:pPr>
                    <w:jc w:val="right"/>
                    <w:rPr>
                      <w:color w:val="000000"/>
                    </w:rPr>
                  </w:pPr>
                  <w:r w:rsidRPr="00FA2E40">
                    <w:rPr>
                      <w:color w:val="000000"/>
                    </w:rPr>
                    <w:t>-0.12</w:t>
                  </w:r>
                </w:p>
              </w:tc>
              <w:tc>
                <w:tcPr>
                  <w:tcW w:w="0" w:type="auto"/>
                  <w:shd w:val="clear" w:color="auto" w:fill="auto"/>
                  <w:noWrap/>
                  <w:vAlign w:val="bottom"/>
                  <w:hideMark/>
                </w:tcPr>
                <w:p w14:paraId="0A8F69BC" w14:textId="71C58B02" w:rsidR="00067CA1" w:rsidRPr="00FA2E40" w:rsidRDefault="00067CA1" w:rsidP="00067CA1">
                  <w:pPr>
                    <w:jc w:val="right"/>
                    <w:rPr>
                      <w:color w:val="000000"/>
                    </w:rPr>
                  </w:pPr>
                  <w:r w:rsidRPr="00FA2E40">
                    <w:rPr>
                      <w:color w:val="000000"/>
                    </w:rPr>
                    <w:t>4.01</w:t>
                  </w:r>
                </w:p>
              </w:tc>
            </w:tr>
            <w:tr w:rsidR="00067CA1" w:rsidRPr="00FA2E40" w14:paraId="59C1D4B4" w14:textId="77777777" w:rsidTr="00F37C18">
              <w:trPr>
                <w:trHeight w:val="320"/>
              </w:trPr>
              <w:tc>
                <w:tcPr>
                  <w:tcW w:w="0" w:type="auto"/>
                  <w:shd w:val="clear" w:color="auto" w:fill="auto"/>
                  <w:noWrap/>
                  <w:vAlign w:val="bottom"/>
                  <w:hideMark/>
                </w:tcPr>
                <w:p w14:paraId="0CB78C0B" w14:textId="4272B7A0" w:rsidR="00067CA1" w:rsidRPr="00FA2E40" w:rsidRDefault="00067CA1" w:rsidP="00067CA1">
                  <w:pPr>
                    <w:rPr>
                      <w:color w:val="000000"/>
                    </w:rPr>
                  </w:pPr>
                  <w:r w:rsidRPr="00FA2E40">
                    <w:rPr>
                      <w:color w:val="000000"/>
                    </w:rPr>
                    <w:t>Strauss</w:t>
                  </w:r>
                </w:p>
              </w:tc>
              <w:tc>
                <w:tcPr>
                  <w:tcW w:w="0" w:type="auto"/>
                  <w:shd w:val="clear" w:color="auto" w:fill="auto"/>
                  <w:noWrap/>
                  <w:vAlign w:val="bottom"/>
                  <w:hideMark/>
                </w:tcPr>
                <w:p w14:paraId="788443A1" w14:textId="45FB3E2E"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05237C31" w14:textId="60973759" w:rsidR="00067CA1" w:rsidRPr="00FA2E40" w:rsidRDefault="00067CA1" w:rsidP="00067CA1">
                  <w:pPr>
                    <w:jc w:val="right"/>
                    <w:rPr>
                      <w:color w:val="000000"/>
                    </w:rPr>
                  </w:pPr>
                  <w:r w:rsidRPr="00FA2E40">
                    <w:rPr>
                      <w:color w:val="000000"/>
                    </w:rPr>
                    <w:t>0.21</w:t>
                  </w:r>
                </w:p>
              </w:tc>
              <w:tc>
                <w:tcPr>
                  <w:tcW w:w="0" w:type="auto"/>
                  <w:shd w:val="clear" w:color="auto" w:fill="auto"/>
                  <w:noWrap/>
                  <w:vAlign w:val="center"/>
                  <w:hideMark/>
                </w:tcPr>
                <w:p w14:paraId="3D600B4A" w14:textId="2433415A"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289DE529" w14:textId="5D5EE260"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4C6D101D" w14:textId="1C1F5E0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F10078C" w14:textId="3E68E8A1" w:rsidR="00067CA1" w:rsidRPr="00FA2E40" w:rsidRDefault="00067CA1" w:rsidP="00067CA1">
                  <w:pPr>
                    <w:jc w:val="right"/>
                    <w:rPr>
                      <w:color w:val="000000"/>
                    </w:rPr>
                  </w:pPr>
                  <w:r w:rsidRPr="00FA2E40">
                    <w:rPr>
                      <w:color w:val="000000"/>
                    </w:rPr>
                    <w:t>1.51</w:t>
                  </w:r>
                </w:p>
              </w:tc>
              <w:tc>
                <w:tcPr>
                  <w:tcW w:w="0" w:type="auto"/>
                  <w:shd w:val="clear" w:color="auto" w:fill="auto"/>
                  <w:noWrap/>
                  <w:vAlign w:val="bottom"/>
                  <w:hideMark/>
                </w:tcPr>
                <w:p w14:paraId="74FE459F" w14:textId="59B14BC4" w:rsidR="00067CA1" w:rsidRPr="00FA2E40" w:rsidRDefault="00067CA1" w:rsidP="00067CA1">
                  <w:pPr>
                    <w:jc w:val="right"/>
                    <w:rPr>
                      <w:color w:val="000000"/>
                    </w:rPr>
                  </w:pPr>
                  <w:r w:rsidRPr="00FA2E40">
                    <w:rPr>
                      <w:color w:val="000000"/>
                    </w:rPr>
                    <w:t>1.38</w:t>
                  </w:r>
                </w:p>
              </w:tc>
            </w:tr>
            <w:tr w:rsidR="00067CA1" w:rsidRPr="00FA2E40" w14:paraId="7F6F70C2" w14:textId="77777777" w:rsidTr="00F37C18">
              <w:trPr>
                <w:trHeight w:val="320"/>
              </w:trPr>
              <w:tc>
                <w:tcPr>
                  <w:tcW w:w="0" w:type="auto"/>
                  <w:shd w:val="clear" w:color="auto" w:fill="auto"/>
                  <w:noWrap/>
                  <w:vAlign w:val="bottom"/>
                  <w:hideMark/>
                </w:tcPr>
                <w:p w14:paraId="7C09E59D" w14:textId="01B491E6" w:rsidR="00067CA1" w:rsidRPr="00FA2E40" w:rsidRDefault="00067CA1" w:rsidP="00067CA1">
                  <w:pPr>
                    <w:rPr>
                      <w:color w:val="000000"/>
                    </w:rPr>
                  </w:pPr>
                  <w:proofErr w:type="spellStart"/>
                  <w:r w:rsidRPr="00FA2E40">
                    <w:rPr>
                      <w:color w:val="000000"/>
                    </w:rPr>
                    <w:t>Tovote</w:t>
                  </w:r>
                  <w:proofErr w:type="spellEnd"/>
                </w:p>
              </w:tc>
              <w:tc>
                <w:tcPr>
                  <w:tcW w:w="0" w:type="auto"/>
                  <w:shd w:val="clear" w:color="auto" w:fill="auto"/>
                  <w:noWrap/>
                  <w:vAlign w:val="bottom"/>
                  <w:hideMark/>
                </w:tcPr>
                <w:p w14:paraId="22BAAB47" w14:textId="074DC30E"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6E49845A" w14:textId="7A682F7A"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15676E6E" w14:textId="09F246D9"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C041DA5" w14:textId="2E94991F"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04F218D0" w14:textId="15C30D23"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6AE9D2E" w14:textId="7369E31F" w:rsidR="00067CA1" w:rsidRPr="00FA2E40" w:rsidRDefault="00067CA1" w:rsidP="00067CA1">
                  <w:pPr>
                    <w:jc w:val="right"/>
                    <w:rPr>
                      <w:color w:val="000000"/>
                    </w:rPr>
                  </w:pPr>
                  <w:r w:rsidRPr="00FA2E40">
                    <w:rPr>
                      <w:color w:val="000000"/>
                    </w:rPr>
                    <w:t>-0.73</w:t>
                  </w:r>
                </w:p>
              </w:tc>
              <w:tc>
                <w:tcPr>
                  <w:tcW w:w="0" w:type="auto"/>
                  <w:shd w:val="clear" w:color="auto" w:fill="auto"/>
                  <w:noWrap/>
                  <w:vAlign w:val="bottom"/>
                  <w:hideMark/>
                </w:tcPr>
                <w:p w14:paraId="03D0E1B4" w14:textId="403B0310" w:rsidR="00067CA1" w:rsidRPr="00FA2E40" w:rsidRDefault="00067CA1" w:rsidP="00067CA1">
                  <w:pPr>
                    <w:jc w:val="right"/>
                    <w:rPr>
                      <w:color w:val="000000"/>
                    </w:rPr>
                  </w:pPr>
                  <w:r w:rsidRPr="00FA2E40">
                    <w:rPr>
                      <w:color w:val="000000"/>
                    </w:rPr>
                    <w:t>0.82</w:t>
                  </w:r>
                </w:p>
              </w:tc>
            </w:tr>
            <w:tr w:rsidR="00067CA1" w:rsidRPr="00FA2E40" w14:paraId="639C6BD0" w14:textId="77777777" w:rsidTr="00F37C18">
              <w:trPr>
                <w:trHeight w:val="320"/>
              </w:trPr>
              <w:tc>
                <w:tcPr>
                  <w:tcW w:w="0" w:type="auto"/>
                  <w:shd w:val="clear" w:color="auto" w:fill="auto"/>
                  <w:noWrap/>
                  <w:vAlign w:val="bottom"/>
                  <w:hideMark/>
                </w:tcPr>
                <w:p w14:paraId="7145AF6B" w14:textId="32F15EBF" w:rsidR="00067CA1" w:rsidRPr="00FA2E40" w:rsidRDefault="00067CA1" w:rsidP="00067CA1">
                  <w:pPr>
                    <w:rPr>
                      <w:color w:val="000000"/>
                    </w:rPr>
                  </w:pPr>
                  <w:r w:rsidRPr="00FA2E40">
                    <w:rPr>
                      <w:color w:val="000000"/>
                    </w:rPr>
                    <w:t xml:space="preserve">van der </w:t>
                  </w:r>
                  <w:proofErr w:type="spellStart"/>
                  <w:r w:rsidRPr="00FA2E40">
                    <w:rPr>
                      <w:color w:val="000000"/>
                    </w:rPr>
                    <w:t>Donk</w:t>
                  </w:r>
                  <w:proofErr w:type="spellEnd"/>
                </w:p>
              </w:tc>
              <w:tc>
                <w:tcPr>
                  <w:tcW w:w="0" w:type="auto"/>
                  <w:shd w:val="clear" w:color="auto" w:fill="auto"/>
                  <w:noWrap/>
                  <w:vAlign w:val="bottom"/>
                  <w:hideMark/>
                </w:tcPr>
                <w:p w14:paraId="1967A046" w14:textId="70CC885F"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hideMark/>
                </w:tcPr>
                <w:p w14:paraId="377C4F68" w14:textId="76DBA724" w:rsidR="00067CA1" w:rsidRPr="00FA2E40" w:rsidRDefault="00067CA1" w:rsidP="00067CA1">
                  <w:pPr>
                    <w:jc w:val="right"/>
                    <w:rPr>
                      <w:color w:val="000000"/>
                    </w:rPr>
                  </w:pPr>
                  <w:r w:rsidRPr="00FA2E40">
                    <w:rPr>
                      <w:color w:val="000000"/>
                    </w:rPr>
                    <w:t>0.56</w:t>
                  </w:r>
                </w:p>
              </w:tc>
              <w:tc>
                <w:tcPr>
                  <w:tcW w:w="0" w:type="auto"/>
                  <w:shd w:val="clear" w:color="auto" w:fill="auto"/>
                  <w:noWrap/>
                  <w:vAlign w:val="center"/>
                  <w:hideMark/>
                </w:tcPr>
                <w:p w14:paraId="36FF288A" w14:textId="63A80F74"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75C31537" w14:textId="4165CD40"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5811CC13" w14:textId="797FF09B"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DCEE0BA" w14:textId="32E2F954" w:rsidR="00067CA1" w:rsidRPr="00FA2E40" w:rsidRDefault="00067CA1" w:rsidP="00067CA1">
                  <w:pPr>
                    <w:jc w:val="right"/>
                    <w:rPr>
                      <w:color w:val="000000"/>
                    </w:rPr>
                  </w:pPr>
                  <w:r w:rsidRPr="00FA2E40">
                    <w:rPr>
                      <w:color w:val="000000"/>
                    </w:rPr>
                    <w:t>2.17</w:t>
                  </w:r>
                </w:p>
              </w:tc>
              <w:tc>
                <w:tcPr>
                  <w:tcW w:w="0" w:type="auto"/>
                  <w:shd w:val="clear" w:color="auto" w:fill="auto"/>
                  <w:noWrap/>
                  <w:vAlign w:val="bottom"/>
                  <w:hideMark/>
                </w:tcPr>
                <w:p w14:paraId="449001A8" w14:textId="4883ED5F" w:rsidR="00067CA1" w:rsidRPr="00FA2E40" w:rsidRDefault="00067CA1" w:rsidP="00067CA1">
                  <w:pPr>
                    <w:jc w:val="right"/>
                    <w:rPr>
                      <w:color w:val="000000"/>
                    </w:rPr>
                  </w:pPr>
                  <w:r w:rsidRPr="00FA2E40">
                    <w:rPr>
                      <w:color w:val="000000"/>
                    </w:rPr>
                    <w:t>1.59</w:t>
                  </w:r>
                </w:p>
              </w:tc>
            </w:tr>
            <w:tr w:rsidR="00067CA1" w:rsidRPr="00FA2E40" w14:paraId="18F54BC9" w14:textId="77777777" w:rsidTr="00F37C18">
              <w:trPr>
                <w:trHeight w:val="320"/>
              </w:trPr>
              <w:tc>
                <w:tcPr>
                  <w:tcW w:w="0" w:type="auto"/>
                  <w:shd w:val="clear" w:color="auto" w:fill="auto"/>
                  <w:noWrap/>
                  <w:vAlign w:val="bottom"/>
                  <w:hideMark/>
                </w:tcPr>
                <w:p w14:paraId="02E0E5FB" w14:textId="083637E5" w:rsidR="00067CA1" w:rsidRPr="00FA2E40" w:rsidRDefault="00067CA1" w:rsidP="00067CA1">
                  <w:pPr>
                    <w:rPr>
                      <w:color w:val="000000"/>
                    </w:rPr>
                  </w:pPr>
                  <w:r w:rsidRPr="00FA2E40">
                    <w:rPr>
                      <w:color w:val="000000"/>
                    </w:rPr>
                    <w:t xml:space="preserve">van </w:t>
                  </w:r>
                  <w:proofErr w:type="spellStart"/>
                  <w:r w:rsidRPr="00FA2E40">
                    <w:rPr>
                      <w:color w:val="000000"/>
                    </w:rPr>
                    <w:t>Vreeswijk</w:t>
                  </w:r>
                  <w:proofErr w:type="spellEnd"/>
                </w:p>
              </w:tc>
              <w:tc>
                <w:tcPr>
                  <w:tcW w:w="0" w:type="auto"/>
                  <w:shd w:val="clear" w:color="auto" w:fill="auto"/>
                  <w:noWrap/>
                  <w:vAlign w:val="bottom"/>
                  <w:hideMark/>
                </w:tcPr>
                <w:p w14:paraId="08E37261" w14:textId="230B12A0"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18A79C74" w14:textId="3C3E5AC7" w:rsidR="00067CA1" w:rsidRPr="00FA2E40" w:rsidRDefault="00067CA1" w:rsidP="00067CA1">
                  <w:pPr>
                    <w:jc w:val="right"/>
                    <w:rPr>
                      <w:color w:val="000000"/>
                    </w:rPr>
                  </w:pPr>
                  <w:r w:rsidRPr="00FA2E40">
                    <w:rPr>
                      <w:color w:val="000000"/>
                    </w:rPr>
                    <w:t>0.36</w:t>
                  </w:r>
                </w:p>
              </w:tc>
              <w:tc>
                <w:tcPr>
                  <w:tcW w:w="0" w:type="auto"/>
                  <w:shd w:val="clear" w:color="auto" w:fill="auto"/>
                  <w:noWrap/>
                  <w:vAlign w:val="center"/>
                  <w:hideMark/>
                </w:tcPr>
                <w:p w14:paraId="7129D4DC" w14:textId="3F2D507F"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6CD7FEDB" w14:textId="4875E78F" w:rsidR="00067CA1" w:rsidRPr="00FA2E40" w:rsidRDefault="00067CA1" w:rsidP="00067CA1">
                  <w:pPr>
                    <w:jc w:val="right"/>
                    <w:rPr>
                      <w:color w:val="000000"/>
                    </w:rPr>
                  </w:pPr>
                  <w:r w:rsidRPr="00FA2E40">
                    <w:rPr>
                      <w:color w:val="000000"/>
                    </w:rPr>
                    <w:t>0.33</w:t>
                  </w:r>
                </w:p>
              </w:tc>
              <w:tc>
                <w:tcPr>
                  <w:tcW w:w="0" w:type="auto"/>
                  <w:shd w:val="clear" w:color="auto" w:fill="auto"/>
                  <w:noWrap/>
                  <w:vAlign w:val="center"/>
                  <w:hideMark/>
                </w:tcPr>
                <w:p w14:paraId="3559149D" w14:textId="6E414777"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3578AB05" w14:textId="7D232D6C" w:rsidR="00067CA1" w:rsidRPr="00FA2E40" w:rsidRDefault="00067CA1" w:rsidP="00067CA1">
                  <w:pPr>
                    <w:jc w:val="right"/>
                    <w:rPr>
                      <w:color w:val="000000"/>
                    </w:rPr>
                  </w:pPr>
                  <w:r w:rsidRPr="00FA2E40">
                    <w:rPr>
                      <w:color w:val="000000"/>
                    </w:rPr>
                    <w:t>0.11</w:t>
                  </w:r>
                </w:p>
              </w:tc>
              <w:tc>
                <w:tcPr>
                  <w:tcW w:w="0" w:type="auto"/>
                  <w:shd w:val="clear" w:color="auto" w:fill="auto"/>
                  <w:noWrap/>
                  <w:vAlign w:val="bottom"/>
                  <w:hideMark/>
                </w:tcPr>
                <w:p w14:paraId="7145AC70" w14:textId="4992776D" w:rsidR="00067CA1" w:rsidRPr="00FA2E40" w:rsidRDefault="00067CA1" w:rsidP="00067CA1">
                  <w:pPr>
                    <w:jc w:val="right"/>
                    <w:rPr>
                      <w:color w:val="000000"/>
                    </w:rPr>
                  </w:pPr>
                  <w:r w:rsidRPr="00FA2E40">
                    <w:rPr>
                      <w:color w:val="000000"/>
                    </w:rPr>
                    <w:t>0.31</w:t>
                  </w:r>
                </w:p>
              </w:tc>
            </w:tr>
            <w:tr w:rsidR="00067CA1" w:rsidRPr="00FA2E40" w14:paraId="65C5F8E1" w14:textId="77777777" w:rsidTr="00F37C18">
              <w:trPr>
                <w:trHeight w:val="320"/>
              </w:trPr>
              <w:tc>
                <w:tcPr>
                  <w:tcW w:w="0" w:type="auto"/>
                  <w:shd w:val="clear" w:color="auto" w:fill="auto"/>
                  <w:noWrap/>
                  <w:vAlign w:val="bottom"/>
                  <w:hideMark/>
                </w:tcPr>
                <w:p w14:paraId="156924AE" w14:textId="12FC7FB8" w:rsidR="00067CA1" w:rsidRPr="00FA2E40" w:rsidRDefault="00067CA1" w:rsidP="00067CA1">
                  <w:pPr>
                    <w:rPr>
                      <w:color w:val="000000"/>
                    </w:rPr>
                  </w:pPr>
                  <w:r w:rsidRPr="00FA2E40">
                    <w:rPr>
                      <w:color w:val="000000"/>
                    </w:rPr>
                    <w:t>Wang</w:t>
                  </w:r>
                </w:p>
              </w:tc>
              <w:tc>
                <w:tcPr>
                  <w:tcW w:w="0" w:type="auto"/>
                  <w:shd w:val="clear" w:color="auto" w:fill="auto"/>
                  <w:noWrap/>
                  <w:vAlign w:val="bottom"/>
                  <w:hideMark/>
                </w:tcPr>
                <w:p w14:paraId="7DB0E5B3" w14:textId="7BBC77A1" w:rsidR="00067CA1" w:rsidRPr="00FA2E40" w:rsidRDefault="00067CA1" w:rsidP="00067CA1">
                  <w:pPr>
                    <w:jc w:val="right"/>
                    <w:rPr>
                      <w:color w:val="000000"/>
                    </w:rPr>
                  </w:pPr>
                  <w:r w:rsidRPr="00FA2E40">
                    <w:rPr>
                      <w:color w:val="000000"/>
                    </w:rPr>
                    <w:t>2020</w:t>
                  </w:r>
                </w:p>
              </w:tc>
              <w:tc>
                <w:tcPr>
                  <w:tcW w:w="0" w:type="auto"/>
                  <w:shd w:val="clear" w:color="auto" w:fill="auto"/>
                  <w:noWrap/>
                  <w:vAlign w:val="center"/>
                  <w:hideMark/>
                </w:tcPr>
                <w:p w14:paraId="0668F09A" w14:textId="595F9D5C" w:rsidR="00067CA1" w:rsidRPr="00FA2E40" w:rsidRDefault="00067CA1" w:rsidP="00067CA1">
                  <w:pPr>
                    <w:jc w:val="right"/>
                    <w:rPr>
                      <w:color w:val="000000"/>
                    </w:rPr>
                  </w:pPr>
                  <w:r w:rsidRPr="00FA2E40">
                    <w:rPr>
                      <w:color w:val="000000"/>
                    </w:rPr>
                    <w:t>0.34</w:t>
                  </w:r>
                </w:p>
              </w:tc>
              <w:tc>
                <w:tcPr>
                  <w:tcW w:w="0" w:type="auto"/>
                  <w:shd w:val="clear" w:color="auto" w:fill="auto"/>
                  <w:noWrap/>
                  <w:vAlign w:val="center"/>
                  <w:hideMark/>
                </w:tcPr>
                <w:p w14:paraId="02E2FF11" w14:textId="4424B973"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95FEEB7" w14:textId="4FEB4140" w:rsidR="00067CA1" w:rsidRPr="00FA2E40" w:rsidRDefault="00067CA1" w:rsidP="00067CA1">
                  <w:pPr>
                    <w:jc w:val="right"/>
                    <w:rPr>
                      <w:color w:val="000000"/>
                    </w:rPr>
                  </w:pPr>
                  <w:r w:rsidRPr="00FA2E40">
                    <w:rPr>
                      <w:color w:val="000000"/>
                    </w:rPr>
                    <w:t>0.23</w:t>
                  </w:r>
                </w:p>
              </w:tc>
              <w:tc>
                <w:tcPr>
                  <w:tcW w:w="0" w:type="auto"/>
                  <w:shd w:val="clear" w:color="auto" w:fill="auto"/>
                  <w:noWrap/>
                  <w:vAlign w:val="center"/>
                  <w:hideMark/>
                </w:tcPr>
                <w:p w14:paraId="5055BD85" w14:textId="0F33113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04547C66" w14:textId="3775E941" w:rsidR="00067CA1" w:rsidRPr="00FA2E40" w:rsidRDefault="00067CA1" w:rsidP="00067CA1">
                  <w:pPr>
                    <w:jc w:val="right"/>
                    <w:rPr>
                      <w:color w:val="000000"/>
                    </w:rPr>
                  </w:pPr>
                  <w:r w:rsidRPr="00FA2E40">
                    <w:rPr>
                      <w:color w:val="000000"/>
                    </w:rPr>
                    <w:t>0.54</w:t>
                  </w:r>
                </w:p>
              </w:tc>
              <w:tc>
                <w:tcPr>
                  <w:tcW w:w="0" w:type="auto"/>
                  <w:shd w:val="clear" w:color="auto" w:fill="auto"/>
                  <w:noWrap/>
                  <w:vAlign w:val="bottom"/>
                  <w:hideMark/>
                </w:tcPr>
                <w:p w14:paraId="383509CE" w14:textId="41822620" w:rsidR="00067CA1" w:rsidRPr="00FA2E40" w:rsidRDefault="00067CA1" w:rsidP="00067CA1">
                  <w:pPr>
                    <w:jc w:val="right"/>
                    <w:rPr>
                      <w:color w:val="000000"/>
                    </w:rPr>
                  </w:pPr>
                  <w:r w:rsidRPr="00FA2E40">
                    <w:rPr>
                      <w:color w:val="000000"/>
                    </w:rPr>
                    <w:t>0.10</w:t>
                  </w:r>
                </w:p>
              </w:tc>
            </w:tr>
            <w:tr w:rsidR="00067CA1" w:rsidRPr="00FA2E40" w14:paraId="6820CEC8" w14:textId="77777777" w:rsidTr="00F37C18">
              <w:trPr>
                <w:trHeight w:val="320"/>
              </w:trPr>
              <w:tc>
                <w:tcPr>
                  <w:tcW w:w="0" w:type="auto"/>
                  <w:shd w:val="clear" w:color="auto" w:fill="auto"/>
                  <w:noWrap/>
                  <w:vAlign w:val="bottom"/>
                  <w:hideMark/>
                </w:tcPr>
                <w:p w14:paraId="76E9AFCB" w14:textId="38FD665A" w:rsidR="00067CA1" w:rsidRPr="00FA2E40" w:rsidRDefault="00067CA1" w:rsidP="00067CA1">
                  <w:pPr>
                    <w:rPr>
                      <w:color w:val="000000"/>
                    </w:rPr>
                  </w:pPr>
                  <w:r w:rsidRPr="00FA2E40">
                    <w:rPr>
                      <w:color w:val="000000"/>
                    </w:rPr>
                    <w:t>Webb</w:t>
                  </w:r>
                </w:p>
              </w:tc>
              <w:tc>
                <w:tcPr>
                  <w:tcW w:w="0" w:type="auto"/>
                  <w:shd w:val="clear" w:color="auto" w:fill="auto"/>
                  <w:noWrap/>
                  <w:vAlign w:val="bottom"/>
                  <w:hideMark/>
                </w:tcPr>
                <w:p w14:paraId="7E09F9B3" w14:textId="6C4C6488"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hideMark/>
                </w:tcPr>
                <w:p w14:paraId="5FBD4B13" w14:textId="35291499" w:rsidR="00067CA1" w:rsidRPr="00FA2E40" w:rsidRDefault="00067CA1" w:rsidP="00067CA1">
                  <w:pPr>
                    <w:jc w:val="right"/>
                    <w:rPr>
                      <w:color w:val="000000"/>
                    </w:rPr>
                  </w:pPr>
                  <w:r w:rsidRPr="00FA2E40">
                    <w:rPr>
                      <w:color w:val="000000"/>
                    </w:rPr>
                    <w:t>0.46</w:t>
                  </w:r>
                </w:p>
              </w:tc>
              <w:tc>
                <w:tcPr>
                  <w:tcW w:w="0" w:type="auto"/>
                  <w:shd w:val="clear" w:color="auto" w:fill="auto"/>
                  <w:noWrap/>
                  <w:vAlign w:val="center"/>
                  <w:hideMark/>
                </w:tcPr>
                <w:p w14:paraId="7BF60C43" w14:textId="0407F758"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hideMark/>
                </w:tcPr>
                <w:p w14:paraId="294169EA" w14:textId="40A8A291" w:rsidR="00067CA1" w:rsidRPr="00FA2E40" w:rsidRDefault="00067CA1" w:rsidP="00067CA1">
                  <w:pPr>
                    <w:jc w:val="right"/>
                    <w:rPr>
                      <w:color w:val="000000"/>
                    </w:rPr>
                  </w:pPr>
                  <w:r w:rsidRPr="00FA2E40">
                    <w:rPr>
                      <w:color w:val="000000"/>
                    </w:rPr>
                    <w:t>0.42</w:t>
                  </w:r>
                </w:p>
              </w:tc>
              <w:tc>
                <w:tcPr>
                  <w:tcW w:w="0" w:type="auto"/>
                  <w:shd w:val="clear" w:color="auto" w:fill="auto"/>
                  <w:noWrap/>
                  <w:vAlign w:val="center"/>
                  <w:hideMark/>
                </w:tcPr>
                <w:p w14:paraId="4D890E59" w14:textId="207165FA" w:rsidR="00067CA1" w:rsidRPr="00FA2E40" w:rsidRDefault="00067CA1" w:rsidP="00067CA1">
                  <w:pPr>
                    <w:jc w:val="right"/>
                    <w:rPr>
                      <w:color w:val="000000"/>
                    </w:rPr>
                  </w:pPr>
                  <w:r w:rsidRPr="00FA2E40">
                    <w:rPr>
                      <w:color w:val="000000"/>
                    </w:rPr>
                    <w:t>0.01</w:t>
                  </w:r>
                </w:p>
              </w:tc>
              <w:tc>
                <w:tcPr>
                  <w:tcW w:w="0" w:type="auto"/>
                  <w:shd w:val="clear" w:color="auto" w:fill="auto"/>
                  <w:noWrap/>
                  <w:vAlign w:val="bottom"/>
                  <w:hideMark/>
                </w:tcPr>
                <w:p w14:paraId="1DF84C18" w14:textId="5EA6040F" w:rsidR="00067CA1" w:rsidRPr="00FA2E40" w:rsidRDefault="00067CA1" w:rsidP="00067CA1">
                  <w:pPr>
                    <w:jc w:val="right"/>
                    <w:rPr>
                      <w:color w:val="000000"/>
                    </w:rPr>
                  </w:pPr>
                  <w:r w:rsidRPr="00FA2E40">
                    <w:rPr>
                      <w:color w:val="000000"/>
                    </w:rPr>
                    <w:t>0.15</w:t>
                  </w:r>
                </w:p>
              </w:tc>
              <w:tc>
                <w:tcPr>
                  <w:tcW w:w="0" w:type="auto"/>
                  <w:shd w:val="clear" w:color="auto" w:fill="auto"/>
                  <w:noWrap/>
                  <w:vAlign w:val="bottom"/>
                  <w:hideMark/>
                </w:tcPr>
                <w:p w14:paraId="598BED70" w14:textId="21F68C04" w:rsidR="00067CA1" w:rsidRPr="00FA2E40" w:rsidRDefault="00067CA1" w:rsidP="00067CA1">
                  <w:pPr>
                    <w:jc w:val="right"/>
                    <w:rPr>
                      <w:color w:val="000000"/>
                    </w:rPr>
                  </w:pPr>
                  <w:r w:rsidRPr="00FA2E40">
                    <w:rPr>
                      <w:color w:val="000000"/>
                    </w:rPr>
                    <w:t>0.18</w:t>
                  </w:r>
                </w:p>
              </w:tc>
            </w:tr>
            <w:tr w:rsidR="00067CA1" w:rsidRPr="00FA2E40" w14:paraId="38276229" w14:textId="77777777" w:rsidTr="00F37C18">
              <w:trPr>
                <w:trHeight w:val="320"/>
              </w:trPr>
              <w:tc>
                <w:tcPr>
                  <w:tcW w:w="0" w:type="auto"/>
                  <w:shd w:val="clear" w:color="auto" w:fill="auto"/>
                  <w:noWrap/>
                  <w:vAlign w:val="bottom"/>
                  <w:hideMark/>
                </w:tcPr>
                <w:p w14:paraId="4DA9BA7A" w14:textId="0A6643C2" w:rsidR="00067CA1" w:rsidRPr="00FA2E40" w:rsidRDefault="00067CA1" w:rsidP="00067CA1">
                  <w:pPr>
                    <w:rPr>
                      <w:color w:val="000000"/>
                    </w:rPr>
                  </w:pPr>
                  <w:r w:rsidRPr="00FA2E40">
                    <w:rPr>
                      <w:color w:val="000000"/>
                    </w:rPr>
                    <w:t>Wetherell</w:t>
                  </w:r>
                </w:p>
              </w:tc>
              <w:tc>
                <w:tcPr>
                  <w:tcW w:w="0" w:type="auto"/>
                  <w:shd w:val="clear" w:color="auto" w:fill="auto"/>
                  <w:noWrap/>
                  <w:vAlign w:val="bottom"/>
                  <w:hideMark/>
                </w:tcPr>
                <w:p w14:paraId="0363C2C6" w14:textId="104215D6"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hideMark/>
                </w:tcPr>
                <w:p w14:paraId="2533E15A" w14:textId="3961DE5E" w:rsidR="00067CA1" w:rsidRPr="00FA2E40" w:rsidRDefault="00067CA1" w:rsidP="00067CA1">
                  <w:pPr>
                    <w:jc w:val="right"/>
                    <w:rPr>
                      <w:color w:val="000000"/>
                    </w:rPr>
                  </w:pPr>
                  <w:r w:rsidRPr="00FA2E40">
                    <w:rPr>
                      <w:color w:val="000000"/>
                    </w:rPr>
                    <w:t>0.16</w:t>
                  </w:r>
                </w:p>
              </w:tc>
              <w:tc>
                <w:tcPr>
                  <w:tcW w:w="0" w:type="auto"/>
                  <w:shd w:val="clear" w:color="auto" w:fill="auto"/>
                  <w:noWrap/>
                  <w:vAlign w:val="center"/>
                  <w:hideMark/>
                </w:tcPr>
                <w:p w14:paraId="5258EEBE" w14:textId="7A9C9EF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38CBDFF1" w14:textId="658BCD1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005AF021" w14:textId="3F46BC8C"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BBAD1B8" w14:textId="3BB91EC9" w:rsidR="00067CA1" w:rsidRPr="00FA2E40" w:rsidRDefault="00067CA1" w:rsidP="00067CA1">
                  <w:pPr>
                    <w:jc w:val="right"/>
                    <w:rPr>
                      <w:color w:val="000000"/>
                    </w:rPr>
                  </w:pPr>
                  <w:r w:rsidRPr="00FA2E40">
                    <w:rPr>
                      <w:color w:val="000000"/>
                    </w:rPr>
                    <w:t>3.04</w:t>
                  </w:r>
                </w:p>
              </w:tc>
              <w:tc>
                <w:tcPr>
                  <w:tcW w:w="0" w:type="auto"/>
                  <w:shd w:val="clear" w:color="auto" w:fill="auto"/>
                  <w:noWrap/>
                  <w:vAlign w:val="bottom"/>
                  <w:hideMark/>
                </w:tcPr>
                <w:p w14:paraId="090C4E60" w14:textId="47DECD67" w:rsidR="00067CA1" w:rsidRPr="00FA2E40" w:rsidRDefault="00067CA1" w:rsidP="00067CA1">
                  <w:pPr>
                    <w:jc w:val="right"/>
                    <w:rPr>
                      <w:color w:val="000000"/>
                    </w:rPr>
                  </w:pPr>
                  <w:r w:rsidRPr="00FA2E40">
                    <w:rPr>
                      <w:color w:val="000000"/>
                    </w:rPr>
                    <w:t>2.18</w:t>
                  </w:r>
                </w:p>
              </w:tc>
            </w:tr>
            <w:tr w:rsidR="00067CA1" w:rsidRPr="00FA2E40" w14:paraId="66354B30" w14:textId="77777777" w:rsidTr="00F37C18">
              <w:trPr>
                <w:trHeight w:val="320"/>
              </w:trPr>
              <w:tc>
                <w:tcPr>
                  <w:tcW w:w="0" w:type="auto"/>
                  <w:shd w:val="clear" w:color="auto" w:fill="auto"/>
                  <w:noWrap/>
                  <w:vAlign w:val="bottom"/>
                  <w:hideMark/>
                </w:tcPr>
                <w:p w14:paraId="59ED9BF4" w14:textId="497AC4BB" w:rsidR="00067CA1" w:rsidRPr="00FA2E40" w:rsidRDefault="00067CA1" w:rsidP="00067CA1">
                  <w:pPr>
                    <w:rPr>
                      <w:color w:val="000000"/>
                    </w:rPr>
                  </w:pPr>
                  <w:proofErr w:type="spellStart"/>
                  <w:r w:rsidRPr="00FA2E40">
                    <w:rPr>
                      <w:color w:val="000000"/>
                    </w:rPr>
                    <w:t>Whitebird</w:t>
                  </w:r>
                  <w:proofErr w:type="spellEnd"/>
                </w:p>
              </w:tc>
              <w:tc>
                <w:tcPr>
                  <w:tcW w:w="0" w:type="auto"/>
                  <w:shd w:val="clear" w:color="auto" w:fill="auto"/>
                  <w:noWrap/>
                  <w:vAlign w:val="bottom"/>
                  <w:hideMark/>
                </w:tcPr>
                <w:p w14:paraId="0B84D069" w14:textId="05DA0B62" w:rsidR="00067CA1" w:rsidRPr="00FA2E40" w:rsidRDefault="00067CA1" w:rsidP="00067CA1">
                  <w:pPr>
                    <w:jc w:val="right"/>
                    <w:rPr>
                      <w:color w:val="000000"/>
                    </w:rPr>
                  </w:pPr>
                  <w:r w:rsidRPr="00FA2E40">
                    <w:rPr>
                      <w:color w:val="000000"/>
                    </w:rPr>
                    <w:t>2013</w:t>
                  </w:r>
                </w:p>
              </w:tc>
              <w:tc>
                <w:tcPr>
                  <w:tcW w:w="0" w:type="auto"/>
                  <w:shd w:val="clear" w:color="auto" w:fill="auto"/>
                  <w:noWrap/>
                  <w:vAlign w:val="center"/>
                  <w:hideMark/>
                </w:tcPr>
                <w:p w14:paraId="013C0DC9" w14:textId="17BC299E" w:rsidR="00067CA1" w:rsidRPr="00FA2E40" w:rsidRDefault="00067CA1" w:rsidP="00067CA1">
                  <w:pPr>
                    <w:jc w:val="right"/>
                    <w:rPr>
                      <w:color w:val="000000"/>
                    </w:rPr>
                  </w:pPr>
                  <w:r w:rsidRPr="00FA2E40">
                    <w:rPr>
                      <w:color w:val="000000"/>
                    </w:rPr>
                    <w:t>0.03</w:t>
                  </w:r>
                </w:p>
              </w:tc>
              <w:tc>
                <w:tcPr>
                  <w:tcW w:w="0" w:type="auto"/>
                  <w:shd w:val="clear" w:color="auto" w:fill="auto"/>
                  <w:noWrap/>
                  <w:vAlign w:val="center"/>
                  <w:hideMark/>
                </w:tcPr>
                <w:p w14:paraId="77E98FFD" w14:textId="28955550"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5645D10D" w14:textId="03F69969"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hideMark/>
                </w:tcPr>
                <w:p w14:paraId="4F71B391" w14:textId="2667FF3A"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5802A554" w14:textId="789C65DC" w:rsidR="00067CA1" w:rsidRPr="00FA2E40" w:rsidRDefault="00067CA1" w:rsidP="00067CA1">
                  <w:pPr>
                    <w:jc w:val="right"/>
                    <w:rPr>
                      <w:color w:val="000000"/>
                    </w:rPr>
                  </w:pPr>
                  <w:r w:rsidRPr="00FA2E40">
                    <w:rPr>
                      <w:color w:val="000000"/>
                    </w:rPr>
                    <w:t>-1.67</w:t>
                  </w:r>
                </w:p>
              </w:tc>
              <w:tc>
                <w:tcPr>
                  <w:tcW w:w="0" w:type="auto"/>
                  <w:shd w:val="clear" w:color="auto" w:fill="auto"/>
                  <w:noWrap/>
                  <w:vAlign w:val="bottom"/>
                  <w:hideMark/>
                </w:tcPr>
                <w:p w14:paraId="788D77AE" w14:textId="22FCA528" w:rsidR="00067CA1" w:rsidRPr="00FA2E40" w:rsidRDefault="00067CA1" w:rsidP="00067CA1">
                  <w:pPr>
                    <w:jc w:val="right"/>
                    <w:rPr>
                      <w:color w:val="000000"/>
                    </w:rPr>
                  </w:pPr>
                  <w:r w:rsidRPr="00FA2E40">
                    <w:rPr>
                      <w:color w:val="000000"/>
                    </w:rPr>
                    <w:t>1.26</w:t>
                  </w:r>
                </w:p>
              </w:tc>
            </w:tr>
            <w:tr w:rsidR="00067CA1" w:rsidRPr="00FA2E40" w14:paraId="474338A3" w14:textId="77777777" w:rsidTr="00F37C18">
              <w:trPr>
                <w:trHeight w:val="320"/>
              </w:trPr>
              <w:tc>
                <w:tcPr>
                  <w:tcW w:w="0" w:type="auto"/>
                  <w:shd w:val="clear" w:color="auto" w:fill="auto"/>
                  <w:noWrap/>
                  <w:vAlign w:val="bottom"/>
                  <w:hideMark/>
                </w:tcPr>
                <w:p w14:paraId="25926FBE" w14:textId="5158A94D" w:rsidR="00067CA1" w:rsidRPr="00FA2E40" w:rsidRDefault="00067CA1" w:rsidP="00067CA1">
                  <w:pPr>
                    <w:rPr>
                      <w:color w:val="000000"/>
                    </w:rPr>
                  </w:pPr>
                  <w:r w:rsidRPr="00FA2E40">
                    <w:rPr>
                      <w:color w:val="000000"/>
                    </w:rPr>
                    <w:t>Williams</w:t>
                  </w:r>
                </w:p>
              </w:tc>
              <w:tc>
                <w:tcPr>
                  <w:tcW w:w="0" w:type="auto"/>
                  <w:shd w:val="clear" w:color="auto" w:fill="auto"/>
                  <w:noWrap/>
                  <w:vAlign w:val="bottom"/>
                  <w:hideMark/>
                </w:tcPr>
                <w:p w14:paraId="7DD596CC" w14:textId="5163CA89"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06071AF5" w14:textId="7EB722BE" w:rsidR="00067CA1" w:rsidRPr="00FA2E40" w:rsidRDefault="00067CA1" w:rsidP="00067CA1">
                  <w:pPr>
                    <w:jc w:val="right"/>
                    <w:rPr>
                      <w:color w:val="000000"/>
                    </w:rPr>
                  </w:pPr>
                  <w:r w:rsidRPr="00FA2E40">
                    <w:rPr>
                      <w:color w:val="000000"/>
                    </w:rPr>
                    <w:t>0.08</w:t>
                  </w:r>
                </w:p>
              </w:tc>
              <w:tc>
                <w:tcPr>
                  <w:tcW w:w="0" w:type="auto"/>
                  <w:shd w:val="clear" w:color="auto" w:fill="auto"/>
                  <w:noWrap/>
                  <w:vAlign w:val="center"/>
                  <w:hideMark/>
                </w:tcPr>
                <w:p w14:paraId="59A1CC72" w14:textId="52BCC896"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F2D0808" w14:textId="2F67FC2F"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6D99F3D8" w14:textId="43425AC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462C969C" w14:textId="4CC5A091" w:rsidR="00067CA1" w:rsidRPr="00FA2E40" w:rsidRDefault="00067CA1" w:rsidP="00067CA1">
                  <w:pPr>
                    <w:jc w:val="right"/>
                    <w:rPr>
                      <w:color w:val="000000"/>
                    </w:rPr>
                  </w:pPr>
                  <w:r w:rsidRPr="00FA2E40">
                    <w:rPr>
                      <w:color w:val="000000"/>
                    </w:rPr>
                    <w:t>0.29</w:t>
                  </w:r>
                </w:p>
              </w:tc>
              <w:tc>
                <w:tcPr>
                  <w:tcW w:w="0" w:type="auto"/>
                  <w:shd w:val="clear" w:color="auto" w:fill="auto"/>
                  <w:noWrap/>
                  <w:vAlign w:val="bottom"/>
                  <w:hideMark/>
                </w:tcPr>
                <w:p w14:paraId="379AC34D" w14:textId="54ADA7DA" w:rsidR="00067CA1" w:rsidRPr="00FA2E40" w:rsidRDefault="00067CA1" w:rsidP="00067CA1">
                  <w:pPr>
                    <w:jc w:val="right"/>
                    <w:rPr>
                      <w:color w:val="000000"/>
                    </w:rPr>
                  </w:pPr>
                  <w:r w:rsidRPr="00FA2E40">
                    <w:rPr>
                      <w:color w:val="000000"/>
                    </w:rPr>
                    <w:t>0.27</w:t>
                  </w:r>
                </w:p>
              </w:tc>
            </w:tr>
            <w:tr w:rsidR="00067CA1" w:rsidRPr="00FA2E40" w14:paraId="47E76274" w14:textId="77777777" w:rsidTr="00F37C18">
              <w:trPr>
                <w:trHeight w:val="320"/>
              </w:trPr>
              <w:tc>
                <w:tcPr>
                  <w:tcW w:w="0" w:type="auto"/>
                  <w:shd w:val="clear" w:color="auto" w:fill="auto"/>
                  <w:noWrap/>
                  <w:vAlign w:val="bottom"/>
                  <w:hideMark/>
                </w:tcPr>
                <w:p w14:paraId="78E0B2FB" w14:textId="250D337C" w:rsidR="00067CA1" w:rsidRPr="00FA2E40" w:rsidRDefault="00067CA1" w:rsidP="00067CA1">
                  <w:pPr>
                    <w:rPr>
                      <w:color w:val="000000"/>
                    </w:rPr>
                  </w:pPr>
                  <w:r w:rsidRPr="00FA2E40">
                    <w:rPr>
                      <w:color w:val="000000"/>
                    </w:rPr>
                    <w:t>Witkiewitz</w:t>
                  </w:r>
                </w:p>
              </w:tc>
              <w:tc>
                <w:tcPr>
                  <w:tcW w:w="0" w:type="auto"/>
                  <w:shd w:val="clear" w:color="auto" w:fill="auto"/>
                  <w:noWrap/>
                  <w:vAlign w:val="bottom"/>
                  <w:hideMark/>
                </w:tcPr>
                <w:p w14:paraId="5F3F4B5B" w14:textId="067CD4FF" w:rsidR="00067CA1" w:rsidRPr="00FA2E40" w:rsidRDefault="00067CA1" w:rsidP="00067CA1">
                  <w:pPr>
                    <w:jc w:val="right"/>
                    <w:rPr>
                      <w:color w:val="000000"/>
                    </w:rPr>
                  </w:pPr>
                  <w:r w:rsidRPr="00FA2E40">
                    <w:rPr>
                      <w:color w:val="000000"/>
                    </w:rPr>
                    <w:t>2014</w:t>
                  </w:r>
                </w:p>
              </w:tc>
              <w:tc>
                <w:tcPr>
                  <w:tcW w:w="0" w:type="auto"/>
                  <w:shd w:val="clear" w:color="auto" w:fill="auto"/>
                  <w:noWrap/>
                  <w:vAlign w:val="center"/>
                  <w:hideMark/>
                </w:tcPr>
                <w:p w14:paraId="1A3ACBC9" w14:textId="63A298D4" w:rsidR="00067CA1" w:rsidRPr="00FA2E40" w:rsidRDefault="00067CA1" w:rsidP="00067CA1">
                  <w:pPr>
                    <w:jc w:val="right"/>
                    <w:rPr>
                      <w:color w:val="000000"/>
                    </w:rPr>
                  </w:pPr>
                  <w:r w:rsidRPr="00FA2E40">
                    <w:rPr>
                      <w:color w:val="000000"/>
                    </w:rPr>
                    <w:t>0.44</w:t>
                  </w:r>
                </w:p>
              </w:tc>
              <w:tc>
                <w:tcPr>
                  <w:tcW w:w="0" w:type="auto"/>
                  <w:shd w:val="clear" w:color="auto" w:fill="auto"/>
                  <w:noWrap/>
                  <w:vAlign w:val="center"/>
                  <w:hideMark/>
                </w:tcPr>
                <w:p w14:paraId="5CA89CCF" w14:textId="6FCDF0D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4B949348" w14:textId="4A9DD45B" w:rsidR="00067CA1" w:rsidRPr="00FA2E40" w:rsidRDefault="00067CA1" w:rsidP="00067CA1">
                  <w:pPr>
                    <w:jc w:val="right"/>
                    <w:rPr>
                      <w:color w:val="000000"/>
                    </w:rPr>
                  </w:pPr>
                  <w:r w:rsidRPr="00FA2E40">
                    <w:rPr>
                      <w:color w:val="000000"/>
                    </w:rPr>
                    <w:t>0.40</w:t>
                  </w:r>
                </w:p>
              </w:tc>
              <w:tc>
                <w:tcPr>
                  <w:tcW w:w="0" w:type="auto"/>
                  <w:shd w:val="clear" w:color="auto" w:fill="auto"/>
                  <w:noWrap/>
                  <w:vAlign w:val="center"/>
                  <w:hideMark/>
                </w:tcPr>
                <w:p w14:paraId="1DE30215" w14:textId="23E875F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28D399B3" w14:textId="1C1B43E2" w:rsidR="00067CA1" w:rsidRPr="00FA2E40" w:rsidRDefault="00067CA1" w:rsidP="00067CA1">
                  <w:pPr>
                    <w:jc w:val="right"/>
                    <w:rPr>
                      <w:color w:val="000000"/>
                    </w:rPr>
                  </w:pPr>
                  <w:r w:rsidRPr="00FA2E40">
                    <w:rPr>
                      <w:color w:val="000000"/>
                    </w:rPr>
                    <w:t>0.15</w:t>
                  </w:r>
                </w:p>
              </w:tc>
              <w:tc>
                <w:tcPr>
                  <w:tcW w:w="0" w:type="auto"/>
                  <w:shd w:val="clear" w:color="auto" w:fill="auto"/>
                  <w:noWrap/>
                  <w:vAlign w:val="bottom"/>
                  <w:hideMark/>
                </w:tcPr>
                <w:p w14:paraId="58BC3919" w14:textId="5D0801E7" w:rsidR="00067CA1" w:rsidRPr="00FA2E40" w:rsidRDefault="00067CA1" w:rsidP="00067CA1">
                  <w:pPr>
                    <w:jc w:val="right"/>
                    <w:rPr>
                      <w:color w:val="000000"/>
                    </w:rPr>
                  </w:pPr>
                  <w:r w:rsidRPr="00FA2E40">
                    <w:rPr>
                      <w:color w:val="000000"/>
                    </w:rPr>
                    <w:t>0.16</w:t>
                  </w:r>
                </w:p>
              </w:tc>
            </w:tr>
            <w:tr w:rsidR="00067CA1" w:rsidRPr="00FA2E40" w14:paraId="57B85B2C" w14:textId="77777777" w:rsidTr="00F37C18">
              <w:trPr>
                <w:trHeight w:val="320"/>
              </w:trPr>
              <w:tc>
                <w:tcPr>
                  <w:tcW w:w="0" w:type="auto"/>
                  <w:shd w:val="clear" w:color="auto" w:fill="auto"/>
                  <w:noWrap/>
                  <w:vAlign w:val="bottom"/>
                  <w:hideMark/>
                </w:tcPr>
                <w:p w14:paraId="12B8C4F9" w14:textId="173DDBBA" w:rsidR="00067CA1" w:rsidRPr="00FA2E40" w:rsidRDefault="00067CA1" w:rsidP="00067CA1">
                  <w:pPr>
                    <w:rPr>
                      <w:color w:val="000000"/>
                    </w:rPr>
                  </w:pPr>
                  <w:r w:rsidRPr="00FA2E40">
                    <w:rPr>
                      <w:color w:val="000000"/>
                    </w:rPr>
                    <w:t>Wong</w:t>
                  </w:r>
                </w:p>
              </w:tc>
              <w:tc>
                <w:tcPr>
                  <w:tcW w:w="0" w:type="auto"/>
                  <w:shd w:val="clear" w:color="auto" w:fill="auto"/>
                  <w:noWrap/>
                  <w:vAlign w:val="bottom"/>
                  <w:hideMark/>
                </w:tcPr>
                <w:p w14:paraId="55694D36" w14:textId="3B233C1F" w:rsidR="00067CA1" w:rsidRPr="00FA2E40" w:rsidRDefault="00067CA1" w:rsidP="00067CA1">
                  <w:pPr>
                    <w:jc w:val="right"/>
                    <w:rPr>
                      <w:color w:val="000000"/>
                    </w:rPr>
                  </w:pPr>
                  <w:r w:rsidRPr="00FA2E40">
                    <w:rPr>
                      <w:color w:val="000000"/>
                    </w:rPr>
                    <w:t>2011</w:t>
                  </w:r>
                </w:p>
              </w:tc>
              <w:tc>
                <w:tcPr>
                  <w:tcW w:w="0" w:type="auto"/>
                  <w:shd w:val="clear" w:color="auto" w:fill="auto"/>
                  <w:noWrap/>
                  <w:vAlign w:val="center"/>
                  <w:hideMark/>
                </w:tcPr>
                <w:p w14:paraId="43C3F8C5" w14:textId="28021C1C" w:rsidR="00067CA1" w:rsidRPr="00FA2E40" w:rsidRDefault="00067CA1" w:rsidP="00067CA1">
                  <w:pPr>
                    <w:jc w:val="right"/>
                    <w:rPr>
                      <w:color w:val="000000"/>
                    </w:rPr>
                  </w:pPr>
                  <w:r w:rsidRPr="00FA2E40">
                    <w:rPr>
                      <w:color w:val="000000"/>
                    </w:rPr>
                    <w:t>0.14</w:t>
                  </w:r>
                </w:p>
              </w:tc>
              <w:tc>
                <w:tcPr>
                  <w:tcW w:w="0" w:type="auto"/>
                  <w:shd w:val="clear" w:color="auto" w:fill="auto"/>
                  <w:noWrap/>
                  <w:vAlign w:val="center"/>
                  <w:hideMark/>
                </w:tcPr>
                <w:p w14:paraId="502B6379" w14:textId="73FD2B6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hideMark/>
                </w:tcPr>
                <w:p w14:paraId="2B9404DB" w14:textId="5277B27D" w:rsidR="00067CA1" w:rsidRPr="00FA2E40" w:rsidRDefault="00067CA1" w:rsidP="00067CA1">
                  <w:pPr>
                    <w:jc w:val="right"/>
                    <w:rPr>
                      <w:color w:val="000000"/>
                    </w:rPr>
                  </w:pPr>
                  <w:r w:rsidRPr="00FA2E40">
                    <w:rPr>
                      <w:color w:val="000000"/>
                    </w:rPr>
                    <w:t>0.06</w:t>
                  </w:r>
                </w:p>
              </w:tc>
              <w:tc>
                <w:tcPr>
                  <w:tcW w:w="0" w:type="auto"/>
                  <w:shd w:val="clear" w:color="auto" w:fill="auto"/>
                  <w:noWrap/>
                  <w:vAlign w:val="center"/>
                  <w:hideMark/>
                </w:tcPr>
                <w:p w14:paraId="688B0E9D" w14:textId="550740BF"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hideMark/>
                </w:tcPr>
                <w:p w14:paraId="39BC7AB2" w14:textId="050E3D8F" w:rsidR="00067CA1" w:rsidRPr="00FA2E40" w:rsidRDefault="00067CA1" w:rsidP="00067CA1">
                  <w:pPr>
                    <w:jc w:val="right"/>
                    <w:rPr>
                      <w:color w:val="000000"/>
                    </w:rPr>
                  </w:pPr>
                  <w:r w:rsidRPr="00FA2E40">
                    <w:rPr>
                      <w:color w:val="000000"/>
                    </w:rPr>
                    <w:t>0.89</w:t>
                  </w:r>
                </w:p>
              </w:tc>
              <w:tc>
                <w:tcPr>
                  <w:tcW w:w="0" w:type="auto"/>
                  <w:shd w:val="clear" w:color="auto" w:fill="auto"/>
                  <w:noWrap/>
                  <w:vAlign w:val="bottom"/>
                  <w:hideMark/>
                </w:tcPr>
                <w:p w14:paraId="0EBBDA74" w14:textId="0E5C5152" w:rsidR="00067CA1" w:rsidRPr="00FA2E40" w:rsidRDefault="00067CA1" w:rsidP="00067CA1">
                  <w:pPr>
                    <w:jc w:val="right"/>
                    <w:rPr>
                      <w:color w:val="000000"/>
                    </w:rPr>
                  </w:pPr>
                  <w:r w:rsidRPr="00FA2E40">
                    <w:rPr>
                      <w:color w:val="000000"/>
                    </w:rPr>
                    <w:t>0.52</w:t>
                  </w:r>
                </w:p>
              </w:tc>
            </w:tr>
            <w:tr w:rsidR="00067CA1" w:rsidRPr="00FA2E40" w14:paraId="21F87F0D" w14:textId="77777777" w:rsidTr="00F37C18">
              <w:trPr>
                <w:trHeight w:val="320"/>
              </w:trPr>
              <w:tc>
                <w:tcPr>
                  <w:tcW w:w="0" w:type="auto"/>
                  <w:shd w:val="clear" w:color="auto" w:fill="auto"/>
                  <w:noWrap/>
                  <w:vAlign w:val="bottom"/>
                </w:tcPr>
                <w:p w14:paraId="779B6328" w14:textId="667EFC06" w:rsidR="00067CA1" w:rsidRPr="00FA2E40" w:rsidRDefault="00067CA1" w:rsidP="00067CA1">
                  <w:pPr>
                    <w:rPr>
                      <w:color w:val="000000"/>
                    </w:rPr>
                  </w:pPr>
                  <w:r w:rsidRPr="00FA2E40">
                    <w:rPr>
                      <w:color w:val="000000"/>
                    </w:rPr>
                    <w:t>Wong</w:t>
                  </w:r>
                </w:p>
              </w:tc>
              <w:tc>
                <w:tcPr>
                  <w:tcW w:w="0" w:type="auto"/>
                  <w:shd w:val="clear" w:color="auto" w:fill="auto"/>
                  <w:noWrap/>
                  <w:vAlign w:val="bottom"/>
                </w:tcPr>
                <w:p w14:paraId="1F37E540" w14:textId="309768B8" w:rsidR="00067CA1" w:rsidRPr="00FA2E40" w:rsidRDefault="00067CA1" w:rsidP="00067CA1">
                  <w:pPr>
                    <w:jc w:val="right"/>
                    <w:rPr>
                      <w:color w:val="000000"/>
                    </w:rPr>
                  </w:pPr>
                  <w:r w:rsidRPr="00FA2E40">
                    <w:rPr>
                      <w:color w:val="000000"/>
                    </w:rPr>
                    <w:t>2016</w:t>
                  </w:r>
                </w:p>
              </w:tc>
              <w:tc>
                <w:tcPr>
                  <w:tcW w:w="0" w:type="auto"/>
                  <w:shd w:val="clear" w:color="auto" w:fill="auto"/>
                  <w:noWrap/>
                  <w:vAlign w:val="center"/>
                </w:tcPr>
                <w:p w14:paraId="3E629B7F" w14:textId="124BC957"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tcPr>
                <w:p w14:paraId="67F42968" w14:textId="0077BBF1"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tcPr>
                <w:p w14:paraId="1CE5658E" w14:textId="0C71BBE9"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tcPr>
                <w:p w14:paraId="2775CC35" w14:textId="02428555"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tcPr>
                <w:p w14:paraId="6D27DC00" w14:textId="36A7FAAC" w:rsidR="00067CA1" w:rsidRPr="00FA2E40" w:rsidRDefault="00067CA1" w:rsidP="00067CA1">
                  <w:pPr>
                    <w:jc w:val="right"/>
                    <w:rPr>
                      <w:color w:val="000000"/>
                    </w:rPr>
                  </w:pPr>
                  <w:r w:rsidRPr="00FA2E40">
                    <w:rPr>
                      <w:color w:val="000000"/>
                    </w:rPr>
                    <w:t>-0.17</w:t>
                  </w:r>
                </w:p>
              </w:tc>
              <w:tc>
                <w:tcPr>
                  <w:tcW w:w="0" w:type="auto"/>
                  <w:shd w:val="clear" w:color="auto" w:fill="auto"/>
                  <w:noWrap/>
                  <w:vAlign w:val="bottom"/>
                </w:tcPr>
                <w:p w14:paraId="2D2FE888" w14:textId="654869C8" w:rsidR="00067CA1" w:rsidRPr="00FA2E40" w:rsidRDefault="00067CA1" w:rsidP="00067CA1">
                  <w:pPr>
                    <w:jc w:val="right"/>
                    <w:rPr>
                      <w:color w:val="000000"/>
                    </w:rPr>
                  </w:pPr>
                  <w:r w:rsidRPr="00FA2E40">
                    <w:rPr>
                      <w:color w:val="000000"/>
                    </w:rPr>
                    <w:t>0.35</w:t>
                  </w:r>
                </w:p>
              </w:tc>
            </w:tr>
            <w:tr w:rsidR="00067CA1" w:rsidRPr="00FA2E40" w14:paraId="5D8517C6" w14:textId="77777777" w:rsidTr="00F37C18">
              <w:trPr>
                <w:trHeight w:val="320"/>
              </w:trPr>
              <w:tc>
                <w:tcPr>
                  <w:tcW w:w="0" w:type="auto"/>
                  <w:shd w:val="clear" w:color="auto" w:fill="auto"/>
                  <w:noWrap/>
                  <w:vAlign w:val="bottom"/>
                </w:tcPr>
                <w:p w14:paraId="690B28F8" w14:textId="260EFA92" w:rsidR="00067CA1" w:rsidRPr="00FA2E40" w:rsidRDefault="00067CA1" w:rsidP="00067CA1">
                  <w:pPr>
                    <w:rPr>
                      <w:color w:val="000000"/>
                    </w:rPr>
                  </w:pPr>
                  <w:r w:rsidRPr="00FA2E40">
                    <w:rPr>
                      <w:color w:val="000000"/>
                    </w:rPr>
                    <w:t>Wong</w:t>
                  </w:r>
                </w:p>
              </w:tc>
              <w:tc>
                <w:tcPr>
                  <w:tcW w:w="0" w:type="auto"/>
                  <w:shd w:val="clear" w:color="auto" w:fill="auto"/>
                  <w:noWrap/>
                  <w:vAlign w:val="bottom"/>
                </w:tcPr>
                <w:p w14:paraId="6C2FA9C0" w14:textId="27AF6F82" w:rsidR="00067CA1" w:rsidRPr="00FA2E40" w:rsidRDefault="00067CA1" w:rsidP="00067CA1">
                  <w:pPr>
                    <w:jc w:val="right"/>
                    <w:rPr>
                      <w:color w:val="000000"/>
                    </w:rPr>
                  </w:pPr>
                  <w:r w:rsidRPr="00FA2E40">
                    <w:rPr>
                      <w:color w:val="000000"/>
                    </w:rPr>
                    <w:t>2017</w:t>
                  </w:r>
                </w:p>
              </w:tc>
              <w:tc>
                <w:tcPr>
                  <w:tcW w:w="0" w:type="auto"/>
                  <w:shd w:val="clear" w:color="auto" w:fill="auto"/>
                  <w:noWrap/>
                  <w:vAlign w:val="center"/>
                </w:tcPr>
                <w:p w14:paraId="7B902E05" w14:textId="4D01C8E2" w:rsidR="00067CA1" w:rsidRPr="00FA2E40" w:rsidRDefault="00067CA1" w:rsidP="00067CA1">
                  <w:pPr>
                    <w:jc w:val="right"/>
                    <w:rPr>
                      <w:color w:val="000000"/>
                    </w:rPr>
                  </w:pPr>
                  <w:r w:rsidRPr="00FA2E40">
                    <w:rPr>
                      <w:color w:val="000000"/>
                    </w:rPr>
                    <w:t>0.16</w:t>
                  </w:r>
                </w:p>
              </w:tc>
              <w:tc>
                <w:tcPr>
                  <w:tcW w:w="0" w:type="auto"/>
                  <w:shd w:val="clear" w:color="auto" w:fill="auto"/>
                  <w:noWrap/>
                  <w:vAlign w:val="center"/>
                </w:tcPr>
                <w:p w14:paraId="65427F02" w14:textId="588474BC"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tcPr>
                <w:p w14:paraId="430F600B" w14:textId="6C7F354C" w:rsidR="00067CA1" w:rsidRPr="00FA2E40" w:rsidRDefault="00067CA1" w:rsidP="00067CA1">
                  <w:pPr>
                    <w:jc w:val="right"/>
                    <w:rPr>
                      <w:color w:val="000000"/>
                    </w:rPr>
                  </w:pPr>
                  <w:r w:rsidRPr="00FA2E40">
                    <w:rPr>
                      <w:color w:val="000000"/>
                    </w:rPr>
                    <w:t>0.22</w:t>
                  </w:r>
                </w:p>
              </w:tc>
              <w:tc>
                <w:tcPr>
                  <w:tcW w:w="0" w:type="auto"/>
                  <w:shd w:val="clear" w:color="auto" w:fill="auto"/>
                  <w:noWrap/>
                  <w:vAlign w:val="center"/>
                </w:tcPr>
                <w:p w14:paraId="3FE46A8D" w14:textId="672C9F1D"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tcPr>
                <w:p w14:paraId="38D873EC" w14:textId="0BAE29FC" w:rsidR="00067CA1" w:rsidRPr="00FA2E40" w:rsidRDefault="00067CA1" w:rsidP="00067CA1">
                  <w:pPr>
                    <w:jc w:val="right"/>
                    <w:rPr>
                      <w:color w:val="000000"/>
                    </w:rPr>
                  </w:pPr>
                  <w:r w:rsidRPr="00FA2E40">
                    <w:rPr>
                      <w:color w:val="000000"/>
                    </w:rPr>
                    <w:t>-0.37</w:t>
                  </w:r>
                </w:p>
              </w:tc>
              <w:tc>
                <w:tcPr>
                  <w:tcW w:w="0" w:type="auto"/>
                  <w:shd w:val="clear" w:color="auto" w:fill="auto"/>
                  <w:noWrap/>
                  <w:vAlign w:val="bottom"/>
                </w:tcPr>
                <w:p w14:paraId="62E3F043" w14:textId="338D5DAC" w:rsidR="00067CA1" w:rsidRPr="00FA2E40" w:rsidRDefault="00067CA1" w:rsidP="00067CA1">
                  <w:pPr>
                    <w:jc w:val="right"/>
                    <w:rPr>
                      <w:color w:val="000000"/>
                    </w:rPr>
                  </w:pPr>
                  <w:r w:rsidRPr="00FA2E40">
                    <w:rPr>
                      <w:color w:val="000000"/>
                    </w:rPr>
                    <w:t>0.12</w:t>
                  </w:r>
                </w:p>
              </w:tc>
            </w:tr>
            <w:tr w:rsidR="00067CA1" w:rsidRPr="00FA2E40" w14:paraId="5C079C9A" w14:textId="77777777" w:rsidTr="00F37C18">
              <w:trPr>
                <w:trHeight w:val="320"/>
              </w:trPr>
              <w:tc>
                <w:tcPr>
                  <w:tcW w:w="0" w:type="auto"/>
                  <w:shd w:val="clear" w:color="auto" w:fill="auto"/>
                  <w:noWrap/>
                  <w:vAlign w:val="bottom"/>
                </w:tcPr>
                <w:p w14:paraId="53C4D5F5" w14:textId="514F6101" w:rsidR="00067CA1" w:rsidRPr="00FA2E40" w:rsidRDefault="00067CA1" w:rsidP="00067CA1">
                  <w:pPr>
                    <w:rPr>
                      <w:color w:val="000000"/>
                    </w:rPr>
                  </w:pPr>
                  <w:r w:rsidRPr="00FA2E40">
                    <w:rPr>
                      <w:color w:val="000000"/>
                    </w:rPr>
                    <w:t>Wong</w:t>
                  </w:r>
                </w:p>
              </w:tc>
              <w:tc>
                <w:tcPr>
                  <w:tcW w:w="0" w:type="auto"/>
                  <w:shd w:val="clear" w:color="auto" w:fill="auto"/>
                  <w:noWrap/>
                  <w:vAlign w:val="bottom"/>
                </w:tcPr>
                <w:p w14:paraId="4150EC00" w14:textId="6D49552D" w:rsidR="00067CA1" w:rsidRPr="00FA2E40" w:rsidRDefault="00067CA1" w:rsidP="00067CA1">
                  <w:pPr>
                    <w:jc w:val="right"/>
                    <w:rPr>
                      <w:color w:val="000000"/>
                    </w:rPr>
                  </w:pPr>
                  <w:r w:rsidRPr="00FA2E40">
                    <w:rPr>
                      <w:color w:val="000000"/>
                    </w:rPr>
                    <w:t>2018</w:t>
                  </w:r>
                </w:p>
              </w:tc>
              <w:tc>
                <w:tcPr>
                  <w:tcW w:w="0" w:type="auto"/>
                  <w:shd w:val="clear" w:color="auto" w:fill="auto"/>
                  <w:noWrap/>
                  <w:vAlign w:val="center"/>
                </w:tcPr>
                <w:p w14:paraId="587A873A" w14:textId="35E11B24" w:rsidR="00067CA1" w:rsidRPr="00FA2E40" w:rsidRDefault="00067CA1" w:rsidP="00067CA1">
                  <w:pPr>
                    <w:jc w:val="right"/>
                    <w:rPr>
                      <w:color w:val="000000"/>
                    </w:rPr>
                  </w:pPr>
                  <w:r w:rsidRPr="00FA2E40">
                    <w:rPr>
                      <w:color w:val="000000"/>
                    </w:rPr>
                    <w:t>0.13</w:t>
                  </w:r>
                </w:p>
              </w:tc>
              <w:tc>
                <w:tcPr>
                  <w:tcW w:w="0" w:type="auto"/>
                  <w:shd w:val="clear" w:color="auto" w:fill="auto"/>
                  <w:noWrap/>
                  <w:vAlign w:val="center"/>
                </w:tcPr>
                <w:p w14:paraId="6FA2A3FE" w14:textId="17DAF45F"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tcPr>
                <w:p w14:paraId="4D7A4501" w14:textId="45DD8E25" w:rsidR="00067CA1" w:rsidRPr="00FA2E40" w:rsidRDefault="00067CA1" w:rsidP="00067CA1">
                  <w:pPr>
                    <w:jc w:val="right"/>
                    <w:rPr>
                      <w:color w:val="000000"/>
                    </w:rPr>
                  </w:pPr>
                  <w:r w:rsidRPr="00FA2E40">
                    <w:rPr>
                      <w:color w:val="000000"/>
                    </w:rPr>
                    <w:t>0.12</w:t>
                  </w:r>
                </w:p>
              </w:tc>
              <w:tc>
                <w:tcPr>
                  <w:tcW w:w="0" w:type="auto"/>
                  <w:shd w:val="clear" w:color="auto" w:fill="auto"/>
                  <w:noWrap/>
                  <w:vAlign w:val="center"/>
                </w:tcPr>
                <w:p w14:paraId="66B60968" w14:textId="5FA2ECAB"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tcPr>
                <w:p w14:paraId="7093D702" w14:textId="26E0109D" w:rsidR="00067CA1" w:rsidRPr="00FA2E40" w:rsidRDefault="00067CA1" w:rsidP="00067CA1">
                  <w:pPr>
                    <w:jc w:val="right"/>
                    <w:rPr>
                      <w:color w:val="000000"/>
                    </w:rPr>
                  </w:pPr>
                  <w:r w:rsidRPr="00FA2E40">
                    <w:rPr>
                      <w:color w:val="000000"/>
                    </w:rPr>
                    <w:t>0.10</w:t>
                  </w:r>
                </w:p>
              </w:tc>
              <w:tc>
                <w:tcPr>
                  <w:tcW w:w="0" w:type="auto"/>
                  <w:shd w:val="clear" w:color="auto" w:fill="auto"/>
                  <w:noWrap/>
                  <w:vAlign w:val="bottom"/>
                </w:tcPr>
                <w:p w14:paraId="72AC6E12" w14:textId="7CEA227C" w:rsidR="00067CA1" w:rsidRPr="00FA2E40" w:rsidRDefault="00067CA1" w:rsidP="00067CA1">
                  <w:pPr>
                    <w:jc w:val="right"/>
                    <w:rPr>
                      <w:color w:val="000000"/>
                    </w:rPr>
                  </w:pPr>
                  <w:r w:rsidRPr="00FA2E40">
                    <w:rPr>
                      <w:color w:val="000000"/>
                    </w:rPr>
                    <w:t>0.18</w:t>
                  </w:r>
                </w:p>
              </w:tc>
            </w:tr>
            <w:tr w:rsidR="00067CA1" w:rsidRPr="00FA2E40" w14:paraId="17BB47F6" w14:textId="77777777" w:rsidTr="00F37C18">
              <w:trPr>
                <w:trHeight w:val="320"/>
              </w:trPr>
              <w:tc>
                <w:tcPr>
                  <w:tcW w:w="0" w:type="auto"/>
                  <w:shd w:val="clear" w:color="auto" w:fill="auto"/>
                  <w:noWrap/>
                  <w:vAlign w:val="bottom"/>
                </w:tcPr>
                <w:p w14:paraId="00C26CD4" w14:textId="3D39EBE1" w:rsidR="00067CA1" w:rsidRPr="00FA2E40" w:rsidRDefault="00067CA1" w:rsidP="00067CA1">
                  <w:pPr>
                    <w:rPr>
                      <w:color w:val="000000"/>
                    </w:rPr>
                  </w:pPr>
                  <w:r w:rsidRPr="00FA2E40">
                    <w:rPr>
                      <w:color w:val="000000"/>
                    </w:rPr>
                    <w:t>Woods-</w:t>
                  </w:r>
                  <w:proofErr w:type="spellStart"/>
                  <w:r w:rsidRPr="00FA2E40">
                    <w:rPr>
                      <w:color w:val="000000"/>
                    </w:rPr>
                    <w:t>Giscombe</w:t>
                  </w:r>
                  <w:proofErr w:type="spellEnd"/>
                </w:p>
              </w:tc>
              <w:tc>
                <w:tcPr>
                  <w:tcW w:w="0" w:type="auto"/>
                  <w:shd w:val="clear" w:color="auto" w:fill="auto"/>
                  <w:noWrap/>
                  <w:vAlign w:val="bottom"/>
                </w:tcPr>
                <w:p w14:paraId="3DD5A176" w14:textId="721AE1E3"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tcPr>
                <w:p w14:paraId="479FF84C" w14:textId="085E440D" w:rsidR="00067CA1" w:rsidRPr="00FA2E40" w:rsidRDefault="00067CA1" w:rsidP="00067CA1">
                  <w:pPr>
                    <w:jc w:val="right"/>
                    <w:rPr>
                      <w:color w:val="000000"/>
                    </w:rPr>
                  </w:pPr>
                  <w:r w:rsidRPr="00FA2E40">
                    <w:rPr>
                      <w:color w:val="000000"/>
                    </w:rPr>
                    <w:t>0.11</w:t>
                  </w:r>
                </w:p>
              </w:tc>
              <w:tc>
                <w:tcPr>
                  <w:tcW w:w="0" w:type="auto"/>
                  <w:shd w:val="clear" w:color="auto" w:fill="auto"/>
                  <w:noWrap/>
                  <w:vAlign w:val="center"/>
                </w:tcPr>
                <w:p w14:paraId="5F05450A" w14:textId="236557BA"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tcPr>
                <w:p w14:paraId="68366AC5" w14:textId="01E34C79" w:rsidR="00067CA1" w:rsidRPr="00FA2E40" w:rsidRDefault="00067CA1" w:rsidP="00067CA1">
                  <w:pPr>
                    <w:jc w:val="right"/>
                    <w:rPr>
                      <w:color w:val="000000"/>
                    </w:rPr>
                  </w:pPr>
                  <w:r w:rsidRPr="00FA2E40">
                    <w:rPr>
                      <w:color w:val="000000"/>
                    </w:rPr>
                    <w:t>0.10</w:t>
                  </w:r>
                </w:p>
              </w:tc>
              <w:tc>
                <w:tcPr>
                  <w:tcW w:w="0" w:type="auto"/>
                  <w:shd w:val="clear" w:color="auto" w:fill="auto"/>
                  <w:noWrap/>
                  <w:vAlign w:val="center"/>
                </w:tcPr>
                <w:p w14:paraId="0AAAF51D" w14:textId="07F95F87"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tcPr>
                <w:p w14:paraId="5B8A2270" w14:textId="79DEC4C3" w:rsidR="00067CA1" w:rsidRPr="00FA2E40" w:rsidRDefault="00067CA1" w:rsidP="00067CA1">
                  <w:pPr>
                    <w:jc w:val="right"/>
                    <w:rPr>
                      <w:color w:val="000000"/>
                    </w:rPr>
                  </w:pPr>
                  <w:r w:rsidRPr="00FA2E40">
                    <w:rPr>
                      <w:color w:val="000000"/>
                    </w:rPr>
                    <w:t>0.06</w:t>
                  </w:r>
                </w:p>
              </w:tc>
              <w:tc>
                <w:tcPr>
                  <w:tcW w:w="0" w:type="auto"/>
                  <w:shd w:val="clear" w:color="auto" w:fill="auto"/>
                  <w:noWrap/>
                  <w:vAlign w:val="bottom"/>
                </w:tcPr>
                <w:p w14:paraId="5D5818C6" w14:textId="722F5729" w:rsidR="00067CA1" w:rsidRPr="00FA2E40" w:rsidRDefault="00067CA1" w:rsidP="00067CA1">
                  <w:pPr>
                    <w:jc w:val="right"/>
                    <w:rPr>
                      <w:color w:val="000000"/>
                    </w:rPr>
                  </w:pPr>
                  <w:r w:rsidRPr="00FA2E40">
                    <w:rPr>
                      <w:color w:val="000000"/>
                    </w:rPr>
                    <w:t>0.65</w:t>
                  </w:r>
                </w:p>
              </w:tc>
            </w:tr>
            <w:tr w:rsidR="00067CA1" w:rsidRPr="00FA2E40" w14:paraId="2AC4B234" w14:textId="77777777" w:rsidTr="00F37C18">
              <w:trPr>
                <w:trHeight w:val="320"/>
              </w:trPr>
              <w:tc>
                <w:tcPr>
                  <w:tcW w:w="0" w:type="auto"/>
                  <w:shd w:val="clear" w:color="auto" w:fill="auto"/>
                  <w:noWrap/>
                  <w:vAlign w:val="bottom"/>
                </w:tcPr>
                <w:p w14:paraId="0CF6391F" w14:textId="1D2FB682" w:rsidR="00067CA1" w:rsidRPr="00FA2E40" w:rsidRDefault="00067CA1" w:rsidP="00067CA1">
                  <w:pPr>
                    <w:rPr>
                      <w:color w:val="000000"/>
                    </w:rPr>
                  </w:pPr>
                  <w:r w:rsidRPr="00FA2E40">
                    <w:rPr>
                      <w:color w:val="000000"/>
                    </w:rPr>
                    <w:t>Wright</w:t>
                  </w:r>
                </w:p>
              </w:tc>
              <w:tc>
                <w:tcPr>
                  <w:tcW w:w="0" w:type="auto"/>
                  <w:shd w:val="clear" w:color="auto" w:fill="auto"/>
                  <w:noWrap/>
                  <w:vAlign w:val="bottom"/>
                </w:tcPr>
                <w:p w14:paraId="5CFA1561" w14:textId="4A796162" w:rsidR="00067CA1" w:rsidRPr="00FA2E40" w:rsidRDefault="00067CA1" w:rsidP="00067CA1">
                  <w:pPr>
                    <w:jc w:val="right"/>
                    <w:rPr>
                      <w:color w:val="000000"/>
                    </w:rPr>
                  </w:pPr>
                  <w:r w:rsidRPr="00FA2E40">
                    <w:rPr>
                      <w:color w:val="000000"/>
                    </w:rPr>
                    <w:t>2019</w:t>
                  </w:r>
                </w:p>
              </w:tc>
              <w:tc>
                <w:tcPr>
                  <w:tcW w:w="0" w:type="auto"/>
                  <w:shd w:val="clear" w:color="auto" w:fill="auto"/>
                  <w:noWrap/>
                  <w:vAlign w:val="center"/>
                </w:tcPr>
                <w:p w14:paraId="01131025" w14:textId="04D27FE9" w:rsidR="00067CA1" w:rsidRPr="00FA2E40" w:rsidRDefault="00067CA1" w:rsidP="00067CA1">
                  <w:pPr>
                    <w:jc w:val="right"/>
                    <w:rPr>
                      <w:color w:val="000000"/>
                    </w:rPr>
                  </w:pPr>
                  <w:r w:rsidRPr="00FA2E40">
                    <w:rPr>
                      <w:color w:val="000000"/>
                    </w:rPr>
                    <w:t>0.01</w:t>
                  </w:r>
                </w:p>
              </w:tc>
              <w:tc>
                <w:tcPr>
                  <w:tcW w:w="0" w:type="auto"/>
                  <w:shd w:val="clear" w:color="auto" w:fill="auto"/>
                  <w:noWrap/>
                  <w:vAlign w:val="center"/>
                </w:tcPr>
                <w:p w14:paraId="535F101D" w14:textId="1A81CB27" w:rsidR="00067CA1" w:rsidRPr="00FA2E40" w:rsidRDefault="00067CA1" w:rsidP="00067CA1">
                  <w:pPr>
                    <w:jc w:val="right"/>
                    <w:rPr>
                      <w:color w:val="000000"/>
                    </w:rPr>
                  </w:pPr>
                  <w:r w:rsidRPr="00FA2E40">
                    <w:rPr>
                      <w:color w:val="000000"/>
                    </w:rPr>
                    <w:t>0.00</w:t>
                  </w:r>
                </w:p>
              </w:tc>
              <w:tc>
                <w:tcPr>
                  <w:tcW w:w="0" w:type="auto"/>
                  <w:shd w:val="clear" w:color="auto" w:fill="auto"/>
                  <w:noWrap/>
                  <w:vAlign w:val="center"/>
                </w:tcPr>
                <w:p w14:paraId="00FA1CFB" w14:textId="005B66A0" w:rsidR="00067CA1" w:rsidRPr="00FA2E40" w:rsidRDefault="00067CA1" w:rsidP="00067CA1">
                  <w:pPr>
                    <w:jc w:val="right"/>
                    <w:rPr>
                      <w:color w:val="000000"/>
                    </w:rPr>
                  </w:pPr>
                  <w:r w:rsidRPr="00FA2E40">
                    <w:rPr>
                      <w:color w:val="000000"/>
                    </w:rPr>
                    <w:t>0.09</w:t>
                  </w:r>
                </w:p>
              </w:tc>
              <w:tc>
                <w:tcPr>
                  <w:tcW w:w="0" w:type="auto"/>
                  <w:shd w:val="clear" w:color="auto" w:fill="auto"/>
                  <w:noWrap/>
                  <w:vAlign w:val="center"/>
                </w:tcPr>
                <w:p w14:paraId="16366C1A" w14:textId="4D7CB156" w:rsidR="00067CA1" w:rsidRPr="00FA2E40" w:rsidRDefault="00067CA1" w:rsidP="00067CA1">
                  <w:pPr>
                    <w:jc w:val="right"/>
                    <w:rPr>
                      <w:color w:val="000000"/>
                    </w:rPr>
                  </w:pPr>
                  <w:r w:rsidRPr="00FA2E40">
                    <w:rPr>
                      <w:color w:val="000000"/>
                    </w:rPr>
                    <w:t>0.00</w:t>
                  </w:r>
                </w:p>
              </w:tc>
              <w:tc>
                <w:tcPr>
                  <w:tcW w:w="0" w:type="auto"/>
                  <w:shd w:val="clear" w:color="auto" w:fill="auto"/>
                  <w:noWrap/>
                  <w:vAlign w:val="bottom"/>
                </w:tcPr>
                <w:p w14:paraId="40DDEDA6" w14:textId="489449D3" w:rsidR="00067CA1" w:rsidRPr="00FA2E40" w:rsidRDefault="00067CA1" w:rsidP="00067CA1">
                  <w:pPr>
                    <w:jc w:val="right"/>
                    <w:rPr>
                      <w:color w:val="000000"/>
                    </w:rPr>
                  </w:pPr>
                  <w:r w:rsidRPr="00FA2E40">
                    <w:rPr>
                      <w:color w:val="000000"/>
                    </w:rPr>
                    <w:t>-2.31</w:t>
                  </w:r>
                </w:p>
              </w:tc>
              <w:tc>
                <w:tcPr>
                  <w:tcW w:w="0" w:type="auto"/>
                  <w:shd w:val="clear" w:color="auto" w:fill="auto"/>
                  <w:noWrap/>
                  <w:vAlign w:val="bottom"/>
                </w:tcPr>
                <w:p w14:paraId="1CF2D43C" w14:textId="7BE0F073" w:rsidR="00067CA1" w:rsidRPr="00FA2E40" w:rsidRDefault="00067CA1" w:rsidP="00067CA1">
                  <w:pPr>
                    <w:jc w:val="right"/>
                    <w:rPr>
                      <w:color w:val="000000"/>
                    </w:rPr>
                  </w:pPr>
                  <w:r w:rsidRPr="00FA2E40">
                    <w:rPr>
                      <w:color w:val="000000"/>
                    </w:rPr>
                    <w:t>2.27</w:t>
                  </w:r>
                </w:p>
              </w:tc>
            </w:tr>
          </w:tbl>
          <w:p w14:paraId="0AF773D4" w14:textId="06A87D60" w:rsidR="00D45945" w:rsidRPr="00FA2E40" w:rsidRDefault="00414EAE" w:rsidP="00412421">
            <w:pPr>
              <w:rPr>
                <w:color w:val="000000"/>
              </w:rPr>
            </w:pPr>
            <w:r w:rsidRPr="00FA2E40">
              <w:rPr>
                <w:i/>
                <w:iCs/>
              </w:rPr>
              <w:lastRenderedPageBreak/>
              <w:t>Note</w:t>
            </w:r>
            <w:r w:rsidR="00C763A1" w:rsidRPr="00FA2E40">
              <w:rPr>
                <w:i/>
                <w:iCs/>
              </w:rPr>
              <w:t>.</w:t>
            </w:r>
            <w:r w:rsidRPr="00FA2E40">
              <w:t xml:space="preserve"> </w:t>
            </w:r>
            <w:r w:rsidRPr="00FA2E40">
              <w:rPr>
                <w:color w:val="000000"/>
              </w:rPr>
              <w:t>Author</w:t>
            </w:r>
            <w:r w:rsidR="00C763A1" w:rsidRPr="00FA2E40">
              <w:rPr>
                <w:color w:val="000000"/>
              </w:rPr>
              <w:t xml:space="preserve"> = first author’s last name;</w:t>
            </w:r>
            <w:r w:rsidR="00412421" w:rsidRPr="00FA2E40">
              <w:rPr>
                <w:color w:val="000000"/>
              </w:rPr>
              <w:t xml:space="preserve"> Year</w:t>
            </w:r>
            <w:r w:rsidRPr="00FA2E40">
              <w:rPr>
                <w:color w:val="000000"/>
              </w:rPr>
              <w:t xml:space="preserve"> = </w:t>
            </w:r>
            <w:r w:rsidR="00C763A1" w:rsidRPr="00FA2E40">
              <w:rPr>
                <w:color w:val="000000"/>
              </w:rPr>
              <w:t>publication year</w:t>
            </w:r>
            <w:r w:rsidR="00412421" w:rsidRPr="00FA2E40">
              <w:rPr>
                <w:color w:val="000000"/>
              </w:rPr>
              <w:t xml:space="preserve">; </w:t>
            </w:r>
            <w:r w:rsidR="00C763A1" w:rsidRPr="00FA2E40">
              <w:rPr>
                <w:color w:val="000000"/>
              </w:rPr>
              <w:t xml:space="preserve">MBI attrition = overall attrition in mindfulness-based interventions (MBIs); MBI variance = variance in overall attrition in MBIs; </w:t>
            </w:r>
            <w:proofErr w:type="spellStart"/>
            <w:r w:rsidR="00C763A1" w:rsidRPr="00FA2E40">
              <w:rPr>
                <w:color w:val="000000"/>
              </w:rPr>
              <w:t>Cont</w:t>
            </w:r>
            <w:proofErr w:type="spellEnd"/>
            <w:r w:rsidR="00C763A1" w:rsidRPr="00FA2E40">
              <w:rPr>
                <w:color w:val="000000"/>
              </w:rPr>
              <w:t xml:space="preserve"> attrition = overall attrition in active control conditions; </w:t>
            </w:r>
            <w:proofErr w:type="spellStart"/>
            <w:r w:rsidR="00C763A1" w:rsidRPr="00FA2E40">
              <w:rPr>
                <w:color w:val="000000"/>
              </w:rPr>
              <w:t>Cont</w:t>
            </w:r>
            <w:proofErr w:type="spellEnd"/>
            <w:r w:rsidR="00C763A1" w:rsidRPr="00FA2E40">
              <w:rPr>
                <w:color w:val="000000"/>
              </w:rPr>
              <w:t xml:space="preserve"> variance = variance in overall attrition in controls; log OR = log odds ratio; log OR variance = variance in log odds ratio.</w:t>
            </w:r>
          </w:p>
        </w:tc>
        <w:tc>
          <w:tcPr>
            <w:tcW w:w="236" w:type="dxa"/>
            <w:tcBorders>
              <w:top w:val="nil"/>
              <w:left w:val="nil"/>
              <w:bottom w:val="nil"/>
              <w:right w:val="nil"/>
            </w:tcBorders>
            <w:shd w:val="clear" w:color="auto" w:fill="auto"/>
            <w:noWrap/>
            <w:vAlign w:val="bottom"/>
          </w:tcPr>
          <w:p w14:paraId="52234A48" w14:textId="0935C619" w:rsidR="00F104CA" w:rsidRPr="00BD42BD" w:rsidRDefault="00F104CA" w:rsidP="00F104CA">
            <w:pPr>
              <w:rPr>
                <w:color w:val="000000"/>
                <w:sz w:val="22"/>
              </w:rPr>
            </w:pPr>
          </w:p>
        </w:tc>
        <w:tc>
          <w:tcPr>
            <w:tcW w:w="1125" w:type="dxa"/>
            <w:tcBorders>
              <w:top w:val="nil"/>
              <w:left w:val="nil"/>
              <w:bottom w:val="nil"/>
              <w:right w:val="nil"/>
            </w:tcBorders>
            <w:shd w:val="clear" w:color="auto" w:fill="auto"/>
            <w:noWrap/>
            <w:vAlign w:val="bottom"/>
          </w:tcPr>
          <w:p w14:paraId="2EE583D3" w14:textId="1ADF726F" w:rsidR="00F104CA" w:rsidRPr="00BD42BD" w:rsidRDefault="00F104CA" w:rsidP="00F104CA">
            <w:pPr>
              <w:jc w:val="right"/>
              <w:rPr>
                <w:color w:val="000000"/>
                <w:sz w:val="22"/>
              </w:rPr>
            </w:pPr>
          </w:p>
        </w:tc>
        <w:tc>
          <w:tcPr>
            <w:tcW w:w="259" w:type="dxa"/>
            <w:tcBorders>
              <w:top w:val="nil"/>
              <w:left w:val="nil"/>
              <w:bottom w:val="nil"/>
              <w:right w:val="nil"/>
            </w:tcBorders>
            <w:shd w:val="clear" w:color="auto" w:fill="auto"/>
            <w:noWrap/>
            <w:vAlign w:val="bottom"/>
          </w:tcPr>
          <w:p w14:paraId="35FEFD0F" w14:textId="369C07AE" w:rsidR="00F104CA" w:rsidRPr="00BD42BD" w:rsidRDefault="00F104CA" w:rsidP="00F104CA">
            <w:pPr>
              <w:rPr>
                <w:color w:val="000000"/>
                <w:sz w:val="22"/>
              </w:rPr>
            </w:pPr>
          </w:p>
        </w:tc>
        <w:tc>
          <w:tcPr>
            <w:tcW w:w="1344" w:type="dxa"/>
            <w:tcBorders>
              <w:top w:val="nil"/>
              <w:left w:val="nil"/>
              <w:bottom w:val="nil"/>
              <w:right w:val="nil"/>
            </w:tcBorders>
            <w:shd w:val="clear" w:color="auto" w:fill="auto"/>
            <w:noWrap/>
            <w:vAlign w:val="bottom"/>
          </w:tcPr>
          <w:p w14:paraId="123F0643" w14:textId="25227981" w:rsidR="00F104CA" w:rsidRPr="00BD42BD" w:rsidRDefault="00F104CA" w:rsidP="00F104CA">
            <w:pPr>
              <w:jc w:val="right"/>
              <w:rPr>
                <w:color w:val="000000"/>
                <w:sz w:val="22"/>
              </w:rPr>
            </w:pPr>
          </w:p>
        </w:tc>
        <w:tc>
          <w:tcPr>
            <w:tcW w:w="2199" w:type="dxa"/>
            <w:tcBorders>
              <w:top w:val="nil"/>
              <w:left w:val="nil"/>
              <w:bottom w:val="nil"/>
              <w:right w:val="nil"/>
            </w:tcBorders>
            <w:shd w:val="clear" w:color="auto" w:fill="auto"/>
            <w:noWrap/>
            <w:vAlign w:val="bottom"/>
          </w:tcPr>
          <w:p w14:paraId="16DFFBB4" w14:textId="5D872850" w:rsidR="00F104CA" w:rsidRPr="00BD42BD" w:rsidRDefault="00F104CA" w:rsidP="00F104CA">
            <w:pPr>
              <w:rPr>
                <w:color w:val="000000"/>
                <w:sz w:val="22"/>
              </w:rPr>
            </w:pPr>
          </w:p>
        </w:tc>
        <w:tc>
          <w:tcPr>
            <w:tcW w:w="1125" w:type="dxa"/>
            <w:tcBorders>
              <w:top w:val="nil"/>
              <w:left w:val="nil"/>
              <w:bottom w:val="nil"/>
              <w:right w:val="nil"/>
            </w:tcBorders>
            <w:shd w:val="clear" w:color="auto" w:fill="auto"/>
            <w:noWrap/>
            <w:vAlign w:val="bottom"/>
          </w:tcPr>
          <w:p w14:paraId="29C7E72F" w14:textId="24293FF4" w:rsidR="00F104CA" w:rsidRPr="00BD42BD" w:rsidRDefault="00F104CA" w:rsidP="00F104CA">
            <w:pPr>
              <w:jc w:val="right"/>
              <w:rPr>
                <w:color w:val="000000"/>
                <w:sz w:val="22"/>
              </w:rPr>
            </w:pPr>
          </w:p>
        </w:tc>
      </w:tr>
    </w:tbl>
    <w:p w14:paraId="4F4AB5A9" w14:textId="002805C4" w:rsidR="000F1A02" w:rsidRPr="00BD42BD" w:rsidRDefault="000F1A02" w:rsidP="00914C54">
      <w:pPr>
        <w:shd w:val="clear" w:color="auto" w:fill="FFFFFF"/>
        <w:spacing w:line="360" w:lineRule="auto"/>
        <w:outlineLvl w:val="1"/>
        <w:rPr>
          <w:b/>
          <w:bCs/>
        </w:rPr>
      </w:pPr>
    </w:p>
    <w:p w14:paraId="05EE0391" w14:textId="77777777" w:rsidR="008A5CB0" w:rsidRPr="00BD42BD" w:rsidRDefault="008A5CB0" w:rsidP="008C09B7">
      <w:pPr>
        <w:framePr w:w="13230" w:wrap="auto" w:hAnchor="text"/>
        <w:rPr>
          <w:b/>
          <w:bCs/>
        </w:rPr>
        <w:sectPr w:rsidR="008A5CB0" w:rsidRPr="00BD42BD" w:rsidSect="005F0375">
          <w:pgSz w:w="15840" w:h="12240" w:orient="landscape"/>
          <w:pgMar w:top="1440" w:right="1980" w:bottom="1440" w:left="1440" w:header="720" w:footer="720" w:gutter="0"/>
          <w:cols w:space="720"/>
          <w:titlePg/>
          <w:docGrid w:linePitch="360"/>
        </w:sectPr>
      </w:pPr>
    </w:p>
    <w:p w14:paraId="76FB0C0D" w14:textId="4FC8A751" w:rsidR="00C763A1" w:rsidRPr="00BD42BD" w:rsidRDefault="00C763A1" w:rsidP="000E1AF6">
      <w:r w:rsidRPr="00BD42BD">
        <w:rPr>
          <w:b/>
          <w:bCs/>
        </w:rPr>
        <w:lastRenderedPageBreak/>
        <w:t xml:space="preserve">Supplemental Materials </w:t>
      </w:r>
      <w:r w:rsidR="00754BEB" w:rsidRPr="00BD42BD">
        <w:rPr>
          <w:b/>
          <w:bCs/>
        </w:rPr>
        <w:t>Fig</w:t>
      </w:r>
      <w:r w:rsidRPr="00BD42BD">
        <w:rPr>
          <w:b/>
          <w:bCs/>
        </w:rPr>
        <w:t>ure</w:t>
      </w:r>
      <w:r w:rsidR="00754BEB" w:rsidRPr="00BD42BD">
        <w:rPr>
          <w:b/>
          <w:bCs/>
        </w:rPr>
        <w:t xml:space="preserve"> </w:t>
      </w:r>
      <w:r w:rsidR="00ED5EF8">
        <w:rPr>
          <w:b/>
          <w:bCs/>
        </w:rPr>
        <w:t>1</w:t>
      </w:r>
      <w:r w:rsidR="00ED5EF8" w:rsidRPr="00BD42BD">
        <w:t xml:space="preserve"> </w:t>
      </w:r>
      <w:r w:rsidR="00754BEB" w:rsidRPr="00BD42BD">
        <w:rPr>
          <w:i/>
          <w:iCs/>
        </w:rPr>
        <w:t>Forest plot depicting differential attrition for mindfulness-based intervention conditions relative to active control conditions</w:t>
      </w:r>
    </w:p>
    <w:p w14:paraId="12482A71" w14:textId="4835D70A" w:rsidR="00C763A1" w:rsidRPr="00BD42BD" w:rsidRDefault="00636BF1" w:rsidP="000E1AF6">
      <w:pPr>
        <w:rPr>
          <w:i/>
          <w:iCs/>
        </w:rPr>
      </w:pPr>
      <w:r w:rsidRPr="00BD42BD">
        <w:rPr>
          <w:b/>
          <w:bCs/>
          <w:noProof/>
        </w:rPr>
        <w:drawing>
          <wp:inline distT="0" distB="0" distL="0" distR="0" wp14:anchorId="44D7354A" wp14:editId="23DEB983">
            <wp:extent cx="6662239" cy="660507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t="8930" b="1927"/>
                    <a:stretch/>
                  </pic:blipFill>
                  <pic:spPr bwMode="auto">
                    <a:xfrm>
                      <a:off x="0" y="0"/>
                      <a:ext cx="6699907" cy="6642422"/>
                    </a:xfrm>
                    <a:prstGeom prst="rect">
                      <a:avLst/>
                    </a:prstGeom>
                    <a:ln>
                      <a:noFill/>
                    </a:ln>
                    <a:extLst>
                      <a:ext uri="{53640926-AAD7-44D8-BBD7-CCE9431645EC}">
                        <a14:shadowObscured xmlns:a14="http://schemas.microsoft.com/office/drawing/2010/main"/>
                      </a:ext>
                    </a:extLst>
                  </pic:spPr>
                </pic:pic>
              </a:graphicData>
            </a:graphic>
          </wp:inline>
        </w:drawing>
      </w:r>
    </w:p>
    <w:p w14:paraId="2B207FE4" w14:textId="0CC14B43" w:rsidR="00107B0C" w:rsidRPr="00F37C18" w:rsidRDefault="00C763A1" w:rsidP="004350D2">
      <w:pPr>
        <w:sectPr w:rsidR="00107B0C" w:rsidRPr="00F37C18" w:rsidSect="008A5CB0">
          <w:headerReference w:type="default" r:id="rId16"/>
          <w:headerReference w:type="first" r:id="rId17"/>
          <w:pgSz w:w="12240" w:h="15840"/>
          <w:pgMar w:top="1440" w:right="1440" w:bottom="1440" w:left="1440" w:header="720" w:footer="720" w:gutter="0"/>
          <w:cols w:space="720"/>
          <w:titlePg/>
          <w:docGrid w:linePitch="360"/>
        </w:sectPr>
      </w:pPr>
      <w:r w:rsidRPr="00BD42BD">
        <w:rPr>
          <w:i/>
          <w:iCs/>
        </w:rPr>
        <w:t xml:space="preserve">Note. </w:t>
      </w:r>
      <w:r w:rsidR="00754BEB" w:rsidRPr="00BD42BD">
        <w:t xml:space="preserve">Effect sizes </w:t>
      </w:r>
      <w:r w:rsidR="00636BF1" w:rsidRPr="00BD42BD">
        <w:t>(</w:t>
      </w:r>
      <w:r w:rsidR="00636BF1" w:rsidRPr="00BD42BD">
        <w:rPr>
          <w:i/>
          <w:iCs/>
        </w:rPr>
        <w:t>k</w:t>
      </w:r>
      <w:r w:rsidR="00636BF1" w:rsidRPr="00BD42BD">
        <w:t xml:space="preserve"> = 114) </w:t>
      </w:r>
      <w:r w:rsidR="00754BEB" w:rsidRPr="00BD42BD">
        <w:t>are displayed in log odds ratio units, with larger effect sizes indicating higher attrition in the MBIs.</w:t>
      </w:r>
      <w:r w:rsidR="00DD7803">
        <w:rPr>
          <w:b/>
          <w:bCs/>
        </w:rPr>
        <w:t xml:space="preserve"> </w:t>
      </w:r>
      <w:r w:rsidR="00DD7803">
        <w:t xml:space="preserve">Data depicted here can also be found in Supplemental Materials Table </w:t>
      </w:r>
      <w:r w:rsidR="00F37C18">
        <w:t>2</w:t>
      </w:r>
      <w:r w:rsidR="00DD7803">
        <w:t>.</w:t>
      </w:r>
    </w:p>
    <w:tbl>
      <w:tblPr>
        <w:tblW w:w="19533" w:type="dxa"/>
        <w:tblInd w:w="-15" w:type="dxa"/>
        <w:tblLook w:val="04A0" w:firstRow="1" w:lastRow="0" w:firstColumn="1" w:lastColumn="0" w:noHBand="0" w:noVBand="1"/>
      </w:tblPr>
      <w:tblGrid>
        <w:gridCol w:w="13245"/>
        <w:gridCol w:w="236"/>
        <w:gridCol w:w="1125"/>
        <w:gridCol w:w="259"/>
        <w:gridCol w:w="1344"/>
        <w:gridCol w:w="2199"/>
        <w:gridCol w:w="1125"/>
      </w:tblGrid>
      <w:tr w:rsidR="00107B0C" w:rsidRPr="00BD42BD" w14:paraId="0AD1C35D" w14:textId="77777777" w:rsidTr="004350D2">
        <w:trPr>
          <w:trHeight w:val="80"/>
        </w:trPr>
        <w:tc>
          <w:tcPr>
            <w:tcW w:w="13245" w:type="dxa"/>
            <w:tcBorders>
              <w:top w:val="nil"/>
              <w:left w:val="nil"/>
              <w:bottom w:val="nil"/>
              <w:right w:val="nil"/>
            </w:tcBorders>
            <w:shd w:val="clear" w:color="auto" w:fill="auto"/>
            <w:noWrap/>
            <w:vAlign w:val="bottom"/>
          </w:tcPr>
          <w:p w14:paraId="391D5E1E" w14:textId="3B51D28F" w:rsidR="00107B0C" w:rsidRPr="00BD42BD" w:rsidRDefault="004107E7" w:rsidP="004350D2">
            <w:pPr>
              <w:rPr>
                <w:rFonts w:ascii="Calibri" w:hAnsi="Calibri" w:cs="Calibri"/>
                <w:color w:val="000000"/>
                <w:sz w:val="22"/>
              </w:rPr>
            </w:pPr>
            <w:r w:rsidRPr="00BD42BD">
              <w:rPr>
                <w:b/>
                <w:bCs/>
              </w:rPr>
              <w:lastRenderedPageBreak/>
              <w:t xml:space="preserve">Supplemental Materials </w:t>
            </w:r>
            <w:r w:rsidR="00107B0C" w:rsidRPr="00BD42BD">
              <w:rPr>
                <w:b/>
                <w:bCs/>
              </w:rPr>
              <w:t xml:space="preserve">Figure </w:t>
            </w:r>
            <w:r w:rsidR="00ED5EF8">
              <w:rPr>
                <w:b/>
                <w:bCs/>
              </w:rPr>
              <w:t>2</w:t>
            </w:r>
            <w:r w:rsidR="00ED5EF8" w:rsidRPr="00BD42BD">
              <w:t xml:space="preserve"> </w:t>
            </w:r>
            <w:r w:rsidR="00107B0C" w:rsidRPr="00BD42BD">
              <w:rPr>
                <w:i/>
                <w:iCs/>
              </w:rPr>
              <w:t>Contour-enhanced funnel plots for overall attrition models</w:t>
            </w:r>
            <w:r w:rsidR="00107B0C" w:rsidRPr="00BD42BD">
              <w:t xml:space="preserve"> </w:t>
            </w:r>
          </w:p>
        </w:tc>
        <w:tc>
          <w:tcPr>
            <w:tcW w:w="236" w:type="dxa"/>
            <w:tcBorders>
              <w:top w:val="nil"/>
              <w:left w:val="nil"/>
              <w:bottom w:val="nil"/>
              <w:right w:val="nil"/>
            </w:tcBorders>
            <w:shd w:val="clear" w:color="auto" w:fill="auto"/>
            <w:noWrap/>
            <w:vAlign w:val="bottom"/>
          </w:tcPr>
          <w:p w14:paraId="36B083E9" w14:textId="77777777" w:rsidR="00107B0C" w:rsidRPr="00BD42BD" w:rsidRDefault="00107B0C" w:rsidP="004350D2">
            <w:pPr>
              <w:rPr>
                <w:rFonts w:ascii="Calibri" w:hAnsi="Calibri" w:cs="Calibri"/>
                <w:color w:val="000000"/>
                <w:sz w:val="22"/>
              </w:rPr>
            </w:pPr>
          </w:p>
        </w:tc>
        <w:tc>
          <w:tcPr>
            <w:tcW w:w="1125" w:type="dxa"/>
            <w:tcBorders>
              <w:top w:val="nil"/>
              <w:left w:val="nil"/>
              <w:bottom w:val="nil"/>
              <w:right w:val="nil"/>
            </w:tcBorders>
            <w:shd w:val="clear" w:color="auto" w:fill="auto"/>
            <w:noWrap/>
            <w:vAlign w:val="bottom"/>
          </w:tcPr>
          <w:p w14:paraId="2CC14169" w14:textId="77777777" w:rsidR="00107B0C" w:rsidRPr="00BD42BD" w:rsidRDefault="00107B0C" w:rsidP="004350D2">
            <w:pPr>
              <w:jc w:val="right"/>
              <w:rPr>
                <w:rFonts w:ascii="Calibri" w:hAnsi="Calibri" w:cs="Calibri"/>
                <w:color w:val="000000"/>
                <w:sz w:val="22"/>
              </w:rPr>
            </w:pPr>
          </w:p>
        </w:tc>
        <w:tc>
          <w:tcPr>
            <w:tcW w:w="259" w:type="dxa"/>
            <w:tcBorders>
              <w:top w:val="nil"/>
              <w:left w:val="nil"/>
              <w:bottom w:val="nil"/>
              <w:right w:val="nil"/>
            </w:tcBorders>
            <w:shd w:val="clear" w:color="auto" w:fill="auto"/>
            <w:noWrap/>
            <w:vAlign w:val="bottom"/>
          </w:tcPr>
          <w:p w14:paraId="0CF722BA" w14:textId="77777777" w:rsidR="00107B0C" w:rsidRPr="00BD42BD" w:rsidRDefault="00107B0C" w:rsidP="004350D2">
            <w:pPr>
              <w:rPr>
                <w:rFonts w:ascii="Calibri" w:hAnsi="Calibri" w:cs="Calibri"/>
                <w:color w:val="000000"/>
                <w:sz w:val="22"/>
              </w:rPr>
            </w:pPr>
          </w:p>
        </w:tc>
        <w:tc>
          <w:tcPr>
            <w:tcW w:w="1344" w:type="dxa"/>
            <w:tcBorders>
              <w:top w:val="nil"/>
              <w:left w:val="nil"/>
              <w:bottom w:val="nil"/>
              <w:right w:val="nil"/>
            </w:tcBorders>
            <w:shd w:val="clear" w:color="auto" w:fill="auto"/>
            <w:noWrap/>
            <w:vAlign w:val="bottom"/>
          </w:tcPr>
          <w:p w14:paraId="7FFBFB47" w14:textId="77777777" w:rsidR="00107B0C" w:rsidRPr="00BD42BD" w:rsidRDefault="00107B0C" w:rsidP="004350D2">
            <w:pPr>
              <w:jc w:val="right"/>
              <w:rPr>
                <w:rFonts w:ascii="Calibri" w:hAnsi="Calibri" w:cs="Calibri"/>
                <w:color w:val="000000"/>
                <w:sz w:val="22"/>
              </w:rPr>
            </w:pPr>
          </w:p>
        </w:tc>
        <w:tc>
          <w:tcPr>
            <w:tcW w:w="2199" w:type="dxa"/>
            <w:tcBorders>
              <w:top w:val="nil"/>
              <w:left w:val="nil"/>
              <w:bottom w:val="nil"/>
              <w:right w:val="nil"/>
            </w:tcBorders>
            <w:shd w:val="clear" w:color="auto" w:fill="auto"/>
            <w:noWrap/>
            <w:vAlign w:val="bottom"/>
          </w:tcPr>
          <w:p w14:paraId="00E3DE77" w14:textId="77777777" w:rsidR="00107B0C" w:rsidRPr="00BD42BD" w:rsidRDefault="00107B0C" w:rsidP="004350D2">
            <w:pPr>
              <w:rPr>
                <w:rFonts w:ascii="Calibri" w:hAnsi="Calibri" w:cs="Calibri"/>
                <w:color w:val="000000"/>
                <w:sz w:val="22"/>
              </w:rPr>
            </w:pPr>
          </w:p>
        </w:tc>
        <w:tc>
          <w:tcPr>
            <w:tcW w:w="1125" w:type="dxa"/>
            <w:tcBorders>
              <w:top w:val="nil"/>
              <w:left w:val="nil"/>
              <w:bottom w:val="nil"/>
              <w:right w:val="nil"/>
            </w:tcBorders>
            <w:shd w:val="clear" w:color="auto" w:fill="auto"/>
            <w:noWrap/>
            <w:vAlign w:val="bottom"/>
          </w:tcPr>
          <w:p w14:paraId="40DA1E86" w14:textId="77777777" w:rsidR="00107B0C" w:rsidRPr="00BD42BD" w:rsidRDefault="00107B0C" w:rsidP="004350D2">
            <w:pPr>
              <w:jc w:val="right"/>
              <w:rPr>
                <w:rFonts w:ascii="Calibri" w:hAnsi="Calibri" w:cs="Calibri"/>
                <w:color w:val="000000"/>
                <w:sz w:val="22"/>
              </w:rPr>
            </w:pPr>
          </w:p>
        </w:tc>
      </w:tr>
    </w:tbl>
    <w:p w14:paraId="2C408D12" w14:textId="6BB54C37" w:rsidR="00107B0C" w:rsidRPr="00BD42BD" w:rsidRDefault="00107B0C" w:rsidP="00107B0C">
      <w:pPr>
        <w:ind w:right="360"/>
        <w:rPr>
          <w:b/>
          <w:bCs/>
        </w:rPr>
      </w:pPr>
      <w:r w:rsidRPr="00BD42BD">
        <w:rPr>
          <w:i/>
          <w:iCs/>
          <w:noProof/>
        </w:rPr>
        <w:t xml:space="preserve"> </w:t>
      </w:r>
      <w:r w:rsidRPr="00BD42BD">
        <w:rPr>
          <w:b/>
          <w:bCs/>
          <w:noProof/>
        </w:rPr>
        <w:drawing>
          <wp:inline distT="0" distB="0" distL="0" distR="0" wp14:anchorId="35F891AF" wp14:editId="5F747681">
            <wp:extent cx="3784922" cy="37849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3796782" cy="3796782"/>
                    </a:xfrm>
                    <a:prstGeom prst="rect">
                      <a:avLst/>
                    </a:prstGeom>
                  </pic:spPr>
                </pic:pic>
              </a:graphicData>
            </a:graphic>
          </wp:inline>
        </w:drawing>
      </w:r>
      <w:r w:rsidRPr="00BD42BD">
        <w:rPr>
          <w:b/>
          <w:bCs/>
          <w:noProof/>
        </w:rPr>
        <w:drawing>
          <wp:inline distT="0" distB="0" distL="0" distR="0" wp14:anchorId="2539D77D" wp14:editId="28049A9F">
            <wp:extent cx="3750197" cy="37501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3764509" cy="3764509"/>
                    </a:xfrm>
                    <a:prstGeom prst="rect">
                      <a:avLst/>
                    </a:prstGeom>
                  </pic:spPr>
                </pic:pic>
              </a:graphicData>
            </a:graphic>
          </wp:inline>
        </w:drawing>
      </w:r>
    </w:p>
    <w:p w14:paraId="5A3C1C45" w14:textId="2219CB43" w:rsidR="00264B9D" w:rsidRPr="00AF2B89" w:rsidRDefault="00107B0C" w:rsidP="00107B0C">
      <w:pPr>
        <w:ind w:right="360"/>
      </w:pPr>
      <w:r w:rsidRPr="00BD42BD">
        <w:rPr>
          <w:i/>
          <w:iCs/>
        </w:rPr>
        <w:t xml:space="preserve">Note. </w:t>
      </w:r>
      <w:r w:rsidR="00F62D98" w:rsidRPr="00BD42BD">
        <w:t>C</w:t>
      </w:r>
      <w:r w:rsidRPr="00BD42BD">
        <w:t>ontour-enhanced funnel plot</w:t>
      </w:r>
      <w:r w:rsidR="00F62D98" w:rsidRPr="00BD42BD">
        <w:t>s</w:t>
      </w:r>
      <w:r w:rsidRPr="00BD42BD">
        <w:t xml:space="preserve"> for overall attrition in MBIs</w:t>
      </w:r>
      <w:r w:rsidR="00F62D98" w:rsidRPr="00BD42BD">
        <w:t xml:space="preserve"> (left panel) and active control conditions (right panel)</w:t>
      </w:r>
      <w:r w:rsidRPr="00BD42BD">
        <w:t xml:space="preserve">. </w:t>
      </w:r>
      <w:r w:rsidR="00F62D98" w:rsidRPr="00BD42BD">
        <w:t>Trim-and-fill adjustment produced no additional studies. It also does not appear that asymmetry is related to areas of statistical non-significance. This supports the notion that results are not influenced by publication bias.</w:t>
      </w:r>
    </w:p>
    <w:sectPr w:rsidR="00264B9D" w:rsidRPr="00AF2B89" w:rsidSect="00107B0C">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D4766" w14:textId="77777777" w:rsidR="007D57B4" w:rsidRDefault="007D57B4" w:rsidP="0095108A">
      <w:r>
        <w:separator/>
      </w:r>
    </w:p>
  </w:endnote>
  <w:endnote w:type="continuationSeparator" w:id="0">
    <w:p w14:paraId="6CBEAD11" w14:textId="77777777" w:rsidR="007D57B4" w:rsidRDefault="007D57B4" w:rsidP="0095108A">
      <w:r>
        <w:continuationSeparator/>
      </w:r>
    </w:p>
  </w:endnote>
  <w:endnote w:type="continuationNotice" w:id="1">
    <w:p w14:paraId="7546569B" w14:textId="77777777" w:rsidR="007D57B4" w:rsidRDefault="007D57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HjdbvhAdvTT3713a231">
    <w:altName w:val="Cambria"/>
    <w:panose1 w:val="020B0604020202020204"/>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13369" w14:textId="77777777" w:rsidR="007D57B4" w:rsidRDefault="007D57B4" w:rsidP="0095108A">
      <w:r>
        <w:separator/>
      </w:r>
    </w:p>
  </w:footnote>
  <w:footnote w:type="continuationSeparator" w:id="0">
    <w:p w14:paraId="6C76A686" w14:textId="77777777" w:rsidR="007D57B4" w:rsidRDefault="007D57B4" w:rsidP="0095108A">
      <w:r>
        <w:continuationSeparator/>
      </w:r>
    </w:p>
  </w:footnote>
  <w:footnote w:type="continuationNotice" w:id="1">
    <w:p w14:paraId="77DC0CB5" w14:textId="77777777" w:rsidR="007D57B4" w:rsidRDefault="007D57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8402F" w14:textId="2F42C7C6" w:rsidR="005F0038" w:rsidRDefault="00D4258A" w:rsidP="00D4258A">
    <w:pPr>
      <w:pStyle w:val="Header"/>
      <w:ind w:right="270"/>
    </w:pPr>
    <w:r>
      <w:rPr>
        <w:rFonts w:hint="eastAsia"/>
      </w:rPr>
      <w:t>A</w:t>
    </w:r>
    <w:r>
      <w:t>TTRITION IN MINDFULNESS</w:t>
    </w:r>
    <w:r w:rsidR="006C73B1">
      <w:t xml:space="preserve"> </w:t>
    </w:r>
    <w:r>
      <w:t>INTERVENTION</w:t>
    </w:r>
    <w:sdt>
      <w:sdtPr>
        <w:id w:val="-1079751119"/>
        <w:docPartObj>
          <w:docPartGallery w:val="Page Numbers (Top of Page)"/>
          <w:docPartUnique/>
        </w:docPartObj>
      </w:sdtPr>
      <w:sdtEndPr>
        <w:rPr>
          <w:noProof/>
        </w:rPr>
      </w:sdtEndPr>
      <w:sdtContent>
        <w:r w:rsidR="006C73B1">
          <w:tab/>
        </w:r>
        <w:r w:rsidR="003E6D1C">
          <w:t xml:space="preserve">  </w:t>
        </w:r>
        <w:r w:rsidR="00ED74DB">
          <w:fldChar w:fldCharType="begin"/>
        </w:r>
        <w:r w:rsidR="00ED74DB">
          <w:instrText xml:space="preserve"> PAGE   \* MERGEFORMAT </w:instrText>
        </w:r>
        <w:r w:rsidR="00ED74DB">
          <w:fldChar w:fldCharType="separate"/>
        </w:r>
        <w:r w:rsidR="00ED74DB">
          <w:rPr>
            <w:noProof/>
          </w:rPr>
          <w:t>2</w:t>
        </w:r>
        <w:r w:rsidR="00ED74DB">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64BA5" w14:textId="2394AC02" w:rsidR="005F0038" w:rsidRDefault="00D4258A" w:rsidP="00D4258A">
    <w:pPr>
      <w:pStyle w:val="Header"/>
      <w:tabs>
        <w:tab w:val="clear" w:pos="4680"/>
        <w:tab w:val="center" w:pos="5040"/>
      </w:tabs>
      <w:ind w:right="270"/>
    </w:pPr>
    <w:r>
      <w:rPr>
        <w:rFonts w:hint="eastAsia"/>
      </w:rPr>
      <w:t>A</w:t>
    </w:r>
    <w:r>
      <w:t>TTRITION IN MINDFULNESS INTERVENTION</w:t>
    </w:r>
    <w:r w:rsidR="00A07431">
      <w:tab/>
    </w:r>
    <w:sdt>
      <w:sdtPr>
        <w:id w:val="286239015"/>
        <w:docPartObj>
          <w:docPartGallery w:val="Page Numbers (Top of Page)"/>
          <w:docPartUnique/>
        </w:docPartObj>
      </w:sdtPr>
      <w:sdtEndPr>
        <w:rPr>
          <w:noProof/>
        </w:rPr>
      </w:sdtEndPr>
      <w:sdtContent>
        <w:r w:rsidR="003E6D1C">
          <w:tab/>
        </w:r>
        <w:r w:rsidR="003E6D1C">
          <w:tab/>
        </w:r>
        <w:r w:rsidR="003E6D1C">
          <w:tab/>
          <w:t xml:space="preserve">     </w:t>
        </w:r>
        <w:r w:rsidR="00A13148">
          <w:fldChar w:fldCharType="begin"/>
        </w:r>
        <w:r w:rsidR="00A13148">
          <w:instrText xml:space="preserve"> PAGE   \* MERGEFORMAT </w:instrText>
        </w:r>
        <w:r w:rsidR="00A13148">
          <w:fldChar w:fldCharType="separate"/>
        </w:r>
        <w:r w:rsidR="00A13148">
          <w:rPr>
            <w:noProof/>
          </w:rPr>
          <w:t>2</w:t>
        </w:r>
        <w:r w:rsidR="00A13148">
          <w:rP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64FE2" w14:textId="41FC9FB0" w:rsidR="003E6D1C" w:rsidRDefault="003E6D1C" w:rsidP="00D4258A">
    <w:pPr>
      <w:pStyle w:val="Header"/>
      <w:ind w:right="270"/>
    </w:pPr>
    <w:r>
      <w:rPr>
        <w:rFonts w:hint="eastAsia"/>
      </w:rPr>
      <w:t>A</w:t>
    </w:r>
    <w:r>
      <w:t>TTRITION IN MINDFULNESS INTERVENTION</w:t>
    </w:r>
    <w:r>
      <w:tab/>
    </w:r>
    <w:sdt>
      <w:sdtPr>
        <w:id w:val="-138362941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7B46B" w14:textId="7E7CFF38" w:rsidR="003E6D1C" w:rsidRDefault="003E6D1C" w:rsidP="00D4258A">
    <w:pPr>
      <w:pStyle w:val="Header"/>
      <w:tabs>
        <w:tab w:val="clear" w:pos="4680"/>
        <w:tab w:val="center" w:pos="5040"/>
      </w:tabs>
      <w:ind w:right="270"/>
    </w:pPr>
    <w:r>
      <w:rPr>
        <w:rFonts w:hint="eastAsia"/>
      </w:rPr>
      <w:t>A</w:t>
    </w:r>
    <w:r>
      <w:t>TTRITION IN MINDFULNESS INTERVENTION</w:t>
    </w:r>
    <w:r>
      <w:tab/>
    </w:r>
    <w:sdt>
      <w:sdtPr>
        <w:id w:val="-1579362011"/>
        <w:docPartObj>
          <w:docPartGallery w:val="Page Numbers (Top of Page)"/>
          <w:docPartUnique/>
        </w:docPartObj>
      </w:sdtPr>
      <w:sdtEndPr>
        <w:rPr>
          <w:noProof/>
        </w:rPr>
      </w:sdtEndPr>
      <w:sdtContent>
        <w:r>
          <w:t xml:space="preserve">     </w:t>
        </w:r>
        <w:r>
          <w:fldChar w:fldCharType="begin"/>
        </w:r>
        <w:r>
          <w:instrText xml:space="preserve"> PAGE   \* MERGEFORMAT </w:instrText>
        </w:r>
        <w:r>
          <w:fldChar w:fldCharType="separate"/>
        </w:r>
        <w:r>
          <w:rPr>
            <w:noProof/>
          </w:rPr>
          <w:t>2</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7864"/>
    <w:multiLevelType w:val="hybridMultilevel"/>
    <w:tmpl w:val="760667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90E8F"/>
    <w:multiLevelType w:val="hybridMultilevel"/>
    <w:tmpl w:val="7B025FA6"/>
    <w:lvl w:ilvl="0" w:tplc="C26A0D92">
      <w:start w:val="1"/>
      <w:numFmt w:val="bullet"/>
      <w:lvlText w:val="•"/>
      <w:lvlJc w:val="left"/>
      <w:pPr>
        <w:tabs>
          <w:tab w:val="num" w:pos="720"/>
        </w:tabs>
        <w:ind w:left="720" w:hanging="360"/>
      </w:pPr>
      <w:rPr>
        <w:rFonts w:ascii="Arial" w:hAnsi="Arial" w:hint="default"/>
      </w:rPr>
    </w:lvl>
    <w:lvl w:ilvl="1" w:tplc="D79AE210" w:tentative="1">
      <w:start w:val="1"/>
      <w:numFmt w:val="bullet"/>
      <w:lvlText w:val="•"/>
      <w:lvlJc w:val="left"/>
      <w:pPr>
        <w:tabs>
          <w:tab w:val="num" w:pos="1440"/>
        </w:tabs>
        <w:ind w:left="1440" w:hanging="360"/>
      </w:pPr>
      <w:rPr>
        <w:rFonts w:ascii="Arial" w:hAnsi="Arial" w:hint="default"/>
      </w:rPr>
    </w:lvl>
    <w:lvl w:ilvl="2" w:tplc="13E46E08" w:tentative="1">
      <w:start w:val="1"/>
      <w:numFmt w:val="bullet"/>
      <w:lvlText w:val="•"/>
      <w:lvlJc w:val="left"/>
      <w:pPr>
        <w:tabs>
          <w:tab w:val="num" w:pos="2160"/>
        </w:tabs>
        <w:ind w:left="2160" w:hanging="360"/>
      </w:pPr>
      <w:rPr>
        <w:rFonts w:ascii="Arial" w:hAnsi="Arial" w:hint="default"/>
      </w:rPr>
    </w:lvl>
    <w:lvl w:ilvl="3" w:tplc="BF8A81B4" w:tentative="1">
      <w:start w:val="1"/>
      <w:numFmt w:val="bullet"/>
      <w:lvlText w:val="•"/>
      <w:lvlJc w:val="left"/>
      <w:pPr>
        <w:tabs>
          <w:tab w:val="num" w:pos="2880"/>
        </w:tabs>
        <w:ind w:left="2880" w:hanging="360"/>
      </w:pPr>
      <w:rPr>
        <w:rFonts w:ascii="Arial" w:hAnsi="Arial" w:hint="default"/>
      </w:rPr>
    </w:lvl>
    <w:lvl w:ilvl="4" w:tplc="34B80204" w:tentative="1">
      <w:start w:val="1"/>
      <w:numFmt w:val="bullet"/>
      <w:lvlText w:val="•"/>
      <w:lvlJc w:val="left"/>
      <w:pPr>
        <w:tabs>
          <w:tab w:val="num" w:pos="3600"/>
        </w:tabs>
        <w:ind w:left="3600" w:hanging="360"/>
      </w:pPr>
      <w:rPr>
        <w:rFonts w:ascii="Arial" w:hAnsi="Arial" w:hint="default"/>
      </w:rPr>
    </w:lvl>
    <w:lvl w:ilvl="5" w:tplc="D07480D6" w:tentative="1">
      <w:start w:val="1"/>
      <w:numFmt w:val="bullet"/>
      <w:lvlText w:val="•"/>
      <w:lvlJc w:val="left"/>
      <w:pPr>
        <w:tabs>
          <w:tab w:val="num" w:pos="4320"/>
        </w:tabs>
        <w:ind w:left="4320" w:hanging="360"/>
      </w:pPr>
      <w:rPr>
        <w:rFonts w:ascii="Arial" w:hAnsi="Arial" w:hint="default"/>
      </w:rPr>
    </w:lvl>
    <w:lvl w:ilvl="6" w:tplc="2E70F324" w:tentative="1">
      <w:start w:val="1"/>
      <w:numFmt w:val="bullet"/>
      <w:lvlText w:val="•"/>
      <w:lvlJc w:val="left"/>
      <w:pPr>
        <w:tabs>
          <w:tab w:val="num" w:pos="5040"/>
        </w:tabs>
        <w:ind w:left="5040" w:hanging="360"/>
      </w:pPr>
      <w:rPr>
        <w:rFonts w:ascii="Arial" w:hAnsi="Arial" w:hint="default"/>
      </w:rPr>
    </w:lvl>
    <w:lvl w:ilvl="7" w:tplc="3D72AF4A" w:tentative="1">
      <w:start w:val="1"/>
      <w:numFmt w:val="bullet"/>
      <w:lvlText w:val="•"/>
      <w:lvlJc w:val="left"/>
      <w:pPr>
        <w:tabs>
          <w:tab w:val="num" w:pos="5760"/>
        </w:tabs>
        <w:ind w:left="5760" w:hanging="360"/>
      </w:pPr>
      <w:rPr>
        <w:rFonts w:ascii="Arial" w:hAnsi="Arial" w:hint="default"/>
      </w:rPr>
    </w:lvl>
    <w:lvl w:ilvl="8" w:tplc="16BC978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670DDD"/>
    <w:multiLevelType w:val="hybridMultilevel"/>
    <w:tmpl w:val="0EAC4760"/>
    <w:lvl w:ilvl="0" w:tplc="4B2640A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16C24"/>
    <w:multiLevelType w:val="hybridMultilevel"/>
    <w:tmpl w:val="577A4F56"/>
    <w:lvl w:ilvl="0" w:tplc="5D608A70">
      <w:start w:val="9"/>
      <w:numFmt w:val="bullet"/>
      <w:lvlText w:val=""/>
      <w:lvlJc w:val="left"/>
      <w:pPr>
        <w:ind w:left="720" w:hanging="360"/>
      </w:pPr>
      <w:rPr>
        <w:rFonts w:ascii="Wingdings" w:eastAsiaTheme="minorEastAsia" w:hAnsi="Wingdings" w:cs="HjdbvhAdvTT3713a231" w:hint="default"/>
        <w:color w:val="131413"/>
        <w:sz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6829EF"/>
    <w:multiLevelType w:val="hybridMultilevel"/>
    <w:tmpl w:val="BD74B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7C4A05"/>
    <w:multiLevelType w:val="hybridMultilevel"/>
    <w:tmpl w:val="FD1E19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1">
      <w:start w:val="1"/>
      <w:numFmt w:val="bullet"/>
      <w:lvlText w:val=""/>
      <w:lvlJc w:val="left"/>
      <w:pPr>
        <w:ind w:left="360" w:hanging="360"/>
      </w:pPr>
      <w:rPr>
        <w:rFonts w:ascii="Symbol" w:hAnsi="Symbol" w:hint="default"/>
      </w:rPr>
    </w:lvl>
    <w:lvl w:ilvl="3" w:tplc="04090003">
      <w:start w:val="1"/>
      <w:numFmt w:val="bullet"/>
      <w:lvlText w:val="o"/>
      <w:lvlJc w:val="left"/>
      <w:pPr>
        <w:ind w:left="720" w:hanging="360"/>
      </w:pPr>
      <w:rPr>
        <w:rFonts w:ascii="Courier New" w:hAnsi="Courier New" w:cs="Courier New"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76C0D38"/>
    <w:multiLevelType w:val="hybridMultilevel"/>
    <w:tmpl w:val="DB8C3D42"/>
    <w:lvl w:ilvl="0" w:tplc="0C36BF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5A13D6"/>
    <w:multiLevelType w:val="hybridMultilevel"/>
    <w:tmpl w:val="746EF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C5262C"/>
    <w:multiLevelType w:val="hybridMultilevel"/>
    <w:tmpl w:val="8EF4B8F2"/>
    <w:lvl w:ilvl="0" w:tplc="31E6B68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7B733E"/>
    <w:multiLevelType w:val="hybridMultilevel"/>
    <w:tmpl w:val="D5E06B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A5225CC"/>
    <w:multiLevelType w:val="hybridMultilevel"/>
    <w:tmpl w:val="995E5A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9F04BE"/>
    <w:multiLevelType w:val="hybridMultilevel"/>
    <w:tmpl w:val="1E866D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9976C3"/>
    <w:multiLevelType w:val="hybridMultilevel"/>
    <w:tmpl w:val="BB9A7248"/>
    <w:lvl w:ilvl="0" w:tplc="FB604DE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7472D0"/>
    <w:multiLevelType w:val="hybridMultilevel"/>
    <w:tmpl w:val="74069D06"/>
    <w:lvl w:ilvl="0" w:tplc="481A5D52">
      <w:start w:val="1"/>
      <w:numFmt w:val="upperRoman"/>
      <w:lvlText w:val="%1."/>
      <w:lvlJc w:val="left"/>
      <w:pPr>
        <w:ind w:left="1080" w:hanging="720"/>
      </w:pPr>
      <w:rPr>
        <w:rFonts w:hint="default"/>
      </w:rPr>
    </w:lvl>
    <w:lvl w:ilvl="1" w:tplc="04090019">
      <w:start w:val="1"/>
      <w:numFmt w:val="lowerLetter"/>
      <w:lvlText w:val="%2."/>
      <w:lvlJc w:val="left"/>
      <w:pPr>
        <w:ind w:left="900" w:hanging="360"/>
      </w:pPr>
    </w:lvl>
    <w:lvl w:ilvl="2" w:tplc="0409001B">
      <w:start w:val="1"/>
      <w:numFmt w:val="lowerRoman"/>
      <w:lvlText w:val="%3."/>
      <w:lvlJc w:val="right"/>
      <w:pPr>
        <w:ind w:left="207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FD39C6"/>
    <w:multiLevelType w:val="hybridMultilevel"/>
    <w:tmpl w:val="564E6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895D5E"/>
    <w:multiLevelType w:val="multilevel"/>
    <w:tmpl w:val="32B49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4580DBF"/>
    <w:multiLevelType w:val="hybridMultilevel"/>
    <w:tmpl w:val="30F0E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843F90"/>
    <w:multiLevelType w:val="hybridMultilevel"/>
    <w:tmpl w:val="7CF8A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292630"/>
    <w:multiLevelType w:val="hybridMultilevel"/>
    <w:tmpl w:val="7E0E7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678359">
    <w:abstractNumId w:val="10"/>
  </w:num>
  <w:num w:numId="2" w16cid:durableId="1322000819">
    <w:abstractNumId w:val="14"/>
  </w:num>
  <w:num w:numId="3" w16cid:durableId="1191411572">
    <w:abstractNumId w:val="18"/>
  </w:num>
  <w:num w:numId="4" w16cid:durableId="1997760366">
    <w:abstractNumId w:val="3"/>
  </w:num>
  <w:num w:numId="5" w16cid:durableId="1461143962">
    <w:abstractNumId w:val="7"/>
  </w:num>
  <w:num w:numId="6" w16cid:durableId="1620794545">
    <w:abstractNumId w:val="4"/>
  </w:num>
  <w:num w:numId="7" w16cid:durableId="358622639">
    <w:abstractNumId w:val="13"/>
  </w:num>
  <w:num w:numId="8" w16cid:durableId="1928494754">
    <w:abstractNumId w:val="9"/>
  </w:num>
  <w:num w:numId="9" w16cid:durableId="480195978">
    <w:abstractNumId w:val="5"/>
  </w:num>
  <w:num w:numId="10" w16cid:durableId="1526406826">
    <w:abstractNumId w:val="2"/>
  </w:num>
  <w:num w:numId="11" w16cid:durableId="955865497">
    <w:abstractNumId w:val="6"/>
  </w:num>
  <w:num w:numId="12" w16cid:durableId="43529001">
    <w:abstractNumId w:val="8"/>
  </w:num>
  <w:num w:numId="13" w16cid:durableId="178276129">
    <w:abstractNumId w:val="0"/>
  </w:num>
  <w:num w:numId="14" w16cid:durableId="1104689208">
    <w:abstractNumId w:val="1"/>
  </w:num>
  <w:num w:numId="15" w16cid:durableId="1570115721">
    <w:abstractNumId w:val="17"/>
  </w:num>
  <w:num w:numId="16" w16cid:durableId="985625581">
    <w:abstractNumId w:val="16"/>
  </w:num>
  <w:num w:numId="17" w16cid:durableId="1165558157">
    <w:abstractNumId w:val="12"/>
  </w:num>
  <w:num w:numId="18" w16cid:durableId="1179586184">
    <w:abstractNumId w:val="11"/>
  </w:num>
  <w:num w:numId="19" w16cid:durableId="1908497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E61"/>
    <w:rsid w:val="0000007D"/>
    <w:rsid w:val="00000791"/>
    <w:rsid w:val="000017F8"/>
    <w:rsid w:val="00002077"/>
    <w:rsid w:val="00003B93"/>
    <w:rsid w:val="00004D60"/>
    <w:rsid w:val="00006958"/>
    <w:rsid w:val="000076C8"/>
    <w:rsid w:val="00007BB4"/>
    <w:rsid w:val="000105EE"/>
    <w:rsid w:val="000131F1"/>
    <w:rsid w:val="0001338C"/>
    <w:rsid w:val="000139C1"/>
    <w:rsid w:val="00013A94"/>
    <w:rsid w:val="00014DCA"/>
    <w:rsid w:val="00015A8D"/>
    <w:rsid w:val="00015C4B"/>
    <w:rsid w:val="00016529"/>
    <w:rsid w:val="000166B6"/>
    <w:rsid w:val="00017524"/>
    <w:rsid w:val="00017F7C"/>
    <w:rsid w:val="00020332"/>
    <w:rsid w:val="00020A99"/>
    <w:rsid w:val="00020C79"/>
    <w:rsid w:val="00022F27"/>
    <w:rsid w:val="00023FED"/>
    <w:rsid w:val="0002437D"/>
    <w:rsid w:val="00024603"/>
    <w:rsid w:val="00024A00"/>
    <w:rsid w:val="00026B6F"/>
    <w:rsid w:val="00026E2E"/>
    <w:rsid w:val="00027FA2"/>
    <w:rsid w:val="00030E71"/>
    <w:rsid w:val="00033C8E"/>
    <w:rsid w:val="00033F45"/>
    <w:rsid w:val="00035A73"/>
    <w:rsid w:val="00035AD4"/>
    <w:rsid w:val="00035AF7"/>
    <w:rsid w:val="00035F95"/>
    <w:rsid w:val="00036274"/>
    <w:rsid w:val="000375B6"/>
    <w:rsid w:val="0003797D"/>
    <w:rsid w:val="00040A09"/>
    <w:rsid w:val="00040F9B"/>
    <w:rsid w:val="000413AE"/>
    <w:rsid w:val="000431A9"/>
    <w:rsid w:val="00043B30"/>
    <w:rsid w:val="00044021"/>
    <w:rsid w:val="000457A7"/>
    <w:rsid w:val="000458AD"/>
    <w:rsid w:val="000462C9"/>
    <w:rsid w:val="00047646"/>
    <w:rsid w:val="00047702"/>
    <w:rsid w:val="00047D01"/>
    <w:rsid w:val="0005120D"/>
    <w:rsid w:val="00051210"/>
    <w:rsid w:val="00051FB2"/>
    <w:rsid w:val="000532CA"/>
    <w:rsid w:val="00053866"/>
    <w:rsid w:val="0005506D"/>
    <w:rsid w:val="00055E61"/>
    <w:rsid w:val="00057600"/>
    <w:rsid w:val="000623CA"/>
    <w:rsid w:val="00062DE8"/>
    <w:rsid w:val="0006311C"/>
    <w:rsid w:val="0006336D"/>
    <w:rsid w:val="00063CD0"/>
    <w:rsid w:val="00064DBB"/>
    <w:rsid w:val="00065294"/>
    <w:rsid w:val="00067090"/>
    <w:rsid w:val="0006742B"/>
    <w:rsid w:val="00067CA1"/>
    <w:rsid w:val="00070530"/>
    <w:rsid w:val="00070B16"/>
    <w:rsid w:val="000725DE"/>
    <w:rsid w:val="00072752"/>
    <w:rsid w:val="00072EB4"/>
    <w:rsid w:val="000739E7"/>
    <w:rsid w:val="0007450F"/>
    <w:rsid w:val="00074A0B"/>
    <w:rsid w:val="0007608C"/>
    <w:rsid w:val="00077353"/>
    <w:rsid w:val="000834AF"/>
    <w:rsid w:val="00083AE6"/>
    <w:rsid w:val="0008480E"/>
    <w:rsid w:val="00087FEF"/>
    <w:rsid w:val="0009004A"/>
    <w:rsid w:val="0009178C"/>
    <w:rsid w:val="00093662"/>
    <w:rsid w:val="00093988"/>
    <w:rsid w:val="000960E4"/>
    <w:rsid w:val="00097335"/>
    <w:rsid w:val="000974EE"/>
    <w:rsid w:val="000979C5"/>
    <w:rsid w:val="000A1A83"/>
    <w:rsid w:val="000A1CC0"/>
    <w:rsid w:val="000A1DFD"/>
    <w:rsid w:val="000A33A7"/>
    <w:rsid w:val="000A5D7F"/>
    <w:rsid w:val="000A741C"/>
    <w:rsid w:val="000A763C"/>
    <w:rsid w:val="000B1F4B"/>
    <w:rsid w:val="000B2A3E"/>
    <w:rsid w:val="000B378A"/>
    <w:rsid w:val="000B7422"/>
    <w:rsid w:val="000B7D9C"/>
    <w:rsid w:val="000C04B0"/>
    <w:rsid w:val="000C0BDD"/>
    <w:rsid w:val="000C2345"/>
    <w:rsid w:val="000C2660"/>
    <w:rsid w:val="000C2740"/>
    <w:rsid w:val="000C4AE2"/>
    <w:rsid w:val="000C512D"/>
    <w:rsid w:val="000C5BD7"/>
    <w:rsid w:val="000C6B88"/>
    <w:rsid w:val="000C7140"/>
    <w:rsid w:val="000C78D7"/>
    <w:rsid w:val="000D16AE"/>
    <w:rsid w:val="000D1CD8"/>
    <w:rsid w:val="000D2B0C"/>
    <w:rsid w:val="000D4D1B"/>
    <w:rsid w:val="000D71DF"/>
    <w:rsid w:val="000E03E4"/>
    <w:rsid w:val="000E0C29"/>
    <w:rsid w:val="000E172B"/>
    <w:rsid w:val="000E1AF6"/>
    <w:rsid w:val="000E2151"/>
    <w:rsid w:val="000E2A74"/>
    <w:rsid w:val="000E3F16"/>
    <w:rsid w:val="000E4A91"/>
    <w:rsid w:val="000E51B1"/>
    <w:rsid w:val="000E69BF"/>
    <w:rsid w:val="000E6E68"/>
    <w:rsid w:val="000E7171"/>
    <w:rsid w:val="000F0ADE"/>
    <w:rsid w:val="000F15EA"/>
    <w:rsid w:val="000F1794"/>
    <w:rsid w:val="000F1A02"/>
    <w:rsid w:val="000F3D8F"/>
    <w:rsid w:val="000F6A89"/>
    <w:rsid w:val="000F732C"/>
    <w:rsid w:val="000F79C3"/>
    <w:rsid w:val="00102A90"/>
    <w:rsid w:val="001031D8"/>
    <w:rsid w:val="00103657"/>
    <w:rsid w:val="00104C18"/>
    <w:rsid w:val="00106C57"/>
    <w:rsid w:val="0010726D"/>
    <w:rsid w:val="00107B0C"/>
    <w:rsid w:val="001101BA"/>
    <w:rsid w:val="0011028B"/>
    <w:rsid w:val="00110655"/>
    <w:rsid w:val="00111189"/>
    <w:rsid w:val="0011529E"/>
    <w:rsid w:val="001169EF"/>
    <w:rsid w:val="00116EDB"/>
    <w:rsid w:val="001176EB"/>
    <w:rsid w:val="00120383"/>
    <w:rsid w:val="00120AE7"/>
    <w:rsid w:val="0012331A"/>
    <w:rsid w:val="001233FB"/>
    <w:rsid w:val="001235DC"/>
    <w:rsid w:val="00124242"/>
    <w:rsid w:val="00124AD5"/>
    <w:rsid w:val="0012544A"/>
    <w:rsid w:val="00126182"/>
    <w:rsid w:val="001268A6"/>
    <w:rsid w:val="00126BCE"/>
    <w:rsid w:val="001270F5"/>
    <w:rsid w:val="00130E6B"/>
    <w:rsid w:val="00134A9D"/>
    <w:rsid w:val="00135AC7"/>
    <w:rsid w:val="00135BC0"/>
    <w:rsid w:val="00136F70"/>
    <w:rsid w:val="001377D3"/>
    <w:rsid w:val="001402F7"/>
    <w:rsid w:val="00140AA9"/>
    <w:rsid w:val="001412DB"/>
    <w:rsid w:val="00141761"/>
    <w:rsid w:val="0014396A"/>
    <w:rsid w:val="0014669F"/>
    <w:rsid w:val="0014721B"/>
    <w:rsid w:val="00147914"/>
    <w:rsid w:val="00150E2F"/>
    <w:rsid w:val="001527B1"/>
    <w:rsid w:val="001527BF"/>
    <w:rsid w:val="00153258"/>
    <w:rsid w:val="00153B0B"/>
    <w:rsid w:val="00155DFD"/>
    <w:rsid w:val="00156094"/>
    <w:rsid w:val="00156C94"/>
    <w:rsid w:val="00157665"/>
    <w:rsid w:val="00157F25"/>
    <w:rsid w:val="00160EA4"/>
    <w:rsid w:val="00162163"/>
    <w:rsid w:val="001628FE"/>
    <w:rsid w:val="00162A9F"/>
    <w:rsid w:val="00162C76"/>
    <w:rsid w:val="00163893"/>
    <w:rsid w:val="00163AE0"/>
    <w:rsid w:val="00163E47"/>
    <w:rsid w:val="001642CC"/>
    <w:rsid w:val="00164380"/>
    <w:rsid w:val="00164946"/>
    <w:rsid w:val="001654B5"/>
    <w:rsid w:val="00165A43"/>
    <w:rsid w:val="00166279"/>
    <w:rsid w:val="00166A31"/>
    <w:rsid w:val="00167927"/>
    <w:rsid w:val="00167D31"/>
    <w:rsid w:val="00170BE2"/>
    <w:rsid w:val="00171428"/>
    <w:rsid w:val="00171684"/>
    <w:rsid w:val="001726EF"/>
    <w:rsid w:val="00173E57"/>
    <w:rsid w:val="00174175"/>
    <w:rsid w:val="001759B5"/>
    <w:rsid w:val="001769FC"/>
    <w:rsid w:val="00177ABE"/>
    <w:rsid w:val="00181711"/>
    <w:rsid w:val="001838A1"/>
    <w:rsid w:val="00186CA5"/>
    <w:rsid w:val="0019297B"/>
    <w:rsid w:val="00193907"/>
    <w:rsid w:val="00194FB6"/>
    <w:rsid w:val="00195F6A"/>
    <w:rsid w:val="001963A7"/>
    <w:rsid w:val="001A06DD"/>
    <w:rsid w:val="001A0AEB"/>
    <w:rsid w:val="001A0B8F"/>
    <w:rsid w:val="001A143B"/>
    <w:rsid w:val="001A2AB0"/>
    <w:rsid w:val="001A2D0A"/>
    <w:rsid w:val="001A2F15"/>
    <w:rsid w:val="001A3210"/>
    <w:rsid w:val="001A4EAF"/>
    <w:rsid w:val="001A5671"/>
    <w:rsid w:val="001A70C7"/>
    <w:rsid w:val="001B1313"/>
    <w:rsid w:val="001B2641"/>
    <w:rsid w:val="001B2BE6"/>
    <w:rsid w:val="001B2CDA"/>
    <w:rsid w:val="001B4455"/>
    <w:rsid w:val="001B6303"/>
    <w:rsid w:val="001C0D0C"/>
    <w:rsid w:val="001C1B38"/>
    <w:rsid w:val="001C28C7"/>
    <w:rsid w:val="001C333F"/>
    <w:rsid w:val="001C42F1"/>
    <w:rsid w:val="001C4BB8"/>
    <w:rsid w:val="001C6018"/>
    <w:rsid w:val="001C7497"/>
    <w:rsid w:val="001D005B"/>
    <w:rsid w:val="001D02A2"/>
    <w:rsid w:val="001D0362"/>
    <w:rsid w:val="001D1C8B"/>
    <w:rsid w:val="001D2212"/>
    <w:rsid w:val="001D24FF"/>
    <w:rsid w:val="001D323A"/>
    <w:rsid w:val="001D4576"/>
    <w:rsid w:val="001D4780"/>
    <w:rsid w:val="001D4A30"/>
    <w:rsid w:val="001D51EB"/>
    <w:rsid w:val="001D55F7"/>
    <w:rsid w:val="001D6962"/>
    <w:rsid w:val="001D73D6"/>
    <w:rsid w:val="001D7552"/>
    <w:rsid w:val="001E016A"/>
    <w:rsid w:val="001E0A46"/>
    <w:rsid w:val="001E4022"/>
    <w:rsid w:val="001E4FEB"/>
    <w:rsid w:val="001E61EA"/>
    <w:rsid w:val="001E6784"/>
    <w:rsid w:val="001E6BF0"/>
    <w:rsid w:val="001E7193"/>
    <w:rsid w:val="001F126D"/>
    <w:rsid w:val="001F22FB"/>
    <w:rsid w:val="001F2F4A"/>
    <w:rsid w:val="001F3C08"/>
    <w:rsid w:val="001F42D3"/>
    <w:rsid w:val="001F4EE2"/>
    <w:rsid w:val="001F76AF"/>
    <w:rsid w:val="002003D9"/>
    <w:rsid w:val="00201ABE"/>
    <w:rsid w:val="00202C6A"/>
    <w:rsid w:val="00203834"/>
    <w:rsid w:val="00203A1A"/>
    <w:rsid w:val="00205AB2"/>
    <w:rsid w:val="00206906"/>
    <w:rsid w:val="00206AB3"/>
    <w:rsid w:val="00207C7D"/>
    <w:rsid w:val="00210FC1"/>
    <w:rsid w:val="00211265"/>
    <w:rsid w:val="002124A6"/>
    <w:rsid w:val="00212CE9"/>
    <w:rsid w:val="002144B3"/>
    <w:rsid w:val="00214648"/>
    <w:rsid w:val="00214F02"/>
    <w:rsid w:val="002152D7"/>
    <w:rsid w:val="002157CE"/>
    <w:rsid w:val="00215DC3"/>
    <w:rsid w:val="00216FBB"/>
    <w:rsid w:val="002179CE"/>
    <w:rsid w:val="00217A69"/>
    <w:rsid w:val="002214C0"/>
    <w:rsid w:val="0022188A"/>
    <w:rsid w:val="002221AC"/>
    <w:rsid w:val="00222408"/>
    <w:rsid w:val="0022322D"/>
    <w:rsid w:val="00223EBF"/>
    <w:rsid w:val="00224149"/>
    <w:rsid w:val="0022467F"/>
    <w:rsid w:val="00226593"/>
    <w:rsid w:val="0022766B"/>
    <w:rsid w:val="002276BC"/>
    <w:rsid w:val="00231910"/>
    <w:rsid w:val="0023223E"/>
    <w:rsid w:val="0023305B"/>
    <w:rsid w:val="002349ED"/>
    <w:rsid w:val="002357D0"/>
    <w:rsid w:val="002361DF"/>
    <w:rsid w:val="00236733"/>
    <w:rsid w:val="002371D2"/>
    <w:rsid w:val="002404AF"/>
    <w:rsid w:val="00241438"/>
    <w:rsid w:val="00242E14"/>
    <w:rsid w:val="00243ABB"/>
    <w:rsid w:val="00243C3E"/>
    <w:rsid w:val="002444BB"/>
    <w:rsid w:val="00244605"/>
    <w:rsid w:val="00244E41"/>
    <w:rsid w:val="00245558"/>
    <w:rsid w:val="00245F4F"/>
    <w:rsid w:val="002474F2"/>
    <w:rsid w:val="002476E5"/>
    <w:rsid w:val="0025067F"/>
    <w:rsid w:val="00250A7D"/>
    <w:rsid w:val="00252772"/>
    <w:rsid w:val="0025295D"/>
    <w:rsid w:val="00252A95"/>
    <w:rsid w:val="00252BDD"/>
    <w:rsid w:val="00252C79"/>
    <w:rsid w:val="00253B18"/>
    <w:rsid w:val="00254270"/>
    <w:rsid w:val="00254645"/>
    <w:rsid w:val="00254885"/>
    <w:rsid w:val="00254937"/>
    <w:rsid w:val="00256064"/>
    <w:rsid w:val="0025697E"/>
    <w:rsid w:val="002627CB"/>
    <w:rsid w:val="00263520"/>
    <w:rsid w:val="00263E24"/>
    <w:rsid w:val="002641B9"/>
    <w:rsid w:val="00264B9D"/>
    <w:rsid w:val="00264EE7"/>
    <w:rsid w:val="002652A6"/>
    <w:rsid w:val="00265ED3"/>
    <w:rsid w:val="00266BEF"/>
    <w:rsid w:val="00267276"/>
    <w:rsid w:val="002672F7"/>
    <w:rsid w:val="00267E34"/>
    <w:rsid w:val="00267FA5"/>
    <w:rsid w:val="00270359"/>
    <w:rsid w:val="00271985"/>
    <w:rsid w:val="002735CA"/>
    <w:rsid w:val="00273768"/>
    <w:rsid w:val="00275820"/>
    <w:rsid w:val="00276A51"/>
    <w:rsid w:val="00276D7E"/>
    <w:rsid w:val="00280276"/>
    <w:rsid w:val="00280791"/>
    <w:rsid w:val="002807FC"/>
    <w:rsid w:val="002812B8"/>
    <w:rsid w:val="00281BA4"/>
    <w:rsid w:val="00284C0D"/>
    <w:rsid w:val="00285F7F"/>
    <w:rsid w:val="002866FD"/>
    <w:rsid w:val="00286C93"/>
    <w:rsid w:val="0028729E"/>
    <w:rsid w:val="002873C5"/>
    <w:rsid w:val="00287B24"/>
    <w:rsid w:val="00290354"/>
    <w:rsid w:val="00290CC6"/>
    <w:rsid w:val="00290E46"/>
    <w:rsid w:val="002928FF"/>
    <w:rsid w:val="00292DB0"/>
    <w:rsid w:val="00293251"/>
    <w:rsid w:val="00296258"/>
    <w:rsid w:val="00296AAF"/>
    <w:rsid w:val="00297C12"/>
    <w:rsid w:val="00297E63"/>
    <w:rsid w:val="002A1206"/>
    <w:rsid w:val="002A1FF0"/>
    <w:rsid w:val="002A24F8"/>
    <w:rsid w:val="002A5F55"/>
    <w:rsid w:val="002A7B17"/>
    <w:rsid w:val="002A7FC2"/>
    <w:rsid w:val="002B0FB6"/>
    <w:rsid w:val="002B27B3"/>
    <w:rsid w:val="002B288E"/>
    <w:rsid w:val="002B3DFC"/>
    <w:rsid w:val="002B4D2A"/>
    <w:rsid w:val="002B5AD2"/>
    <w:rsid w:val="002B7047"/>
    <w:rsid w:val="002B79AF"/>
    <w:rsid w:val="002C2BE3"/>
    <w:rsid w:val="002C35E4"/>
    <w:rsid w:val="002C448E"/>
    <w:rsid w:val="002C515C"/>
    <w:rsid w:val="002C5767"/>
    <w:rsid w:val="002C66AF"/>
    <w:rsid w:val="002C68FF"/>
    <w:rsid w:val="002C6A78"/>
    <w:rsid w:val="002D26F0"/>
    <w:rsid w:val="002D3454"/>
    <w:rsid w:val="002D3A10"/>
    <w:rsid w:val="002D43E6"/>
    <w:rsid w:val="002D45BA"/>
    <w:rsid w:val="002D5E33"/>
    <w:rsid w:val="002D6FC2"/>
    <w:rsid w:val="002D74FF"/>
    <w:rsid w:val="002E0C3E"/>
    <w:rsid w:val="002E0FE0"/>
    <w:rsid w:val="002E2C22"/>
    <w:rsid w:val="002E3165"/>
    <w:rsid w:val="002E364F"/>
    <w:rsid w:val="002E6CD9"/>
    <w:rsid w:val="002F0D4B"/>
    <w:rsid w:val="002F2459"/>
    <w:rsid w:val="002F2FB1"/>
    <w:rsid w:val="002F32E6"/>
    <w:rsid w:val="002F3879"/>
    <w:rsid w:val="002F4217"/>
    <w:rsid w:val="002F523A"/>
    <w:rsid w:val="002F56A4"/>
    <w:rsid w:val="002F5B14"/>
    <w:rsid w:val="002F5E6A"/>
    <w:rsid w:val="002F6864"/>
    <w:rsid w:val="00301A70"/>
    <w:rsid w:val="00301C76"/>
    <w:rsid w:val="00302BF5"/>
    <w:rsid w:val="00303D34"/>
    <w:rsid w:val="0030405B"/>
    <w:rsid w:val="00310C3E"/>
    <w:rsid w:val="00312604"/>
    <w:rsid w:val="00313067"/>
    <w:rsid w:val="003130F1"/>
    <w:rsid w:val="0031355C"/>
    <w:rsid w:val="00316F8F"/>
    <w:rsid w:val="0031786B"/>
    <w:rsid w:val="00317FA3"/>
    <w:rsid w:val="00320E9E"/>
    <w:rsid w:val="00323B15"/>
    <w:rsid w:val="00324C49"/>
    <w:rsid w:val="00325AD5"/>
    <w:rsid w:val="00327028"/>
    <w:rsid w:val="00327CDC"/>
    <w:rsid w:val="003307F3"/>
    <w:rsid w:val="003315AC"/>
    <w:rsid w:val="00334C61"/>
    <w:rsid w:val="00334E37"/>
    <w:rsid w:val="00336431"/>
    <w:rsid w:val="00337DC3"/>
    <w:rsid w:val="00337EA8"/>
    <w:rsid w:val="00340401"/>
    <w:rsid w:val="0034143B"/>
    <w:rsid w:val="003415A8"/>
    <w:rsid w:val="00341EB0"/>
    <w:rsid w:val="003434D0"/>
    <w:rsid w:val="00344130"/>
    <w:rsid w:val="003468B0"/>
    <w:rsid w:val="003505AE"/>
    <w:rsid w:val="00351599"/>
    <w:rsid w:val="00353DA8"/>
    <w:rsid w:val="00354AB4"/>
    <w:rsid w:val="00354BAE"/>
    <w:rsid w:val="00355063"/>
    <w:rsid w:val="00355770"/>
    <w:rsid w:val="00355B9C"/>
    <w:rsid w:val="00356522"/>
    <w:rsid w:val="003565CF"/>
    <w:rsid w:val="00356FD2"/>
    <w:rsid w:val="00360DC6"/>
    <w:rsid w:val="003611BD"/>
    <w:rsid w:val="00361296"/>
    <w:rsid w:val="003629FE"/>
    <w:rsid w:val="00362A74"/>
    <w:rsid w:val="00364CBE"/>
    <w:rsid w:val="003650FB"/>
    <w:rsid w:val="00365A27"/>
    <w:rsid w:val="00367A25"/>
    <w:rsid w:val="00367FFB"/>
    <w:rsid w:val="003702AF"/>
    <w:rsid w:val="00371E9F"/>
    <w:rsid w:val="00372979"/>
    <w:rsid w:val="00374CD5"/>
    <w:rsid w:val="00375CD6"/>
    <w:rsid w:val="00375D91"/>
    <w:rsid w:val="00376719"/>
    <w:rsid w:val="00376A84"/>
    <w:rsid w:val="00377117"/>
    <w:rsid w:val="003800E0"/>
    <w:rsid w:val="003801F1"/>
    <w:rsid w:val="003805E3"/>
    <w:rsid w:val="00382231"/>
    <w:rsid w:val="00385E58"/>
    <w:rsid w:val="0038692D"/>
    <w:rsid w:val="00386D1D"/>
    <w:rsid w:val="0038700E"/>
    <w:rsid w:val="003875A6"/>
    <w:rsid w:val="00387A0C"/>
    <w:rsid w:val="00392673"/>
    <w:rsid w:val="00392B60"/>
    <w:rsid w:val="003933A6"/>
    <w:rsid w:val="003934A1"/>
    <w:rsid w:val="00394039"/>
    <w:rsid w:val="003940C4"/>
    <w:rsid w:val="00394DAD"/>
    <w:rsid w:val="0039525A"/>
    <w:rsid w:val="0039641C"/>
    <w:rsid w:val="003969E0"/>
    <w:rsid w:val="003A095C"/>
    <w:rsid w:val="003A0B61"/>
    <w:rsid w:val="003A27DA"/>
    <w:rsid w:val="003A3546"/>
    <w:rsid w:val="003A3A07"/>
    <w:rsid w:val="003A49BD"/>
    <w:rsid w:val="003A4C3C"/>
    <w:rsid w:val="003A5534"/>
    <w:rsid w:val="003A6EA9"/>
    <w:rsid w:val="003B066C"/>
    <w:rsid w:val="003B152D"/>
    <w:rsid w:val="003B1671"/>
    <w:rsid w:val="003B1A6C"/>
    <w:rsid w:val="003B3892"/>
    <w:rsid w:val="003B5AE4"/>
    <w:rsid w:val="003B5D9E"/>
    <w:rsid w:val="003B78F4"/>
    <w:rsid w:val="003C099F"/>
    <w:rsid w:val="003C0BC7"/>
    <w:rsid w:val="003C1A0C"/>
    <w:rsid w:val="003C2150"/>
    <w:rsid w:val="003C2644"/>
    <w:rsid w:val="003C2655"/>
    <w:rsid w:val="003C298D"/>
    <w:rsid w:val="003C29EA"/>
    <w:rsid w:val="003C2B65"/>
    <w:rsid w:val="003C2DE6"/>
    <w:rsid w:val="003C429B"/>
    <w:rsid w:val="003C48DC"/>
    <w:rsid w:val="003C576D"/>
    <w:rsid w:val="003C76F7"/>
    <w:rsid w:val="003C7FA3"/>
    <w:rsid w:val="003D1588"/>
    <w:rsid w:val="003D1B73"/>
    <w:rsid w:val="003D26AB"/>
    <w:rsid w:val="003D3000"/>
    <w:rsid w:val="003D306F"/>
    <w:rsid w:val="003D3671"/>
    <w:rsid w:val="003D3FBE"/>
    <w:rsid w:val="003D411D"/>
    <w:rsid w:val="003D5189"/>
    <w:rsid w:val="003D63EC"/>
    <w:rsid w:val="003D7197"/>
    <w:rsid w:val="003D7AE6"/>
    <w:rsid w:val="003DAB77"/>
    <w:rsid w:val="003E14FF"/>
    <w:rsid w:val="003E2A5C"/>
    <w:rsid w:val="003E3F38"/>
    <w:rsid w:val="003E5E00"/>
    <w:rsid w:val="003E6C03"/>
    <w:rsid w:val="003E6D1C"/>
    <w:rsid w:val="003E6E47"/>
    <w:rsid w:val="003E7FEF"/>
    <w:rsid w:val="003F04F5"/>
    <w:rsid w:val="003F0A81"/>
    <w:rsid w:val="003F0E67"/>
    <w:rsid w:val="003F150D"/>
    <w:rsid w:val="003F23D5"/>
    <w:rsid w:val="003F2B44"/>
    <w:rsid w:val="003F683B"/>
    <w:rsid w:val="00400618"/>
    <w:rsid w:val="00400F0B"/>
    <w:rsid w:val="0040441E"/>
    <w:rsid w:val="00404EAB"/>
    <w:rsid w:val="004052F2"/>
    <w:rsid w:val="00406175"/>
    <w:rsid w:val="0040675A"/>
    <w:rsid w:val="00406909"/>
    <w:rsid w:val="004107E7"/>
    <w:rsid w:val="00410817"/>
    <w:rsid w:val="00410E91"/>
    <w:rsid w:val="004111C3"/>
    <w:rsid w:val="004115EC"/>
    <w:rsid w:val="00411D4C"/>
    <w:rsid w:val="00411DF1"/>
    <w:rsid w:val="00412421"/>
    <w:rsid w:val="004126A0"/>
    <w:rsid w:val="004126DE"/>
    <w:rsid w:val="00412C6D"/>
    <w:rsid w:val="00412D59"/>
    <w:rsid w:val="00412DB8"/>
    <w:rsid w:val="00413C49"/>
    <w:rsid w:val="00413E27"/>
    <w:rsid w:val="004147D2"/>
    <w:rsid w:val="00414EAE"/>
    <w:rsid w:val="004163ED"/>
    <w:rsid w:val="0041666B"/>
    <w:rsid w:val="0041670B"/>
    <w:rsid w:val="00416A6B"/>
    <w:rsid w:val="004179E7"/>
    <w:rsid w:val="004256B6"/>
    <w:rsid w:val="004261BE"/>
    <w:rsid w:val="004262C4"/>
    <w:rsid w:val="004262F3"/>
    <w:rsid w:val="00426DC1"/>
    <w:rsid w:val="004276DE"/>
    <w:rsid w:val="0042779E"/>
    <w:rsid w:val="0043062C"/>
    <w:rsid w:val="004307DE"/>
    <w:rsid w:val="00431F3B"/>
    <w:rsid w:val="004327EB"/>
    <w:rsid w:val="00432EA8"/>
    <w:rsid w:val="00433B53"/>
    <w:rsid w:val="0043531A"/>
    <w:rsid w:val="00435444"/>
    <w:rsid w:val="0043597D"/>
    <w:rsid w:val="00435DBD"/>
    <w:rsid w:val="00436087"/>
    <w:rsid w:val="00437B59"/>
    <w:rsid w:val="00437FBD"/>
    <w:rsid w:val="00440022"/>
    <w:rsid w:val="00441DA1"/>
    <w:rsid w:val="004449D8"/>
    <w:rsid w:val="00444C4D"/>
    <w:rsid w:val="00444E29"/>
    <w:rsid w:val="00445952"/>
    <w:rsid w:val="00445B21"/>
    <w:rsid w:val="00445F59"/>
    <w:rsid w:val="00447C43"/>
    <w:rsid w:val="00451411"/>
    <w:rsid w:val="00452DC0"/>
    <w:rsid w:val="00452F88"/>
    <w:rsid w:val="0045343C"/>
    <w:rsid w:val="0045361B"/>
    <w:rsid w:val="00456F6A"/>
    <w:rsid w:val="004570D8"/>
    <w:rsid w:val="004574BE"/>
    <w:rsid w:val="00460425"/>
    <w:rsid w:val="00460A37"/>
    <w:rsid w:val="0046159A"/>
    <w:rsid w:val="0046159C"/>
    <w:rsid w:val="00461E8F"/>
    <w:rsid w:val="0046267A"/>
    <w:rsid w:val="0046432D"/>
    <w:rsid w:val="004649A5"/>
    <w:rsid w:val="004652DC"/>
    <w:rsid w:val="00467271"/>
    <w:rsid w:val="00467CDB"/>
    <w:rsid w:val="00471173"/>
    <w:rsid w:val="00471B44"/>
    <w:rsid w:val="00472236"/>
    <w:rsid w:val="00472F5B"/>
    <w:rsid w:val="0047549F"/>
    <w:rsid w:val="004776BD"/>
    <w:rsid w:val="0048134B"/>
    <w:rsid w:val="00482764"/>
    <w:rsid w:val="00482CA3"/>
    <w:rsid w:val="00482CF5"/>
    <w:rsid w:val="00483247"/>
    <w:rsid w:val="0048334E"/>
    <w:rsid w:val="004836A3"/>
    <w:rsid w:val="004847DF"/>
    <w:rsid w:val="00484D98"/>
    <w:rsid w:val="00484E6F"/>
    <w:rsid w:val="00485174"/>
    <w:rsid w:val="00486BAD"/>
    <w:rsid w:val="00487ECB"/>
    <w:rsid w:val="00491B40"/>
    <w:rsid w:val="00491E6F"/>
    <w:rsid w:val="00493795"/>
    <w:rsid w:val="00493A68"/>
    <w:rsid w:val="00495133"/>
    <w:rsid w:val="0049693F"/>
    <w:rsid w:val="004A17E2"/>
    <w:rsid w:val="004A201C"/>
    <w:rsid w:val="004A605A"/>
    <w:rsid w:val="004A6F6C"/>
    <w:rsid w:val="004A78D6"/>
    <w:rsid w:val="004B0FEE"/>
    <w:rsid w:val="004B1101"/>
    <w:rsid w:val="004B1E61"/>
    <w:rsid w:val="004B31E3"/>
    <w:rsid w:val="004B450B"/>
    <w:rsid w:val="004B4968"/>
    <w:rsid w:val="004B4DA9"/>
    <w:rsid w:val="004B515A"/>
    <w:rsid w:val="004B56FF"/>
    <w:rsid w:val="004B5791"/>
    <w:rsid w:val="004B5E73"/>
    <w:rsid w:val="004B6E7E"/>
    <w:rsid w:val="004C0159"/>
    <w:rsid w:val="004C22E5"/>
    <w:rsid w:val="004C256F"/>
    <w:rsid w:val="004C29BD"/>
    <w:rsid w:val="004C35F8"/>
    <w:rsid w:val="004C52AF"/>
    <w:rsid w:val="004C5FCB"/>
    <w:rsid w:val="004C6CC6"/>
    <w:rsid w:val="004C7B20"/>
    <w:rsid w:val="004C7B23"/>
    <w:rsid w:val="004C7BB2"/>
    <w:rsid w:val="004D00FD"/>
    <w:rsid w:val="004D17CA"/>
    <w:rsid w:val="004D1E68"/>
    <w:rsid w:val="004D1F9E"/>
    <w:rsid w:val="004D396C"/>
    <w:rsid w:val="004D43F6"/>
    <w:rsid w:val="004D4ACA"/>
    <w:rsid w:val="004D59A4"/>
    <w:rsid w:val="004D68BE"/>
    <w:rsid w:val="004D744B"/>
    <w:rsid w:val="004D7987"/>
    <w:rsid w:val="004E0039"/>
    <w:rsid w:val="004E0FDF"/>
    <w:rsid w:val="004E1774"/>
    <w:rsid w:val="004E3E75"/>
    <w:rsid w:val="004E521F"/>
    <w:rsid w:val="004E5858"/>
    <w:rsid w:val="004E6481"/>
    <w:rsid w:val="004E685A"/>
    <w:rsid w:val="004E7384"/>
    <w:rsid w:val="004E7537"/>
    <w:rsid w:val="004F2A8B"/>
    <w:rsid w:val="004F384B"/>
    <w:rsid w:val="004F4A85"/>
    <w:rsid w:val="004F53A0"/>
    <w:rsid w:val="004F563B"/>
    <w:rsid w:val="004F5A49"/>
    <w:rsid w:val="004F6A3B"/>
    <w:rsid w:val="004F7193"/>
    <w:rsid w:val="005004D8"/>
    <w:rsid w:val="0050092D"/>
    <w:rsid w:val="00502B6A"/>
    <w:rsid w:val="00502F84"/>
    <w:rsid w:val="005034F7"/>
    <w:rsid w:val="0050389F"/>
    <w:rsid w:val="00504664"/>
    <w:rsid w:val="0050475E"/>
    <w:rsid w:val="00505620"/>
    <w:rsid w:val="00506234"/>
    <w:rsid w:val="0050652C"/>
    <w:rsid w:val="00506974"/>
    <w:rsid w:val="00506E2F"/>
    <w:rsid w:val="00506F23"/>
    <w:rsid w:val="005075DB"/>
    <w:rsid w:val="005112A7"/>
    <w:rsid w:val="0051459D"/>
    <w:rsid w:val="005145B8"/>
    <w:rsid w:val="005148E7"/>
    <w:rsid w:val="00515018"/>
    <w:rsid w:val="0051516E"/>
    <w:rsid w:val="00516CB2"/>
    <w:rsid w:val="00520F97"/>
    <w:rsid w:val="0052174B"/>
    <w:rsid w:val="00521A1A"/>
    <w:rsid w:val="005259FB"/>
    <w:rsid w:val="00525FF6"/>
    <w:rsid w:val="00526A82"/>
    <w:rsid w:val="0052723D"/>
    <w:rsid w:val="00527728"/>
    <w:rsid w:val="00531B29"/>
    <w:rsid w:val="00531E93"/>
    <w:rsid w:val="0053205B"/>
    <w:rsid w:val="00533FC4"/>
    <w:rsid w:val="0053416E"/>
    <w:rsid w:val="00534AB2"/>
    <w:rsid w:val="00535E94"/>
    <w:rsid w:val="0053628E"/>
    <w:rsid w:val="00537F56"/>
    <w:rsid w:val="005400BB"/>
    <w:rsid w:val="005401AE"/>
    <w:rsid w:val="00540A9A"/>
    <w:rsid w:val="00540ADF"/>
    <w:rsid w:val="00541133"/>
    <w:rsid w:val="00541C6B"/>
    <w:rsid w:val="0054301B"/>
    <w:rsid w:val="00543199"/>
    <w:rsid w:val="0054372B"/>
    <w:rsid w:val="005438C6"/>
    <w:rsid w:val="00543D2D"/>
    <w:rsid w:val="0054484E"/>
    <w:rsid w:val="0054638A"/>
    <w:rsid w:val="005477FD"/>
    <w:rsid w:val="00547977"/>
    <w:rsid w:val="00547D2A"/>
    <w:rsid w:val="0055028C"/>
    <w:rsid w:val="00551BF5"/>
    <w:rsid w:val="0055206C"/>
    <w:rsid w:val="0055211F"/>
    <w:rsid w:val="005524E9"/>
    <w:rsid w:val="00552935"/>
    <w:rsid w:val="0055295D"/>
    <w:rsid w:val="00555053"/>
    <w:rsid w:val="00555A8F"/>
    <w:rsid w:val="00555C10"/>
    <w:rsid w:val="00557BAE"/>
    <w:rsid w:val="00557E3C"/>
    <w:rsid w:val="00560A7A"/>
    <w:rsid w:val="00562E8C"/>
    <w:rsid w:val="0056313D"/>
    <w:rsid w:val="005636A7"/>
    <w:rsid w:val="00564080"/>
    <w:rsid w:val="00564633"/>
    <w:rsid w:val="00565D91"/>
    <w:rsid w:val="00565DC6"/>
    <w:rsid w:val="00567207"/>
    <w:rsid w:val="005701F0"/>
    <w:rsid w:val="005703C2"/>
    <w:rsid w:val="0057086F"/>
    <w:rsid w:val="00570BFD"/>
    <w:rsid w:val="00570D9A"/>
    <w:rsid w:val="00570E09"/>
    <w:rsid w:val="00571452"/>
    <w:rsid w:val="00572395"/>
    <w:rsid w:val="00572553"/>
    <w:rsid w:val="0057272A"/>
    <w:rsid w:val="00575841"/>
    <w:rsid w:val="00575FE8"/>
    <w:rsid w:val="005760F4"/>
    <w:rsid w:val="00580809"/>
    <w:rsid w:val="00580B9A"/>
    <w:rsid w:val="00581B1C"/>
    <w:rsid w:val="00581D41"/>
    <w:rsid w:val="00583034"/>
    <w:rsid w:val="00583D21"/>
    <w:rsid w:val="00584049"/>
    <w:rsid w:val="0058411C"/>
    <w:rsid w:val="005844D5"/>
    <w:rsid w:val="00584698"/>
    <w:rsid w:val="0058474C"/>
    <w:rsid w:val="00585933"/>
    <w:rsid w:val="00585AA6"/>
    <w:rsid w:val="00587A3B"/>
    <w:rsid w:val="00591419"/>
    <w:rsid w:val="00592389"/>
    <w:rsid w:val="00592930"/>
    <w:rsid w:val="00593344"/>
    <w:rsid w:val="0059505B"/>
    <w:rsid w:val="00595BD0"/>
    <w:rsid w:val="00595BF8"/>
    <w:rsid w:val="005978EF"/>
    <w:rsid w:val="005A022A"/>
    <w:rsid w:val="005A2A60"/>
    <w:rsid w:val="005A2DE6"/>
    <w:rsid w:val="005A2E2E"/>
    <w:rsid w:val="005A2EFB"/>
    <w:rsid w:val="005A3D33"/>
    <w:rsid w:val="005A5E47"/>
    <w:rsid w:val="005A5FF6"/>
    <w:rsid w:val="005A60CF"/>
    <w:rsid w:val="005A6424"/>
    <w:rsid w:val="005A6C29"/>
    <w:rsid w:val="005A6DD7"/>
    <w:rsid w:val="005B0F85"/>
    <w:rsid w:val="005B1057"/>
    <w:rsid w:val="005B1165"/>
    <w:rsid w:val="005B1F27"/>
    <w:rsid w:val="005B20FC"/>
    <w:rsid w:val="005B22FA"/>
    <w:rsid w:val="005B2548"/>
    <w:rsid w:val="005B36E2"/>
    <w:rsid w:val="005B37A8"/>
    <w:rsid w:val="005B3B60"/>
    <w:rsid w:val="005B412B"/>
    <w:rsid w:val="005B4C53"/>
    <w:rsid w:val="005B55CB"/>
    <w:rsid w:val="005B5BC6"/>
    <w:rsid w:val="005B7CE1"/>
    <w:rsid w:val="005C0051"/>
    <w:rsid w:val="005C0CDE"/>
    <w:rsid w:val="005C167C"/>
    <w:rsid w:val="005C1768"/>
    <w:rsid w:val="005C1CE4"/>
    <w:rsid w:val="005C2B23"/>
    <w:rsid w:val="005C521D"/>
    <w:rsid w:val="005C53DE"/>
    <w:rsid w:val="005C586E"/>
    <w:rsid w:val="005D04DC"/>
    <w:rsid w:val="005D495C"/>
    <w:rsid w:val="005D49DC"/>
    <w:rsid w:val="005D4B35"/>
    <w:rsid w:val="005D4BBF"/>
    <w:rsid w:val="005D5331"/>
    <w:rsid w:val="005D5732"/>
    <w:rsid w:val="005D5A7F"/>
    <w:rsid w:val="005D6546"/>
    <w:rsid w:val="005D661A"/>
    <w:rsid w:val="005E1C14"/>
    <w:rsid w:val="005E287A"/>
    <w:rsid w:val="005E33CA"/>
    <w:rsid w:val="005E40B9"/>
    <w:rsid w:val="005E42ED"/>
    <w:rsid w:val="005E4F86"/>
    <w:rsid w:val="005E50FA"/>
    <w:rsid w:val="005E558A"/>
    <w:rsid w:val="005E7607"/>
    <w:rsid w:val="005E7662"/>
    <w:rsid w:val="005E7D52"/>
    <w:rsid w:val="005F0038"/>
    <w:rsid w:val="005F0375"/>
    <w:rsid w:val="005F1BDD"/>
    <w:rsid w:val="005F1EE3"/>
    <w:rsid w:val="005F364B"/>
    <w:rsid w:val="005F418B"/>
    <w:rsid w:val="005F41DA"/>
    <w:rsid w:val="005F4B8F"/>
    <w:rsid w:val="005F7446"/>
    <w:rsid w:val="00600F80"/>
    <w:rsid w:val="00601195"/>
    <w:rsid w:val="00603A9A"/>
    <w:rsid w:val="00603AC6"/>
    <w:rsid w:val="00603B54"/>
    <w:rsid w:val="00604C73"/>
    <w:rsid w:val="0060586C"/>
    <w:rsid w:val="00605E27"/>
    <w:rsid w:val="0061003F"/>
    <w:rsid w:val="00610241"/>
    <w:rsid w:val="00610DDE"/>
    <w:rsid w:val="00610EDA"/>
    <w:rsid w:val="00611344"/>
    <w:rsid w:val="006118D8"/>
    <w:rsid w:val="00611A65"/>
    <w:rsid w:val="00612C1F"/>
    <w:rsid w:val="00613D9F"/>
    <w:rsid w:val="00614C71"/>
    <w:rsid w:val="00617848"/>
    <w:rsid w:val="00620F1A"/>
    <w:rsid w:val="00622055"/>
    <w:rsid w:val="0062220D"/>
    <w:rsid w:val="006248B1"/>
    <w:rsid w:val="006253C7"/>
    <w:rsid w:val="0062549D"/>
    <w:rsid w:val="006256B6"/>
    <w:rsid w:val="00627211"/>
    <w:rsid w:val="00627E23"/>
    <w:rsid w:val="006302A5"/>
    <w:rsid w:val="0063243B"/>
    <w:rsid w:val="00633200"/>
    <w:rsid w:val="00634529"/>
    <w:rsid w:val="00635D30"/>
    <w:rsid w:val="00636BF1"/>
    <w:rsid w:val="00637043"/>
    <w:rsid w:val="0064068C"/>
    <w:rsid w:val="00643B33"/>
    <w:rsid w:val="00644623"/>
    <w:rsid w:val="00644F24"/>
    <w:rsid w:val="00645583"/>
    <w:rsid w:val="006455DB"/>
    <w:rsid w:val="00647386"/>
    <w:rsid w:val="006510AF"/>
    <w:rsid w:val="00652053"/>
    <w:rsid w:val="00652A08"/>
    <w:rsid w:val="006538CC"/>
    <w:rsid w:val="006553C7"/>
    <w:rsid w:val="00655677"/>
    <w:rsid w:val="00655C24"/>
    <w:rsid w:val="00655EA6"/>
    <w:rsid w:val="00655FA0"/>
    <w:rsid w:val="006561D7"/>
    <w:rsid w:val="006566A2"/>
    <w:rsid w:val="006570F2"/>
    <w:rsid w:val="00657980"/>
    <w:rsid w:val="00660599"/>
    <w:rsid w:val="0066109D"/>
    <w:rsid w:val="006624F8"/>
    <w:rsid w:val="0066299E"/>
    <w:rsid w:val="006662BB"/>
    <w:rsid w:val="00667A8A"/>
    <w:rsid w:val="00670D5B"/>
    <w:rsid w:val="00670DF2"/>
    <w:rsid w:val="00670F70"/>
    <w:rsid w:val="00671AC4"/>
    <w:rsid w:val="00671C95"/>
    <w:rsid w:val="00671E05"/>
    <w:rsid w:val="00673234"/>
    <w:rsid w:val="00673A42"/>
    <w:rsid w:val="00673E68"/>
    <w:rsid w:val="00673F08"/>
    <w:rsid w:val="006741DC"/>
    <w:rsid w:val="00674674"/>
    <w:rsid w:val="00674E38"/>
    <w:rsid w:val="006772A3"/>
    <w:rsid w:val="00681DA0"/>
    <w:rsid w:val="006829D2"/>
    <w:rsid w:val="006829EF"/>
    <w:rsid w:val="00682FBF"/>
    <w:rsid w:val="006841F0"/>
    <w:rsid w:val="00684993"/>
    <w:rsid w:val="006852F4"/>
    <w:rsid w:val="0068585C"/>
    <w:rsid w:val="00686A08"/>
    <w:rsid w:val="006873BC"/>
    <w:rsid w:val="006877BC"/>
    <w:rsid w:val="00693BE5"/>
    <w:rsid w:val="006945EC"/>
    <w:rsid w:val="006950C5"/>
    <w:rsid w:val="00695809"/>
    <w:rsid w:val="006A0953"/>
    <w:rsid w:val="006A1D06"/>
    <w:rsid w:val="006A1D26"/>
    <w:rsid w:val="006A2224"/>
    <w:rsid w:val="006A2868"/>
    <w:rsid w:val="006A2ADB"/>
    <w:rsid w:val="006A3AE0"/>
    <w:rsid w:val="006A521D"/>
    <w:rsid w:val="006A5B57"/>
    <w:rsid w:val="006A64F4"/>
    <w:rsid w:val="006A6C77"/>
    <w:rsid w:val="006B0031"/>
    <w:rsid w:val="006B1D8C"/>
    <w:rsid w:val="006B4C3F"/>
    <w:rsid w:val="006B5FC9"/>
    <w:rsid w:val="006B6919"/>
    <w:rsid w:val="006B6E98"/>
    <w:rsid w:val="006C11BB"/>
    <w:rsid w:val="006C127C"/>
    <w:rsid w:val="006C2AA5"/>
    <w:rsid w:val="006C33E5"/>
    <w:rsid w:val="006C3450"/>
    <w:rsid w:val="006C4487"/>
    <w:rsid w:val="006C618F"/>
    <w:rsid w:val="006C6FB3"/>
    <w:rsid w:val="006C73B1"/>
    <w:rsid w:val="006C78E8"/>
    <w:rsid w:val="006C7F82"/>
    <w:rsid w:val="006D047B"/>
    <w:rsid w:val="006D0AB0"/>
    <w:rsid w:val="006D0DA2"/>
    <w:rsid w:val="006D2AD8"/>
    <w:rsid w:val="006D31CD"/>
    <w:rsid w:val="006D5151"/>
    <w:rsid w:val="006D51BA"/>
    <w:rsid w:val="006D6143"/>
    <w:rsid w:val="006E25D8"/>
    <w:rsid w:val="006E3074"/>
    <w:rsid w:val="006E5AF9"/>
    <w:rsid w:val="006F0221"/>
    <w:rsid w:val="006F1A02"/>
    <w:rsid w:val="006F2582"/>
    <w:rsid w:val="006F30AB"/>
    <w:rsid w:val="006F349B"/>
    <w:rsid w:val="006F6700"/>
    <w:rsid w:val="00700EFA"/>
    <w:rsid w:val="00700F3A"/>
    <w:rsid w:val="0070101E"/>
    <w:rsid w:val="00701FE4"/>
    <w:rsid w:val="00702311"/>
    <w:rsid w:val="00703B4A"/>
    <w:rsid w:val="00704378"/>
    <w:rsid w:val="00704D48"/>
    <w:rsid w:val="00705244"/>
    <w:rsid w:val="00705A14"/>
    <w:rsid w:val="00705FA1"/>
    <w:rsid w:val="0070787A"/>
    <w:rsid w:val="00707FDD"/>
    <w:rsid w:val="00710D17"/>
    <w:rsid w:val="00710D53"/>
    <w:rsid w:val="00710E72"/>
    <w:rsid w:val="007137B6"/>
    <w:rsid w:val="00713861"/>
    <w:rsid w:val="00713AD3"/>
    <w:rsid w:val="0071510A"/>
    <w:rsid w:val="00715A97"/>
    <w:rsid w:val="00716F10"/>
    <w:rsid w:val="00721EC4"/>
    <w:rsid w:val="00722DFA"/>
    <w:rsid w:val="00724006"/>
    <w:rsid w:val="00725005"/>
    <w:rsid w:val="00725735"/>
    <w:rsid w:val="00726552"/>
    <w:rsid w:val="00727124"/>
    <w:rsid w:val="00727F16"/>
    <w:rsid w:val="007314B8"/>
    <w:rsid w:val="00731513"/>
    <w:rsid w:val="00731574"/>
    <w:rsid w:val="00731D6F"/>
    <w:rsid w:val="00732E52"/>
    <w:rsid w:val="007340AF"/>
    <w:rsid w:val="00735319"/>
    <w:rsid w:val="007361B4"/>
    <w:rsid w:val="007365AB"/>
    <w:rsid w:val="00736FFC"/>
    <w:rsid w:val="00737C70"/>
    <w:rsid w:val="0074100A"/>
    <w:rsid w:val="00743E0C"/>
    <w:rsid w:val="00744372"/>
    <w:rsid w:val="0074468E"/>
    <w:rsid w:val="0074473C"/>
    <w:rsid w:val="00744921"/>
    <w:rsid w:val="00744C4B"/>
    <w:rsid w:val="00745CD8"/>
    <w:rsid w:val="00746121"/>
    <w:rsid w:val="00747459"/>
    <w:rsid w:val="007504B2"/>
    <w:rsid w:val="0075158C"/>
    <w:rsid w:val="007518A4"/>
    <w:rsid w:val="0075214C"/>
    <w:rsid w:val="00752C34"/>
    <w:rsid w:val="0075460A"/>
    <w:rsid w:val="00754BEB"/>
    <w:rsid w:val="00754E45"/>
    <w:rsid w:val="00755E81"/>
    <w:rsid w:val="00755FF2"/>
    <w:rsid w:val="007560B9"/>
    <w:rsid w:val="0075683A"/>
    <w:rsid w:val="00757082"/>
    <w:rsid w:val="007571B8"/>
    <w:rsid w:val="00761205"/>
    <w:rsid w:val="00761A62"/>
    <w:rsid w:val="00762127"/>
    <w:rsid w:val="007625D7"/>
    <w:rsid w:val="00762E94"/>
    <w:rsid w:val="00766388"/>
    <w:rsid w:val="00766B1E"/>
    <w:rsid w:val="00767DDD"/>
    <w:rsid w:val="00770241"/>
    <w:rsid w:val="00774297"/>
    <w:rsid w:val="007742EB"/>
    <w:rsid w:val="0078103C"/>
    <w:rsid w:val="00781AE9"/>
    <w:rsid w:val="00781FB7"/>
    <w:rsid w:val="0078301E"/>
    <w:rsid w:val="007830DF"/>
    <w:rsid w:val="00784E9D"/>
    <w:rsid w:val="0078675F"/>
    <w:rsid w:val="007867F0"/>
    <w:rsid w:val="00791C79"/>
    <w:rsid w:val="00792BF3"/>
    <w:rsid w:val="007934DF"/>
    <w:rsid w:val="00793821"/>
    <w:rsid w:val="00793E46"/>
    <w:rsid w:val="007946C9"/>
    <w:rsid w:val="007979ED"/>
    <w:rsid w:val="007979F6"/>
    <w:rsid w:val="007A110B"/>
    <w:rsid w:val="007A1948"/>
    <w:rsid w:val="007A2538"/>
    <w:rsid w:val="007A272A"/>
    <w:rsid w:val="007A3C85"/>
    <w:rsid w:val="007A62E4"/>
    <w:rsid w:val="007A7E6B"/>
    <w:rsid w:val="007B3878"/>
    <w:rsid w:val="007B4CC3"/>
    <w:rsid w:val="007C1BDA"/>
    <w:rsid w:val="007C2F40"/>
    <w:rsid w:val="007C3A3E"/>
    <w:rsid w:val="007C3E23"/>
    <w:rsid w:val="007C40D5"/>
    <w:rsid w:val="007C4BFD"/>
    <w:rsid w:val="007C4D4B"/>
    <w:rsid w:val="007C512F"/>
    <w:rsid w:val="007C6353"/>
    <w:rsid w:val="007C732C"/>
    <w:rsid w:val="007C7857"/>
    <w:rsid w:val="007D11CD"/>
    <w:rsid w:val="007D11E4"/>
    <w:rsid w:val="007D28B2"/>
    <w:rsid w:val="007D3A0C"/>
    <w:rsid w:val="007D499C"/>
    <w:rsid w:val="007D5021"/>
    <w:rsid w:val="007D51CB"/>
    <w:rsid w:val="007D5676"/>
    <w:rsid w:val="007D57B4"/>
    <w:rsid w:val="007D6718"/>
    <w:rsid w:val="007D6896"/>
    <w:rsid w:val="007D7030"/>
    <w:rsid w:val="007E017A"/>
    <w:rsid w:val="007E0835"/>
    <w:rsid w:val="007E2FBD"/>
    <w:rsid w:val="007E540A"/>
    <w:rsid w:val="007E6C91"/>
    <w:rsid w:val="007E7FBA"/>
    <w:rsid w:val="007F03CA"/>
    <w:rsid w:val="007F12F9"/>
    <w:rsid w:val="007F13FB"/>
    <w:rsid w:val="007F1601"/>
    <w:rsid w:val="007F1F88"/>
    <w:rsid w:val="007F366A"/>
    <w:rsid w:val="007F3FE3"/>
    <w:rsid w:val="007F4C27"/>
    <w:rsid w:val="007F4EA6"/>
    <w:rsid w:val="007F4ECE"/>
    <w:rsid w:val="007F52E9"/>
    <w:rsid w:val="007F5AF5"/>
    <w:rsid w:val="007F6696"/>
    <w:rsid w:val="007F6DD1"/>
    <w:rsid w:val="0080189B"/>
    <w:rsid w:val="00801FF6"/>
    <w:rsid w:val="00802262"/>
    <w:rsid w:val="0080412A"/>
    <w:rsid w:val="008041BE"/>
    <w:rsid w:val="00804FBC"/>
    <w:rsid w:val="008067D0"/>
    <w:rsid w:val="008103AE"/>
    <w:rsid w:val="00810640"/>
    <w:rsid w:val="00811965"/>
    <w:rsid w:val="00811B1F"/>
    <w:rsid w:val="00812A2D"/>
    <w:rsid w:val="00814132"/>
    <w:rsid w:val="008151F3"/>
    <w:rsid w:val="00821B9B"/>
    <w:rsid w:val="00822213"/>
    <w:rsid w:val="008267B7"/>
    <w:rsid w:val="00826DD2"/>
    <w:rsid w:val="00827002"/>
    <w:rsid w:val="008319F5"/>
    <w:rsid w:val="00832E18"/>
    <w:rsid w:val="00834907"/>
    <w:rsid w:val="00834BEF"/>
    <w:rsid w:val="0083607A"/>
    <w:rsid w:val="00836432"/>
    <w:rsid w:val="00836D96"/>
    <w:rsid w:val="00837DCC"/>
    <w:rsid w:val="0084198E"/>
    <w:rsid w:val="0084306A"/>
    <w:rsid w:val="00844876"/>
    <w:rsid w:val="00845086"/>
    <w:rsid w:val="00845175"/>
    <w:rsid w:val="00845E9F"/>
    <w:rsid w:val="00847B67"/>
    <w:rsid w:val="00850B1B"/>
    <w:rsid w:val="0085275A"/>
    <w:rsid w:val="008530CA"/>
    <w:rsid w:val="0085398B"/>
    <w:rsid w:val="008552FC"/>
    <w:rsid w:val="0085577D"/>
    <w:rsid w:val="00855B25"/>
    <w:rsid w:val="00855D73"/>
    <w:rsid w:val="00856FC6"/>
    <w:rsid w:val="00857BEB"/>
    <w:rsid w:val="00860B92"/>
    <w:rsid w:val="00861571"/>
    <w:rsid w:val="00861AC2"/>
    <w:rsid w:val="008625F1"/>
    <w:rsid w:val="00864024"/>
    <w:rsid w:val="00864FC4"/>
    <w:rsid w:val="008650C4"/>
    <w:rsid w:val="00866689"/>
    <w:rsid w:val="0086733B"/>
    <w:rsid w:val="00867A2B"/>
    <w:rsid w:val="008707F0"/>
    <w:rsid w:val="008721EA"/>
    <w:rsid w:val="0087347A"/>
    <w:rsid w:val="00874588"/>
    <w:rsid w:val="00875FC4"/>
    <w:rsid w:val="0087666A"/>
    <w:rsid w:val="00880427"/>
    <w:rsid w:val="00881112"/>
    <w:rsid w:val="008814B9"/>
    <w:rsid w:val="0088160C"/>
    <w:rsid w:val="00883037"/>
    <w:rsid w:val="0088412F"/>
    <w:rsid w:val="008848E6"/>
    <w:rsid w:val="0088645E"/>
    <w:rsid w:val="008872D5"/>
    <w:rsid w:val="00887393"/>
    <w:rsid w:val="00887972"/>
    <w:rsid w:val="00891F49"/>
    <w:rsid w:val="008921C3"/>
    <w:rsid w:val="00893128"/>
    <w:rsid w:val="00893462"/>
    <w:rsid w:val="00893721"/>
    <w:rsid w:val="00894761"/>
    <w:rsid w:val="00896EEB"/>
    <w:rsid w:val="008A0DB3"/>
    <w:rsid w:val="008A0E1B"/>
    <w:rsid w:val="008A12E8"/>
    <w:rsid w:val="008A1669"/>
    <w:rsid w:val="008A26E4"/>
    <w:rsid w:val="008A2837"/>
    <w:rsid w:val="008A2B08"/>
    <w:rsid w:val="008A2F52"/>
    <w:rsid w:val="008A3052"/>
    <w:rsid w:val="008A5016"/>
    <w:rsid w:val="008A5828"/>
    <w:rsid w:val="008A5C1C"/>
    <w:rsid w:val="008A5CB0"/>
    <w:rsid w:val="008B0E89"/>
    <w:rsid w:val="008B163C"/>
    <w:rsid w:val="008B31B2"/>
    <w:rsid w:val="008B32AD"/>
    <w:rsid w:val="008B402A"/>
    <w:rsid w:val="008B42CB"/>
    <w:rsid w:val="008B554D"/>
    <w:rsid w:val="008B5630"/>
    <w:rsid w:val="008B6E25"/>
    <w:rsid w:val="008B722C"/>
    <w:rsid w:val="008C0594"/>
    <w:rsid w:val="008C0979"/>
    <w:rsid w:val="008C09B7"/>
    <w:rsid w:val="008C1152"/>
    <w:rsid w:val="008C2590"/>
    <w:rsid w:val="008C2DD0"/>
    <w:rsid w:val="008C2DEA"/>
    <w:rsid w:val="008C3A08"/>
    <w:rsid w:val="008C3C16"/>
    <w:rsid w:val="008C5546"/>
    <w:rsid w:val="008C5E4C"/>
    <w:rsid w:val="008C71FC"/>
    <w:rsid w:val="008D0885"/>
    <w:rsid w:val="008D1069"/>
    <w:rsid w:val="008D14A4"/>
    <w:rsid w:val="008D15F9"/>
    <w:rsid w:val="008D2244"/>
    <w:rsid w:val="008D281C"/>
    <w:rsid w:val="008D49FA"/>
    <w:rsid w:val="008D5F3A"/>
    <w:rsid w:val="008D645A"/>
    <w:rsid w:val="008D6EAB"/>
    <w:rsid w:val="008E12F4"/>
    <w:rsid w:val="008E15ED"/>
    <w:rsid w:val="008E19CD"/>
    <w:rsid w:val="008E3B36"/>
    <w:rsid w:val="008E4FB5"/>
    <w:rsid w:val="008E5456"/>
    <w:rsid w:val="008E7228"/>
    <w:rsid w:val="008E7418"/>
    <w:rsid w:val="008E75EE"/>
    <w:rsid w:val="008F0350"/>
    <w:rsid w:val="008F0E7C"/>
    <w:rsid w:val="008F24A2"/>
    <w:rsid w:val="008F5941"/>
    <w:rsid w:val="008F760F"/>
    <w:rsid w:val="00900195"/>
    <w:rsid w:val="00900A73"/>
    <w:rsid w:val="0090251A"/>
    <w:rsid w:val="00902ADE"/>
    <w:rsid w:val="00902DD9"/>
    <w:rsid w:val="00902FDA"/>
    <w:rsid w:val="0090448A"/>
    <w:rsid w:val="0090515F"/>
    <w:rsid w:val="00905351"/>
    <w:rsid w:val="009054E6"/>
    <w:rsid w:val="00905E31"/>
    <w:rsid w:val="00906AED"/>
    <w:rsid w:val="00907F43"/>
    <w:rsid w:val="00910335"/>
    <w:rsid w:val="00910864"/>
    <w:rsid w:val="00910CD2"/>
    <w:rsid w:val="0091382B"/>
    <w:rsid w:val="0091398D"/>
    <w:rsid w:val="00913DA5"/>
    <w:rsid w:val="00914618"/>
    <w:rsid w:val="00914638"/>
    <w:rsid w:val="009147C1"/>
    <w:rsid w:val="00914964"/>
    <w:rsid w:val="00914C54"/>
    <w:rsid w:val="00915CEE"/>
    <w:rsid w:val="0091624B"/>
    <w:rsid w:val="009221AF"/>
    <w:rsid w:val="00924A33"/>
    <w:rsid w:val="00926E57"/>
    <w:rsid w:val="009275C0"/>
    <w:rsid w:val="00930C0D"/>
    <w:rsid w:val="00930C4A"/>
    <w:rsid w:val="0093229A"/>
    <w:rsid w:val="00932632"/>
    <w:rsid w:val="009343C1"/>
    <w:rsid w:val="00935075"/>
    <w:rsid w:val="00935673"/>
    <w:rsid w:val="00937555"/>
    <w:rsid w:val="0093763C"/>
    <w:rsid w:val="0094033A"/>
    <w:rsid w:val="00941157"/>
    <w:rsid w:val="009412DE"/>
    <w:rsid w:val="00942248"/>
    <w:rsid w:val="009429C0"/>
    <w:rsid w:val="009432BD"/>
    <w:rsid w:val="00943BC2"/>
    <w:rsid w:val="00943EE6"/>
    <w:rsid w:val="009452BA"/>
    <w:rsid w:val="00946321"/>
    <w:rsid w:val="009466B0"/>
    <w:rsid w:val="00947FBA"/>
    <w:rsid w:val="0095048C"/>
    <w:rsid w:val="0095108A"/>
    <w:rsid w:val="00952A2A"/>
    <w:rsid w:val="009533F8"/>
    <w:rsid w:val="009539E8"/>
    <w:rsid w:val="00953A30"/>
    <w:rsid w:val="009544E1"/>
    <w:rsid w:val="00954979"/>
    <w:rsid w:val="00954B4A"/>
    <w:rsid w:val="00956612"/>
    <w:rsid w:val="00956894"/>
    <w:rsid w:val="00956F9B"/>
    <w:rsid w:val="00964E57"/>
    <w:rsid w:val="00965EDF"/>
    <w:rsid w:val="00966A98"/>
    <w:rsid w:val="00967AF5"/>
    <w:rsid w:val="00970266"/>
    <w:rsid w:val="0097091B"/>
    <w:rsid w:val="0098185E"/>
    <w:rsid w:val="009819FF"/>
    <w:rsid w:val="00981B1D"/>
    <w:rsid w:val="00981B87"/>
    <w:rsid w:val="00982A86"/>
    <w:rsid w:val="0098316F"/>
    <w:rsid w:val="009839EA"/>
    <w:rsid w:val="00983E1A"/>
    <w:rsid w:val="009844D3"/>
    <w:rsid w:val="0098528E"/>
    <w:rsid w:val="00985821"/>
    <w:rsid w:val="00985BA4"/>
    <w:rsid w:val="00985C9F"/>
    <w:rsid w:val="009868BE"/>
    <w:rsid w:val="00987641"/>
    <w:rsid w:val="00991D26"/>
    <w:rsid w:val="00992052"/>
    <w:rsid w:val="009940E5"/>
    <w:rsid w:val="0099429E"/>
    <w:rsid w:val="00994B86"/>
    <w:rsid w:val="00995976"/>
    <w:rsid w:val="0099716A"/>
    <w:rsid w:val="009A0124"/>
    <w:rsid w:val="009A0816"/>
    <w:rsid w:val="009A1026"/>
    <w:rsid w:val="009A2143"/>
    <w:rsid w:val="009A2ADC"/>
    <w:rsid w:val="009A2C84"/>
    <w:rsid w:val="009A3108"/>
    <w:rsid w:val="009A3A67"/>
    <w:rsid w:val="009A465F"/>
    <w:rsid w:val="009A56BB"/>
    <w:rsid w:val="009A5BC7"/>
    <w:rsid w:val="009A6917"/>
    <w:rsid w:val="009A6EC9"/>
    <w:rsid w:val="009A76C3"/>
    <w:rsid w:val="009B01CD"/>
    <w:rsid w:val="009B3E52"/>
    <w:rsid w:val="009B49AF"/>
    <w:rsid w:val="009B4F3E"/>
    <w:rsid w:val="009B5037"/>
    <w:rsid w:val="009B645E"/>
    <w:rsid w:val="009B7EB5"/>
    <w:rsid w:val="009C00AA"/>
    <w:rsid w:val="009C064F"/>
    <w:rsid w:val="009C1ADA"/>
    <w:rsid w:val="009C3A0C"/>
    <w:rsid w:val="009C4C53"/>
    <w:rsid w:val="009C5CD6"/>
    <w:rsid w:val="009C7CF2"/>
    <w:rsid w:val="009D04AD"/>
    <w:rsid w:val="009D2469"/>
    <w:rsid w:val="009D3982"/>
    <w:rsid w:val="009D43DD"/>
    <w:rsid w:val="009D4A19"/>
    <w:rsid w:val="009D4AEC"/>
    <w:rsid w:val="009D4FE5"/>
    <w:rsid w:val="009D6F11"/>
    <w:rsid w:val="009D6F56"/>
    <w:rsid w:val="009E1A1C"/>
    <w:rsid w:val="009E2A2B"/>
    <w:rsid w:val="009E3456"/>
    <w:rsid w:val="009E52E5"/>
    <w:rsid w:val="009E6CB7"/>
    <w:rsid w:val="009E6CCA"/>
    <w:rsid w:val="009E6EF4"/>
    <w:rsid w:val="009E727B"/>
    <w:rsid w:val="009E7482"/>
    <w:rsid w:val="009E7BD0"/>
    <w:rsid w:val="009F013C"/>
    <w:rsid w:val="009F3442"/>
    <w:rsid w:val="009F39AB"/>
    <w:rsid w:val="009F449A"/>
    <w:rsid w:val="009F5EE7"/>
    <w:rsid w:val="009F78AB"/>
    <w:rsid w:val="009F792B"/>
    <w:rsid w:val="00A00FCA"/>
    <w:rsid w:val="00A03B3E"/>
    <w:rsid w:val="00A04B78"/>
    <w:rsid w:val="00A052FA"/>
    <w:rsid w:val="00A060B5"/>
    <w:rsid w:val="00A061AE"/>
    <w:rsid w:val="00A06871"/>
    <w:rsid w:val="00A07431"/>
    <w:rsid w:val="00A0756A"/>
    <w:rsid w:val="00A10C94"/>
    <w:rsid w:val="00A111F1"/>
    <w:rsid w:val="00A11F73"/>
    <w:rsid w:val="00A12535"/>
    <w:rsid w:val="00A12653"/>
    <w:rsid w:val="00A13148"/>
    <w:rsid w:val="00A14427"/>
    <w:rsid w:val="00A15FC0"/>
    <w:rsid w:val="00A16607"/>
    <w:rsid w:val="00A17B5A"/>
    <w:rsid w:val="00A2032C"/>
    <w:rsid w:val="00A20481"/>
    <w:rsid w:val="00A20612"/>
    <w:rsid w:val="00A206A9"/>
    <w:rsid w:val="00A218B0"/>
    <w:rsid w:val="00A2278C"/>
    <w:rsid w:val="00A22EB0"/>
    <w:rsid w:val="00A249D7"/>
    <w:rsid w:val="00A25F6D"/>
    <w:rsid w:val="00A2646A"/>
    <w:rsid w:val="00A3039F"/>
    <w:rsid w:val="00A3160F"/>
    <w:rsid w:val="00A31C95"/>
    <w:rsid w:val="00A35D4B"/>
    <w:rsid w:val="00A363C1"/>
    <w:rsid w:val="00A405A9"/>
    <w:rsid w:val="00A4102F"/>
    <w:rsid w:val="00A41871"/>
    <w:rsid w:val="00A42F5C"/>
    <w:rsid w:val="00A4331C"/>
    <w:rsid w:val="00A455EF"/>
    <w:rsid w:val="00A4573F"/>
    <w:rsid w:val="00A46A9D"/>
    <w:rsid w:val="00A46C26"/>
    <w:rsid w:val="00A478DD"/>
    <w:rsid w:val="00A47AED"/>
    <w:rsid w:val="00A50319"/>
    <w:rsid w:val="00A50800"/>
    <w:rsid w:val="00A509F9"/>
    <w:rsid w:val="00A50CA1"/>
    <w:rsid w:val="00A5156A"/>
    <w:rsid w:val="00A52322"/>
    <w:rsid w:val="00A527BA"/>
    <w:rsid w:val="00A529D4"/>
    <w:rsid w:val="00A53AC6"/>
    <w:rsid w:val="00A54B21"/>
    <w:rsid w:val="00A55654"/>
    <w:rsid w:val="00A5683E"/>
    <w:rsid w:val="00A57B4F"/>
    <w:rsid w:val="00A6063B"/>
    <w:rsid w:val="00A61039"/>
    <w:rsid w:val="00A62245"/>
    <w:rsid w:val="00A65792"/>
    <w:rsid w:val="00A67B88"/>
    <w:rsid w:val="00A70C86"/>
    <w:rsid w:val="00A7123F"/>
    <w:rsid w:val="00A71934"/>
    <w:rsid w:val="00A72241"/>
    <w:rsid w:val="00A726F1"/>
    <w:rsid w:val="00A73110"/>
    <w:rsid w:val="00A73C85"/>
    <w:rsid w:val="00A74255"/>
    <w:rsid w:val="00A75DF1"/>
    <w:rsid w:val="00A761E9"/>
    <w:rsid w:val="00A76E4C"/>
    <w:rsid w:val="00A77A6A"/>
    <w:rsid w:val="00A81EB5"/>
    <w:rsid w:val="00A826E1"/>
    <w:rsid w:val="00A82911"/>
    <w:rsid w:val="00A82EEE"/>
    <w:rsid w:val="00A83AA6"/>
    <w:rsid w:val="00A83AA9"/>
    <w:rsid w:val="00A8528D"/>
    <w:rsid w:val="00A85A4F"/>
    <w:rsid w:val="00A85EC9"/>
    <w:rsid w:val="00A90A19"/>
    <w:rsid w:val="00A914A1"/>
    <w:rsid w:val="00A925BF"/>
    <w:rsid w:val="00A92A4E"/>
    <w:rsid w:val="00A92C34"/>
    <w:rsid w:val="00A93AC4"/>
    <w:rsid w:val="00A947E9"/>
    <w:rsid w:val="00A96932"/>
    <w:rsid w:val="00A96A9A"/>
    <w:rsid w:val="00A97757"/>
    <w:rsid w:val="00A97C5C"/>
    <w:rsid w:val="00AA2E2A"/>
    <w:rsid w:val="00AA3C47"/>
    <w:rsid w:val="00AA4264"/>
    <w:rsid w:val="00AA4628"/>
    <w:rsid w:val="00AA4670"/>
    <w:rsid w:val="00AA48B0"/>
    <w:rsid w:val="00AA730A"/>
    <w:rsid w:val="00AA7F38"/>
    <w:rsid w:val="00AB172F"/>
    <w:rsid w:val="00AB2FA6"/>
    <w:rsid w:val="00AB33F8"/>
    <w:rsid w:val="00AB3C48"/>
    <w:rsid w:val="00AB4282"/>
    <w:rsid w:val="00AB52FB"/>
    <w:rsid w:val="00AB5807"/>
    <w:rsid w:val="00AB69D8"/>
    <w:rsid w:val="00AB6FE2"/>
    <w:rsid w:val="00AB7EAA"/>
    <w:rsid w:val="00AC0200"/>
    <w:rsid w:val="00AC1110"/>
    <w:rsid w:val="00AC1FEE"/>
    <w:rsid w:val="00AC2308"/>
    <w:rsid w:val="00AC3E3F"/>
    <w:rsid w:val="00AC4095"/>
    <w:rsid w:val="00AC4223"/>
    <w:rsid w:val="00AC42CE"/>
    <w:rsid w:val="00AC6421"/>
    <w:rsid w:val="00AC662E"/>
    <w:rsid w:val="00AD18E4"/>
    <w:rsid w:val="00AD1EBD"/>
    <w:rsid w:val="00AD301A"/>
    <w:rsid w:val="00AD4451"/>
    <w:rsid w:val="00AD46EA"/>
    <w:rsid w:val="00AD530C"/>
    <w:rsid w:val="00AD5385"/>
    <w:rsid w:val="00AD6195"/>
    <w:rsid w:val="00AD7516"/>
    <w:rsid w:val="00AE1B14"/>
    <w:rsid w:val="00AE285B"/>
    <w:rsid w:val="00AE3442"/>
    <w:rsid w:val="00AE4593"/>
    <w:rsid w:val="00AE4690"/>
    <w:rsid w:val="00AE47F7"/>
    <w:rsid w:val="00AE4E5E"/>
    <w:rsid w:val="00AE5377"/>
    <w:rsid w:val="00AE5800"/>
    <w:rsid w:val="00AE5BB0"/>
    <w:rsid w:val="00AE733C"/>
    <w:rsid w:val="00AE7595"/>
    <w:rsid w:val="00AF034E"/>
    <w:rsid w:val="00AF1557"/>
    <w:rsid w:val="00AF2B89"/>
    <w:rsid w:val="00AF2F10"/>
    <w:rsid w:val="00AF3726"/>
    <w:rsid w:val="00AF4860"/>
    <w:rsid w:val="00AF6B58"/>
    <w:rsid w:val="00B00E2F"/>
    <w:rsid w:val="00B030EC"/>
    <w:rsid w:val="00B03893"/>
    <w:rsid w:val="00B03FEA"/>
    <w:rsid w:val="00B042C5"/>
    <w:rsid w:val="00B05147"/>
    <w:rsid w:val="00B06462"/>
    <w:rsid w:val="00B06D39"/>
    <w:rsid w:val="00B07079"/>
    <w:rsid w:val="00B0707B"/>
    <w:rsid w:val="00B07CE1"/>
    <w:rsid w:val="00B10CBE"/>
    <w:rsid w:val="00B116DE"/>
    <w:rsid w:val="00B11F36"/>
    <w:rsid w:val="00B12251"/>
    <w:rsid w:val="00B12B41"/>
    <w:rsid w:val="00B13440"/>
    <w:rsid w:val="00B13598"/>
    <w:rsid w:val="00B145BC"/>
    <w:rsid w:val="00B15210"/>
    <w:rsid w:val="00B155B7"/>
    <w:rsid w:val="00B155C2"/>
    <w:rsid w:val="00B1615B"/>
    <w:rsid w:val="00B17218"/>
    <w:rsid w:val="00B17B72"/>
    <w:rsid w:val="00B20135"/>
    <w:rsid w:val="00B2135C"/>
    <w:rsid w:val="00B218BA"/>
    <w:rsid w:val="00B21D60"/>
    <w:rsid w:val="00B22E2E"/>
    <w:rsid w:val="00B23492"/>
    <w:rsid w:val="00B26325"/>
    <w:rsid w:val="00B2678C"/>
    <w:rsid w:val="00B30870"/>
    <w:rsid w:val="00B31856"/>
    <w:rsid w:val="00B32057"/>
    <w:rsid w:val="00B32640"/>
    <w:rsid w:val="00B33202"/>
    <w:rsid w:val="00B335A2"/>
    <w:rsid w:val="00B336FE"/>
    <w:rsid w:val="00B337FC"/>
    <w:rsid w:val="00B3381B"/>
    <w:rsid w:val="00B35609"/>
    <w:rsid w:val="00B36727"/>
    <w:rsid w:val="00B3751F"/>
    <w:rsid w:val="00B37555"/>
    <w:rsid w:val="00B378A6"/>
    <w:rsid w:val="00B40386"/>
    <w:rsid w:val="00B41F9E"/>
    <w:rsid w:val="00B42026"/>
    <w:rsid w:val="00B42C38"/>
    <w:rsid w:val="00B43C18"/>
    <w:rsid w:val="00B45030"/>
    <w:rsid w:val="00B45CDE"/>
    <w:rsid w:val="00B47633"/>
    <w:rsid w:val="00B477D0"/>
    <w:rsid w:val="00B47BD7"/>
    <w:rsid w:val="00B50EF7"/>
    <w:rsid w:val="00B52ED0"/>
    <w:rsid w:val="00B5351A"/>
    <w:rsid w:val="00B53B28"/>
    <w:rsid w:val="00B541B9"/>
    <w:rsid w:val="00B54B85"/>
    <w:rsid w:val="00B54C6E"/>
    <w:rsid w:val="00B560AC"/>
    <w:rsid w:val="00B560E8"/>
    <w:rsid w:val="00B574F8"/>
    <w:rsid w:val="00B57DCA"/>
    <w:rsid w:val="00B60002"/>
    <w:rsid w:val="00B61427"/>
    <w:rsid w:val="00B614E0"/>
    <w:rsid w:val="00B62F29"/>
    <w:rsid w:val="00B63A07"/>
    <w:rsid w:val="00B63CFB"/>
    <w:rsid w:val="00B63F1B"/>
    <w:rsid w:val="00B64254"/>
    <w:rsid w:val="00B64A11"/>
    <w:rsid w:val="00B65AB9"/>
    <w:rsid w:val="00B66264"/>
    <w:rsid w:val="00B678A3"/>
    <w:rsid w:val="00B7209F"/>
    <w:rsid w:val="00B7292D"/>
    <w:rsid w:val="00B73C84"/>
    <w:rsid w:val="00B73EEE"/>
    <w:rsid w:val="00B74853"/>
    <w:rsid w:val="00B74AA4"/>
    <w:rsid w:val="00B755CD"/>
    <w:rsid w:val="00B758D6"/>
    <w:rsid w:val="00B75E26"/>
    <w:rsid w:val="00B75E4D"/>
    <w:rsid w:val="00B75E57"/>
    <w:rsid w:val="00B76B0D"/>
    <w:rsid w:val="00B77322"/>
    <w:rsid w:val="00B80138"/>
    <w:rsid w:val="00B8088A"/>
    <w:rsid w:val="00B8093C"/>
    <w:rsid w:val="00B81E6C"/>
    <w:rsid w:val="00B83782"/>
    <w:rsid w:val="00B83BAC"/>
    <w:rsid w:val="00B84762"/>
    <w:rsid w:val="00B84A63"/>
    <w:rsid w:val="00B84F17"/>
    <w:rsid w:val="00B86062"/>
    <w:rsid w:val="00B861B1"/>
    <w:rsid w:val="00B86256"/>
    <w:rsid w:val="00B86BA6"/>
    <w:rsid w:val="00B87624"/>
    <w:rsid w:val="00B90829"/>
    <w:rsid w:val="00B910B0"/>
    <w:rsid w:val="00B9176A"/>
    <w:rsid w:val="00B91A84"/>
    <w:rsid w:val="00B92D45"/>
    <w:rsid w:val="00B92F36"/>
    <w:rsid w:val="00B94304"/>
    <w:rsid w:val="00B9441E"/>
    <w:rsid w:val="00B96C4C"/>
    <w:rsid w:val="00BA01DF"/>
    <w:rsid w:val="00BA0C93"/>
    <w:rsid w:val="00BA0D76"/>
    <w:rsid w:val="00BA1E86"/>
    <w:rsid w:val="00BA25E6"/>
    <w:rsid w:val="00BA3329"/>
    <w:rsid w:val="00BA33B0"/>
    <w:rsid w:val="00BA40AF"/>
    <w:rsid w:val="00BA6EA7"/>
    <w:rsid w:val="00BA787E"/>
    <w:rsid w:val="00BB401D"/>
    <w:rsid w:val="00BB4051"/>
    <w:rsid w:val="00BB4B48"/>
    <w:rsid w:val="00BB4C51"/>
    <w:rsid w:val="00BB597A"/>
    <w:rsid w:val="00BC080E"/>
    <w:rsid w:val="00BC1E01"/>
    <w:rsid w:val="00BC2197"/>
    <w:rsid w:val="00BC2E37"/>
    <w:rsid w:val="00BC4156"/>
    <w:rsid w:val="00BC4290"/>
    <w:rsid w:val="00BC4A3F"/>
    <w:rsid w:val="00BC4AA1"/>
    <w:rsid w:val="00BC4AA9"/>
    <w:rsid w:val="00BC4E53"/>
    <w:rsid w:val="00BC71A8"/>
    <w:rsid w:val="00BD0170"/>
    <w:rsid w:val="00BD1122"/>
    <w:rsid w:val="00BD18B4"/>
    <w:rsid w:val="00BD1E78"/>
    <w:rsid w:val="00BD2E6A"/>
    <w:rsid w:val="00BD42BD"/>
    <w:rsid w:val="00BD5396"/>
    <w:rsid w:val="00BD6396"/>
    <w:rsid w:val="00BD6AC7"/>
    <w:rsid w:val="00BD7068"/>
    <w:rsid w:val="00BD7166"/>
    <w:rsid w:val="00BD7BBD"/>
    <w:rsid w:val="00BE1ACA"/>
    <w:rsid w:val="00BE2925"/>
    <w:rsid w:val="00BE4E12"/>
    <w:rsid w:val="00BE514B"/>
    <w:rsid w:val="00BE518E"/>
    <w:rsid w:val="00BE51A8"/>
    <w:rsid w:val="00BF07A3"/>
    <w:rsid w:val="00BF0D9A"/>
    <w:rsid w:val="00BF28DF"/>
    <w:rsid w:val="00BF2FF8"/>
    <w:rsid w:val="00BF3477"/>
    <w:rsid w:val="00BF3AA6"/>
    <w:rsid w:val="00BF3C06"/>
    <w:rsid w:val="00BF57A1"/>
    <w:rsid w:val="00BF6050"/>
    <w:rsid w:val="00BF674D"/>
    <w:rsid w:val="00BF761D"/>
    <w:rsid w:val="00BF797F"/>
    <w:rsid w:val="00BF7D51"/>
    <w:rsid w:val="00C0081B"/>
    <w:rsid w:val="00C00AAA"/>
    <w:rsid w:val="00C017A1"/>
    <w:rsid w:val="00C01B4E"/>
    <w:rsid w:val="00C031B7"/>
    <w:rsid w:val="00C038B8"/>
    <w:rsid w:val="00C0408D"/>
    <w:rsid w:val="00C04841"/>
    <w:rsid w:val="00C04CE9"/>
    <w:rsid w:val="00C04DFE"/>
    <w:rsid w:val="00C05199"/>
    <w:rsid w:val="00C0717E"/>
    <w:rsid w:val="00C07E32"/>
    <w:rsid w:val="00C1092A"/>
    <w:rsid w:val="00C10A23"/>
    <w:rsid w:val="00C12F7E"/>
    <w:rsid w:val="00C13AEF"/>
    <w:rsid w:val="00C1403A"/>
    <w:rsid w:val="00C15300"/>
    <w:rsid w:val="00C173A0"/>
    <w:rsid w:val="00C1741B"/>
    <w:rsid w:val="00C179B4"/>
    <w:rsid w:val="00C17C4B"/>
    <w:rsid w:val="00C17C80"/>
    <w:rsid w:val="00C20281"/>
    <w:rsid w:val="00C2069E"/>
    <w:rsid w:val="00C20AEB"/>
    <w:rsid w:val="00C21C29"/>
    <w:rsid w:val="00C22F01"/>
    <w:rsid w:val="00C25D4F"/>
    <w:rsid w:val="00C25EE6"/>
    <w:rsid w:val="00C2610E"/>
    <w:rsid w:val="00C261A0"/>
    <w:rsid w:val="00C264AD"/>
    <w:rsid w:val="00C274E1"/>
    <w:rsid w:val="00C303BF"/>
    <w:rsid w:val="00C312BA"/>
    <w:rsid w:val="00C31B9F"/>
    <w:rsid w:val="00C31D37"/>
    <w:rsid w:val="00C32485"/>
    <w:rsid w:val="00C32DB6"/>
    <w:rsid w:val="00C33C5A"/>
    <w:rsid w:val="00C35235"/>
    <w:rsid w:val="00C354BA"/>
    <w:rsid w:val="00C37475"/>
    <w:rsid w:val="00C40217"/>
    <w:rsid w:val="00C40A76"/>
    <w:rsid w:val="00C40D0E"/>
    <w:rsid w:val="00C41C78"/>
    <w:rsid w:val="00C427D7"/>
    <w:rsid w:val="00C43317"/>
    <w:rsid w:val="00C439E8"/>
    <w:rsid w:val="00C43A4B"/>
    <w:rsid w:val="00C43A64"/>
    <w:rsid w:val="00C43E49"/>
    <w:rsid w:val="00C44A04"/>
    <w:rsid w:val="00C44C66"/>
    <w:rsid w:val="00C45A30"/>
    <w:rsid w:val="00C45DDC"/>
    <w:rsid w:val="00C474DE"/>
    <w:rsid w:val="00C47849"/>
    <w:rsid w:val="00C51F54"/>
    <w:rsid w:val="00C5268F"/>
    <w:rsid w:val="00C527E2"/>
    <w:rsid w:val="00C532C5"/>
    <w:rsid w:val="00C54116"/>
    <w:rsid w:val="00C5499A"/>
    <w:rsid w:val="00C553B9"/>
    <w:rsid w:val="00C579B2"/>
    <w:rsid w:val="00C57CCC"/>
    <w:rsid w:val="00C60F17"/>
    <w:rsid w:val="00C611E3"/>
    <w:rsid w:val="00C62403"/>
    <w:rsid w:val="00C6298D"/>
    <w:rsid w:val="00C63135"/>
    <w:rsid w:val="00C6313F"/>
    <w:rsid w:val="00C63B33"/>
    <w:rsid w:val="00C662FD"/>
    <w:rsid w:val="00C6633E"/>
    <w:rsid w:val="00C6649C"/>
    <w:rsid w:val="00C66B0E"/>
    <w:rsid w:val="00C66F15"/>
    <w:rsid w:val="00C66FFE"/>
    <w:rsid w:val="00C67357"/>
    <w:rsid w:val="00C67513"/>
    <w:rsid w:val="00C712F0"/>
    <w:rsid w:val="00C72131"/>
    <w:rsid w:val="00C72DDD"/>
    <w:rsid w:val="00C736D3"/>
    <w:rsid w:val="00C73D23"/>
    <w:rsid w:val="00C763A1"/>
    <w:rsid w:val="00C77D5A"/>
    <w:rsid w:val="00C80BCC"/>
    <w:rsid w:val="00C81E4D"/>
    <w:rsid w:val="00C81F6F"/>
    <w:rsid w:val="00C831CE"/>
    <w:rsid w:val="00C83675"/>
    <w:rsid w:val="00C83DFF"/>
    <w:rsid w:val="00C847CB"/>
    <w:rsid w:val="00C8554D"/>
    <w:rsid w:val="00C86AF3"/>
    <w:rsid w:val="00C90409"/>
    <w:rsid w:val="00C90A7B"/>
    <w:rsid w:val="00C9136B"/>
    <w:rsid w:val="00C91786"/>
    <w:rsid w:val="00C917D2"/>
    <w:rsid w:val="00C92099"/>
    <w:rsid w:val="00C93177"/>
    <w:rsid w:val="00C93200"/>
    <w:rsid w:val="00C9381A"/>
    <w:rsid w:val="00C946A2"/>
    <w:rsid w:val="00C9566B"/>
    <w:rsid w:val="00C958D8"/>
    <w:rsid w:val="00C96CF4"/>
    <w:rsid w:val="00C97A39"/>
    <w:rsid w:val="00CA1424"/>
    <w:rsid w:val="00CA15FC"/>
    <w:rsid w:val="00CA1FB6"/>
    <w:rsid w:val="00CA320C"/>
    <w:rsid w:val="00CA40C0"/>
    <w:rsid w:val="00CA4BBD"/>
    <w:rsid w:val="00CA50E0"/>
    <w:rsid w:val="00CA5E36"/>
    <w:rsid w:val="00CA6CFB"/>
    <w:rsid w:val="00CA70B6"/>
    <w:rsid w:val="00CA7AFE"/>
    <w:rsid w:val="00CB022D"/>
    <w:rsid w:val="00CB056D"/>
    <w:rsid w:val="00CB13BD"/>
    <w:rsid w:val="00CB185C"/>
    <w:rsid w:val="00CB313E"/>
    <w:rsid w:val="00CB53D3"/>
    <w:rsid w:val="00CB6442"/>
    <w:rsid w:val="00CB7CE1"/>
    <w:rsid w:val="00CC0951"/>
    <w:rsid w:val="00CC0BDE"/>
    <w:rsid w:val="00CC0D9E"/>
    <w:rsid w:val="00CC13CE"/>
    <w:rsid w:val="00CC2AAB"/>
    <w:rsid w:val="00CC3083"/>
    <w:rsid w:val="00CC3481"/>
    <w:rsid w:val="00CD01DF"/>
    <w:rsid w:val="00CD0509"/>
    <w:rsid w:val="00CD07AE"/>
    <w:rsid w:val="00CD1101"/>
    <w:rsid w:val="00CD163B"/>
    <w:rsid w:val="00CD1F6D"/>
    <w:rsid w:val="00CD2535"/>
    <w:rsid w:val="00CD34EB"/>
    <w:rsid w:val="00CD38E3"/>
    <w:rsid w:val="00CD56E7"/>
    <w:rsid w:val="00CD6A37"/>
    <w:rsid w:val="00CD70FF"/>
    <w:rsid w:val="00CE06EF"/>
    <w:rsid w:val="00CE2D33"/>
    <w:rsid w:val="00CE3590"/>
    <w:rsid w:val="00CE4EA2"/>
    <w:rsid w:val="00CE5168"/>
    <w:rsid w:val="00CE62D3"/>
    <w:rsid w:val="00CE6ADB"/>
    <w:rsid w:val="00CE7F48"/>
    <w:rsid w:val="00CF00AC"/>
    <w:rsid w:val="00CF32A4"/>
    <w:rsid w:val="00CF4C15"/>
    <w:rsid w:val="00CF73C8"/>
    <w:rsid w:val="00CF7B67"/>
    <w:rsid w:val="00CF7E6A"/>
    <w:rsid w:val="00D00BC6"/>
    <w:rsid w:val="00D01196"/>
    <w:rsid w:val="00D025DC"/>
    <w:rsid w:val="00D02CC9"/>
    <w:rsid w:val="00D03E5E"/>
    <w:rsid w:val="00D0433F"/>
    <w:rsid w:val="00D04364"/>
    <w:rsid w:val="00D0521B"/>
    <w:rsid w:val="00D06038"/>
    <w:rsid w:val="00D06B0F"/>
    <w:rsid w:val="00D10099"/>
    <w:rsid w:val="00D10752"/>
    <w:rsid w:val="00D10877"/>
    <w:rsid w:val="00D113B1"/>
    <w:rsid w:val="00D12BE0"/>
    <w:rsid w:val="00D12F51"/>
    <w:rsid w:val="00D14642"/>
    <w:rsid w:val="00D14659"/>
    <w:rsid w:val="00D147A9"/>
    <w:rsid w:val="00D150D2"/>
    <w:rsid w:val="00D152AA"/>
    <w:rsid w:val="00D175BE"/>
    <w:rsid w:val="00D20658"/>
    <w:rsid w:val="00D21160"/>
    <w:rsid w:val="00D213A2"/>
    <w:rsid w:val="00D2188E"/>
    <w:rsid w:val="00D23439"/>
    <w:rsid w:val="00D2408F"/>
    <w:rsid w:val="00D24661"/>
    <w:rsid w:val="00D26264"/>
    <w:rsid w:val="00D27DB6"/>
    <w:rsid w:val="00D30110"/>
    <w:rsid w:val="00D306EB"/>
    <w:rsid w:val="00D309F4"/>
    <w:rsid w:val="00D31D9F"/>
    <w:rsid w:val="00D33A37"/>
    <w:rsid w:val="00D35DC9"/>
    <w:rsid w:val="00D36092"/>
    <w:rsid w:val="00D36B88"/>
    <w:rsid w:val="00D37463"/>
    <w:rsid w:val="00D4254C"/>
    <w:rsid w:val="00D4258A"/>
    <w:rsid w:val="00D426A8"/>
    <w:rsid w:val="00D45945"/>
    <w:rsid w:val="00D46967"/>
    <w:rsid w:val="00D503EC"/>
    <w:rsid w:val="00D50838"/>
    <w:rsid w:val="00D51E05"/>
    <w:rsid w:val="00D524EA"/>
    <w:rsid w:val="00D53EA6"/>
    <w:rsid w:val="00D542CE"/>
    <w:rsid w:val="00D544A6"/>
    <w:rsid w:val="00D5466C"/>
    <w:rsid w:val="00D55AA7"/>
    <w:rsid w:val="00D55C17"/>
    <w:rsid w:val="00D56112"/>
    <w:rsid w:val="00D56818"/>
    <w:rsid w:val="00D5752C"/>
    <w:rsid w:val="00D57D91"/>
    <w:rsid w:val="00D602EB"/>
    <w:rsid w:val="00D606DF"/>
    <w:rsid w:val="00D606F6"/>
    <w:rsid w:val="00D60954"/>
    <w:rsid w:val="00D618F9"/>
    <w:rsid w:val="00D6191F"/>
    <w:rsid w:val="00D631A1"/>
    <w:rsid w:val="00D63D85"/>
    <w:rsid w:val="00D64D54"/>
    <w:rsid w:val="00D64F6D"/>
    <w:rsid w:val="00D6558A"/>
    <w:rsid w:val="00D670A6"/>
    <w:rsid w:val="00D676A2"/>
    <w:rsid w:val="00D679EA"/>
    <w:rsid w:val="00D70898"/>
    <w:rsid w:val="00D70E8E"/>
    <w:rsid w:val="00D70F6A"/>
    <w:rsid w:val="00D7133E"/>
    <w:rsid w:val="00D7238A"/>
    <w:rsid w:val="00D734FA"/>
    <w:rsid w:val="00D7382D"/>
    <w:rsid w:val="00D74C61"/>
    <w:rsid w:val="00D75132"/>
    <w:rsid w:val="00D757A7"/>
    <w:rsid w:val="00D77494"/>
    <w:rsid w:val="00D7773A"/>
    <w:rsid w:val="00D80863"/>
    <w:rsid w:val="00D80A9B"/>
    <w:rsid w:val="00D81BEF"/>
    <w:rsid w:val="00D81E52"/>
    <w:rsid w:val="00D81EC8"/>
    <w:rsid w:val="00D824BD"/>
    <w:rsid w:val="00D83515"/>
    <w:rsid w:val="00D86646"/>
    <w:rsid w:val="00D86A68"/>
    <w:rsid w:val="00D908EB"/>
    <w:rsid w:val="00D91400"/>
    <w:rsid w:val="00D91FBE"/>
    <w:rsid w:val="00D9248C"/>
    <w:rsid w:val="00D92F4B"/>
    <w:rsid w:val="00D94AB6"/>
    <w:rsid w:val="00D95430"/>
    <w:rsid w:val="00D96428"/>
    <w:rsid w:val="00D97557"/>
    <w:rsid w:val="00DA0440"/>
    <w:rsid w:val="00DA1817"/>
    <w:rsid w:val="00DA1976"/>
    <w:rsid w:val="00DA1B9C"/>
    <w:rsid w:val="00DA1E83"/>
    <w:rsid w:val="00DA2265"/>
    <w:rsid w:val="00DA2CC5"/>
    <w:rsid w:val="00DA2E8A"/>
    <w:rsid w:val="00DA3221"/>
    <w:rsid w:val="00DA398D"/>
    <w:rsid w:val="00DA3CB9"/>
    <w:rsid w:val="00DA4463"/>
    <w:rsid w:val="00DA52FB"/>
    <w:rsid w:val="00DA54AC"/>
    <w:rsid w:val="00DA6412"/>
    <w:rsid w:val="00DB1DFB"/>
    <w:rsid w:val="00DB20C2"/>
    <w:rsid w:val="00DB3594"/>
    <w:rsid w:val="00DB4591"/>
    <w:rsid w:val="00DB5220"/>
    <w:rsid w:val="00DB57DA"/>
    <w:rsid w:val="00DB5AAD"/>
    <w:rsid w:val="00DB7708"/>
    <w:rsid w:val="00DB77A0"/>
    <w:rsid w:val="00DC0454"/>
    <w:rsid w:val="00DC11D1"/>
    <w:rsid w:val="00DC31BE"/>
    <w:rsid w:val="00DC38AE"/>
    <w:rsid w:val="00DC40A2"/>
    <w:rsid w:val="00DC668C"/>
    <w:rsid w:val="00DC6E6D"/>
    <w:rsid w:val="00DC7196"/>
    <w:rsid w:val="00DC78FE"/>
    <w:rsid w:val="00DC7A68"/>
    <w:rsid w:val="00DD0C20"/>
    <w:rsid w:val="00DD110C"/>
    <w:rsid w:val="00DD24BA"/>
    <w:rsid w:val="00DD4218"/>
    <w:rsid w:val="00DD4881"/>
    <w:rsid w:val="00DD5DDF"/>
    <w:rsid w:val="00DD5F6B"/>
    <w:rsid w:val="00DD670A"/>
    <w:rsid w:val="00DD7803"/>
    <w:rsid w:val="00DE16F9"/>
    <w:rsid w:val="00DE18AD"/>
    <w:rsid w:val="00DE20C0"/>
    <w:rsid w:val="00DE3F98"/>
    <w:rsid w:val="00DE44C0"/>
    <w:rsid w:val="00DE51CF"/>
    <w:rsid w:val="00DE5682"/>
    <w:rsid w:val="00DE616B"/>
    <w:rsid w:val="00DE69ED"/>
    <w:rsid w:val="00DE6EF6"/>
    <w:rsid w:val="00DF0095"/>
    <w:rsid w:val="00DF010E"/>
    <w:rsid w:val="00DF1035"/>
    <w:rsid w:val="00DF2146"/>
    <w:rsid w:val="00DF2F81"/>
    <w:rsid w:val="00DF3606"/>
    <w:rsid w:val="00DF36B1"/>
    <w:rsid w:val="00DF4BAE"/>
    <w:rsid w:val="00E007E8"/>
    <w:rsid w:val="00E00A25"/>
    <w:rsid w:val="00E02178"/>
    <w:rsid w:val="00E03032"/>
    <w:rsid w:val="00E03446"/>
    <w:rsid w:val="00E03505"/>
    <w:rsid w:val="00E04BBA"/>
    <w:rsid w:val="00E0696D"/>
    <w:rsid w:val="00E06B7D"/>
    <w:rsid w:val="00E0762F"/>
    <w:rsid w:val="00E0792A"/>
    <w:rsid w:val="00E07BF8"/>
    <w:rsid w:val="00E10A91"/>
    <w:rsid w:val="00E116C4"/>
    <w:rsid w:val="00E13EA7"/>
    <w:rsid w:val="00E14105"/>
    <w:rsid w:val="00E16F58"/>
    <w:rsid w:val="00E16F91"/>
    <w:rsid w:val="00E1740D"/>
    <w:rsid w:val="00E174A5"/>
    <w:rsid w:val="00E17FA4"/>
    <w:rsid w:val="00E20945"/>
    <w:rsid w:val="00E20DDF"/>
    <w:rsid w:val="00E20F75"/>
    <w:rsid w:val="00E21065"/>
    <w:rsid w:val="00E22BDC"/>
    <w:rsid w:val="00E232D8"/>
    <w:rsid w:val="00E236FC"/>
    <w:rsid w:val="00E24439"/>
    <w:rsid w:val="00E25B36"/>
    <w:rsid w:val="00E26BDB"/>
    <w:rsid w:val="00E27E01"/>
    <w:rsid w:val="00E30319"/>
    <w:rsid w:val="00E31348"/>
    <w:rsid w:val="00E31FE1"/>
    <w:rsid w:val="00E322D2"/>
    <w:rsid w:val="00E32A92"/>
    <w:rsid w:val="00E32F52"/>
    <w:rsid w:val="00E341FA"/>
    <w:rsid w:val="00E34B4C"/>
    <w:rsid w:val="00E36731"/>
    <w:rsid w:val="00E3691C"/>
    <w:rsid w:val="00E37F50"/>
    <w:rsid w:val="00E4004F"/>
    <w:rsid w:val="00E404E8"/>
    <w:rsid w:val="00E4149D"/>
    <w:rsid w:val="00E41711"/>
    <w:rsid w:val="00E41BA5"/>
    <w:rsid w:val="00E44183"/>
    <w:rsid w:val="00E4421E"/>
    <w:rsid w:val="00E44365"/>
    <w:rsid w:val="00E45919"/>
    <w:rsid w:val="00E47339"/>
    <w:rsid w:val="00E474EA"/>
    <w:rsid w:val="00E47DC9"/>
    <w:rsid w:val="00E500E6"/>
    <w:rsid w:val="00E51CBC"/>
    <w:rsid w:val="00E528F1"/>
    <w:rsid w:val="00E52AF4"/>
    <w:rsid w:val="00E52B74"/>
    <w:rsid w:val="00E5479F"/>
    <w:rsid w:val="00E55616"/>
    <w:rsid w:val="00E565BA"/>
    <w:rsid w:val="00E56E9F"/>
    <w:rsid w:val="00E615D1"/>
    <w:rsid w:val="00E625D5"/>
    <w:rsid w:val="00E62EA5"/>
    <w:rsid w:val="00E6454A"/>
    <w:rsid w:val="00E64801"/>
    <w:rsid w:val="00E64DE3"/>
    <w:rsid w:val="00E64F75"/>
    <w:rsid w:val="00E64FF9"/>
    <w:rsid w:val="00E6560E"/>
    <w:rsid w:val="00E65885"/>
    <w:rsid w:val="00E7050B"/>
    <w:rsid w:val="00E71FDC"/>
    <w:rsid w:val="00E727AB"/>
    <w:rsid w:val="00E72874"/>
    <w:rsid w:val="00E732B5"/>
    <w:rsid w:val="00E73B72"/>
    <w:rsid w:val="00E7515D"/>
    <w:rsid w:val="00E778D8"/>
    <w:rsid w:val="00E80A5F"/>
    <w:rsid w:val="00E82391"/>
    <w:rsid w:val="00E843E6"/>
    <w:rsid w:val="00E845A4"/>
    <w:rsid w:val="00E86508"/>
    <w:rsid w:val="00E8682D"/>
    <w:rsid w:val="00E86B0D"/>
    <w:rsid w:val="00E877C9"/>
    <w:rsid w:val="00E87A60"/>
    <w:rsid w:val="00E90B88"/>
    <w:rsid w:val="00E92102"/>
    <w:rsid w:val="00E94FB2"/>
    <w:rsid w:val="00E95957"/>
    <w:rsid w:val="00E95D79"/>
    <w:rsid w:val="00E96F52"/>
    <w:rsid w:val="00E9788A"/>
    <w:rsid w:val="00E97DAF"/>
    <w:rsid w:val="00EA0108"/>
    <w:rsid w:val="00EA0B81"/>
    <w:rsid w:val="00EA1C8A"/>
    <w:rsid w:val="00EA2317"/>
    <w:rsid w:val="00EA2A15"/>
    <w:rsid w:val="00EA3CBA"/>
    <w:rsid w:val="00EA4640"/>
    <w:rsid w:val="00EA4E7E"/>
    <w:rsid w:val="00EA5A28"/>
    <w:rsid w:val="00EA5D83"/>
    <w:rsid w:val="00EA632B"/>
    <w:rsid w:val="00EA69FD"/>
    <w:rsid w:val="00EA6C52"/>
    <w:rsid w:val="00EB0A61"/>
    <w:rsid w:val="00EB2098"/>
    <w:rsid w:val="00EB24D8"/>
    <w:rsid w:val="00EB26A4"/>
    <w:rsid w:val="00EB3907"/>
    <w:rsid w:val="00EB3C2A"/>
    <w:rsid w:val="00EB4770"/>
    <w:rsid w:val="00EB4A18"/>
    <w:rsid w:val="00EB63F4"/>
    <w:rsid w:val="00EB6752"/>
    <w:rsid w:val="00EB71AA"/>
    <w:rsid w:val="00EB7512"/>
    <w:rsid w:val="00EB779E"/>
    <w:rsid w:val="00EC0677"/>
    <w:rsid w:val="00EC0E16"/>
    <w:rsid w:val="00EC1003"/>
    <w:rsid w:val="00EC21D6"/>
    <w:rsid w:val="00EC2673"/>
    <w:rsid w:val="00EC36CE"/>
    <w:rsid w:val="00EC4810"/>
    <w:rsid w:val="00EC4921"/>
    <w:rsid w:val="00EC4C7E"/>
    <w:rsid w:val="00EC4D8D"/>
    <w:rsid w:val="00EC730C"/>
    <w:rsid w:val="00ED013B"/>
    <w:rsid w:val="00ED179B"/>
    <w:rsid w:val="00ED2BA1"/>
    <w:rsid w:val="00ED35F9"/>
    <w:rsid w:val="00ED4181"/>
    <w:rsid w:val="00ED5983"/>
    <w:rsid w:val="00ED5D17"/>
    <w:rsid w:val="00ED5EF8"/>
    <w:rsid w:val="00ED74DB"/>
    <w:rsid w:val="00ED756C"/>
    <w:rsid w:val="00EE1C1B"/>
    <w:rsid w:val="00EE2874"/>
    <w:rsid w:val="00EE2ABF"/>
    <w:rsid w:val="00EE3562"/>
    <w:rsid w:val="00EE3854"/>
    <w:rsid w:val="00EE3859"/>
    <w:rsid w:val="00EE3C5A"/>
    <w:rsid w:val="00EE3CDF"/>
    <w:rsid w:val="00EE458E"/>
    <w:rsid w:val="00EE6963"/>
    <w:rsid w:val="00EE6D42"/>
    <w:rsid w:val="00EE7366"/>
    <w:rsid w:val="00EF0384"/>
    <w:rsid w:val="00EF176A"/>
    <w:rsid w:val="00EF331B"/>
    <w:rsid w:val="00EF36A7"/>
    <w:rsid w:val="00EF39E4"/>
    <w:rsid w:val="00EF4F25"/>
    <w:rsid w:val="00EF6441"/>
    <w:rsid w:val="00EF6761"/>
    <w:rsid w:val="00EF6D73"/>
    <w:rsid w:val="00EF6F5B"/>
    <w:rsid w:val="00EF7008"/>
    <w:rsid w:val="00EF7965"/>
    <w:rsid w:val="00F002E4"/>
    <w:rsid w:val="00F004AF"/>
    <w:rsid w:val="00F024F7"/>
    <w:rsid w:val="00F03B4C"/>
    <w:rsid w:val="00F0470A"/>
    <w:rsid w:val="00F05006"/>
    <w:rsid w:val="00F05B5C"/>
    <w:rsid w:val="00F066E6"/>
    <w:rsid w:val="00F07117"/>
    <w:rsid w:val="00F104CA"/>
    <w:rsid w:val="00F1334F"/>
    <w:rsid w:val="00F1340B"/>
    <w:rsid w:val="00F1378F"/>
    <w:rsid w:val="00F13CDF"/>
    <w:rsid w:val="00F14FBF"/>
    <w:rsid w:val="00F15E5F"/>
    <w:rsid w:val="00F15F3D"/>
    <w:rsid w:val="00F16A56"/>
    <w:rsid w:val="00F16C52"/>
    <w:rsid w:val="00F17629"/>
    <w:rsid w:val="00F178E2"/>
    <w:rsid w:val="00F22BB3"/>
    <w:rsid w:val="00F22F64"/>
    <w:rsid w:val="00F23F78"/>
    <w:rsid w:val="00F2427C"/>
    <w:rsid w:val="00F242AE"/>
    <w:rsid w:val="00F259FC"/>
    <w:rsid w:val="00F25C5C"/>
    <w:rsid w:val="00F25F97"/>
    <w:rsid w:val="00F26AC1"/>
    <w:rsid w:val="00F300CE"/>
    <w:rsid w:val="00F32E44"/>
    <w:rsid w:val="00F335B0"/>
    <w:rsid w:val="00F34E08"/>
    <w:rsid w:val="00F360C1"/>
    <w:rsid w:val="00F365A3"/>
    <w:rsid w:val="00F37484"/>
    <w:rsid w:val="00F3775B"/>
    <w:rsid w:val="00F37991"/>
    <w:rsid w:val="00F37C18"/>
    <w:rsid w:val="00F40736"/>
    <w:rsid w:val="00F40CA5"/>
    <w:rsid w:val="00F4300F"/>
    <w:rsid w:val="00F43169"/>
    <w:rsid w:val="00F47157"/>
    <w:rsid w:val="00F51605"/>
    <w:rsid w:val="00F51AAA"/>
    <w:rsid w:val="00F5261E"/>
    <w:rsid w:val="00F52B3E"/>
    <w:rsid w:val="00F52DC2"/>
    <w:rsid w:val="00F54325"/>
    <w:rsid w:val="00F56F49"/>
    <w:rsid w:val="00F572CB"/>
    <w:rsid w:val="00F57884"/>
    <w:rsid w:val="00F602ED"/>
    <w:rsid w:val="00F60666"/>
    <w:rsid w:val="00F60791"/>
    <w:rsid w:val="00F61F74"/>
    <w:rsid w:val="00F6215E"/>
    <w:rsid w:val="00F62D98"/>
    <w:rsid w:val="00F645FF"/>
    <w:rsid w:val="00F651B5"/>
    <w:rsid w:val="00F666E5"/>
    <w:rsid w:val="00F67305"/>
    <w:rsid w:val="00F673A5"/>
    <w:rsid w:val="00F67D2E"/>
    <w:rsid w:val="00F70277"/>
    <w:rsid w:val="00F712C7"/>
    <w:rsid w:val="00F7149B"/>
    <w:rsid w:val="00F71A49"/>
    <w:rsid w:val="00F7450C"/>
    <w:rsid w:val="00F74E6E"/>
    <w:rsid w:val="00F806E9"/>
    <w:rsid w:val="00F80CFB"/>
    <w:rsid w:val="00F8283C"/>
    <w:rsid w:val="00F82E56"/>
    <w:rsid w:val="00F84C24"/>
    <w:rsid w:val="00F85775"/>
    <w:rsid w:val="00F903A9"/>
    <w:rsid w:val="00F916E0"/>
    <w:rsid w:val="00F91AB3"/>
    <w:rsid w:val="00F92078"/>
    <w:rsid w:val="00F93619"/>
    <w:rsid w:val="00F951E1"/>
    <w:rsid w:val="00F956CC"/>
    <w:rsid w:val="00F979B0"/>
    <w:rsid w:val="00FA154A"/>
    <w:rsid w:val="00FA205C"/>
    <w:rsid w:val="00FA2E40"/>
    <w:rsid w:val="00FA324A"/>
    <w:rsid w:val="00FA4A0F"/>
    <w:rsid w:val="00FA57CF"/>
    <w:rsid w:val="00FA66DD"/>
    <w:rsid w:val="00FB06BB"/>
    <w:rsid w:val="00FB0767"/>
    <w:rsid w:val="00FB13A9"/>
    <w:rsid w:val="00FB1CCE"/>
    <w:rsid w:val="00FB43B1"/>
    <w:rsid w:val="00FB4D49"/>
    <w:rsid w:val="00FB53F6"/>
    <w:rsid w:val="00FB54CD"/>
    <w:rsid w:val="00FB67D4"/>
    <w:rsid w:val="00FB6858"/>
    <w:rsid w:val="00FB6E0C"/>
    <w:rsid w:val="00FB7EEC"/>
    <w:rsid w:val="00FC037B"/>
    <w:rsid w:val="00FC0580"/>
    <w:rsid w:val="00FC16AB"/>
    <w:rsid w:val="00FC50A3"/>
    <w:rsid w:val="00FC5244"/>
    <w:rsid w:val="00FC586E"/>
    <w:rsid w:val="00FC6022"/>
    <w:rsid w:val="00FC6E36"/>
    <w:rsid w:val="00FD0588"/>
    <w:rsid w:val="00FD1B40"/>
    <w:rsid w:val="00FD20DF"/>
    <w:rsid w:val="00FD2D87"/>
    <w:rsid w:val="00FD2FA8"/>
    <w:rsid w:val="00FD2FB1"/>
    <w:rsid w:val="00FD3674"/>
    <w:rsid w:val="00FD3E43"/>
    <w:rsid w:val="00FD47A2"/>
    <w:rsid w:val="00FD4D17"/>
    <w:rsid w:val="00FD5B1A"/>
    <w:rsid w:val="00FD734C"/>
    <w:rsid w:val="00FD780C"/>
    <w:rsid w:val="00FE07CF"/>
    <w:rsid w:val="00FE1AF7"/>
    <w:rsid w:val="00FE217B"/>
    <w:rsid w:val="00FE2363"/>
    <w:rsid w:val="00FE3758"/>
    <w:rsid w:val="00FE4298"/>
    <w:rsid w:val="00FE4E1C"/>
    <w:rsid w:val="00FE4E7B"/>
    <w:rsid w:val="00FE61BF"/>
    <w:rsid w:val="00FE7AD9"/>
    <w:rsid w:val="00FF0D28"/>
    <w:rsid w:val="00FF1B98"/>
    <w:rsid w:val="00FF1F1E"/>
    <w:rsid w:val="00FF26E9"/>
    <w:rsid w:val="00FF274A"/>
    <w:rsid w:val="00FF2D73"/>
    <w:rsid w:val="00FF496B"/>
    <w:rsid w:val="00FF619F"/>
    <w:rsid w:val="00FF6ED9"/>
    <w:rsid w:val="00FF78E9"/>
    <w:rsid w:val="00FF7F14"/>
    <w:rsid w:val="01456BC8"/>
    <w:rsid w:val="0178B7A6"/>
    <w:rsid w:val="01C8A651"/>
    <w:rsid w:val="01E75218"/>
    <w:rsid w:val="02105486"/>
    <w:rsid w:val="0440D665"/>
    <w:rsid w:val="04A7B1FC"/>
    <w:rsid w:val="04F58338"/>
    <w:rsid w:val="0530DD3C"/>
    <w:rsid w:val="0597835D"/>
    <w:rsid w:val="05B3A489"/>
    <w:rsid w:val="06B5528B"/>
    <w:rsid w:val="07247112"/>
    <w:rsid w:val="0772143D"/>
    <w:rsid w:val="07ADE551"/>
    <w:rsid w:val="08DAD7C3"/>
    <w:rsid w:val="08E0AC68"/>
    <w:rsid w:val="0A246540"/>
    <w:rsid w:val="0A67609C"/>
    <w:rsid w:val="0A6D61A0"/>
    <w:rsid w:val="0A87CC5C"/>
    <w:rsid w:val="0BFD0448"/>
    <w:rsid w:val="0C830B29"/>
    <w:rsid w:val="0C89BD43"/>
    <w:rsid w:val="0C90AE05"/>
    <w:rsid w:val="0CD2571B"/>
    <w:rsid w:val="0D986820"/>
    <w:rsid w:val="0DD2AC07"/>
    <w:rsid w:val="0E51BB1E"/>
    <w:rsid w:val="0F6309BE"/>
    <w:rsid w:val="0F7B05AB"/>
    <w:rsid w:val="1040E7CC"/>
    <w:rsid w:val="10F13096"/>
    <w:rsid w:val="1199D64C"/>
    <w:rsid w:val="11A2F0BA"/>
    <w:rsid w:val="123826FE"/>
    <w:rsid w:val="12741F5D"/>
    <w:rsid w:val="1322D459"/>
    <w:rsid w:val="13F39452"/>
    <w:rsid w:val="141F6C8D"/>
    <w:rsid w:val="14F82B35"/>
    <w:rsid w:val="150CE4B1"/>
    <w:rsid w:val="1523BA64"/>
    <w:rsid w:val="16804DB3"/>
    <w:rsid w:val="16C77540"/>
    <w:rsid w:val="16F4CAAB"/>
    <w:rsid w:val="18443233"/>
    <w:rsid w:val="18E9F4E2"/>
    <w:rsid w:val="190577A3"/>
    <w:rsid w:val="1955B147"/>
    <w:rsid w:val="1989CBC7"/>
    <w:rsid w:val="1AA86933"/>
    <w:rsid w:val="1AD1A240"/>
    <w:rsid w:val="1AD7F13B"/>
    <w:rsid w:val="1BAC2908"/>
    <w:rsid w:val="1BBEDF10"/>
    <w:rsid w:val="1BC801E0"/>
    <w:rsid w:val="1BE8CDCA"/>
    <w:rsid w:val="1C1AB346"/>
    <w:rsid w:val="1C839844"/>
    <w:rsid w:val="1E8953F4"/>
    <w:rsid w:val="1EC897B8"/>
    <w:rsid w:val="1EE0FD0C"/>
    <w:rsid w:val="1F5D893D"/>
    <w:rsid w:val="1F5F685B"/>
    <w:rsid w:val="1FB9303D"/>
    <w:rsid w:val="1FECFC84"/>
    <w:rsid w:val="218D3344"/>
    <w:rsid w:val="21FAA9BB"/>
    <w:rsid w:val="237D490B"/>
    <w:rsid w:val="2442165C"/>
    <w:rsid w:val="24AD0866"/>
    <w:rsid w:val="250C2A17"/>
    <w:rsid w:val="25EF7CF2"/>
    <w:rsid w:val="264E3791"/>
    <w:rsid w:val="26859EFE"/>
    <w:rsid w:val="2764430A"/>
    <w:rsid w:val="277FB301"/>
    <w:rsid w:val="27C63503"/>
    <w:rsid w:val="2814DF25"/>
    <w:rsid w:val="28F1AD49"/>
    <w:rsid w:val="2944629C"/>
    <w:rsid w:val="2ABD6BAE"/>
    <w:rsid w:val="2B00D86B"/>
    <w:rsid w:val="2CC35906"/>
    <w:rsid w:val="2D8DA30D"/>
    <w:rsid w:val="2D94B4D8"/>
    <w:rsid w:val="2E34E939"/>
    <w:rsid w:val="2E53B03D"/>
    <w:rsid w:val="2EE1BAEA"/>
    <w:rsid w:val="310E0EBB"/>
    <w:rsid w:val="316EBB43"/>
    <w:rsid w:val="3191C590"/>
    <w:rsid w:val="31A13BF1"/>
    <w:rsid w:val="32C8CE87"/>
    <w:rsid w:val="334A9414"/>
    <w:rsid w:val="3350CC47"/>
    <w:rsid w:val="34DA026F"/>
    <w:rsid w:val="355D0D57"/>
    <w:rsid w:val="3576B5DC"/>
    <w:rsid w:val="37080936"/>
    <w:rsid w:val="371827F6"/>
    <w:rsid w:val="38484BDB"/>
    <w:rsid w:val="3862500C"/>
    <w:rsid w:val="38F14793"/>
    <w:rsid w:val="39414990"/>
    <w:rsid w:val="398AD3B7"/>
    <w:rsid w:val="39CC7803"/>
    <w:rsid w:val="3A680A26"/>
    <w:rsid w:val="3B1CF1B5"/>
    <w:rsid w:val="3B73BAF3"/>
    <w:rsid w:val="3C9C56CB"/>
    <w:rsid w:val="3CE3BDBA"/>
    <w:rsid w:val="3D06754E"/>
    <w:rsid w:val="3DDD03C8"/>
    <w:rsid w:val="3E04E7FF"/>
    <w:rsid w:val="3E4FD69D"/>
    <w:rsid w:val="3EDE2E2C"/>
    <w:rsid w:val="3EFB28B6"/>
    <w:rsid w:val="403F45F2"/>
    <w:rsid w:val="405F7B8C"/>
    <w:rsid w:val="4065E912"/>
    <w:rsid w:val="40E7A05D"/>
    <w:rsid w:val="40FF7073"/>
    <w:rsid w:val="4254803C"/>
    <w:rsid w:val="42AB22AE"/>
    <w:rsid w:val="42DA2C04"/>
    <w:rsid w:val="45017C03"/>
    <w:rsid w:val="450969EC"/>
    <w:rsid w:val="45218892"/>
    <w:rsid w:val="464B2867"/>
    <w:rsid w:val="467C8842"/>
    <w:rsid w:val="46E07D7B"/>
    <w:rsid w:val="47F1D77F"/>
    <w:rsid w:val="48255672"/>
    <w:rsid w:val="4829493C"/>
    <w:rsid w:val="48386FC5"/>
    <w:rsid w:val="4852F001"/>
    <w:rsid w:val="493D6F46"/>
    <w:rsid w:val="49A640AB"/>
    <w:rsid w:val="4A7E14A7"/>
    <w:rsid w:val="4B8C2FC2"/>
    <w:rsid w:val="4C07F931"/>
    <w:rsid w:val="4C7B82EC"/>
    <w:rsid w:val="4DA3E21E"/>
    <w:rsid w:val="4DBC1780"/>
    <w:rsid w:val="4E1B368F"/>
    <w:rsid w:val="4E55BB85"/>
    <w:rsid w:val="4E564478"/>
    <w:rsid w:val="4EE3476D"/>
    <w:rsid w:val="4F0DD0E8"/>
    <w:rsid w:val="4FA4A60C"/>
    <w:rsid w:val="4FCCF736"/>
    <w:rsid w:val="4FED6A7A"/>
    <w:rsid w:val="50451329"/>
    <w:rsid w:val="5147D623"/>
    <w:rsid w:val="5154A378"/>
    <w:rsid w:val="51CC829D"/>
    <w:rsid w:val="51D16EC7"/>
    <w:rsid w:val="5246BDCD"/>
    <w:rsid w:val="54643A16"/>
    <w:rsid w:val="54964693"/>
    <w:rsid w:val="54F292B1"/>
    <w:rsid w:val="55D94B60"/>
    <w:rsid w:val="580159CF"/>
    <w:rsid w:val="58091455"/>
    <w:rsid w:val="581E0405"/>
    <w:rsid w:val="585A5398"/>
    <w:rsid w:val="58A082CD"/>
    <w:rsid w:val="58C6C046"/>
    <w:rsid w:val="58D97E27"/>
    <w:rsid w:val="5AACFFDA"/>
    <w:rsid w:val="5CC6A976"/>
    <w:rsid w:val="5D163AB0"/>
    <w:rsid w:val="5D823815"/>
    <w:rsid w:val="5D92B274"/>
    <w:rsid w:val="5E33EB16"/>
    <w:rsid w:val="5E8EA224"/>
    <w:rsid w:val="5FECACFA"/>
    <w:rsid w:val="601C600D"/>
    <w:rsid w:val="604F3794"/>
    <w:rsid w:val="61C1E2C5"/>
    <w:rsid w:val="63446376"/>
    <w:rsid w:val="638C04B2"/>
    <w:rsid w:val="63941608"/>
    <w:rsid w:val="643558E6"/>
    <w:rsid w:val="6437CF69"/>
    <w:rsid w:val="64672ACB"/>
    <w:rsid w:val="64AE431B"/>
    <w:rsid w:val="66E0EE3D"/>
    <w:rsid w:val="671890BC"/>
    <w:rsid w:val="67A753AE"/>
    <w:rsid w:val="6A2D5C3C"/>
    <w:rsid w:val="6A433BB8"/>
    <w:rsid w:val="6A6FE953"/>
    <w:rsid w:val="6A87358D"/>
    <w:rsid w:val="6A892048"/>
    <w:rsid w:val="6B64EC86"/>
    <w:rsid w:val="6BABEC87"/>
    <w:rsid w:val="6CE33627"/>
    <w:rsid w:val="6D556093"/>
    <w:rsid w:val="6D70176D"/>
    <w:rsid w:val="6DF9EF40"/>
    <w:rsid w:val="6E0DEA12"/>
    <w:rsid w:val="6E9286FB"/>
    <w:rsid w:val="6F9E6EAF"/>
    <w:rsid w:val="6FB22A95"/>
    <w:rsid w:val="702C3BF7"/>
    <w:rsid w:val="72866CD7"/>
    <w:rsid w:val="72C0F531"/>
    <w:rsid w:val="73650537"/>
    <w:rsid w:val="73B843F9"/>
    <w:rsid w:val="73EEF004"/>
    <w:rsid w:val="743C5E70"/>
    <w:rsid w:val="74E0DFC0"/>
    <w:rsid w:val="75A0EAF0"/>
    <w:rsid w:val="75C70015"/>
    <w:rsid w:val="769E1DC4"/>
    <w:rsid w:val="76F71C6C"/>
    <w:rsid w:val="771CF563"/>
    <w:rsid w:val="77BD425D"/>
    <w:rsid w:val="7820F2D5"/>
    <w:rsid w:val="793ADA29"/>
    <w:rsid w:val="79C65064"/>
    <w:rsid w:val="79E4E047"/>
    <w:rsid w:val="7B6504BC"/>
    <w:rsid w:val="7C3A8F85"/>
    <w:rsid w:val="7C54394A"/>
    <w:rsid w:val="7D84341A"/>
    <w:rsid w:val="7D902996"/>
    <w:rsid w:val="7E6BE956"/>
    <w:rsid w:val="7F26AC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B3D42"/>
  <w15:chartTrackingRefBased/>
  <w15:docId w15:val="{1F57F6EF-861F-4499-8B0E-73B98273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552"/>
    <w:pPr>
      <w:spacing w:after="0" w:line="240" w:lineRule="auto"/>
    </w:pPr>
    <w:rPr>
      <w:rFonts w:ascii="Times New Roman" w:eastAsia="Times New Roman" w:hAnsi="Times New Roman" w:cs="Times New Roman"/>
      <w:sz w:val="24"/>
      <w:szCs w:val="24"/>
    </w:rPr>
  </w:style>
  <w:style w:type="paragraph" w:styleId="Heading3">
    <w:name w:val="heading 3"/>
    <w:basedOn w:val="Normal"/>
    <w:link w:val="Heading3Char"/>
    <w:uiPriority w:val="9"/>
    <w:qFormat/>
    <w:rsid w:val="007D51CB"/>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3907"/>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EB3907"/>
    <w:rPr>
      <w:rFonts w:ascii="Segoe UI" w:hAnsi="Segoe UI" w:cs="Segoe UI"/>
      <w:sz w:val="18"/>
      <w:szCs w:val="18"/>
    </w:rPr>
  </w:style>
  <w:style w:type="paragraph" w:customStyle="1" w:styleId="Default">
    <w:name w:val="Default"/>
    <w:rsid w:val="00EB39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FE3758"/>
    <w:pPr>
      <w:spacing w:after="160" w:line="259" w:lineRule="auto"/>
      <w:ind w:left="720"/>
      <w:contextualSpacing/>
    </w:pPr>
    <w:rPr>
      <w:rFonts w:eastAsiaTheme="minorEastAsia" w:cstheme="minorBidi"/>
      <w:szCs w:val="22"/>
    </w:rPr>
  </w:style>
  <w:style w:type="character" w:styleId="Hyperlink">
    <w:name w:val="Hyperlink"/>
    <w:basedOn w:val="DefaultParagraphFont"/>
    <w:uiPriority w:val="99"/>
    <w:unhideWhenUsed/>
    <w:rsid w:val="0042779E"/>
    <w:rPr>
      <w:color w:val="0563C1" w:themeColor="hyperlink"/>
      <w:u w:val="single"/>
    </w:rPr>
  </w:style>
  <w:style w:type="character" w:styleId="UnresolvedMention">
    <w:name w:val="Unresolved Mention"/>
    <w:basedOn w:val="DefaultParagraphFont"/>
    <w:uiPriority w:val="99"/>
    <w:semiHidden/>
    <w:unhideWhenUsed/>
    <w:rsid w:val="0042779E"/>
    <w:rPr>
      <w:color w:val="605E5C"/>
      <w:shd w:val="clear" w:color="auto" w:fill="E1DFDD"/>
    </w:rPr>
  </w:style>
  <w:style w:type="paragraph" w:styleId="Header">
    <w:name w:val="header"/>
    <w:basedOn w:val="Normal"/>
    <w:link w:val="HeaderChar"/>
    <w:uiPriority w:val="99"/>
    <w:unhideWhenUsed/>
    <w:rsid w:val="0095108A"/>
    <w:pPr>
      <w:tabs>
        <w:tab w:val="center" w:pos="4680"/>
        <w:tab w:val="right" w:pos="9360"/>
      </w:tabs>
    </w:pPr>
    <w:rPr>
      <w:rFonts w:eastAsiaTheme="minorEastAsia" w:cstheme="minorBidi"/>
      <w:szCs w:val="22"/>
    </w:rPr>
  </w:style>
  <w:style w:type="character" w:customStyle="1" w:styleId="HeaderChar">
    <w:name w:val="Header Char"/>
    <w:basedOn w:val="DefaultParagraphFont"/>
    <w:link w:val="Header"/>
    <w:uiPriority w:val="99"/>
    <w:rsid w:val="0095108A"/>
    <w:rPr>
      <w:rFonts w:ascii="Times New Roman" w:hAnsi="Times New Roman"/>
      <w:sz w:val="24"/>
    </w:rPr>
  </w:style>
  <w:style w:type="paragraph" w:styleId="Footer">
    <w:name w:val="footer"/>
    <w:basedOn w:val="Normal"/>
    <w:link w:val="FooterChar"/>
    <w:uiPriority w:val="99"/>
    <w:unhideWhenUsed/>
    <w:rsid w:val="0095108A"/>
    <w:pPr>
      <w:tabs>
        <w:tab w:val="center" w:pos="4680"/>
        <w:tab w:val="right" w:pos="9360"/>
      </w:tabs>
    </w:pPr>
    <w:rPr>
      <w:rFonts w:eastAsiaTheme="minorEastAsia" w:cstheme="minorBidi"/>
      <w:szCs w:val="22"/>
    </w:rPr>
  </w:style>
  <w:style w:type="character" w:customStyle="1" w:styleId="FooterChar">
    <w:name w:val="Footer Char"/>
    <w:basedOn w:val="DefaultParagraphFont"/>
    <w:link w:val="Footer"/>
    <w:uiPriority w:val="99"/>
    <w:rsid w:val="0095108A"/>
    <w:rPr>
      <w:rFonts w:ascii="Times New Roman" w:hAnsi="Times New Roman"/>
      <w:sz w:val="24"/>
    </w:rPr>
  </w:style>
  <w:style w:type="paragraph" w:styleId="Date">
    <w:name w:val="Date"/>
    <w:basedOn w:val="Normal"/>
    <w:next w:val="Normal"/>
    <w:link w:val="DateChar"/>
    <w:uiPriority w:val="99"/>
    <w:semiHidden/>
    <w:unhideWhenUsed/>
    <w:rsid w:val="00761205"/>
    <w:pPr>
      <w:spacing w:after="160" w:line="259" w:lineRule="auto"/>
    </w:pPr>
    <w:rPr>
      <w:rFonts w:eastAsiaTheme="minorEastAsia" w:cstheme="minorBidi"/>
      <w:szCs w:val="22"/>
    </w:rPr>
  </w:style>
  <w:style w:type="character" w:customStyle="1" w:styleId="DateChar">
    <w:name w:val="Date Char"/>
    <w:basedOn w:val="DefaultParagraphFont"/>
    <w:link w:val="Date"/>
    <w:uiPriority w:val="99"/>
    <w:semiHidden/>
    <w:rsid w:val="00761205"/>
    <w:rPr>
      <w:rFonts w:ascii="Times New Roman" w:hAnsi="Times New Roman"/>
      <w:sz w:val="24"/>
    </w:rPr>
  </w:style>
  <w:style w:type="character" w:customStyle="1" w:styleId="Heading3Char">
    <w:name w:val="Heading 3 Char"/>
    <w:basedOn w:val="DefaultParagraphFont"/>
    <w:link w:val="Heading3"/>
    <w:uiPriority w:val="9"/>
    <w:rsid w:val="007D51CB"/>
    <w:rPr>
      <w:rFonts w:ascii="Times New Roman" w:eastAsia="Times New Roman" w:hAnsi="Times New Roman" w:cs="Times New Roman"/>
      <w:b/>
      <w:bCs/>
      <w:sz w:val="27"/>
      <w:szCs w:val="27"/>
    </w:rPr>
  </w:style>
  <w:style w:type="character" w:styleId="Strong">
    <w:name w:val="Strong"/>
    <w:basedOn w:val="DefaultParagraphFont"/>
    <w:uiPriority w:val="22"/>
    <w:qFormat/>
    <w:rsid w:val="007D51CB"/>
    <w:rPr>
      <w:b/>
      <w:bCs/>
    </w:rPr>
  </w:style>
  <w:style w:type="character" w:styleId="Emphasis">
    <w:name w:val="Emphasis"/>
    <w:basedOn w:val="DefaultParagraphFont"/>
    <w:uiPriority w:val="20"/>
    <w:qFormat/>
    <w:rsid w:val="00EF7008"/>
    <w:rPr>
      <w:i/>
      <w:iCs/>
    </w:rPr>
  </w:style>
  <w:style w:type="character" w:styleId="CommentReference">
    <w:name w:val="annotation reference"/>
    <w:basedOn w:val="DefaultParagraphFont"/>
    <w:uiPriority w:val="99"/>
    <w:semiHidden/>
    <w:unhideWhenUsed/>
    <w:rsid w:val="00C261A0"/>
    <w:rPr>
      <w:sz w:val="16"/>
      <w:szCs w:val="16"/>
    </w:rPr>
  </w:style>
  <w:style w:type="paragraph" w:styleId="CommentText">
    <w:name w:val="annotation text"/>
    <w:basedOn w:val="Normal"/>
    <w:link w:val="CommentTextChar"/>
    <w:uiPriority w:val="99"/>
    <w:unhideWhenUsed/>
    <w:rsid w:val="00C261A0"/>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C261A0"/>
    <w:rPr>
      <w:rFonts w:eastAsiaTheme="minorHAnsi"/>
      <w:sz w:val="20"/>
      <w:szCs w:val="20"/>
      <w:lang w:eastAsia="en-US"/>
    </w:rPr>
  </w:style>
  <w:style w:type="paragraph" w:styleId="NormalWeb">
    <w:name w:val="Normal (Web)"/>
    <w:basedOn w:val="Normal"/>
    <w:uiPriority w:val="99"/>
    <w:unhideWhenUsed/>
    <w:rsid w:val="0031786B"/>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4115EC"/>
    <w:pPr>
      <w:spacing w:after="160"/>
    </w:pPr>
    <w:rPr>
      <w:rFonts w:ascii="Times New Roman" w:eastAsiaTheme="minorEastAsia" w:hAnsi="Times New Roman"/>
      <w:b/>
      <w:bCs/>
      <w:lang w:eastAsia="zh-CN"/>
    </w:rPr>
  </w:style>
  <w:style w:type="character" w:customStyle="1" w:styleId="CommentSubjectChar">
    <w:name w:val="Comment Subject Char"/>
    <w:basedOn w:val="CommentTextChar"/>
    <w:link w:val="CommentSubject"/>
    <w:uiPriority w:val="99"/>
    <w:semiHidden/>
    <w:rsid w:val="004115EC"/>
    <w:rPr>
      <w:rFonts w:ascii="Times New Roman" w:eastAsiaTheme="minorHAnsi" w:hAnsi="Times New Roman"/>
      <w:b/>
      <w:bCs/>
      <w:sz w:val="20"/>
      <w:szCs w:val="20"/>
      <w:lang w:eastAsia="en-US"/>
    </w:rPr>
  </w:style>
  <w:style w:type="paragraph" w:styleId="BodyText">
    <w:name w:val="Body Text"/>
    <w:basedOn w:val="Normal"/>
    <w:link w:val="BodyTextChar"/>
    <w:uiPriority w:val="1"/>
    <w:qFormat/>
    <w:rsid w:val="00822213"/>
    <w:pPr>
      <w:widowControl w:val="0"/>
      <w:autoSpaceDE w:val="0"/>
      <w:autoSpaceDN w:val="0"/>
    </w:pPr>
    <w:rPr>
      <w:lang w:eastAsia="en-US" w:bidi="en-US"/>
    </w:rPr>
  </w:style>
  <w:style w:type="character" w:customStyle="1" w:styleId="BodyTextChar">
    <w:name w:val="Body Text Char"/>
    <w:basedOn w:val="DefaultParagraphFont"/>
    <w:link w:val="BodyText"/>
    <w:uiPriority w:val="1"/>
    <w:rsid w:val="00822213"/>
    <w:rPr>
      <w:rFonts w:ascii="Times New Roman" w:eastAsia="Times New Roman" w:hAnsi="Times New Roman" w:cs="Times New Roman"/>
      <w:sz w:val="24"/>
      <w:szCs w:val="24"/>
      <w:lang w:eastAsia="en-US" w:bidi="en-US"/>
    </w:rPr>
  </w:style>
  <w:style w:type="paragraph" w:styleId="Title">
    <w:name w:val="Title"/>
    <w:basedOn w:val="Normal"/>
    <w:next w:val="Normal"/>
    <w:link w:val="TitleChar"/>
    <w:uiPriority w:val="1"/>
    <w:qFormat/>
    <w:rsid w:val="00822213"/>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
    <w:rsid w:val="00822213"/>
    <w:rPr>
      <w:rFonts w:asciiTheme="majorHAnsi" w:eastAsiaTheme="majorEastAsia" w:hAnsiTheme="majorHAnsi" w:cstheme="majorBidi"/>
      <w:kern w:val="24"/>
      <w:sz w:val="24"/>
      <w:szCs w:val="24"/>
      <w:lang w:eastAsia="ja-JP"/>
    </w:rPr>
  </w:style>
  <w:style w:type="paragraph" w:customStyle="1" w:styleId="Title2">
    <w:name w:val="Title 2"/>
    <w:basedOn w:val="Normal"/>
    <w:uiPriority w:val="1"/>
    <w:qFormat/>
    <w:rsid w:val="00822213"/>
    <w:pPr>
      <w:spacing w:line="480" w:lineRule="auto"/>
      <w:jc w:val="center"/>
    </w:pPr>
    <w:rPr>
      <w:rFonts w:asciiTheme="minorHAnsi" w:eastAsiaTheme="minorEastAsia" w:hAnsiTheme="minorHAnsi" w:cstheme="minorBidi"/>
      <w:kern w:val="24"/>
      <w:lang w:eastAsia="ja-JP"/>
    </w:rPr>
  </w:style>
  <w:style w:type="character" w:styleId="PageNumber">
    <w:name w:val="page number"/>
    <w:basedOn w:val="DefaultParagraphFont"/>
    <w:uiPriority w:val="99"/>
    <w:semiHidden/>
    <w:unhideWhenUsed/>
    <w:rsid w:val="004262F3"/>
  </w:style>
  <w:style w:type="paragraph" w:styleId="Revision">
    <w:name w:val="Revision"/>
    <w:hidden/>
    <w:uiPriority w:val="99"/>
    <w:semiHidden/>
    <w:rsid w:val="00FA4A0F"/>
    <w:pPr>
      <w:spacing w:after="0" w:line="240" w:lineRule="auto"/>
    </w:pPr>
    <w:rPr>
      <w:rFonts w:ascii="Times New Roman" w:hAnsi="Times New Roman"/>
      <w:sz w:val="24"/>
    </w:rPr>
  </w:style>
  <w:style w:type="character" w:customStyle="1" w:styleId="nlmyear">
    <w:name w:val="nlm_year"/>
    <w:basedOn w:val="DefaultParagraphFont"/>
    <w:rsid w:val="00A12535"/>
  </w:style>
  <w:style w:type="character" w:customStyle="1" w:styleId="nlmarticle-title">
    <w:name w:val="nlm_article-title"/>
    <w:basedOn w:val="DefaultParagraphFont"/>
    <w:rsid w:val="00A12535"/>
  </w:style>
  <w:style w:type="character" w:customStyle="1" w:styleId="nlmfpage">
    <w:name w:val="nlm_fpage"/>
    <w:basedOn w:val="DefaultParagraphFont"/>
    <w:rsid w:val="00A12535"/>
  </w:style>
  <w:style w:type="paragraph" w:styleId="HTMLPreformatted">
    <w:name w:val="HTML Preformatted"/>
    <w:basedOn w:val="Normal"/>
    <w:link w:val="HTMLPreformattedChar"/>
    <w:uiPriority w:val="99"/>
    <w:semiHidden/>
    <w:unhideWhenUsed/>
    <w:rsid w:val="00387A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87A0C"/>
    <w:rPr>
      <w:rFonts w:ascii="Courier New" w:eastAsia="Times New Roman" w:hAnsi="Courier New" w:cs="Courier New"/>
      <w:sz w:val="20"/>
      <w:szCs w:val="20"/>
    </w:rPr>
  </w:style>
  <w:style w:type="character" w:customStyle="1" w:styleId="gd15mcfceub">
    <w:name w:val="gd15mcfceub"/>
    <w:basedOn w:val="DefaultParagraphFont"/>
    <w:rsid w:val="00387A0C"/>
  </w:style>
  <w:style w:type="character" w:customStyle="1" w:styleId="gd15mcfckub">
    <w:name w:val="gd15mcfckub"/>
    <w:basedOn w:val="DefaultParagraphFont"/>
    <w:rsid w:val="00F15E5F"/>
  </w:style>
  <w:style w:type="character" w:customStyle="1" w:styleId="gd15mcfcktb">
    <w:name w:val="gd15mcfcktb"/>
    <w:basedOn w:val="DefaultParagraphFont"/>
    <w:rsid w:val="00F15E5F"/>
  </w:style>
  <w:style w:type="character" w:styleId="PlaceholderText">
    <w:name w:val="Placeholder Text"/>
    <w:basedOn w:val="DefaultParagraphFont"/>
    <w:uiPriority w:val="99"/>
    <w:semiHidden/>
    <w:rsid w:val="004A78D6"/>
    <w:rPr>
      <w:color w:val="808080"/>
    </w:rPr>
  </w:style>
  <w:style w:type="character" w:customStyle="1" w:styleId="textcell">
    <w:name w:val="textcell"/>
    <w:basedOn w:val="DefaultParagraphFont"/>
    <w:rsid w:val="00022F27"/>
  </w:style>
  <w:style w:type="character" w:styleId="FollowedHyperlink">
    <w:name w:val="FollowedHyperlink"/>
    <w:basedOn w:val="DefaultParagraphFont"/>
    <w:uiPriority w:val="99"/>
    <w:semiHidden/>
    <w:unhideWhenUsed/>
    <w:rsid w:val="004C29BD"/>
    <w:rPr>
      <w:color w:val="954F72" w:themeColor="followedHyperlink"/>
      <w:u w:val="single"/>
    </w:rPr>
  </w:style>
  <w:style w:type="paragraph" w:customStyle="1" w:styleId="msonormal0">
    <w:name w:val="msonormal"/>
    <w:basedOn w:val="Normal"/>
    <w:rsid w:val="00D45945"/>
    <w:pPr>
      <w:spacing w:before="100" w:beforeAutospacing="1" w:after="100" w:afterAutospacing="1"/>
    </w:pPr>
  </w:style>
  <w:style w:type="paragraph" w:customStyle="1" w:styleId="xl63">
    <w:name w:val="xl63"/>
    <w:basedOn w:val="Normal"/>
    <w:rsid w:val="00D45945"/>
    <w:pPr>
      <w:spacing w:before="100" w:beforeAutospacing="1" w:after="100" w:afterAutospacing="1"/>
      <w:jc w:val="center"/>
    </w:pPr>
  </w:style>
  <w:style w:type="paragraph" w:customStyle="1" w:styleId="xl64">
    <w:name w:val="xl64"/>
    <w:basedOn w:val="Normal"/>
    <w:rsid w:val="00D45945"/>
    <w:pPr>
      <w:spacing w:before="100" w:beforeAutospacing="1" w:after="100" w:afterAutospacing="1"/>
    </w:pPr>
  </w:style>
  <w:style w:type="paragraph" w:customStyle="1" w:styleId="xl65">
    <w:name w:val="xl65"/>
    <w:basedOn w:val="Normal"/>
    <w:rsid w:val="00D45945"/>
    <w:pPr>
      <w:spacing w:before="100" w:beforeAutospacing="1" w:after="100" w:afterAutospacing="1"/>
    </w:pPr>
    <w:rPr>
      <w:b/>
      <w:bCs/>
    </w:rPr>
  </w:style>
  <w:style w:type="paragraph" w:customStyle="1" w:styleId="xl66">
    <w:name w:val="xl66"/>
    <w:basedOn w:val="Normal"/>
    <w:rsid w:val="00D45945"/>
    <w:pPr>
      <w:spacing w:before="100" w:beforeAutospacing="1" w:after="100" w:afterAutospacing="1"/>
    </w:pPr>
    <w:rPr>
      <w:b/>
      <w:bCs/>
    </w:rPr>
  </w:style>
  <w:style w:type="paragraph" w:customStyle="1" w:styleId="xl67">
    <w:name w:val="xl67"/>
    <w:basedOn w:val="Normal"/>
    <w:rsid w:val="00D45945"/>
    <w:pPr>
      <w:spacing w:before="100" w:beforeAutospacing="1" w:after="100" w:afterAutospacing="1"/>
    </w:pPr>
  </w:style>
  <w:style w:type="paragraph" w:styleId="FootnoteText">
    <w:name w:val="footnote text"/>
    <w:basedOn w:val="Normal"/>
    <w:link w:val="FootnoteTextChar"/>
    <w:uiPriority w:val="99"/>
    <w:semiHidden/>
    <w:unhideWhenUsed/>
    <w:rsid w:val="00D5752C"/>
    <w:rPr>
      <w:rFonts w:eastAsiaTheme="minorEastAsia" w:cstheme="minorBidi"/>
      <w:sz w:val="20"/>
      <w:szCs w:val="20"/>
    </w:rPr>
  </w:style>
  <w:style w:type="character" w:customStyle="1" w:styleId="FootnoteTextChar">
    <w:name w:val="Footnote Text Char"/>
    <w:basedOn w:val="DefaultParagraphFont"/>
    <w:link w:val="FootnoteText"/>
    <w:uiPriority w:val="99"/>
    <w:semiHidden/>
    <w:rsid w:val="00D5752C"/>
    <w:rPr>
      <w:rFonts w:ascii="Times New Roman" w:hAnsi="Times New Roman"/>
      <w:sz w:val="20"/>
      <w:szCs w:val="20"/>
    </w:rPr>
  </w:style>
  <w:style w:type="character" w:styleId="FootnoteReference">
    <w:name w:val="footnote reference"/>
    <w:basedOn w:val="DefaultParagraphFont"/>
    <w:uiPriority w:val="99"/>
    <w:semiHidden/>
    <w:unhideWhenUsed/>
    <w:rsid w:val="00D5752C"/>
    <w:rPr>
      <w:vertAlign w:val="superscript"/>
    </w:rPr>
  </w:style>
  <w:style w:type="table" w:styleId="TableGrid">
    <w:name w:val="Table Grid"/>
    <w:basedOn w:val="TableNormal"/>
    <w:uiPriority w:val="39"/>
    <w:rsid w:val="003B06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01659">
      <w:bodyDiv w:val="1"/>
      <w:marLeft w:val="0"/>
      <w:marRight w:val="0"/>
      <w:marTop w:val="0"/>
      <w:marBottom w:val="0"/>
      <w:divBdr>
        <w:top w:val="none" w:sz="0" w:space="0" w:color="auto"/>
        <w:left w:val="none" w:sz="0" w:space="0" w:color="auto"/>
        <w:bottom w:val="none" w:sz="0" w:space="0" w:color="auto"/>
        <w:right w:val="none" w:sz="0" w:space="0" w:color="auto"/>
      </w:divBdr>
    </w:div>
    <w:div w:id="70323768">
      <w:bodyDiv w:val="1"/>
      <w:marLeft w:val="0"/>
      <w:marRight w:val="0"/>
      <w:marTop w:val="0"/>
      <w:marBottom w:val="0"/>
      <w:divBdr>
        <w:top w:val="none" w:sz="0" w:space="0" w:color="auto"/>
        <w:left w:val="none" w:sz="0" w:space="0" w:color="auto"/>
        <w:bottom w:val="none" w:sz="0" w:space="0" w:color="auto"/>
        <w:right w:val="none" w:sz="0" w:space="0" w:color="auto"/>
      </w:divBdr>
    </w:div>
    <w:div w:id="170336098">
      <w:bodyDiv w:val="1"/>
      <w:marLeft w:val="0"/>
      <w:marRight w:val="0"/>
      <w:marTop w:val="0"/>
      <w:marBottom w:val="0"/>
      <w:divBdr>
        <w:top w:val="none" w:sz="0" w:space="0" w:color="auto"/>
        <w:left w:val="none" w:sz="0" w:space="0" w:color="auto"/>
        <w:bottom w:val="none" w:sz="0" w:space="0" w:color="auto"/>
        <w:right w:val="none" w:sz="0" w:space="0" w:color="auto"/>
      </w:divBdr>
    </w:div>
    <w:div w:id="175930221">
      <w:bodyDiv w:val="1"/>
      <w:marLeft w:val="0"/>
      <w:marRight w:val="0"/>
      <w:marTop w:val="0"/>
      <w:marBottom w:val="0"/>
      <w:divBdr>
        <w:top w:val="none" w:sz="0" w:space="0" w:color="auto"/>
        <w:left w:val="none" w:sz="0" w:space="0" w:color="auto"/>
        <w:bottom w:val="none" w:sz="0" w:space="0" w:color="auto"/>
        <w:right w:val="none" w:sz="0" w:space="0" w:color="auto"/>
      </w:divBdr>
    </w:div>
    <w:div w:id="250507780">
      <w:bodyDiv w:val="1"/>
      <w:marLeft w:val="0"/>
      <w:marRight w:val="0"/>
      <w:marTop w:val="0"/>
      <w:marBottom w:val="0"/>
      <w:divBdr>
        <w:top w:val="none" w:sz="0" w:space="0" w:color="auto"/>
        <w:left w:val="none" w:sz="0" w:space="0" w:color="auto"/>
        <w:bottom w:val="none" w:sz="0" w:space="0" w:color="auto"/>
        <w:right w:val="none" w:sz="0" w:space="0" w:color="auto"/>
      </w:divBdr>
    </w:div>
    <w:div w:id="287202488">
      <w:bodyDiv w:val="1"/>
      <w:marLeft w:val="0"/>
      <w:marRight w:val="0"/>
      <w:marTop w:val="0"/>
      <w:marBottom w:val="0"/>
      <w:divBdr>
        <w:top w:val="none" w:sz="0" w:space="0" w:color="auto"/>
        <w:left w:val="none" w:sz="0" w:space="0" w:color="auto"/>
        <w:bottom w:val="none" w:sz="0" w:space="0" w:color="auto"/>
        <w:right w:val="none" w:sz="0" w:space="0" w:color="auto"/>
      </w:divBdr>
    </w:div>
    <w:div w:id="326984898">
      <w:bodyDiv w:val="1"/>
      <w:marLeft w:val="0"/>
      <w:marRight w:val="0"/>
      <w:marTop w:val="0"/>
      <w:marBottom w:val="0"/>
      <w:divBdr>
        <w:top w:val="none" w:sz="0" w:space="0" w:color="auto"/>
        <w:left w:val="none" w:sz="0" w:space="0" w:color="auto"/>
        <w:bottom w:val="none" w:sz="0" w:space="0" w:color="auto"/>
        <w:right w:val="none" w:sz="0" w:space="0" w:color="auto"/>
      </w:divBdr>
    </w:div>
    <w:div w:id="339502682">
      <w:bodyDiv w:val="1"/>
      <w:marLeft w:val="0"/>
      <w:marRight w:val="0"/>
      <w:marTop w:val="0"/>
      <w:marBottom w:val="0"/>
      <w:divBdr>
        <w:top w:val="none" w:sz="0" w:space="0" w:color="auto"/>
        <w:left w:val="none" w:sz="0" w:space="0" w:color="auto"/>
        <w:bottom w:val="none" w:sz="0" w:space="0" w:color="auto"/>
        <w:right w:val="none" w:sz="0" w:space="0" w:color="auto"/>
      </w:divBdr>
    </w:div>
    <w:div w:id="340163883">
      <w:bodyDiv w:val="1"/>
      <w:marLeft w:val="0"/>
      <w:marRight w:val="0"/>
      <w:marTop w:val="0"/>
      <w:marBottom w:val="0"/>
      <w:divBdr>
        <w:top w:val="none" w:sz="0" w:space="0" w:color="auto"/>
        <w:left w:val="none" w:sz="0" w:space="0" w:color="auto"/>
        <w:bottom w:val="none" w:sz="0" w:space="0" w:color="auto"/>
        <w:right w:val="none" w:sz="0" w:space="0" w:color="auto"/>
      </w:divBdr>
    </w:div>
    <w:div w:id="404038512">
      <w:bodyDiv w:val="1"/>
      <w:marLeft w:val="0"/>
      <w:marRight w:val="0"/>
      <w:marTop w:val="0"/>
      <w:marBottom w:val="0"/>
      <w:divBdr>
        <w:top w:val="none" w:sz="0" w:space="0" w:color="auto"/>
        <w:left w:val="none" w:sz="0" w:space="0" w:color="auto"/>
        <w:bottom w:val="none" w:sz="0" w:space="0" w:color="auto"/>
        <w:right w:val="none" w:sz="0" w:space="0" w:color="auto"/>
      </w:divBdr>
    </w:div>
    <w:div w:id="591200811">
      <w:bodyDiv w:val="1"/>
      <w:marLeft w:val="0"/>
      <w:marRight w:val="0"/>
      <w:marTop w:val="0"/>
      <w:marBottom w:val="0"/>
      <w:divBdr>
        <w:top w:val="none" w:sz="0" w:space="0" w:color="auto"/>
        <w:left w:val="none" w:sz="0" w:space="0" w:color="auto"/>
        <w:bottom w:val="none" w:sz="0" w:space="0" w:color="auto"/>
        <w:right w:val="none" w:sz="0" w:space="0" w:color="auto"/>
      </w:divBdr>
    </w:div>
    <w:div w:id="649020504">
      <w:bodyDiv w:val="1"/>
      <w:marLeft w:val="0"/>
      <w:marRight w:val="0"/>
      <w:marTop w:val="0"/>
      <w:marBottom w:val="0"/>
      <w:divBdr>
        <w:top w:val="none" w:sz="0" w:space="0" w:color="auto"/>
        <w:left w:val="none" w:sz="0" w:space="0" w:color="auto"/>
        <w:bottom w:val="none" w:sz="0" w:space="0" w:color="auto"/>
        <w:right w:val="none" w:sz="0" w:space="0" w:color="auto"/>
      </w:divBdr>
    </w:div>
    <w:div w:id="649794155">
      <w:bodyDiv w:val="1"/>
      <w:marLeft w:val="0"/>
      <w:marRight w:val="0"/>
      <w:marTop w:val="0"/>
      <w:marBottom w:val="0"/>
      <w:divBdr>
        <w:top w:val="none" w:sz="0" w:space="0" w:color="auto"/>
        <w:left w:val="none" w:sz="0" w:space="0" w:color="auto"/>
        <w:bottom w:val="none" w:sz="0" w:space="0" w:color="auto"/>
        <w:right w:val="none" w:sz="0" w:space="0" w:color="auto"/>
      </w:divBdr>
    </w:div>
    <w:div w:id="659193574">
      <w:bodyDiv w:val="1"/>
      <w:marLeft w:val="0"/>
      <w:marRight w:val="0"/>
      <w:marTop w:val="0"/>
      <w:marBottom w:val="0"/>
      <w:divBdr>
        <w:top w:val="none" w:sz="0" w:space="0" w:color="auto"/>
        <w:left w:val="none" w:sz="0" w:space="0" w:color="auto"/>
        <w:bottom w:val="none" w:sz="0" w:space="0" w:color="auto"/>
        <w:right w:val="none" w:sz="0" w:space="0" w:color="auto"/>
      </w:divBdr>
    </w:div>
    <w:div w:id="660812328">
      <w:bodyDiv w:val="1"/>
      <w:marLeft w:val="0"/>
      <w:marRight w:val="0"/>
      <w:marTop w:val="0"/>
      <w:marBottom w:val="0"/>
      <w:divBdr>
        <w:top w:val="none" w:sz="0" w:space="0" w:color="auto"/>
        <w:left w:val="none" w:sz="0" w:space="0" w:color="auto"/>
        <w:bottom w:val="none" w:sz="0" w:space="0" w:color="auto"/>
        <w:right w:val="none" w:sz="0" w:space="0" w:color="auto"/>
      </w:divBdr>
    </w:div>
    <w:div w:id="729812068">
      <w:bodyDiv w:val="1"/>
      <w:marLeft w:val="0"/>
      <w:marRight w:val="0"/>
      <w:marTop w:val="0"/>
      <w:marBottom w:val="0"/>
      <w:divBdr>
        <w:top w:val="none" w:sz="0" w:space="0" w:color="auto"/>
        <w:left w:val="none" w:sz="0" w:space="0" w:color="auto"/>
        <w:bottom w:val="none" w:sz="0" w:space="0" w:color="auto"/>
        <w:right w:val="none" w:sz="0" w:space="0" w:color="auto"/>
      </w:divBdr>
      <w:divsChild>
        <w:div w:id="832064121">
          <w:marLeft w:val="1627"/>
          <w:marRight w:val="0"/>
          <w:marTop w:val="432"/>
          <w:marBottom w:val="0"/>
          <w:divBdr>
            <w:top w:val="none" w:sz="0" w:space="0" w:color="auto"/>
            <w:left w:val="none" w:sz="0" w:space="0" w:color="auto"/>
            <w:bottom w:val="none" w:sz="0" w:space="0" w:color="auto"/>
            <w:right w:val="none" w:sz="0" w:space="0" w:color="auto"/>
          </w:divBdr>
        </w:div>
        <w:div w:id="1277055179">
          <w:marLeft w:val="1627"/>
          <w:marRight w:val="0"/>
          <w:marTop w:val="432"/>
          <w:marBottom w:val="0"/>
          <w:divBdr>
            <w:top w:val="none" w:sz="0" w:space="0" w:color="auto"/>
            <w:left w:val="none" w:sz="0" w:space="0" w:color="auto"/>
            <w:bottom w:val="none" w:sz="0" w:space="0" w:color="auto"/>
            <w:right w:val="none" w:sz="0" w:space="0" w:color="auto"/>
          </w:divBdr>
        </w:div>
      </w:divsChild>
    </w:div>
    <w:div w:id="742340515">
      <w:bodyDiv w:val="1"/>
      <w:marLeft w:val="0"/>
      <w:marRight w:val="0"/>
      <w:marTop w:val="0"/>
      <w:marBottom w:val="0"/>
      <w:divBdr>
        <w:top w:val="none" w:sz="0" w:space="0" w:color="auto"/>
        <w:left w:val="none" w:sz="0" w:space="0" w:color="auto"/>
        <w:bottom w:val="none" w:sz="0" w:space="0" w:color="auto"/>
        <w:right w:val="none" w:sz="0" w:space="0" w:color="auto"/>
      </w:divBdr>
      <w:divsChild>
        <w:div w:id="299960603">
          <w:marLeft w:val="1886"/>
          <w:marRight w:val="0"/>
          <w:marTop w:val="432"/>
          <w:marBottom w:val="0"/>
          <w:divBdr>
            <w:top w:val="none" w:sz="0" w:space="0" w:color="auto"/>
            <w:left w:val="none" w:sz="0" w:space="0" w:color="auto"/>
            <w:bottom w:val="none" w:sz="0" w:space="0" w:color="auto"/>
            <w:right w:val="none" w:sz="0" w:space="0" w:color="auto"/>
          </w:divBdr>
        </w:div>
        <w:div w:id="508713805">
          <w:marLeft w:val="1886"/>
          <w:marRight w:val="0"/>
          <w:marTop w:val="432"/>
          <w:marBottom w:val="0"/>
          <w:divBdr>
            <w:top w:val="none" w:sz="0" w:space="0" w:color="auto"/>
            <w:left w:val="none" w:sz="0" w:space="0" w:color="auto"/>
            <w:bottom w:val="none" w:sz="0" w:space="0" w:color="auto"/>
            <w:right w:val="none" w:sz="0" w:space="0" w:color="auto"/>
          </w:divBdr>
        </w:div>
        <w:div w:id="559748816">
          <w:marLeft w:val="1886"/>
          <w:marRight w:val="0"/>
          <w:marTop w:val="432"/>
          <w:marBottom w:val="0"/>
          <w:divBdr>
            <w:top w:val="none" w:sz="0" w:space="0" w:color="auto"/>
            <w:left w:val="none" w:sz="0" w:space="0" w:color="auto"/>
            <w:bottom w:val="none" w:sz="0" w:space="0" w:color="auto"/>
            <w:right w:val="none" w:sz="0" w:space="0" w:color="auto"/>
          </w:divBdr>
        </w:div>
        <w:div w:id="2139489140">
          <w:marLeft w:val="1886"/>
          <w:marRight w:val="0"/>
          <w:marTop w:val="432"/>
          <w:marBottom w:val="0"/>
          <w:divBdr>
            <w:top w:val="none" w:sz="0" w:space="0" w:color="auto"/>
            <w:left w:val="none" w:sz="0" w:space="0" w:color="auto"/>
            <w:bottom w:val="none" w:sz="0" w:space="0" w:color="auto"/>
            <w:right w:val="none" w:sz="0" w:space="0" w:color="auto"/>
          </w:divBdr>
        </w:div>
      </w:divsChild>
    </w:div>
    <w:div w:id="769161253">
      <w:bodyDiv w:val="1"/>
      <w:marLeft w:val="0"/>
      <w:marRight w:val="0"/>
      <w:marTop w:val="0"/>
      <w:marBottom w:val="0"/>
      <w:divBdr>
        <w:top w:val="none" w:sz="0" w:space="0" w:color="auto"/>
        <w:left w:val="none" w:sz="0" w:space="0" w:color="auto"/>
        <w:bottom w:val="none" w:sz="0" w:space="0" w:color="auto"/>
        <w:right w:val="none" w:sz="0" w:space="0" w:color="auto"/>
      </w:divBdr>
    </w:div>
    <w:div w:id="788620370">
      <w:bodyDiv w:val="1"/>
      <w:marLeft w:val="0"/>
      <w:marRight w:val="0"/>
      <w:marTop w:val="0"/>
      <w:marBottom w:val="0"/>
      <w:divBdr>
        <w:top w:val="none" w:sz="0" w:space="0" w:color="auto"/>
        <w:left w:val="none" w:sz="0" w:space="0" w:color="auto"/>
        <w:bottom w:val="none" w:sz="0" w:space="0" w:color="auto"/>
        <w:right w:val="none" w:sz="0" w:space="0" w:color="auto"/>
      </w:divBdr>
    </w:div>
    <w:div w:id="789011138">
      <w:bodyDiv w:val="1"/>
      <w:marLeft w:val="0"/>
      <w:marRight w:val="0"/>
      <w:marTop w:val="0"/>
      <w:marBottom w:val="0"/>
      <w:divBdr>
        <w:top w:val="none" w:sz="0" w:space="0" w:color="auto"/>
        <w:left w:val="none" w:sz="0" w:space="0" w:color="auto"/>
        <w:bottom w:val="none" w:sz="0" w:space="0" w:color="auto"/>
        <w:right w:val="none" w:sz="0" w:space="0" w:color="auto"/>
      </w:divBdr>
    </w:div>
    <w:div w:id="831792494">
      <w:bodyDiv w:val="1"/>
      <w:marLeft w:val="0"/>
      <w:marRight w:val="0"/>
      <w:marTop w:val="0"/>
      <w:marBottom w:val="0"/>
      <w:divBdr>
        <w:top w:val="none" w:sz="0" w:space="0" w:color="auto"/>
        <w:left w:val="none" w:sz="0" w:space="0" w:color="auto"/>
        <w:bottom w:val="none" w:sz="0" w:space="0" w:color="auto"/>
        <w:right w:val="none" w:sz="0" w:space="0" w:color="auto"/>
      </w:divBdr>
    </w:div>
    <w:div w:id="844831476">
      <w:bodyDiv w:val="1"/>
      <w:marLeft w:val="0"/>
      <w:marRight w:val="0"/>
      <w:marTop w:val="0"/>
      <w:marBottom w:val="0"/>
      <w:divBdr>
        <w:top w:val="none" w:sz="0" w:space="0" w:color="auto"/>
        <w:left w:val="none" w:sz="0" w:space="0" w:color="auto"/>
        <w:bottom w:val="none" w:sz="0" w:space="0" w:color="auto"/>
        <w:right w:val="none" w:sz="0" w:space="0" w:color="auto"/>
      </w:divBdr>
      <w:divsChild>
        <w:div w:id="1436747741">
          <w:marLeft w:val="0"/>
          <w:marRight w:val="0"/>
          <w:marTop w:val="0"/>
          <w:marBottom w:val="0"/>
          <w:divBdr>
            <w:top w:val="none" w:sz="0" w:space="0" w:color="auto"/>
            <w:left w:val="none" w:sz="0" w:space="0" w:color="auto"/>
            <w:bottom w:val="none" w:sz="0" w:space="0" w:color="auto"/>
            <w:right w:val="none" w:sz="0" w:space="0" w:color="auto"/>
          </w:divBdr>
        </w:div>
      </w:divsChild>
    </w:div>
    <w:div w:id="901867833">
      <w:bodyDiv w:val="1"/>
      <w:marLeft w:val="0"/>
      <w:marRight w:val="0"/>
      <w:marTop w:val="0"/>
      <w:marBottom w:val="0"/>
      <w:divBdr>
        <w:top w:val="none" w:sz="0" w:space="0" w:color="auto"/>
        <w:left w:val="none" w:sz="0" w:space="0" w:color="auto"/>
        <w:bottom w:val="none" w:sz="0" w:space="0" w:color="auto"/>
        <w:right w:val="none" w:sz="0" w:space="0" w:color="auto"/>
      </w:divBdr>
    </w:div>
    <w:div w:id="903025709">
      <w:bodyDiv w:val="1"/>
      <w:marLeft w:val="0"/>
      <w:marRight w:val="0"/>
      <w:marTop w:val="0"/>
      <w:marBottom w:val="0"/>
      <w:divBdr>
        <w:top w:val="none" w:sz="0" w:space="0" w:color="auto"/>
        <w:left w:val="none" w:sz="0" w:space="0" w:color="auto"/>
        <w:bottom w:val="none" w:sz="0" w:space="0" w:color="auto"/>
        <w:right w:val="none" w:sz="0" w:space="0" w:color="auto"/>
      </w:divBdr>
    </w:div>
    <w:div w:id="905727805">
      <w:bodyDiv w:val="1"/>
      <w:marLeft w:val="0"/>
      <w:marRight w:val="0"/>
      <w:marTop w:val="0"/>
      <w:marBottom w:val="0"/>
      <w:divBdr>
        <w:top w:val="none" w:sz="0" w:space="0" w:color="auto"/>
        <w:left w:val="none" w:sz="0" w:space="0" w:color="auto"/>
        <w:bottom w:val="none" w:sz="0" w:space="0" w:color="auto"/>
        <w:right w:val="none" w:sz="0" w:space="0" w:color="auto"/>
      </w:divBdr>
    </w:div>
    <w:div w:id="908537279">
      <w:bodyDiv w:val="1"/>
      <w:marLeft w:val="0"/>
      <w:marRight w:val="0"/>
      <w:marTop w:val="0"/>
      <w:marBottom w:val="0"/>
      <w:divBdr>
        <w:top w:val="none" w:sz="0" w:space="0" w:color="auto"/>
        <w:left w:val="none" w:sz="0" w:space="0" w:color="auto"/>
        <w:bottom w:val="none" w:sz="0" w:space="0" w:color="auto"/>
        <w:right w:val="none" w:sz="0" w:space="0" w:color="auto"/>
      </w:divBdr>
    </w:div>
    <w:div w:id="910966539">
      <w:bodyDiv w:val="1"/>
      <w:marLeft w:val="0"/>
      <w:marRight w:val="0"/>
      <w:marTop w:val="0"/>
      <w:marBottom w:val="0"/>
      <w:divBdr>
        <w:top w:val="none" w:sz="0" w:space="0" w:color="auto"/>
        <w:left w:val="none" w:sz="0" w:space="0" w:color="auto"/>
        <w:bottom w:val="none" w:sz="0" w:space="0" w:color="auto"/>
        <w:right w:val="none" w:sz="0" w:space="0" w:color="auto"/>
      </w:divBdr>
    </w:div>
    <w:div w:id="1029602435">
      <w:bodyDiv w:val="1"/>
      <w:marLeft w:val="0"/>
      <w:marRight w:val="0"/>
      <w:marTop w:val="0"/>
      <w:marBottom w:val="0"/>
      <w:divBdr>
        <w:top w:val="none" w:sz="0" w:space="0" w:color="auto"/>
        <w:left w:val="none" w:sz="0" w:space="0" w:color="auto"/>
        <w:bottom w:val="none" w:sz="0" w:space="0" w:color="auto"/>
        <w:right w:val="none" w:sz="0" w:space="0" w:color="auto"/>
      </w:divBdr>
    </w:div>
    <w:div w:id="1081485963">
      <w:bodyDiv w:val="1"/>
      <w:marLeft w:val="0"/>
      <w:marRight w:val="0"/>
      <w:marTop w:val="0"/>
      <w:marBottom w:val="0"/>
      <w:divBdr>
        <w:top w:val="none" w:sz="0" w:space="0" w:color="auto"/>
        <w:left w:val="none" w:sz="0" w:space="0" w:color="auto"/>
        <w:bottom w:val="none" w:sz="0" w:space="0" w:color="auto"/>
        <w:right w:val="none" w:sz="0" w:space="0" w:color="auto"/>
      </w:divBdr>
    </w:div>
    <w:div w:id="1192573519">
      <w:bodyDiv w:val="1"/>
      <w:marLeft w:val="0"/>
      <w:marRight w:val="0"/>
      <w:marTop w:val="0"/>
      <w:marBottom w:val="0"/>
      <w:divBdr>
        <w:top w:val="none" w:sz="0" w:space="0" w:color="auto"/>
        <w:left w:val="none" w:sz="0" w:space="0" w:color="auto"/>
        <w:bottom w:val="none" w:sz="0" w:space="0" w:color="auto"/>
        <w:right w:val="none" w:sz="0" w:space="0" w:color="auto"/>
      </w:divBdr>
    </w:div>
    <w:div w:id="1205557462">
      <w:bodyDiv w:val="1"/>
      <w:marLeft w:val="0"/>
      <w:marRight w:val="0"/>
      <w:marTop w:val="0"/>
      <w:marBottom w:val="0"/>
      <w:divBdr>
        <w:top w:val="none" w:sz="0" w:space="0" w:color="auto"/>
        <w:left w:val="none" w:sz="0" w:space="0" w:color="auto"/>
        <w:bottom w:val="none" w:sz="0" w:space="0" w:color="auto"/>
        <w:right w:val="none" w:sz="0" w:space="0" w:color="auto"/>
      </w:divBdr>
    </w:div>
    <w:div w:id="1216694970">
      <w:bodyDiv w:val="1"/>
      <w:marLeft w:val="0"/>
      <w:marRight w:val="0"/>
      <w:marTop w:val="0"/>
      <w:marBottom w:val="0"/>
      <w:divBdr>
        <w:top w:val="none" w:sz="0" w:space="0" w:color="auto"/>
        <w:left w:val="none" w:sz="0" w:space="0" w:color="auto"/>
        <w:bottom w:val="none" w:sz="0" w:space="0" w:color="auto"/>
        <w:right w:val="none" w:sz="0" w:space="0" w:color="auto"/>
      </w:divBdr>
    </w:div>
    <w:div w:id="1225947278">
      <w:bodyDiv w:val="1"/>
      <w:marLeft w:val="0"/>
      <w:marRight w:val="0"/>
      <w:marTop w:val="0"/>
      <w:marBottom w:val="0"/>
      <w:divBdr>
        <w:top w:val="none" w:sz="0" w:space="0" w:color="auto"/>
        <w:left w:val="none" w:sz="0" w:space="0" w:color="auto"/>
        <w:bottom w:val="none" w:sz="0" w:space="0" w:color="auto"/>
        <w:right w:val="none" w:sz="0" w:space="0" w:color="auto"/>
      </w:divBdr>
    </w:div>
    <w:div w:id="1234437611">
      <w:bodyDiv w:val="1"/>
      <w:marLeft w:val="0"/>
      <w:marRight w:val="0"/>
      <w:marTop w:val="0"/>
      <w:marBottom w:val="0"/>
      <w:divBdr>
        <w:top w:val="none" w:sz="0" w:space="0" w:color="auto"/>
        <w:left w:val="none" w:sz="0" w:space="0" w:color="auto"/>
        <w:bottom w:val="none" w:sz="0" w:space="0" w:color="auto"/>
        <w:right w:val="none" w:sz="0" w:space="0" w:color="auto"/>
      </w:divBdr>
    </w:div>
    <w:div w:id="1248995976">
      <w:bodyDiv w:val="1"/>
      <w:marLeft w:val="0"/>
      <w:marRight w:val="0"/>
      <w:marTop w:val="0"/>
      <w:marBottom w:val="0"/>
      <w:divBdr>
        <w:top w:val="none" w:sz="0" w:space="0" w:color="auto"/>
        <w:left w:val="none" w:sz="0" w:space="0" w:color="auto"/>
        <w:bottom w:val="none" w:sz="0" w:space="0" w:color="auto"/>
        <w:right w:val="none" w:sz="0" w:space="0" w:color="auto"/>
      </w:divBdr>
    </w:div>
    <w:div w:id="1302811243">
      <w:bodyDiv w:val="1"/>
      <w:marLeft w:val="0"/>
      <w:marRight w:val="0"/>
      <w:marTop w:val="0"/>
      <w:marBottom w:val="0"/>
      <w:divBdr>
        <w:top w:val="none" w:sz="0" w:space="0" w:color="auto"/>
        <w:left w:val="none" w:sz="0" w:space="0" w:color="auto"/>
        <w:bottom w:val="none" w:sz="0" w:space="0" w:color="auto"/>
        <w:right w:val="none" w:sz="0" w:space="0" w:color="auto"/>
      </w:divBdr>
    </w:div>
    <w:div w:id="1309362191">
      <w:bodyDiv w:val="1"/>
      <w:marLeft w:val="0"/>
      <w:marRight w:val="0"/>
      <w:marTop w:val="0"/>
      <w:marBottom w:val="0"/>
      <w:divBdr>
        <w:top w:val="none" w:sz="0" w:space="0" w:color="auto"/>
        <w:left w:val="none" w:sz="0" w:space="0" w:color="auto"/>
        <w:bottom w:val="none" w:sz="0" w:space="0" w:color="auto"/>
        <w:right w:val="none" w:sz="0" w:space="0" w:color="auto"/>
      </w:divBdr>
    </w:div>
    <w:div w:id="1318921705">
      <w:bodyDiv w:val="1"/>
      <w:marLeft w:val="0"/>
      <w:marRight w:val="0"/>
      <w:marTop w:val="0"/>
      <w:marBottom w:val="0"/>
      <w:divBdr>
        <w:top w:val="none" w:sz="0" w:space="0" w:color="auto"/>
        <w:left w:val="none" w:sz="0" w:space="0" w:color="auto"/>
        <w:bottom w:val="none" w:sz="0" w:space="0" w:color="auto"/>
        <w:right w:val="none" w:sz="0" w:space="0" w:color="auto"/>
      </w:divBdr>
    </w:div>
    <w:div w:id="1390687445">
      <w:bodyDiv w:val="1"/>
      <w:marLeft w:val="0"/>
      <w:marRight w:val="0"/>
      <w:marTop w:val="0"/>
      <w:marBottom w:val="0"/>
      <w:divBdr>
        <w:top w:val="none" w:sz="0" w:space="0" w:color="auto"/>
        <w:left w:val="none" w:sz="0" w:space="0" w:color="auto"/>
        <w:bottom w:val="none" w:sz="0" w:space="0" w:color="auto"/>
        <w:right w:val="none" w:sz="0" w:space="0" w:color="auto"/>
      </w:divBdr>
      <w:divsChild>
        <w:div w:id="939023802">
          <w:marLeft w:val="0"/>
          <w:marRight w:val="0"/>
          <w:marTop w:val="0"/>
          <w:marBottom w:val="0"/>
          <w:divBdr>
            <w:top w:val="none" w:sz="0" w:space="0" w:color="auto"/>
            <w:left w:val="none" w:sz="0" w:space="0" w:color="auto"/>
            <w:bottom w:val="none" w:sz="0" w:space="0" w:color="auto"/>
            <w:right w:val="none" w:sz="0" w:space="0" w:color="auto"/>
          </w:divBdr>
          <w:divsChild>
            <w:div w:id="1326781426">
              <w:marLeft w:val="0"/>
              <w:marRight w:val="0"/>
              <w:marTop w:val="0"/>
              <w:marBottom w:val="0"/>
              <w:divBdr>
                <w:top w:val="none" w:sz="0" w:space="0" w:color="auto"/>
                <w:left w:val="none" w:sz="0" w:space="0" w:color="auto"/>
                <w:bottom w:val="none" w:sz="0" w:space="0" w:color="auto"/>
                <w:right w:val="none" w:sz="0" w:space="0" w:color="auto"/>
              </w:divBdr>
              <w:divsChild>
                <w:div w:id="414398283">
                  <w:marLeft w:val="0"/>
                  <w:marRight w:val="0"/>
                  <w:marTop w:val="0"/>
                  <w:marBottom w:val="0"/>
                  <w:divBdr>
                    <w:top w:val="none" w:sz="0" w:space="0" w:color="auto"/>
                    <w:left w:val="none" w:sz="0" w:space="0" w:color="auto"/>
                    <w:bottom w:val="none" w:sz="0" w:space="0" w:color="auto"/>
                    <w:right w:val="none" w:sz="0" w:space="0" w:color="auto"/>
                  </w:divBdr>
                  <w:divsChild>
                    <w:div w:id="167564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546177">
      <w:bodyDiv w:val="1"/>
      <w:marLeft w:val="0"/>
      <w:marRight w:val="0"/>
      <w:marTop w:val="0"/>
      <w:marBottom w:val="0"/>
      <w:divBdr>
        <w:top w:val="none" w:sz="0" w:space="0" w:color="auto"/>
        <w:left w:val="none" w:sz="0" w:space="0" w:color="auto"/>
        <w:bottom w:val="none" w:sz="0" w:space="0" w:color="auto"/>
        <w:right w:val="none" w:sz="0" w:space="0" w:color="auto"/>
      </w:divBdr>
    </w:div>
    <w:div w:id="1491140894">
      <w:bodyDiv w:val="1"/>
      <w:marLeft w:val="0"/>
      <w:marRight w:val="0"/>
      <w:marTop w:val="0"/>
      <w:marBottom w:val="0"/>
      <w:divBdr>
        <w:top w:val="none" w:sz="0" w:space="0" w:color="auto"/>
        <w:left w:val="none" w:sz="0" w:space="0" w:color="auto"/>
        <w:bottom w:val="none" w:sz="0" w:space="0" w:color="auto"/>
        <w:right w:val="none" w:sz="0" w:space="0" w:color="auto"/>
      </w:divBdr>
    </w:div>
    <w:div w:id="1506281401">
      <w:bodyDiv w:val="1"/>
      <w:marLeft w:val="0"/>
      <w:marRight w:val="0"/>
      <w:marTop w:val="0"/>
      <w:marBottom w:val="0"/>
      <w:divBdr>
        <w:top w:val="none" w:sz="0" w:space="0" w:color="auto"/>
        <w:left w:val="none" w:sz="0" w:space="0" w:color="auto"/>
        <w:bottom w:val="none" w:sz="0" w:space="0" w:color="auto"/>
        <w:right w:val="none" w:sz="0" w:space="0" w:color="auto"/>
      </w:divBdr>
    </w:div>
    <w:div w:id="1510829068">
      <w:bodyDiv w:val="1"/>
      <w:marLeft w:val="0"/>
      <w:marRight w:val="0"/>
      <w:marTop w:val="0"/>
      <w:marBottom w:val="0"/>
      <w:divBdr>
        <w:top w:val="none" w:sz="0" w:space="0" w:color="auto"/>
        <w:left w:val="none" w:sz="0" w:space="0" w:color="auto"/>
        <w:bottom w:val="none" w:sz="0" w:space="0" w:color="auto"/>
        <w:right w:val="none" w:sz="0" w:space="0" w:color="auto"/>
      </w:divBdr>
    </w:div>
    <w:div w:id="1536695578">
      <w:bodyDiv w:val="1"/>
      <w:marLeft w:val="0"/>
      <w:marRight w:val="0"/>
      <w:marTop w:val="0"/>
      <w:marBottom w:val="0"/>
      <w:divBdr>
        <w:top w:val="none" w:sz="0" w:space="0" w:color="auto"/>
        <w:left w:val="none" w:sz="0" w:space="0" w:color="auto"/>
        <w:bottom w:val="none" w:sz="0" w:space="0" w:color="auto"/>
        <w:right w:val="none" w:sz="0" w:space="0" w:color="auto"/>
      </w:divBdr>
    </w:div>
    <w:div w:id="1543324758">
      <w:bodyDiv w:val="1"/>
      <w:marLeft w:val="0"/>
      <w:marRight w:val="0"/>
      <w:marTop w:val="0"/>
      <w:marBottom w:val="0"/>
      <w:divBdr>
        <w:top w:val="none" w:sz="0" w:space="0" w:color="auto"/>
        <w:left w:val="none" w:sz="0" w:space="0" w:color="auto"/>
        <w:bottom w:val="none" w:sz="0" w:space="0" w:color="auto"/>
        <w:right w:val="none" w:sz="0" w:space="0" w:color="auto"/>
      </w:divBdr>
      <w:divsChild>
        <w:div w:id="353462148">
          <w:marLeft w:val="3888"/>
          <w:marRight w:val="0"/>
          <w:marTop w:val="1056"/>
          <w:marBottom w:val="0"/>
          <w:divBdr>
            <w:top w:val="none" w:sz="0" w:space="0" w:color="auto"/>
            <w:left w:val="none" w:sz="0" w:space="0" w:color="auto"/>
            <w:bottom w:val="none" w:sz="0" w:space="0" w:color="auto"/>
            <w:right w:val="none" w:sz="0" w:space="0" w:color="auto"/>
          </w:divBdr>
        </w:div>
      </w:divsChild>
    </w:div>
    <w:div w:id="1612011899">
      <w:bodyDiv w:val="1"/>
      <w:marLeft w:val="0"/>
      <w:marRight w:val="0"/>
      <w:marTop w:val="0"/>
      <w:marBottom w:val="0"/>
      <w:divBdr>
        <w:top w:val="none" w:sz="0" w:space="0" w:color="auto"/>
        <w:left w:val="none" w:sz="0" w:space="0" w:color="auto"/>
        <w:bottom w:val="none" w:sz="0" w:space="0" w:color="auto"/>
        <w:right w:val="none" w:sz="0" w:space="0" w:color="auto"/>
      </w:divBdr>
    </w:div>
    <w:div w:id="1618951656">
      <w:bodyDiv w:val="1"/>
      <w:marLeft w:val="0"/>
      <w:marRight w:val="0"/>
      <w:marTop w:val="0"/>
      <w:marBottom w:val="0"/>
      <w:divBdr>
        <w:top w:val="none" w:sz="0" w:space="0" w:color="auto"/>
        <w:left w:val="none" w:sz="0" w:space="0" w:color="auto"/>
        <w:bottom w:val="none" w:sz="0" w:space="0" w:color="auto"/>
        <w:right w:val="none" w:sz="0" w:space="0" w:color="auto"/>
      </w:divBdr>
    </w:div>
    <w:div w:id="1638417536">
      <w:bodyDiv w:val="1"/>
      <w:marLeft w:val="0"/>
      <w:marRight w:val="0"/>
      <w:marTop w:val="0"/>
      <w:marBottom w:val="0"/>
      <w:divBdr>
        <w:top w:val="none" w:sz="0" w:space="0" w:color="auto"/>
        <w:left w:val="none" w:sz="0" w:space="0" w:color="auto"/>
        <w:bottom w:val="none" w:sz="0" w:space="0" w:color="auto"/>
        <w:right w:val="none" w:sz="0" w:space="0" w:color="auto"/>
      </w:divBdr>
    </w:div>
    <w:div w:id="1645236747">
      <w:bodyDiv w:val="1"/>
      <w:marLeft w:val="0"/>
      <w:marRight w:val="0"/>
      <w:marTop w:val="0"/>
      <w:marBottom w:val="0"/>
      <w:divBdr>
        <w:top w:val="none" w:sz="0" w:space="0" w:color="auto"/>
        <w:left w:val="none" w:sz="0" w:space="0" w:color="auto"/>
        <w:bottom w:val="none" w:sz="0" w:space="0" w:color="auto"/>
        <w:right w:val="none" w:sz="0" w:space="0" w:color="auto"/>
      </w:divBdr>
    </w:div>
    <w:div w:id="1677919071">
      <w:bodyDiv w:val="1"/>
      <w:marLeft w:val="0"/>
      <w:marRight w:val="0"/>
      <w:marTop w:val="0"/>
      <w:marBottom w:val="0"/>
      <w:divBdr>
        <w:top w:val="none" w:sz="0" w:space="0" w:color="auto"/>
        <w:left w:val="none" w:sz="0" w:space="0" w:color="auto"/>
        <w:bottom w:val="none" w:sz="0" w:space="0" w:color="auto"/>
        <w:right w:val="none" w:sz="0" w:space="0" w:color="auto"/>
      </w:divBdr>
    </w:div>
    <w:div w:id="1690795935">
      <w:bodyDiv w:val="1"/>
      <w:marLeft w:val="0"/>
      <w:marRight w:val="0"/>
      <w:marTop w:val="0"/>
      <w:marBottom w:val="0"/>
      <w:divBdr>
        <w:top w:val="none" w:sz="0" w:space="0" w:color="auto"/>
        <w:left w:val="none" w:sz="0" w:space="0" w:color="auto"/>
        <w:bottom w:val="none" w:sz="0" w:space="0" w:color="auto"/>
        <w:right w:val="none" w:sz="0" w:space="0" w:color="auto"/>
      </w:divBdr>
      <w:divsChild>
        <w:div w:id="748700185">
          <w:marLeft w:val="1627"/>
          <w:marRight w:val="0"/>
          <w:marTop w:val="432"/>
          <w:marBottom w:val="0"/>
          <w:divBdr>
            <w:top w:val="none" w:sz="0" w:space="0" w:color="auto"/>
            <w:left w:val="none" w:sz="0" w:space="0" w:color="auto"/>
            <w:bottom w:val="none" w:sz="0" w:space="0" w:color="auto"/>
            <w:right w:val="none" w:sz="0" w:space="0" w:color="auto"/>
          </w:divBdr>
        </w:div>
        <w:div w:id="888104198">
          <w:marLeft w:val="1627"/>
          <w:marRight w:val="0"/>
          <w:marTop w:val="432"/>
          <w:marBottom w:val="0"/>
          <w:divBdr>
            <w:top w:val="none" w:sz="0" w:space="0" w:color="auto"/>
            <w:left w:val="none" w:sz="0" w:space="0" w:color="auto"/>
            <w:bottom w:val="none" w:sz="0" w:space="0" w:color="auto"/>
            <w:right w:val="none" w:sz="0" w:space="0" w:color="auto"/>
          </w:divBdr>
        </w:div>
      </w:divsChild>
    </w:div>
    <w:div w:id="1779132897">
      <w:bodyDiv w:val="1"/>
      <w:marLeft w:val="0"/>
      <w:marRight w:val="0"/>
      <w:marTop w:val="0"/>
      <w:marBottom w:val="0"/>
      <w:divBdr>
        <w:top w:val="none" w:sz="0" w:space="0" w:color="auto"/>
        <w:left w:val="none" w:sz="0" w:space="0" w:color="auto"/>
        <w:bottom w:val="none" w:sz="0" w:space="0" w:color="auto"/>
        <w:right w:val="none" w:sz="0" w:space="0" w:color="auto"/>
      </w:divBdr>
    </w:div>
    <w:div w:id="1782458988">
      <w:bodyDiv w:val="1"/>
      <w:marLeft w:val="0"/>
      <w:marRight w:val="0"/>
      <w:marTop w:val="0"/>
      <w:marBottom w:val="0"/>
      <w:divBdr>
        <w:top w:val="none" w:sz="0" w:space="0" w:color="auto"/>
        <w:left w:val="none" w:sz="0" w:space="0" w:color="auto"/>
        <w:bottom w:val="none" w:sz="0" w:space="0" w:color="auto"/>
        <w:right w:val="none" w:sz="0" w:space="0" w:color="auto"/>
      </w:divBdr>
    </w:div>
    <w:div w:id="1803035250">
      <w:bodyDiv w:val="1"/>
      <w:marLeft w:val="0"/>
      <w:marRight w:val="0"/>
      <w:marTop w:val="0"/>
      <w:marBottom w:val="0"/>
      <w:divBdr>
        <w:top w:val="none" w:sz="0" w:space="0" w:color="auto"/>
        <w:left w:val="none" w:sz="0" w:space="0" w:color="auto"/>
        <w:bottom w:val="none" w:sz="0" w:space="0" w:color="auto"/>
        <w:right w:val="none" w:sz="0" w:space="0" w:color="auto"/>
      </w:divBdr>
    </w:div>
    <w:div w:id="1854219191">
      <w:bodyDiv w:val="1"/>
      <w:marLeft w:val="0"/>
      <w:marRight w:val="0"/>
      <w:marTop w:val="0"/>
      <w:marBottom w:val="0"/>
      <w:divBdr>
        <w:top w:val="none" w:sz="0" w:space="0" w:color="auto"/>
        <w:left w:val="none" w:sz="0" w:space="0" w:color="auto"/>
        <w:bottom w:val="none" w:sz="0" w:space="0" w:color="auto"/>
        <w:right w:val="none" w:sz="0" w:space="0" w:color="auto"/>
      </w:divBdr>
    </w:div>
    <w:div w:id="1887326949">
      <w:bodyDiv w:val="1"/>
      <w:marLeft w:val="0"/>
      <w:marRight w:val="0"/>
      <w:marTop w:val="0"/>
      <w:marBottom w:val="0"/>
      <w:divBdr>
        <w:top w:val="none" w:sz="0" w:space="0" w:color="auto"/>
        <w:left w:val="none" w:sz="0" w:space="0" w:color="auto"/>
        <w:bottom w:val="none" w:sz="0" w:space="0" w:color="auto"/>
        <w:right w:val="none" w:sz="0" w:space="0" w:color="auto"/>
      </w:divBdr>
    </w:div>
    <w:div w:id="1909605821">
      <w:bodyDiv w:val="1"/>
      <w:marLeft w:val="0"/>
      <w:marRight w:val="0"/>
      <w:marTop w:val="0"/>
      <w:marBottom w:val="0"/>
      <w:divBdr>
        <w:top w:val="none" w:sz="0" w:space="0" w:color="auto"/>
        <w:left w:val="none" w:sz="0" w:space="0" w:color="auto"/>
        <w:bottom w:val="none" w:sz="0" w:space="0" w:color="auto"/>
        <w:right w:val="none" w:sz="0" w:space="0" w:color="auto"/>
      </w:divBdr>
    </w:div>
    <w:div w:id="1933471426">
      <w:bodyDiv w:val="1"/>
      <w:marLeft w:val="0"/>
      <w:marRight w:val="0"/>
      <w:marTop w:val="0"/>
      <w:marBottom w:val="0"/>
      <w:divBdr>
        <w:top w:val="none" w:sz="0" w:space="0" w:color="auto"/>
        <w:left w:val="none" w:sz="0" w:space="0" w:color="auto"/>
        <w:bottom w:val="none" w:sz="0" w:space="0" w:color="auto"/>
        <w:right w:val="none" w:sz="0" w:space="0" w:color="auto"/>
      </w:divBdr>
    </w:div>
    <w:div w:id="1995839754">
      <w:bodyDiv w:val="1"/>
      <w:marLeft w:val="0"/>
      <w:marRight w:val="0"/>
      <w:marTop w:val="0"/>
      <w:marBottom w:val="0"/>
      <w:divBdr>
        <w:top w:val="none" w:sz="0" w:space="0" w:color="auto"/>
        <w:left w:val="none" w:sz="0" w:space="0" w:color="auto"/>
        <w:bottom w:val="none" w:sz="0" w:space="0" w:color="auto"/>
        <w:right w:val="none" w:sz="0" w:space="0" w:color="auto"/>
      </w:divBdr>
    </w:div>
    <w:div w:id="2052534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E66540EEDC6A40ADA9A0D988B2EB99" ma:contentTypeVersion="9" ma:contentTypeDescription="Create a new document." ma:contentTypeScope="" ma:versionID="c35449cbab0a940920d8448d62269221">
  <xsd:schema xmlns:xsd="http://www.w3.org/2001/XMLSchema" xmlns:xs="http://www.w3.org/2001/XMLSchema" xmlns:p="http://schemas.microsoft.com/office/2006/metadata/properties" xmlns:ns3="66a4bc09-4d5a-49d2-8fc9-c39ce9935e2e" targetNamespace="http://schemas.microsoft.com/office/2006/metadata/properties" ma:root="true" ma:fieldsID="ebe725dab69713d55fc3492b6dd4c940" ns3:_="">
    <xsd:import namespace="66a4bc09-4d5a-49d2-8fc9-c39ce9935e2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a4bc09-4d5a-49d2-8fc9-c39ce9935e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gol</b:Tag>
    <b:SourceType>JournalArticle</b:SourceType>
    <b:Guid>{98E9E9D0-DCBD-442C-83A1-5DC9F1C70DCE}</b:Guid>
    <b:Author>
      <b:Author>
        <b:NameList>
          <b:Person>
            <b:Last>goldberg</b:Last>
          </b:Person>
        </b:NameList>
      </b:Author>
    </b:Author>
    <b:RefOrder>2</b:RefOrder>
  </b:Source>
  <b:Source>
    <b:Tag>Ben</b:Tag>
    <b:SourceType>JournalArticle</b:SourceType>
    <b:Guid>{C5FDFC34-9046-4A9A-A16C-DD1CB3020413}</b:Guid>
    <b:Author>
      <b:Author>
        <b:NameList>
          <b:Person>
            <b:Last>Benish</b:Last>
          </b:Person>
        </b:NameList>
      </b:Author>
    </b:Author>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442F7E6-7A60-4330-916B-391E87032B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a4bc09-4d5a-49d2-8fc9-c39ce9935e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64B86E-0FBD-48B1-84AE-9036311FDABB}">
  <ds:schemaRefs>
    <ds:schemaRef ds:uri="http://schemas.openxmlformats.org/officeDocument/2006/bibliography"/>
  </ds:schemaRefs>
</ds:datastoreItem>
</file>

<file path=customXml/itemProps3.xml><?xml version="1.0" encoding="utf-8"?>
<ds:datastoreItem xmlns:ds="http://schemas.openxmlformats.org/officeDocument/2006/customXml" ds:itemID="{248F0D2A-AD64-4EAA-9F5F-49F1DA5DCDF4}">
  <ds:schemaRefs>
    <ds:schemaRef ds:uri="http://schemas.microsoft.com/sharepoint/v3/contenttype/forms"/>
  </ds:schemaRefs>
</ds:datastoreItem>
</file>

<file path=customXml/itemProps4.xml><?xml version="1.0" encoding="utf-8"?>
<ds:datastoreItem xmlns:ds="http://schemas.openxmlformats.org/officeDocument/2006/customXml" ds:itemID="{E3B899D5-CB4C-4645-8806-210FBFB317B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3817</Words>
  <Characters>78763</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6</CharactersWithSpaces>
  <SharedDoc>false</SharedDoc>
  <HLinks>
    <vt:vector size="12" baseType="variant">
      <vt:variant>
        <vt:i4>1245188</vt:i4>
      </vt:variant>
      <vt:variant>
        <vt:i4>12</vt:i4>
      </vt:variant>
      <vt:variant>
        <vt:i4>0</vt:i4>
      </vt:variant>
      <vt:variant>
        <vt:i4>5</vt:i4>
      </vt:variant>
      <vt:variant>
        <vt:lpwstr>http://www.cochrane-handbook.org/</vt:lpwstr>
      </vt:variant>
      <vt:variant>
        <vt:lpwstr/>
      </vt:variant>
      <vt:variant>
        <vt:i4>4784156</vt:i4>
      </vt:variant>
      <vt:variant>
        <vt:i4>9</vt:i4>
      </vt:variant>
      <vt:variant>
        <vt:i4>0</vt:i4>
      </vt:variant>
      <vt:variant>
        <vt:i4>5</vt:i4>
      </vt:variant>
      <vt:variant>
        <vt:lpwstr>https://bookdown.org/MathiasHarrer/Doing_Meta_Analysis_in_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 U LAM</dc:creator>
  <cp:keywords/>
  <dc:description/>
  <cp:lastModifiedBy>Simon Goldberg</cp:lastModifiedBy>
  <cp:revision>3</cp:revision>
  <dcterms:created xsi:type="dcterms:W3CDTF">2022-08-23T03:14:00Z</dcterms:created>
  <dcterms:modified xsi:type="dcterms:W3CDTF">2022-08-2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E66540EEDC6A40ADA9A0D988B2EB99</vt:lpwstr>
  </property>
  <property fmtid="{D5CDD505-2E9C-101B-9397-08002B2CF9AE}" pid="3" name="ZOTERO_PREF_1">
    <vt:lpwstr>&lt;data data-version="3" zotero-version="5.0.96.2"&gt;&lt;session id="giY97LFn"/&gt;&lt;style id="http://www.zotero.org/styles/apa" locale="en-US" hasBibliography="1" bibliographyStyleHasBeenSet="0"/&gt;&lt;prefs&gt;&lt;pref name="fieldType" value="Field"/&gt;&lt;/prefs&gt;&lt;/data&gt;</vt:lpwstr>
  </property>
</Properties>
</file>